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p14">
  <w:body>
    <w:p w:rsidR="0017097F" w:rsidP="00C802A6" w:rsidRDefault="0017097F" w14:paraId="0EB34FC8" w14:textId="77777777">
      <w:pPr>
        <w:pStyle w:val="Ingenrad"/>
        <w:tabs>
          <w:tab w:val="left" w:pos="2977"/>
        </w:tabs>
      </w:pPr>
    </w:p>
    <w:p w:rsidR="00F63F45" w:rsidP="00C802A6" w:rsidRDefault="00F63F45" w14:paraId="100857DE" w14:textId="77777777">
      <w:pPr>
        <w:pStyle w:val="Ingenrad"/>
        <w:tabs>
          <w:tab w:val="left" w:pos="2977"/>
        </w:tabs>
      </w:pPr>
    </w:p>
    <w:p w:rsidRPr="00E467F2" w:rsidR="00F63F45" w:rsidP="00C802A6" w:rsidRDefault="00F63F45" w14:paraId="2B1FA73A" w14:textId="77777777">
      <w:pPr>
        <w:pStyle w:val="Ingenrad"/>
        <w:tabs>
          <w:tab w:val="left" w:pos="2977"/>
        </w:tabs>
      </w:pPr>
    </w:p>
    <w:p w:rsidRPr="00E467F2" w:rsidR="00A17205" w:rsidP="00B46C1E" w:rsidRDefault="00A17205" w14:paraId="785F199A" w14:textId="77777777">
      <w:pPr>
        <w:pStyle w:val="Ingenrad"/>
      </w:pPr>
    </w:p>
    <w:p w:rsidRPr="00E467F2" w:rsidR="001D1BD4" w:rsidP="001D1BD4" w:rsidRDefault="001D1BD4" w14:paraId="73662626" w14:textId="77777777">
      <w:pPr>
        <w:pStyle w:val="Ingenrad"/>
        <w:tabs>
          <w:tab w:val="left" w:pos="2977"/>
        </w:tabs>
      </w:pPr>
    </w:p>
    <w:p w:rsidR="001D1BD4" w:rsidP="001D1BD4" w:rsidRDefault="001D1BD4" w14:paraId="30D26DBA" w14:textId="77777777">
      <w:pPr>
        <w:pStyle w:val="Ingenrad"/>
        <w:jc w:val="left"/>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left w:w="0" w:type="dxa"/>
          <w:right w:w="0" w:type="dxa"/>
        </w:tblCellMar>
        <w:tblLook w:val="04A0" w:firstRow="1" w:lastRow="0" w:firstColumn="1" w:lastColumn="0" w:noHBand="0" w:noVBand="1"/>
        <w:tblCaption w:val="Dokumentinformation"/>
      </w:tblPr>
      <w:tblGrid>
        <w:gridCol w:w="7926"/>
      </w:tblGrid>
      <w:tr w:rsidR="00105F37" w:rsidTr="78585FC8" w14:paraId="04007AFF" w14:textId="77777777">
        <w:trPr>
          <w:trHeight w:val="454"/>
        </w:trPr>
        <w:tc>
          <w:tcPr>
            <w:tcW w:w="7926" w:type="dxa"/>
            <w:vAlign w:val="bottom"/>
          </w:tcPr>
          <w:p w:rsidR="00105F37" w:rsidP="00105F37" w:rsidRDefault="00105F37" w14:paraId="13C83E08" w14:textId="77777777">
            <w:pPr>
              <w:pStyle w:val="verrubrikfrstasida"/>
            </w:pPr>
            <w:r>
              <w:t>Arbetsrapport XXXX-YYYY</w:t>
            </w:r>
          </w:p>
        </w:tc>
      </w:tr>
      <w:tr w:rsidR="00105F37" w:rsidTr="78585FC8" w14:paraId="10EEA880" w14:textId="77777777">
        <w:trPr>
          <w:trHeight w:val="680"/>
        </w:trPr>
        <w:tc>
          <w:tcPr>
            <w:tcW w:w="7926" w:type="dxa"/>
            <w:tcMar>
              <w:top w:w="510" w:type="dxa"/>
            </w:tcMar>
            <w:vAlign w:val="bottom"/>
          </w:tcPr>
          <w:p w:rsidR="2557A88D" w:rsidP="2557A88D" w:rsidRDefault="70FE4440" w14:paraId="7B4DEC84" w14:textId="35F3A77B">
            <w:pPr>
              <w:pStyle w:val="Rapportnamn"/>
              <w:rPr>
                <w:lang w:val="en-US"/>
              </w:rPr>
            </w:pPr>
            <w:r w:rsidRPr="78585FC8">
              <w:rPr>
                <w:lang w:val="en-US"/>
              </w:rPr>
              <w:t>Aerial drones for thinning – a desk study</w:t>
            </w:r>
          </w:p>
          <w:p w:rsidR="00105F37" w:rsidP="40E69D11" w:rsidRDefault="00105F37" w14:paraId="217B440F" w14:textId="3B4955BC">
            <w:pPr>
              <w:pStyle w:val="Rapportnamn"/>
              <w:rPr>
                <w:lang w:val="en-US"/>
              </w:rPr>
            </w:pPr>
          </w:p>
        </w:tc>
      </w:tr>
      <w:tr w:rsidR="00105F37" w:rsidTr="78585FC8" w14:paraId="0A0C45AA" w14:textId="77777777">
        <w:trPr>
          <w:trHeight w:val="397"/>
        </w:trPr>
        <w:tc>
          <w:tcPr>
            <w:tcW w:w="7926" w:type="dxa"/>
            <w:tcMar>
              <w:top w:w="170" w:type="dxa"/>
              <w:bottom w:w="284" w:type="dxa"/>
            </w:tcMar>
          </w:tcPr>
          <w:p w:rsidR="00105F37" w:rsidP="78585FC8" w:rsidRDefault="00105F37" w14:paraId="2EC3010E" w14:textId="0C1512C3">
            <w:pPr>
              <w:pStyle w:val="Underrubrikfrstasida"/>
              <w:rPr>
                <w:lang w:val="en-US"/>
              </w:rPr>
            </w:pPr>
          </w:p>
        </w:tc>
      </w:tr>
      <w:tr w:rsidR="006360DC" w:rsidTr="78585FC8" w14:paraId="0FA59BF0" w14:textId="77777777">
        <w:trPr>
          <w:trHeight w:val="283"/>
        </w:trPr>
        <w:tc>
          <w:tcPr>
            <w:tcW w:w="7926" w:type="dxa"/>
            <w:tcMar>
              <w:top w:w="170" w:type="dxa"/>
              <w:bottom w:w="567" w:type="dxa"/>
            </w:tcMar>
          </w:tcPr>
          <w:p w:rsidR="006360DC" w:rsidP="003117E8" w:rsidRDefault="00D00006" w14:paraId="13D93A7D" w14:textId="26CC6C7C">
            <w:pPr>
              <w:pStyle w:val="Underrubrikfrstasida"/>
            </w:pPr>
            <w:r>
              <w:t>Jonas Cedergren, Line Djupström, Lars Eliasson, Emelie Fredriksson, Magnus Person &amp; Petter Öhrn</w:t>
            </w:r>
          </w:p>
        </w:tc>
      </w:tr>
    </w:tbl>
    <w:p w:rsidR="00ED36B5" w:rsidP="003117E8" w:rsidRDefault="00ED36B5" w14:paraId="5F5C0773" w14:textId="77777777">
      <w:pPr>
        <w:pStyle w:val="Underrubrikfrstasida"/>
      </w:pPr>
    </w:p>
    <w:tbl>
      <w:tblPr>
        <w:tblStyle w:val="TableGridLight"/>
        <w:tblW w:w="11907" w:type="dxa"/>
        <w:tblInd w:w="-198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left w:w="0" w:type="dxa"/>
          <w:right w:w="0" w:type="dxa"/>
        </w:tblCellMar>
        <w:tblLook w:val="04A0" w:firstRow="1" w:lastRow="0" w:firstColumn="1" w:lastColumn="0" w:noHBand="0" w:noVBand="1"/>
        <w:tblCaption w:val="Bild"/>
      </w:tblPr>
      <w:tblGrid>
        <w:gridCol w:w="11907"/>
      </w:tblGrid>
      <w:tr w:rsidR="001D1BD4" w:rsidTr="00493098" w14:paraId="76D0313B" w14:textId="77777777">
        <w:trPr>
          <w:trHeight w:val="7937" w:hRule="exact"/>
        </w:trPr>
        <w:sdt>
          <w:sdtPr>
            <w:alias w:val="Infoga bild: Bredd 21 cm Höjd 14 cm"/>
            <w:tag w:val="Infoga bild: Bredd 21 cm Höjd 14 cm"/>
            <w:id w:val="190582349"/>
            <w:showingPlcHdr/>
            <w:picture/>
          </w:sdtPr>
          <w:sdtEndPr/>
          <w:sdtContent>
            <w:tc>
              <w:tcPr>
                <w:tcW w:w="11907" w:type="dxa"/>
              </w:tcPr>
              <w:p w:rsidRPr="00105F37" w:rsidR="00105F37" w:rsidP="00105F37" w:rsidRDefault="00357C42" w14:paraId="6896A8A2" w14:textId="77777777">
                <w:pPr>
                  <w:tabs>
                    <w:tab w:val="left" w:pos="3255"/>
                  </w:tabs>
                </w:pPr>
                <w:r>
                  <w:rPr>
                    <w:noProof/>
                  </w:rPr>
                  <w:drawing>
                    <wp:inline distT="0" distB="0" distL="0" distR="0" wp14:anchorId="309105EE" wp14:editId="469D51DA">
                      <wp:extent cx="7560000" cy="5040000"/>
                      <wp:effectExtent l="0" t="0" r="3175" b="8255"/>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Bild 5">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60000" cy="5040000"/>
                              </a:xfrm>
                              <a:prstGeom prst="rect">
                                <a:avLst/>
                              </a:prstGeom>
                              <a:noFill/>
                              <a:ln>
                                <a:noFill/>
                              </a:ln>
                            </pic:spPr>
                          </pic:pic>
                        </a:graphicData>
                      </a:graphic>
                    </wp:inline>
                  </w:drawing>
                </w:r>
              </w:p>
            </w:tc>
          </w:sdtContent>
        </w:sdt>
      </w:tr>
    </w:tbl>
    <w:p w:rsidR="00913C83" w:rsidP="007425FC" w:rsidRDefault="007425FC" w14:paraId="2BFD913B" w14:textId="77777777">
      <w:pPr>
        <w:pStyle w:val="Caption"/>
      </w:pPr>
      <w:r>
        <w:t>Bildtext anges här.</w:t>
      </w:r>
    </w:p>
    <w:p w:rsidR="00BC5A2E" w:rsidP="0A647477" w:rsidRDefault="00315A28" w14:paraId="34D3E9B6" w14:textId="0FD6C043">
      <w:pPr>
        <w:pStyle w:val="TOC1"/>
        <w:rPr>
          <w:rFonts w:ascii="Georgia" w:hAnsi="Georgia" w:cs="" w:asciiTheme="minorAscii" w:hAnsiTheme="minorAscii" w:cstheme="minorBidi"/>
          <w:b w:val="0"/>
          <w:bCs w:val="0"/>
          <w:noProof/>
          <w:color w:val="auto"/>
          <w:kern w:val="2"/>
          <w:sz w:val="22"/>
          <w:szCs w:val="22"/>
          <w:lang w:val="en-US" w:eastAsia="ja-JP"/>
          <w14:ligatures w14:val="standardContextual"/>
        </w:rPr>
      </w:pPr>
      <w:r>
        <w:rPr>
          <w:caps w:val="1"/>
          <w:sz w:val="16"/>
          <w:szCs w:val="16"/>
        </w:rPr>
        <w:fldChar w:fldCharType="begin"/>
      </w:r>
      <w:r w:rsidRPr="40E69D11" w:rsidR="006305C4">
        <w:rPr>
          <w:caps w:val="1"/>
          <w:sz w:val="16"/>
          <w:szCs w:val="16"/>
        </w:rPr>
        <w:instrText xml:space="preserve"> TOC \o "1-3" \h \z \t "Rubrik 2;2" </w:instrText>
      </w:r>
      <w:r>
        <w:rPr>
          <w:caps w:val="1"/>
          <w:sz w:val="16"/>
          <w:szCs w:val="16"/>
        </w:rPr>
        <w:fldChar w:fldCharType="separate"/>
      </w:r>
      <w:ins w:author="" w:date="2024-03-20T08:10:00Z" w:id="604029740">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30"</w:instrText>
        </w:r>
        <w:r w:rsidRPr="0B04F2E7">
          <w:rPr>
            <w:rStyle w:val="Hyperlink"/>
            <w:noProof/>
          </w:rPr>
          <w:instrText xml:space="preserve"> </w:instrText>
        </w:r>
      </w:ins>
      <w:ins w:author="" w:date="2024-03-20T08:10:00Z" w:id="1">
        <w:r w:rsidRPr="00481DF2" w:rsidR="00BC5A2E">
          <w:rPr>
            <w:rStyle w:val="Hyperlink"/>
            <w:noProof/>
          </w:rPr>
        </w:r>
      </w:ins>
      <w:ins w:author="" w:date="2024-03-20T08:10:00Z" w:id="2018999868">
        <w:r w:rsidRPr="0B04F2E7">
          <w:rPr>
            <w:rStyle w:val="Hyperlink"/>
            <w:noProof/>
          </w:rPr>
          <w:fldChar w:fldCharType="separate"/>
        </w:r>
      </w:ins>
      <w:r w:rsidRPr="00481DF2" w:rsidR="00BC5A2E">
        <w:rPr>
          <w:rStyle w:val="Hyperlink"/>
          <w:noProof/>
          <w:lang w:val="en-US"/>
        </w:rPr>
        <w:t>Foreword</w:t>
      </w:r>
      <w:ins w:author="" w:date="2024-03-20T08:10:00Z" w:id="1">
        <w:r>
          <w:tab/>
        </w:r>
      </w:ins>
      <w:ins w:author="" w:date="2024-03-20T08:10:00Z" w:id="633511834">
        <w:r w:rsidRPr="0B04F2E7">
          <w:rPr>
            <w:noProof/>
          </w:rPr>
          <w:fldChar w:fldCharType="begin"/>
        </w:r>
        <w:r w:rsidRPr="0B04F2E7">
          <w:rPr>
            <w:noProof/>
          </w:rPr>
          <w:instrText xml:space="preserve"> PAGEREF _Toc161814630 \h </w:instrText>
        </w:r>
        <w:r w:rsidRPr="0B04F2E7">
          <w:rPr>
            <w:noProof/>
          </w:rPr>
          <w:fldChar w:fldCharType="separate"/>
        </w:r>
      </w:ins>
      <w:r w:rsidR="00BC5A2E">
        <w:rPr>
          <w:noProof/>
          <w:webHidden/>
        </w:rPr>
        <w:fldChar w:fldCharType="separate"/>
      </w:r>
      <w:r w:rsidR="00BC5A2E">
        <w:rPr>
          <w:noProof/>
          <w:webHidden/>
        </w:rPr>
        <w:t>5</w:t>
      </w:r>
      <w:ins w:author="" w:date="2024-03-20T08:10:00Z" w:id="641020208">
        <w:r w:rsidRPr="0B04F2E7">
          <w:rPr>
            <w:noProof/>
          </w:rPr>
          <w:fldChar w:fldCharType="end"/>
        </w:r>
        <w:r w:rsidRPr="0B04F2E7">
          <w:rPr>
            <w:rStyle w:val="Hyperlink"/>
            <w:noProof/>
          </w:rPr>
          <w:fldChar w:fldCharType="end"/>
        </w:r>
      </w:ins>
    </w:p>
    <w:p w:rsidR="00BC5A2E" w:rsidP="0A647477" w:rsidRDefault="00BC5A2E" w14:paraId="40B9B12D" w14:textId="14D74000">
      <w:pPr>
        <w:pStyle w:val="TOC1"/>
        <w:rPr>
          <w:rFonts w:ascii="Georgia" w:hAnsi="Georgia" w:cs="" w:asciiTheme="minorAscii" w:hAnsiTheme="minorAscii" w:cstheme="minorBidi"/>
          <w:b w:val="0"/>
          <w:bCs w:val="0"/>
          <w:noProof/>
          <w:color w:val="auto"/>
          <w:kern w:val="2"/>
          <w:sz w:val="22"/>
          <w:szCs w:val="22"/>
          <w:lang w:val="en-US" w:eastAsia="ja-JP"/>
          <w14:ligatures w14:val="standardContextual"/>
        </w:rPr>
      </w:pPr>
      <w:ins w:author="" w:date="2024-03-20T08:10:00Z" w:id="349557346">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31"</w:instrText>
        </w:r>
        <w:r w:rsidRPr="0B04F2E7">
          <w:rPr>
            <w:rStyle w:val="Hyperlink"/>
            <w:noProof/>
          </w:rPr>
          <w:instrText xml:space="preserve"> </w:instrText>
        </w:r>
      </w:ins>
      <w:ins w:author="" w:date="2024-03-20T08:10:00Z" w:id="4">
        <w:r w:rsidRPr="00481DF2">
          <w:rPr>
            <w:rStyle w:val="Hyperlink"/>
            <w:noProof/>
          </w:rPr>
        </w:r>
      </w:ins>
      <w:ins w:author="" w:date="2024-03-20T08:10:00Z" w:id="1523561021">
        <w:r w:rsidRPr="0B04F2E7">
          <w:rPr>
            <w:rStyle w:val="Hyperlink"/>
            <w:noProof/>
          </w:rPr>
          <w:fldChar w:fldCharType="separate"/>
        </w:r>
      </w:ins>
      <w:r w:rsidRPr="00481DF2" w:rsidR="00BC5A2E">
        <w:rPr>
          <w:rStyle w:val="Hyperlink"/>
          <w:noProof/>
          <w:lang w:val="en-US"/>
        </w:rPr>
        <w:t>Summary</w:t>
      </w:r>
      <w:ins w:author="" w:date="2024-03-20T08:10:00Z" w:id="4">
        <w:r>
          <w:tab/>
        </w:r>
      </w:ins>
      <w:ins w:author="" w:date="2024-03-20T08:10:00Z" w:id="736998159">
        <w:r w:rsidRPr="0B04F2E7">
          <w:rPr>
            <w:noProof/>
          </w:rPr>
          <w:fldChar w:fldCharType="begin"/>
        </w:r>
        <w:r w:rsidRPr="0B04F2E7">
          <w:rPr>
            <w:noProof/>
          </w:rPr>
          <w:instrText xml:space="preserve"> PAGEREF _Toc161814631 \h </w:instrText>
        </w:r>
        <w:r w:rsidRPr="0B04F2E7">
          <w:rPr>
            <w:noProof/>
          </w:rPr>
          <w:fldChar w:fldCharType="separate"/>
        </w:r>
      </w:ins>
      <w:r>
        <w:rPr>
          <w:noProof/>
          <w:webHidden/>
        </w:rPr>
        <w:fldChar w:fldCharType="separate"/>
      </w:r>
      <w:r w:rsidR="00BC5A2E">
        <w:rPr>
          <w:noProof/>
          <w:webHidden/>
        </w:rPr>
        <w:t>6</w:t>
      </w:r>
      <w:ins w:author="" w:date="2024-03-20T08:10:00Z" w:id="625426229">
        <w:r w:rsidRPr="0B04F2E7">
          <w:rPr>
            <w:noProof/>
          </w:rPr>
          <w:fldChar w:fldCharType="end"/>
        </w:r>
        <w:r w:rsidRPr="0B04F2E7">
          <w:rPr>
            <w:rStyle w:val="Hyperlink"/>
            <w:noProof/>
          </w:rPr>
          <w:fldChar w:fldCharType="end"/>
        </w:r>
      </w:ins>
    </w:p>
    <w:p w:rsidR="00BC5A2E" w:rsidP="0A647477" w:rsidRDefault="00BC5A2E" w14:paraId="2ECEDED2" w14:textId="73B12DB2">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815293948">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32"</w:instrText>
        </w:r>
        <w:r w:rsidRPr="0B04F2E7">
          <w:rPr>
            <w:rStyle w:val="Hyperlink"/>
            <w:noProof/>
          </w:rPr>
          <w:instrText xml:space="preserve"> </w:instrText>
        </w:r>
      </w:ins>
      <w:ins w:author="" w:date="2024-03-20T08:10:00Z" w:id="7">
        <w:r w:rsidRPr="00481DF2">
          <w:rPr>
            <w:rStyle w:val="Hyperlink"/>
            <w:noProof/>
          </w:rPr>
        </w:r>
      </w:ins>
      <w:ins w:author="" w:date="2024-03-20T08:10:00Z" w:id="808569778">
        <w:r w:rsidRPr="0B04F2E7">
          <w:rPr>
            <w:rStyle w:val="Hyperlink"/>
            <w:noProof/>
          </w:rPr>
          <w:fldChar w:fldCharType="separate"/>
        </w:r>
      </w:ins>
      <w:r w:rsidRPr="00481DF2" w:rsidR="00BC5A2E">
        <w:rPr>
          <w:rStyle w:val="Hyperlink"/>
          <w:rFonts w:ascii="Calibri Light" w:hAnsi="Calibri Light" w:eastAsia="Calibri Light" w:cs="Calibri Light"/>
          <w:noProof/>
          <w:lang w:val="en-GB"/>
        </w:rPr>
        <w:t>Technical perspectives</w:t>
      </w:r>
      <w:ins w:author="" w:date="2024-03-20T08:10:00Z" w:id="7">
        <w:r>
          <w:tab/>
        </w:r>
      </w:ins>
      <w:ins w:author="" w:date="2024-03-20T08:10:00Z" w:id="1539379974">
        <w:r w:rsidRPr="0B04F2E7">
          <w:rPr>
            <w:noProof/>
          </w:rPr>
          <w:fldChar w:fldCharType="begin"/>
        </w:r>
        <w:r w:rsidRPr="0B04F2E7">
          <w:rPr>
            <w:noProof/>
          </w:rPr>
          <w:instrText xml:space="preserve"> PAGEREF _Toc161814632 \h </w:instrText>
        </w:r>
        <w:r w:rsidRPr="0B04F2E7">
          <w:rPr>
            <w:noProof/>
          </w:rPr>
          <w:fldChar w:fldCharType="separate"/>
        </w:r>
      </w:ins>
      <w:r>
        <w:rPr>
          <w:noProof/>
          <w:webHidden/>
        </w:rPr>
        <w:fldChar w:fldCharType="separate"/>
      </w:r>
      <w:r w:rsidR="00BC5A2E">
        <w:rPr>
          <w:noProof/>
          <w:webHidden/>
        </w:rPr>
        <w:t>7</w:t>
      </w:r>
      <w:ins w:author="" w:date="2024-03-20T08:10:00Z" w:id="1683531243">
        <w:r w:rsidRPr="0B04F2E7">
          <w:rPr>
            <w:noProof/>
          </w:rPr>
          <w:fldChar w:fldCharType="end"/>
        </w:r>
        <w:r w:rsidRPr="0B04F2E7">
          <w:rPr>
            <w:rStyle w:val="Hyperlink"/>
            <w:noProof/>
          </w:rPr>
          <w:fldChar w:fldCharType="end"/>
        </w:r>
      </w:ins>
    </w:p>
    <w:p w:rsidR="00BC5A2E" w:rsidP="0A647477" w:rsidRDefault="00BC5A2E" w14:paraId="5146DF1A" w14:textId="2A34DD1C">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378262904">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33"</w:instrText>
        </w:r>
        <w:r w:rsidRPr="0B04F2E7">
          <w:rPr>
            <w:rStyle w:val="Hyperlink"/>
            <w:noProof/>
          </w:rPr>
          <w:instrText xml:space="preserve"> </w:instrText>
        </w:r>
      </w:ins>
      <w:ins w:author="" w:date="2024-03-20T08:10:00Z" w:id="10">
        <w:r w:rsidRPr="00481DF2">
          <w:rPr>
            <w:rStyle w:val="Hyperlink"/>
            <w:noProof/>
          </w:rPr>
        </w:r>
      </w:ins>
      <w:ins w:author="" w:date="2024-03-20T08:10:00Z" w:id="1833420584">
        <w:r w:rsidRPr="0B04F2E7">
          <w:rPr>
            <w:rStyle w:val="Hyperlink"/>
            <w:noProof/>
          </w:rPr>
          <w:fldChar w:fldCharType="separate"/>
        </w:r>
      </w:ins>
      <w:r w:rsidRPr="00481DF2" w:rsidR="00BC5A2E">
        <w:rPr>
          <w:rStyle w:val="Hyperlink"/>
          <w:rFonts w:ascii="Calibri Light" w:hAnsi="Calibri Light" w:eastAsia="Calibri Light" w:cs="Calibri Light"/>
          <w:noProof/>
          <w:lang w:val="en-GB"/>
        </w:rPr>
        <w:t>Pest control perspectives</w:t>
      </w:r>
      <w:ins w:author="" w:date="2024-03-20T08:10:00Z" w:id="10">
        <w:r>
          <w:tab/>
        </w:r>
      </w:ins>
      <w:ins w:author="" w:date="2024-03-20T08:10:00Z" w:id="1253115565">
        <w:r w:rsidRPr="0B04F2E7">
          <w:rPr>
            <w:noProof/>
          </w:rPr>
          <w:fldChar w:fldCharType="begin"/>
        </w:r>
        <w:r w:rsidRPr="0B04F2E7">
          <w:rPr>
            <w:noProof/>
          </w:rPr>
          <w:instrText xml:space="preserve"> PAGEREF _Toc161814633 \h </w:instrText>
        </w:r>
        <w:r w:rsidRPr="0B04F2E7">
          <w:rPr>
            <w:noProof/>
          </w:rPr>
          <w:fldChar w:fldCharType="separate"/>
        </w:r>
      </w:ins>
      <w:r>
        <w:rPr>
          <w:noProof/>
          <w:webHidden/>
        </w:rPr>
        <w:fldChar w:fldCharType="separate"/>
      </w:r>
      <w:r w:rsidR="00BC5A2E">
        <w:rPr>
          <w:noProof/>
          <w:webHidden/>
        </w:rPr>
        <w:t>7</w:t>
      </w:r>
      <w:ins w:author="" w:date="2024-03-20T08:10:00Z" w:id="1047696291">
        <w:r w:rsidRPr="0B04F2E7">
          <w:rPr>
            <w:noProof/>
          </w:rPr>
          <w:fldChar w:fldCharType="end"/>
        </w:r>
        <w:r w:rsidRPr="0B04F2E7">
          <w:rPr>
            <w:rStyle w:val="Hyperlink"/>
            <w:noProof/>
          </w:rPr>
          <w:fldChar w:fldCharType="end"/>
        </w:r>
      </w:ins>
    </w:p>
    <w:p w:rsidR="00BC5A2E" w:rsidP="0A647477" w:rsidRDefault="00BC5A2E" w14:paraId="26E9C6DB" w14:textId="0483E194">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263163745">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34"</w:instrText>
        </w:r>
        <w:r w:rsidRPr="0B04F2E7">
          <w:rPr>
            <w:rStyle w:val="Hyperlink"/>
            <w:noProof/>
          </w:rPr>
          <w:instrText xml:space="preserve"> </w:instrText>
        </w:r>
      </w:ins>
      <w:ins w:author="" w:date="2024-03-20T08:10:00Z" w:id="13">
        <w:r w:rsidRPr="00481DF2">
          <w:rPr>
            <w:rStyle w:val="Hyperlink"/>
            <w:noProof/>
          </w:rPr>
        </w:r>
      </w:ins>
      <w:ins w:author="" w:date="2024-03-20T08:10:00Z" w:id="1132861435">
        <w:r w:rsidRPr="0B04F2E7">
          <w:rPr>
            <w:rStyle w:val="Hyperlink"/>
            <w:noProof/>
          </w:rPr>
          <w:fldChar w:fldCharType="separate"/>
        </w:r>
      </w:ins>
      <w:r w:rsidRPr="00481DF2" w:rsidR="00BC5A2E">
        <w:rPr>
          <w:rStyle w:val="Hyperlink"/>
          <w:rFonts w:ascii="Calibri Light" w:hAnsi="Calibri Light" w:eastAsia="Calibri Light" w:cs="Calibri Light"/>
          <w:noProof/>
          <w:lang w:val="en-GB"/>
        </w:rPr>
        <w:t>Effects on stand production</w:t>
      </w:r>
      <w:ins w:author="" w:date="2024-03-20T08:10:00Z" w:id="13">
        <w:r>
          <w:tab/>
        </w:r>
      </w:ins>
      <w:ins w:author="" w:date="2024-03-20T08:10:00Z" w:id="1310732401">
        <w:r w:rsidRPr="0B04F2E7">
          <w:rPr>
            <w:noProof/>
          </w:rPr>
          <w:fldChar w:fldCharType="begin"/>
        </w:r>
        <w:r w:rsidRPr="0B04F2E7">
          <w:rPr>
            <w:noProof/>
          </w:rPr>
          <w:instrText xml:space="preserve"> PAGEREF _Toc161814634 \h </w:instrText>
        </w:r>
        <w:r w:rsidRPr="0B04F2E7">
          <w:rPr>
            <w:noProof/>
          </w:rPr>
          <w:fldChar w:fldCharType="separate"/>
        </w:r>
      </w:ins>
      <w:r>
        <w:rPr>
          <w:noProof/>
          <w:webHidden/>
        </w:rPr>
        <w:fldChar w:fldCharType="separate"/>
      </w:r>
      <w:r w:rsidR="00BC5A2E">
        <w:rPr>
          <w:noProof/>
          <w:webHidden/>
        </w:rPr>
        <w:t>7</w:t>
      </w:r>
      <w:ins w:author="" w:date="2024-03-20T08:10:00Z" w:id="772127426">
        <w:r w:rsidRPr="0B04F2E7">
          <w:rPr>
            <w:noProof/>
          </w:rPr>
          <w:fldChar w:fldCharType="end"/>
        </w:r>
        <w:r w:rsidRPr="0B04F2E7">
          <w:rPr>
            <w:rStyle w:val="Hyperlink"/>
            <w:noProof/>
          </w:rPr>
          <w:fldChar w:fldCharType="end"/>
        </w:r>
      </w:ins>
    </w:p>
    <w:p w:rsidR="00BC5A2E" w:rsidP="0A647477" w:rsidRDefault="00BC5A2E" w14:paraId="717E944D" w14:textId="680C7A7C">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233638146">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35"</w:instrText>
        </w:r>
        <w:r w:rsidRPr="0B04F2E7">
          <w:rPr>
            <w:rStyle w:val="Hyperlink"/>
            <w:noProof/>
          </w:rPr>
          <w:instrText xml:space="preserve"> </w:instrText>
        </w:r>
      </w:ins>
      <w:ins w:author="" w:date="2024-03-20T08:10:00Z" w:id="16">
        <w:r w:rsidRPr="00481DF2">
          <w:rPr>
            <w:rStyle w:val="Hyperlink"/>
            <w:noProof/>
          </w:rPr>
        </w:r>
      </w:ins>
      <w:ins w:author="" w:date="2024-03-20T08:10:00Z" w:id="1413036549">
        <w:r w:rsidRPr="0B04F2E7">
          <w:rPr>
            <w:rStyle w:val="Hyperlink"/>
            <w:noProof/>
          </w:rPr>
          <w:fldChar w:fldCharType="separate"/>
        </w:r>
      </w:ins>
      <w:r w:rsidRPr="00481DF2" w:rsidR="00BC5A2E">
        <w:rPr>
          <w:rStyle w:val="Hyperlink"/>
          <w:noProof/>
          <w:lang w:val="en-US"/>
        </w:rPr>
        <w:t>Biodiversity aspects</w:t>
      </w:r>
      <w:ins w:author="" w:date="2024-03-20T08:10:00Z" w:id="16">
        <w:r>
          <w:tab/>
        </w:r>
      </w:ins>
      <w:ins w:author="" w:date="2024-03-20T08:10:00Z" w:id="541860831">
        <w:r w:rsidRPr="0B04F2E7">
          <w:rPr>
            <w:noProof/>
          </w:rPr>
          <w:fldChar w:fldCharType="begin"/>
        </w:r>
        <w:r w:rsidRPr="0B04F2E7">
          <w:rPr>
            <w:noProof/>
          </w:rPr>
          <w:instrText xml:space="preserve"> PAGEREF _Toc161814635 \h </w:instrText>
        </w:r>
        <w:r w:rsidRPr="0B04F2E7">
          <w:rPr>
            <w:noProof/>
          </w:rPr>
          <w:fldChar w:fldCharType="separate"/>
        </w:r>
      </w:ins>
      <w:r>
        <w:rPr>
          <w:noProof/>
          <w:webHidden/>
        </w:rPr>
        <w:fldChar w:fldCharType="separate"/>
      </w:r>
      <w:r w:rsidR="00BC5A2E">
        <w:rPr>
          <w:noProof/>
          <w:webHidden/>
        </w:rPr>
        <w:t>8</w:t>
      </w:r>
      <w:ins w:author="" w:date="2024-03-20T08:10:00Z" w:id="711341375">
        <w:r w:rsidRPr="0B04F2E7">
          <w:rPr>
            <w:noProof/>
          </w:rPr>
          <w:fldChar w:fldCharType="end"/>
        </w:r>
        <w:r w:rsidRPr="0B04F2E7">
          <w:rPr>
            <w:rStyle w:val="Hyperlink"/>
            <w:noProof/>
          </w:rPr>
          <w:fldChar w:fldCharType="end"/>
        </w:r>
      </w:ins>
    </w:p>
    <w:p w:rsidR="00BC5A2E" w:rsidP="0A647477" w:rsidRDefault="00BC5A2E" w14:paraId="200C3886" w14:textId="4066E08C">
      <w:pPr>
        <w:pStyle w:val="TOC1"/>
        <w:rPr>
          <w:rFonts w:ascii="Georgia" w:hAnsi="Georgia" w:cs="" w:asciiTheme="minorAscii" w:hAnsiTheme="minorAscii" w:cstheme="minorBidi"/>
          <w:b w:val="0"/>
          <w:bCs w:val="0"/>
          <w:noProof/>
          <w:color w:val="auto"/>
          <w:kern w:val="2"/>
          <w:sz w:val="22"/>
          <w:szCs w:val="22"/>
          <w:lang w:val="en-US" w:eastAsia="ja-JP"/>
          <w14:ligatures w14:val="standardContextual"/>
        </w:rPr>
      </w:pPr>
      <w:ins w:author="" w:date="2024-03-20T08:10:00Z" w:id="22794581">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36"</w:instrText>
        </w:r>
        <w:r w:rsidRPr="0B04F2E7">
          <w:rPr>
            <w:rStyle w:val="Hyperlink"/>
            <w:noProof/>
          </w:rPr>
          <w:instrText xml:space="preserve"> </w:instrText>
        </w:r>
      </w:ins>
      <w:ins w:author="" w:date="2024-03-20T08:10:00Z" w:id="19">
        <w:r w:rsidRPr="00481DF2">
          <w:rPr>
            <w:rStyle w:val="Hyperlink"/>
            <w:noProof/>
          </w:rPr>
        </w:r>
      </w:ins>
      <w:ins w:author="" w:date="2024-03-20T08:10:00Z" w:id="917242402">
        <w:r w:rsidRPr="0B04F2E7">
          <w:rPr>
            <w:rStyle w:val="Hyperlink"/>
            <w:noProof/>
          </w:rPr>
          <w:fldChar w:fldCharType="separate"/>
        </w:r>
      </w:ins>
      <w:r w:rsidRPr="00481DF2" w:rsidR="00BC5A2E">
        <w:rPr>
          <w:rStyle w:val="Hyperlink"/>
          <w:noProof/>
          <w:lang w:val="en-US"/>
        </w:rPr>
        <w:t>Sammanfattning</w:t>
      </w:r>
      <w:ins w:author="" w:date="2024-03-20T08:10:00Z" w:id="19">
        <w:r>
          <w:tab/>
        </w:r>
      </w:ins>
      <w:ins w:author="" w:date="2024-03-20T08:10:00Z" w:id="131901387">
        <w:r w:rsidRPr="0B04F2E7">
          <w:rPr>
            <w:noProof/>
          </w:rPr>
          <w:fldChar w:fldCharType="begin"/>
        </w:r>
        <w:r w:rsidRPr="0B04F2E7">
          <w:rPr>
            <w:noProof/>
          </w:rPr>
          <w:instrText xml:space="preserve"> PAGEREF _Toc161814636 \h </w:instrText>
        </w:r>
        <w:r w:rsidRPr="0B04F2E7">
          <w:rPr>
            <w:noProof/>
          </w:rPr>
          <w:fldChar w:fldCharType="separate"/>
        </w:r>
      </w:ins>
      <w:r>
        <w:rPr>
          <w:noProof/>
          <w:webHidden/>
        </w:rPr>
        <w:fldChar w:fldCharType="separate"/>
      </w:r>
      <w:r w:rsidR="00BC5A2E">
        <w:rPr>
          <w:noProof/>
          <w:webHidden/>
        </w:rPr>
        <w:t>9</w:t>
      </w:r>
      <w:ins w:author="" w:date="2024-03-20T08:10:00Z" w:id="841370914">
        <w:r w:rsidRPr="0B04F2E7">
          <w:rPr>
            <w:noProof/>
          </w:rPr>
          <w:fldChar w:fldCharType="end"/>
        </w:r>
        <w:r w:rsidRPr="0B04F2E7">
          <w:rPr>
            <w:rStyle w:val="Hyperlink"/>
            <w:noProof/>
          </w:rPr>
          <w:fldChar w:fldCharType="end"/>
        </w:r>
      </w:ins>
    </w:p>
    <w:p w:rsidR="00BC5A2E" w:rsidP="0A647477" w:rsidRDefault="00BC5A2E" w14:paraId="0FE12B8C" w14:textId="500EA38E">
      <w:pPr>
        <w:pStyle w:val="TOC1"/>
        <w:tabs>
          <w:tab w:val="left" w:pos="567"/>
        </w:tabs>
        <w:rPr>
          <w:rFonts w:ascii="Georgia" w:hAnsi="Georgia" w:cs="" w:asciiTheme="minorAscii" w:hAnsiTheme="minorAscii" w:cstheme="minorBidi"/>
          <w:b w:val="0"/>
          <w:bCs w:val="0"/>
          <w:noProof/>
          <w:color w:val="auto"/>
          <w:kern w:val="2"/>
          <w:sz w:val="22"/>
          <w:szCs w:val="22"/>
          <w:lang w:val="en-US" w:eastAsia="ja-JP"/>
          <w14:ligatures w14:val="standardContextual"/>
        </w:rPr>
      </w:pPr>
      <w:ins w:author="" w:date="2024-03-20T08:10:00Z" w:id="1394283027">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37"</w:instrText>
        </w:r>
        <w:r w:rsidRPr="0B04F2E7">
          <w:rPr>
            <w:rStyle w:val="Hyperlink"/>
            <w:noProof/>
          </w:rPr>
          <w:instrText xml:space="preserve"> </w:instrText>
        </w:r>
      </w:ins>
      <w:ins w:author="" w:date="2024-03-20T08:10:00Z" w:id="22">
        <w:r w:rsidRPr="00481DF2">
          <w:rPr>
            <w:rStyle w:val="Hyperlink"/>
            <w:noProof/>
          </w:rPr>
        </w:r>
      </w:ins>
      <w:ins w:author="" w:date="2024-03-20T08:10:00Z" w:id="712503875">
        <w:r w:rsidRPr="0B04F2E7">
          <w:rPr>
            <w:rStyle w:val="Hyperlink"/>
            <w:noProof/>
          </w:rPr>
          <w:fldChar w:fldCharType="separate"/>
        </w:r>
      </w:ins>
      <w:r w:rsidRPr="00481DF2" w:rsidR="00BC5A2E">
        <w:rPr>
          <w:rStyle w:val="Hyperlink"/>
          <w:noProof/>
        </w:rPr>
        <w:t>1.</w:t>
      </w:r>
      <w:ins w:author="" w:date="2024-03-20T08:10:00Z" w:id="22">
        <w:r>
          <w:tab/>
        </w:r>
      </w:ins>
      <w:r w:rsidRPr="00481DF2" w:rsidR="00BC5A2E">
        <w:rPr>
          <w:rStyle w:val="Hyperlink"/>
          <w:noProof/>
          <w:lang w:val="en-US"/>
        </w:rPr>
        <w:t>Introduction</w:t>
      </w:r>
      <w:ins w:author="" w:date="2024-03-20T08:10:00Z" w:id="22">
        <w:r>
          <w:tab/>
        </w:r>
      </w:ins>
      <w:ins w:author="" w:date="2024-03-20T08:10:00Z" w:id="2071168115">
        <w:r w:rsidRPr="0B04F2E7">
          <w:rPr>
            <w:noProof/>
          </w:rPr>
          <w:fldChar w:fldCharType="begin"/>
        </w:r>
        <w:r w:rsidRPr="0B04F2E7">
          <w:rPr>
            <w:noProof/>
          </w:rPr>
          <w:instrText xml:space="preserve"> PAGEREF _Toc161814637 \h </w:instrText>
        </w:r>
        <w:r w:rsidRPr="0B04F2E7">
          <w:rPr>
            <w:noProof/>
          </w:rPr>
          <w:fldChar w:fldCharType="separate"/>
        </w:r>
      </w:ins>
      <w:r>
        <w:rPr>
          <w:noProof/>
          <w:webHidden/>
        </w:rPr>
        <w:fldChar w:fldCharType="separate"/>
      </w:r>
      <w:r w:rsidR="00BC5A2E">
        <w:rPr>
          <w:noProof/>
          <w:webHidden/>
        </w:rPr>
        <w:t>12</w:t>
      </w:r>
      <w:ins w:author="" w:date="2024-03-20T08:10:00Z" w:id="366342974">
        <w:r w:rsidRPr="0B04F2E7">
          <w:rPr>
            <w:noProof/>
          </w:rPr>
          <w:fldChar w:fldCharType="end"/>
        </w:r>
        <w:r w:rsidRPr="0B04F2E7">
          <w:rPr>
            <w:rStyle w:val="Hyperlink"/>
            <w:noProof/>
          </w:rPr>
          <w:fldChar w:fldCharType="end"/>
        </w:r>
      </w:ins>
    </w:p>
    <w:p w:rsidR="00BC5A2E" w:rsidP="0A647477" w:rsidRDefault="00BC5A2E" w14:paraId="4C505C8C" w14:textId="4DD0EA1E">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2111529016">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38"</w:instrText>
        </w:r>
        <w:r w:rsidRPr="0B04F2E7">
          <w:rPr>
            <w:rStyle w:val="Hyperlink"/>
            <w:noProof/>
          </w:rPr>
          <w:instrText xml:space="preserve"> </w:instrText>
        </w:r>
      </w:ins>
      <w:ins w:author="" w:date="2024-03-20T08:10:00Z" w:id="25">
        <w:r w:rsidRPr="00481DF2">
          <w:rPr>
            <w:rStyle w:val="Hyperlink"/>
            <w:noProof/>
          </w:rPr>
        </w:r>
      </w:ins>
      <w:ins w:author="" w:date="2024-03-20T08:10:00Z" w:id="1509171572">
        <w:r w:rsidRPr="0B04F2E7">
          <w:rPr>
            <w:rStyle w:val="Hyperlink"/>
            <w:noProof/>
          </w:rPr>
          <w:fldChar w:fldCharType="separate"/>
        </w:r>
      </w:ins>
      <w:r w:rsidRPr="00481DF2" w:rsidR="00BC5A2E">
        <w:rPr>
          <w:rStyle w:val="Hyperlink"/>
          <w:noProof/>
          <w:lang w:val="en-GB"/>
        </w:rPr>
        <w:t>Thinning – a brief review</w:t>
      </w:r>
      <w:ins w:author="" w:date="2024-03-20T08:10:00Z" w:id="25">
        <w:r>
          <w:tab/>
        </w:r>
      </w:ins>
      <w:ins w:author="" w:date="2024-03-20T08:10:00Z" w:id="1836969149">
        <w:r w:rsidRPr="0B04F2E7">
          <w:rPr>
            <w:noProof/>
          </w:rPr>
          <w:fldChar w:fldCharType="begin"/>
        </w:r>
        <w:r w:rsidRPr="0B04F2E7">
          <w:rPr>
            <w:noProof/>
          </w:rPr>
          <w:instrText xml:space="preserve"> PAGEREF _Toc161814638 \h </w:instrText>
        </w:r>
        <w:r w:rsidRPr="0B04F2E7">
          <w:rPr>
            <w:noProof/>
          </w:rPr>
          <w:fldChar w:fldCharType="separate"/>
        </w:r>
      </w:ins>
      <w:r>
        <w:rPr>
          <w:noProof/>
          <w:webHidden/>
        </w:rPr>
        <w:fldChar w:fldCharType="separate"/>
      </w:r>
      <w:r w:rsidR="00BC5A2E">
        <w:rPr>
          <w:noProof/>
          <w:webHidden/>
        </w:rPr>
        <w:t>12</w:t>
      </w:r>
      <w:ins w:author="" w:date="2024-03-20T08:10:00Z" w:id="779111525">
        <w:r w:rsidRPr="0B04F2E7">
          <w:rPr>
            <w:noProof/>
          </w:rPr>
          <w:fldChar w:fldCharType="end"/>
        </w:r>
        <w:r w:rsidRPr="0B04F2E7">
          <w:rPr>
            <w:rStyle w:val="Hyperlink"/>
            <w:noProof/>
          </w:rPr>
          <w:fldChar w:fldCharType="end"/>
        </w:r>
      </w:ins>
    </w:p>
    <w:p w:rsidR="00BC5A2E" w:rsidP="0A647477" w:rsidRDefault="00BC5A2E" w14:paraId="41FB33A9" w14:textId="5730C080">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490482053">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39"</w:instrText>
        </w:r>
        <w:r w:rsidRPr="0B04F2E7">
          <w:rPr>
            <w:rStyle w:val="Hyperlink"/>
            <w:noProof/>
          </w:rPr>
          <w:instrText xml:space="preserve"> </w:instrText>
        </w:r>
      </w:ins>
      <w:ins w:author="" w:date="2024-03-20T08:10:00Z" w:id="28">
        <w:r w:rsidRPr="00481DF2">
          <w:rPr>
            <w:rStyle w:val="Hyperlink"/>
            <w:noProof/>
          </w:rPr>
        </w:r>
      </w:ins>
      <w:ins w:author="" w:date="2024-03-20T08:10:00Z" w:id="316101590">
        <w:r w:rsidRPr="0B04F2E7">
          <w:rPr>
            <w:rStyle w:val="Hyperlink"/>
            <w:noProof/>
          </w:rPr>
          <w:fldChar w:fldCharType="separate"/>
        </w:r>
      </w:ins>
      <w:r w:rsidRPr="00481DF2" w:rsidR="00BC5A2E">
        <w:rPr>
          <w:rStyle w:val="Hyperlink"/>
          <w:noProof/>
          <w:lang w:val="en-GB"/>
        </w:rPr>
        <w:t>General thinning practices</w:t>
      </w:r>
      <w:ins w:author="" w:date="2024-03-20T08:10:00Z" w:id="28">
        <w:r>
          <w:tab/>
        </w:r>
      </w:ins>
      <w:ins w:author="" w:date="2024-03-20T08:10:00Z" w:id="2038567354">
        <w:r w:rsidRPr="0B04F2E7">
          <w:rPr>
            <w:noProof/>
          </w:rPr>
          <w:fldChar w:fldCharType="begin"/>
        </w:r>
        <w:r w:rsidRPr="0B04F2E7">
          <w:rPr>
            <w:noProof/>
          </w:rPr>
          <w:instrText xml:space="preserve"> PAGEREF _Toc161814639 \h </w:instrText>
        </w:r>
        <w:r w:rsidRPr="0B04F2E7">
          <w:rPr>
            <w:noProof/>
          </w:rPr>
          <w:fldChar w:fldCharType="separate"/>
        </w:r>
      </w:ins>
      <w:r>
        <w:rPr>
          <w:noProof/>
          <w:webHidden/>
        </w:rPr>
        <w:fldChar w:fldCharType="separate"/>
      </w:r>
      <w:r w:rsidR="00BC5A2E">
        <w:rPr>
          <w:noProof/>
          <w:webHidden/>
        </w:rPr>
        <w:t>13</w:t>
      </w:r>
      <w:ins w:author="" w:date="2024-03-20T08:10:00Z" w:id="473870047">
        <w:r w:rsidRPr="0B04F2E7">
          <w:rPr>
            <w:noProof/>
          </w:rPr>
          <w:fldChar w:fldCharType="end"/>
        </w:r>
        <w:r w:rsidRPr="0B04F2E7">
          <w:rPr>
            <w:rStyle w:val="Hyperlink"/>
            <w:noProof/>
          </w:rPr>
          <w:fldChar w:fldCharType="end"/>
        </w:r>
      </w:ins>
    </w:p>
    <w:p w:rsidR="00BC5A2E" w:rsidP="0A647477" w:rsidRDefault="00BC5A2E" w14:paraId="5CF9BB33" w14:textId="41CDDC4F">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202248850">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40"</w:instrText>
        </w:r>
        <w:r w:rsidRPr="0B04F2E7">
          <w:rPr>
            <w:rStyle w:val="Hyperlink"/>
            <w:noProof/>
          </w:rPr>
          <w:instrText xml:space="preserve"> </w:instrText>
        </w:r>
      </w:ins>
      <w:ins w:author="" w:date="2024-03-20T08:10:00Z" w:id="31">
        <w:r w:rsidRPr="00481DF2">
          <w:rPr>
            <w:rStyle w:val="Hyperlink"/>
            <w:noProof/>
          </w:rPr>
        </w:r>
      </w:ins>
      <w:ins w:author="" w:date="2024-03-20T08:10:00Z" w:id="41919711">
        <w:r w:rsidRPr="0B04F2E7">
          <w:rPr>
            <w:rStyle w:val="Hyperlink"/>
            <w:noProof/>
          </w:rPr>
          <w:fldChar w:fldCharType="separate"/>
        </w:r>
      </w:ins>
      <w:r w:rsidRPr="00481DF2" w:rsidR="00BC5A2E">
        <w:rPr>
          <w:rStyle w:val="Hyperlink"/>
          <w:noProof/>
          <w:lang w:val="en-GB"/>
        </w:rPr>
        <w:t>Finally</w:t>
      </w:r>
      <w:ins w:author="" w:date="2024-03-20T08:10:00Z" w:id="31">
        <w:r>
          <w:tab/>
        </w:r>
      </w:ins>
      <w:ins w:author="" w:date="2024-03-20T08:10:00Z" w:id="2004354">
        <w:r w:rsidRPr="0B04F2E7">
          <w:rPr>
            <w:noProof/>
          </w:rPr>
          <w:fldChar w:fldCharType="begin"/>
        </w:r>
        <w:r w:rsidRPr="0B04F2E7">
          <w:rPr>
            <w:noProof/>
          </w:rPr>
          <w:instrText xml:space="preserve"> PAGEREF _Toc161814640 \h </w:instrText>
        </w:r>
        <w:r w:rsidRPr="0B04F2E7">
          <w:rPr>
            <w:noProof/>
          </w:rPr>
          <w:fldChar w:fldCharType="separate"/>
        </w:r>
      </w:ins>
      <w:r>
        <w:rPr>
          <w:noProof/>
          <w:webHidden/>
        </w:rPr>
        <w:fldChar w:fldCharType="separate"/>
      </w:r>
      <w:r w:rsidR="00BC5A2E">
        <w:rPr>
          <w:noProof/>
          <w:webHidden/>
        </w:rPr>
        <w:t>13</w:t>
      </w:r>
      <w:ins w:author="" w:date="2024-03-20T08:10:00Z" w:id="128555574">
        <w:r w:rsidRPr="0B04F2E7">
          <w:rPr>
            <w:noProof/>
          </w:rPr>
          <w:fldChar w:fldCharType="end"/>
        </w:r>
        <w:r w:rsidRPr="0B04F2E7">
          <w:rPr>
            <w:rStyle w:val="Hyperlink"/>
            <w:noProof/>
          </w:rPr>
          <w:fldChar w:fldCharType="end"/>
        </w:r>
      </w:ins>
    </w:p>
    <w:p w:rsidR="00BC5A2E" w:rsidP="0A647477" w:rsidRDefault="00BC5A2E" w14:paraId="738F8770" w14:textId="7ECB22CF">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526968801">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41"</w:instrText>
        </w:r>
        <w:r w:rsidRPr="0B04F2E7">
          <w:rPr>
            <w:rStyle w:val="Hyperlink"/>
            <w:noProof/>
          </w:rPr>
          <w:instrText xml:space="preserve"> </w:instrText>
        </w:r>
      </w:ins>
      <w:ins w:author="" w:date="2024-03-20T08:10:00Z" w:id="34">
        <w:r w:rsidRPr="00481DF2">
          <w:rPr>
            <w:rStyle w:val="Hyperlink"/>
            <w:noProof/>
          </w:rPr>
        </w:r>
      </w:ins>
      <w:ins w:author="" w:date="2024-03-20T08:10:00Z" w:id="515574525">
        <w:r w:rsidRPr="0B04F2E7">
          <w:rPr>
            <w:rStyle w:val="Hyperlink"/>
            <w:noProof/>
          </w:rPr>
          <w:fldChar w:fldCharType="separate"/>
        </w:r>
      </w:ins>
      <w:r w:rsidRPr="00481DF2" w:rsidR="00BC5A2E">
        <w:rPr>
          <w:rStyle w:val="Hyperlink"/>
          <w:noProof/>
          <w:lang w:val="en-US"/>
        </w:rPr>
        <w:t>Objectives</w:t>
      </w:r>
      <w:ins w:author="" w:date="2024-03-20T08:10:00Z" w:id="34">
        <w:r>
          <w:tab/>
        </w:r>
      </w:ins>
      <w:ins w:author="" w:date="2024-03-20T08:10:00Z" w:id="67977918">
        <w:r w:rsidRPr="0B04F2E7">
          <w:rPr>
            <w:noProof/>
          </w:rPr>
          <w:fldChar w:fldCharType="begin"/>
        </w:r>
        <w:r w:rsidRPr="0B04F2E7">
          <w:rPr>
            <w:noProof/>
          </w:rPr>
          <w:instrText xml:space="preserve"> PAGEREF _Toc161814641 \h </w:instrText>
        </w:r>
        <w:r w:rsidRPr="0B04F2E7">
          <w:rPr>
            <w:noProof/>
          </w:rPr>
          <w:fldChar w:fldCharType="separate"/>
        </w:r>
      </w:ins>
      <w:r>
        <w:rPr>
          <w:noProof/>
          <w:webHidden/>
        </w:rPr>
        <w:fldChar w:fldCharType="separate"/>
      </w:r>
      <w:r w:rsidR="00BC5A2E">
        <w:rPr>
          <w:noProof/>
          <w:webHidden/>
        </w:rPr>
        <w:t>14</w:t>
      </w:r>
      <w:ins w:author="" w:date="2024-03-20T08:10:00Z" w:id="684006212">
        <w:r w:rsidRPr="0B04F2E7">
          <w:rPr>
            <w:noProof/>
          </w:rPr>
          <w:fldChar w:fldCharType="end"/>
        </w:r>
        <w:r w:rsidRPr="0B04F2E7">
          <w:rPr>
            <w:rStyle w:val="Hyperlink"/>
            <w:noProof/>
          </w:rPr>
          <w:fldChar w:fldCharType="end"/>
        </w:r>
      </w:ins>
    </w:p>
    <w:p w:rsidR="00BC5A2E" w:rsidP="0A647477" w:rsidRDefault="00BC5A2E" w14:paraId="644BD3D0" w14:textId="1269AC75">
      <w:pPr>
        <w:pStyle w:val="TOC1"/>
        <w:tabs>
          <w:tab w:val="left" w:pos="567"/>
        </w:tabs>
        <w:rPr>
          <w:rFonts w:ascii="Georgia" w:hAnsi="Georgia" w:cs="" w:asciiTheme="minorAscii" w:hAnsiTheme="minorAscii" w:cstheme="minorBidi"/>
          <w:b w:val="0"/>
          <w:bCs w:val="0"/>
          <w:noProof/>
          <w:color w:val="auto"/>
          <w:kern w:val="2"/>
          <w:sz w:val="22"/>
          <w:szCs w:val="22"/>
          <w:lang w:val="en-US" w:eastAsia="ja-JP"/>
          <w14:ligatures w14:val="standardContextual"/>
        </w:rPr>
      </w:pPr>
      <w:ins w:author="" w:date="2024-03-20T08:10:00Z" w:id="1066614519">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42"</w:instrText>
        </w:r>
        <w:r w:rsidRPr="0B04F2E7">
          <w:rPr>
            <w:rStyle w:val="Hyperlink"/>
            <w:noProof/>
          </w:rPr>
          <w:instrText xml:space="preserve"> </w:instrText>
        </w:r>
      </w:ins>
      <w:ins w:author="" w:date="2024-03-20T08:10:00Z" w:id="37">
        <w:r w:rsidRPr="00481DF2">
          <w:rPr>
            <w:rStyle w:val="Hyperlink"/>
            <w:noProof/>
          </w:rPr>
        </w:r>
      </w:ins>
      <w:ins w:author="" w:date="2024-03-20T08:10:00Z" w:id="1927447050">
        <w:r w:rsidRPr="0B04F2E7">
          <w:rPr>
            <w:rStyle w:val="Hyperlink"/>
            <w:noProof/>
          </w:rPr>
          <w:fldChar w:fldCharType="separate"/>
        </w:r>
      </w:ins>
      <w:r w:rsidRPr="00481DF2" w:rsidR="00BC5A2E">
        <w:rPr>
          <w:rStyle w:val="Hyperlink"/>
          <w:noProof/>
          <w:lang w:val="en-US"/>
        </w:rPr>
        <w:t>2.</w:t>
      </w:r>
      <w:ins w:author="" w:date="2024-03-20T08:10:00Z" w:id="37">
        <w:r>
          <w:tab/>
        </w:r>
      </w:ins>
      <w:r w:rsidRPr="00481DF2" w:rsidR="00BC5A2E">
        <w:rPr>
          <w:rStyle w:val="Hyperlink"/>
          <w:noProof/>
          <w:lang w:val="en-US"/>
        </w:rPr>
        <w:t>Silvicultural aspects of drones in thinning</w:t>
      </w:r>
      <w:ins w:author="" w:date="2024-03-20T08:10:00Z" w:id="37">
        <w:r>
          <w:tab/>
        </w:r>
      </w:ins>
      <w:ins w:author="" w:date="2024-03-20T08:10:00Z" w:id="1467094470">
        <w:r w:rsidRPr="0B04F2E7">
          <w:rPr>
            <w:noProof/>
          </w:rPr>
          <w:fldChar w:fldCharType="begin"/>
        </w:r>
        <w:r w:rsidRPr="0B04F2E7">
          <w:rPr>
            <w:noProof/>
          </w:rPr>
          <w:instrText xml:space="preserve"> PAGEREF _Toc161814642 \h </w:instrText>
        </w:r>
        <w:r w:rsidRPr="0B04F2E7">
          <w:rPr>
            <w:noProof/>
          </w:rPr>
          <w:fldChar w:fldCharType="separate"/>
        </w:r>
      </w:ins>
      <w:r>
        <w:rPr>
          <w:noProof/>
          <w:webHidden/>
        </w:rPr>
        <w:fldChar w:fldCharType="separate"/>
      </w:r>
      <w:r w:rsidR="00BC5A2E">
        <w:rPr>
          <w:noProof/>
          <w:webHidden/>
        </w:rPr>
        <w:t>14</w:t>
      </w:r>
      <w:ins w:author="" w:date="2024-03-20T08:10:00Z" w:id="2117912115">
        <w:r w:rsidRPr="0B04F2E7">
          <w:rPr>
            <w:noProof/>
          </w:rPr>
          <w:fldChar w:fldCharType="end"/>
        </w:r>
        <w:r w:rsidRPr="0B04F2E7">
          <w:rPr>
            <w:rStyle w:val="Hyperlink"/>
            <w:noProof/>
          </w:rPr>
          <w:fldChar w:fldCharType="end"/>
        </w:r>
      </w:ins>
    </w:p>
    <w:p w:rsidR="00BC5A2E" w:rsidP="0A647477" w:rsidRDefault="00BC5A2E" w14:paraId="4C09C3C7" w14:textId="3CA9834A">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2032630974">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43"</w:instrText>
        </w:r>
        <w:r w:rsidRPr="0B04F2E7">
          <w:rPr>
            <w:rStyle w:val="Hyperlink"/>
            <w:noProof/>
          </w:rPr>
          <w:instrText xml:space="preserve"> </w:instrText>
        </w:r>
      </w:ins>
      <w:ins w:author="" w:date="2024-03-20T08:10:00Z" w:id="40">
        <w:r w:rsidRPr="00481DF2">
          <w:rPr>
            <w:rStyle w:val="Hyperlink"/>
            <w:noProof/>
          </w:rPr>
        </w:r>
      </w:ins>
      <w:ins w:author="" w:date="2024-03-20T08:10:00Z" w:id="1443072174">
        <w:r w:rsidRPr="0B04F2E7">
          <w:rPr>
            <w:rStyle w:val="Hyperlink"/>
            <w:noProof/>
          </w:rPr>
          <w:fldChar w:fldCharType="separate"/>
        </w:r>
      </w:ins>
      <w:r w:rsidRPr="00481DF2" w:rsidR="00BC5A2E">
        <w:rPr>
          <w:rStyle w:val="Hyperlink"/>
          <w:noProof/>
        </w:rPr>
        <w:t>Assumptions</w:t>
      </w:r>
      <w:ins w:author="" w:date="2024-03-20T08:10:00Z" w:id="40">
        <w:r>
          <w:tab/>
        </w:r>
      </w:ins>
      <w:ins w:author="" w:date="2024-03-20T08:10:00Z" w:id="1274545575">
        <w:r w:rsidRPr="0B04F2E7">
          <w:rPr>
            <w:noProof/>
          </w:rPr>
          <w:fldChar w:fldCharType="begin"/>
        </w:r>
        <w:r w:rsidRPr="0B04F2E7">
          <w:rPr>
            <w:noProof/>
          </w:rPr>
          <w:instrText xml:space="preserve"> PAGEREF _Toc161814643 \h </w:instrText>
        </w:r>
        <w:r w:rsidRPr="0B04F2E7">
          <w:rPr>
            <w:noProof/>
          </w:rPr>
          <w:fldChar w:fldCharType="separate"/>
        </w:r>
      </w:ins>
      <w:r>
        <w:rPr>
          <w:noProof/>
          <w:webHidden/>
        </w:rPr>
        <w:fldChar w:fldCharType="separate"/>
      </w:r>
      <w:r w:rsidR="00BC5A2E">
        <w:rPr>
          <w:noProof/>
          <w:webHidden/>
        </w:rPr>
        <w:t>14</w:t>
      </w:r>
      <w:ins w:author="" w:date="2024-03-20T08:10:00Z" w:id="205408794">
        <w:r w:rsidRPr="0B04F2E7">
          <w:rPr>
            <w:noProof/>
          </w:rPr>
          <w:fldChar w:fldCharType="end"/>
        </w:r>
        <w:r w:rsidRPr="0B04F2E7">
          <w:rPr>
            <w:rStyle w:val="Hyperlink"/>
            <w:noProof/>
          </w:rPr>
          <w:fldChar w:fldCharType="end"/>
        </w:r>
      </w:ins>
    </w:p>
    <w:p w:rsidR="00BC5A2E" w:rsidP="0A647477" w:rsidRDefault="00BC5A2E" w14:paraId="2DA894BE" w14:textId="283DBCAB">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338391530">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44"</w:instrText>
        </w:r>
        <w:r w:rsidRPr="0B04F2E7">
          <w:rPr>
            <w:rStyle w:val="Hyperlink"/>
            <w:noProof/>
          </w:rPr>
          <w:instrText xml:space="preserve"> </w:instrText>
        </w:r>
      </w:ins>
      <w:ins w:author="" w:date="2024-03-20T08:10:00Z" w:id="43">
        <w:r w:rsidRPr="00481DF2">
          <w:rPr>
            <w:rStyle w:val="Hyperlink"/>
            <w:noProof/>
          </w:rPr>
        </w:r>
      </w:ins>
      <w:ins w:author="" w:date="2024-03-20T08:10:00Z" w:id="1912074599">
        <w:r w:rsidRPr="0B04F2E7">
          <w:rPr>
            <w:rStyle w:val="Hyperlink"/>
            <w:noProof/>
          </w:rPr>
          <w:fldChar w:fldCharType="separate"/>
        </w:r>
      </w:ins>
      <w:r w:rsidRPr="00481DF2" w:rsidR="00BC5A2E">
        <w:rPr>
          <w:rStyle w:val="Hyperlink"/>
          <w:noProof/>
          <w:lang w:val="en-US"/>
        </w:rPr>
        <w:t>Broadleaves</w:t>
      </w:r>
      <w:ins w:author="" w:date="2024-03-20T08:10:00Z" w:id="43">
        <w:r>
          <w:tab/>
        </w:r>
      </w:ins>
      <w:ins w:author="" w:date="2024-03-20T08:10:00Z" w:id="1082231207">
        <w:r w:rsidRPr="0B04F2E7">
          <w:rPr>
            <w:noProof/>
          </w:rPr>
          <w:fldChar w:fldCharType="begin"/>
        </w:r>
        <w:r w:rsidRPr="0B04F2E7">
          <w:rPr>
            <w:noProof/>
          </w:rPr>
          <w:instrText xml:space="preserve"> PAGEREF _Toc161814644 \h </w:instrText>
        </w:r>
        <w:r w:rsidRPr="0B04F2E7">
          <w:rPr>
            <w:noProof/>
          </w:rPr>
          <w:fldChar w:fldCharType="separate"/>
        </w:r>
      </w:ins>
      <w:r>
        <w:rPr>
          <w:noProof/>
          <w:webHidden/>
        </w:rPr>
        <w:fldChar w:fldCharType="separate"/>
      </w:r>
      <w:r w:rsidR="00BC5A2E">
        <w:rPr>
          <w:noProof/>
          <w:webHidden/>
        </w:rPr>
        <w:t>15</w:t>
      </w:r>
      <w:ins w:author="" w:date="2024-03-20T08:10:00Z" w:id="52501872">
        <w:r w:rsidRPr="0B04F2E7">
          <w:rPr>
            <w:noProof/>
          </w:rPr>
          <w:fldChar w:fldCharType="end"/>
        </w:r>
        <w:r w:rsidRPr="0B04F2E7">
          <w:rPr>
            <w:rStyle w:val="Hyperlink"/>
            <w:noProof/>
          </w:rPr>
          <w:fldChar w:fldCharType="end"/>
        </w:r>
      </w:ins>
    </w:p>
    <w:p w:rsidR="00BC5A2E" w:rsidP="0A647477" w:rsidRDefault="00BC5A2E" w14:paraId="375F02A2" w14:textId="05807CCF">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891581194">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45"</w:instrText>
        </w:r>
        <w:r w:rsidRPr="0B04F2E7">
          <w:rPr>
            <w:rStyle w:val="Hyperlink"/>
            <w:noProof/>
          </w:rPr>
          <w:instrText xml:space="preserve"> </w:instrText>
        </w:r>
      </w:ins>
      <w:ins w:author="" w:date="2024-03-20T08:10:00Z" w:id="46">
        <w:r w:rsidRPr="00481DF2">
          <w:rPr>
            <w:rStyle w:val="Hyperlink"/>
            <w:noProof/>
          </w:rPr>
        </w:r>
      </w:ins>
      <w:ins w:author="" w:date="2024-03-20T08:10:00Z" w:id="2081829176">
        <w:r w:rsidRPr="0B04F2E7">
          <w:rPr>
            <w:rStyle w:val="Hyperlink"/>
            <w:noProof/>
          </w:rPr>
          <w:fldChar w:fldCharType="separate"/>
        </w:r>
      </w:ins>
      <w:r w:rsidRPr="00481DF2" w:rsidR="00BC5A2E">
        <w:rPr>
          <w:rStyle w:val="Hyperlink"/>
          <w:noProof/>
          <w:lang w:val="en-US"/>
        </w:rPr>
        <w:t>The residual stand</w:t>
      </w:r>
      <w:ins w:author="" w:date="2024-03-20T08:10:00Z" w:id="46">
        <w:r>
          <w:tab/>
        </w:r>
      </w:ins>
      <w:ins w:author="" w:date="2024-03-20T08:10:00Z" w:id="609447246">
        <w:r w:rsidRPr="0B04F2E7">
          <w:rPr>
            <w:noProof/>
          </w:rPr>
          <w:fldChar w:fldCharType="begin"/>
        </w:r>
        <w:r w:rsidRPr="0B04F2E7">
          <w:rPr>
            <w:noProof/>
          </w:rPr>
          <w:instrText xml:space="preserve"> PAGEREF _Toc161814645 \h </w:instrText>
        </w:r>
        <w:r w:rsidRPr="0B04F2E7">
          <w:rPr>
            <w:noProof/>
          </w:rPr>
          <w:fldChar w:fldCharType="separate"/>
        </w:r>
      </w:ins>
      <w:r>
        <w:rPr>
          <w:noProof/>
          <w:webHidden/>
        </w:rPr>
        <w:fldChar w:fldCharType="separate"/>
      </w:r>
      <w:r w:rsidR="00BC5A2E">
        <w:rPr>
          <w:noProof/>
          <w:webHidden/>
        </w:rPr>
        <w:t>15</w:t>
      </w:r>
      <w:ins w:author="" w:date="2024-03-20T08:10:00Z" w:id="721718567">
        <w:r w:rsidRPr="0B04F2E7">
          <w:rPr>
            <w:noProof/>
          </w:rPr>
          <w:fldChar w:fldCharType="end"/>
        </w:r>
        <w:r w:rsidRPr="0B04F2E7">
          <w:rPr>
            <w:rStyle w:val="Hyperlink"/>
            <w:noProof/>
          </w:rPr>
          <w:fldChar w:fldCharType="end"/>
        </w:r>
      </w:ins>
    </w:p>
    <w:p w:rsidR="00BC5A2E" w:rsidP="0A647477" w:rsidRDefault="00BC5A2E" w14:paraId="52F4D0E0" w14:textId="4927E994">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895069246">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46"</w:instrText>
        </w:r>
        <w:r w:rsidRPr="0B04F2E7">
          <w:rPr>
            <w:rStyle w:val="Hyperlink"/>
            <w:noProof/>
          </w:rPr>
          <w:instrText xml:space="preserve"> </w:instrText>
        </w:r>
      </w:ins>
      <w:ins w:author="" w:date="2024-03-20T08:10:00Z" w:id="49">
        <w:r w:rsidRPr="00481DF2">
          <w:rPr>
            <w:rStyle w:val="Hyperlink"/>
            <w:noProof/>
          </w:rPr>
        </w:r>
      </w:ins>
      <w:ins w:author="" w:date="2024-03-20T08:10:00Z" w:id="1604204754">
        <w:r w:rsidRPr="0B04F2E7">
          <w:rPr>
            <w:rStyle w:val="Hyperlink"/>
            <w:noProof/>
          </w:rPr>
          <w:fldChar w:fldCharType="separate"/>
        </w:r>
      </w:ins>
      <w:r w:rsidRPr="00481DF2" w:rsidR="00BC5A2E">
        <w:rPr>
          <w:rStyle w:val="Hyperlink"/>
          <w:noProof/>
          <w:lang w:val="en-GB"/>
        </w:rPr>
        <w:t>Bioenergy</w:t>
      </w:r>
      <w:ins w:author="" w:date="2024-03-20T08:10:00Z" w:id="49">
        <w:r>
          <w:tab/>
        </w:r>
      </w:ins>
      <w:ins w:author="" w:date="2024-03-20T08:10:00Z" w:id="1366175866">
        <w:r w:rsidRPr="0B04F2E7">
          <w:rPr>
            <w:noProof/>
          </w:rPr>
          <w:fldChar w:fldCharType="begin"/>
        </w:r>
        <w:r w:rsidRPr="0B04F2E7">
          <w:rPr>
            <w:noProof/>
          </w:rPr>
          <w:instrText xml:space="preserve"> PAGEREF _Toc161814646 \h </w:instrText>
        </w:r>
        <w:r w:rsidRPr="0B04F2E7">
          <w:rPr>
            <w:noProof/>
          </w:rPr>
          <w:fldChar w:fldCharType="separate"/>
        </w:r>
      </w:ins>
      <w:r>
        <w:rPr>
          <w:noProof/>
          <w:webHidden/>
        </w:rPr>
        <w:fldChar w:fldCharType="separate"/>
      </w:r>
      <w:r w:rsidR="00BC5A2E">
        <w:rPr>
          <w:noProof/>
          <w:webHidden/>
        </w:rPr>
        <w:t>17</w:t>
      </w:r>
      <w:ins w:author="" w:date="2024-03-20T08:10:00Z" w:id="1917915471">
        <w:r w:rsidRPr="0B04F2E7">
          <w:rPr>
            <w:noProof/>
          </w:rPr>
          <w:fldChar w:fldCharType="end"/>
        </w:r>
        <w:r w:rsidRPr="0B04F2E7">
          <w:rPr>
            <w:rStyle w:val="Hyperlink"/>
            <w:noProof/>
          </w:rPr>
          <w:fldChar w:fldCharType="end"/>
        </w:r>
      </w:ins>
    </w:p>
    <w:p w:rsidR="00BC5A2E" w:rsidP="0A647477" w:rsidRDefault="00BC5A2E" w14:paraId="14FDFAEB" w14:textId="109443E7">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2075174578">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47"</w:instrText>
        </w:r>
        <w:r w:rsidRPr="0B04F2E7">
          <w:rPr>
            <w:rStyle w:val="Hyperlink"/>
            <w:noProof/>
          </w:rPr>
          <w:instrText xml:space="preserve"> </w:instrText>
        </w:r>
      </w:ins>
      <w:ins w:author="" w:date="2024-03-20T08:10:00Z" w:id="52">
        <w:r w:rsidRPr="00481DF2">
          <w:rPr>
            <w:rStyle w:val="Hyperlink"/>
            <w:noProof/>
          </w:rPr>
        </w:r>
      </w:ins>
      <w:ins w:author="" w:date="2024-03-20T08:10:00Z" w:id="2036849017">
        <w:r w:rsidRPr="0B04F2E7">
          <w:rPr>
            <w:rStyle w:val="Hyperlink"/>
            <w:noProof/>
          </w:rPr>
          <w:fldChar w:fldCharType="separate"/>
        </w:r>
      </w:ins>
      <w:r w:rsidRPr="00481DF2" w:rsidR="00BC5A2E">
        <w:rPr>
          <w:rStyle w:val="Hyperlink"/>
          <w:noProof/>
          <w:lang w:val="en-GB"/>
        </w:rPr>
        <w:t>Technical comments</w:t>
      </w:r>
      <w:ins w:author="" w:date="2024-03-20T08:10:00Z" w:id="52">
        <w:r>
          <w:tab/>
        </w:r>
      </w:ins>
      <w:ins w:author="" w:date="2024-03-20T08:10:00Z" w:id="719683037">
        <w:r w:rsidRPr="0B04F2E7">
          <w:rPr>
            <w:noProof/>
          </w:rPr>
          <w:fldChar w:fldCharType="begin"/>
        </w:r>
        <w:r w:rsidRPr="0B04F2E7">
          <w:rPr>
            <w:noProof/>
          </w:rPr>
          <w:instrText xml:space="preserve"> PAGEREF _Toc161814647 \h </w:instrText>
        </w:r>
        <w:r w:rsidRPr="0B04F2E7">
          <w:rPr>
            <w:noProof/>
          </w:rPr>
          <w:fldChar w:fldCharType="separate"/>
        </w:r>
      </w:ins>
      <w:r>
        <w:rPr>
          <w:noProof/>
          <w:webHidden/>
        </w:rPr>
        <w:fldChar w:fldCharType="separate"/>
      </w:r>
      <w:r w:rsidR="00BC5A2E">
        <w:rPr>
          <w:noProof/>
          <w:webHidden/>
        </w:rPr>
        <w:t>17</w:t>
      </w:r>
      <w:ins w:author="" w:date="2024-03-20T08:10:00Z" w:id="1932703856">
        <w:r w:rsidRPr="0B04F2E7">
          <w:rPr>
            <w:noProof/>
          </w:rPr>
          <w:fldChar w:fldCharType="end"/>
        </w:r>
        <w:r w:rsidRPr="0B04F2E7">
          <w:rPr>
            <w:rStyle w:val="Hyperlink"/>
            <w:noProof/>
          </w:rPr>
          <w:fldChar w:fldCharType="end"/>
        </w:r>
      </w:ins>
    </w:p>
    <w:p w:rsidR="00BC5A2E" w:rsidP="0A647477" w:rsidRDefault="00BC5A2E" w14:paraId="6E8FBF2B" w14:textId="02BCCBC9">
      <w:pPr>
        <w:pStyle w:val="TOC1"/>
        <w:rPr>
          <w:rFonts w:ascii="Georgia" w:hAnsi="Georgia" w:cs="" w:asciiTheme="minorAscii" w:hAnsiTheme="minorAscii" w:cstheme="minorBidi"/>
          <w:b w:val="0"/>
          <w:bCs w:val="0"/>
          <w:noProof/>
          <w:color w:val="auto"/>
          <w:kern w:val="2"/>
          <w:sz w:val="22"/>
          <w:szCs w:val="22"/>
          <w:lang w:val="en-US" w:eastAsia="ja-JP"/>
          <w14:ligatures w14:val="standardContextual"/>
        </w:rPr>
      </w:pPr>
      <w:ins w:author="" w:date="2024-03-20T08:10:00Z" w:id="589089514">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48"</w:instrText>
        </w:r>
        <w:r w:rsidRPr="0B04F2E7">
          <w:rPr>
            <w:rStyle w:val="Hyperlink"/>
            <w:noProof/>
          </w:rPr>
          <w:instrText xml:space="preserve"> </w:instrText>
        </w:r>
      </w:ins>
      <w:ins w:author="" w:date="2024-03-20T08:10:00Z" w:id="55">
        <w:r w:rsidRPr="00481DF2">
          <w:rPr>
            <w:rStyle w:val="Hyperlink"/>
            <w:noProof/>
          </w:rPr>
        </w:r>
      </w:ins>
      <w:ins w:author="" w:date="2024-03-20T08:10:00Z" w:id="2077322621">
        <w:r w:rsidRPr="0B04F2E7">
          <w:rPr>
            <w:rStyle w:val="Hyperlink"/>
            <w:noProof/>
          </w:rPr>
          <w:fldChar w:fldCharType="separate"/>
        </w:r>
      </w:ins>
      <w:r w:rsidRPr="00481DF2" w:rsidR="00BC5A2E">
        <w:rPr>
          <w:rStyle w:val="Hyperlink"/>
          <w:noProof/>
          <w:lang w:val="en-GB"/>
        </w:rPr>
        <w:t xml:space="preserve">3. An operational evaluation of </w:t>
      </w:r>
      <w:r w:rsidRPr="00481DF2" w:rsidR="00BC5A2E">
        <w:rPr>
          <w:rStyle w:val="Hyperlink"/>
          <w:noProof/>
        </w:rPr>
        <w:t>drones in thinning</w:t>
      </w:r>
      <w:ins w:author="" w:date="2024-03-20T08:10:00Z" w:id="55">
        <w:r>
          <w:tab/>
        </w:r>
      </w:ins>
      <w:ins w:author="" w:date="2024-03-20T08:10:00Z" w:id="452354020">
        <w:r w:rsidRPr="0B04F2E7">
          <w:rPr>
            <w:noProof/>
          </w:rPr>
          <w:fldChar w:fldCharType="begin"/>
        </w:r>
        <w:r w:rsidRPr="0B04F2E7">
          <w:rPr>
            <w:noProof/>
          </w:rPr>
          <w:instrText xml:space="preserve"> PAGEREF _Toc161814648 \h </w:instrText>
        </w:r>
        <w:r w:rsidRPr="0B04F2E7">
          <w:rPr>
            <w:noProof/>
          </w:rPr>
          <w:fldChar w:fldCharType="separate"/>
        </w:r>
      </w:ins>
      <w:r>
        <w:rPr>
          <w:noProof/>
          <w:webHidden/>
        </w:rPr>
        <w:fldChar w:fldCharType="separate"/>
      </w:r>
      <w:r w:rsidR="00BC5A2E">
        <w:rPr>
          <w:noProof/>
          <w:webHidden/>
        </w:rPr>
        <w:t>17</w:t>
      </w:r>
      <w:ins w:author="" w:date="2024-03-20T08:10:00Z" w:id="1578521044">
        <w:r w:rsidRPr="0B04F2E7">
          <w:rPr>
            <w:noProof/>
          </w:rPr>
          <w:fldChar w:fldCharType="end"/>
        </w:r>
        <w:r w:rsidRPr="0B04F2E7">
          <w:rPr>
            <w:rStyle w:val="Hyperlink"/>
            <w:noProof/>
          </w:rPr>
          <w:fldChar w:fldCharType="end"/>
        </w:r>
      </w:ins>
    </w:p>
    <w:p w:rsidR="00BC5A2E" w:rsidP="0A647477" w:rsidRDefault="00BC5A2E" w14:paraId="1BA5BE7F" w14:textId="4A64E968">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396801773">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49"</w:instrText>
        </w:r>
        <w:r w:rsidRPr="0B04F2E7">
          <w:rPr>
            <w:rStyle w:val="Hyperlink"/>
            <w:noProof/>
          </w:rPr>
          <w:instrText xml:space="preserve"> </w:instrText>
        </w:r>
      </w:ins>
      <w:ins w:author="" w:date="2024-03-20T08:10:00Z" w:id="58">
        <w:r w:rsidRPr="00481DF2">
          <w:rPr>
            <w:rStyle w:val="Hyperlink"/>
            <w:noProof/>
          </w:rPr>
        </w:r>
      </w:ins>
      <w:ins w:author="" w:date="2024-03-20T08:10:00Z" w:id="1759581619">
        <w:r w:rsidRPr="0B04F2E7">
          <w:rPr>
            <w:rStyle w:val="Hyperlink"/>
            <w:noProof/>
          </w:rPr>
          <w:fldChar w:fldCharType="separate"/>
        </w:r>
      </w:ins>
      <w:r w:rsidRPr="00481DF2" w:rsidR="00BC5A2E">
        <w:rPr>
          <w:rStyle w:val="Hyperlink"/>
          <w:noProof/>
          <w:lang w:val="en-GB"/>
        </w:rPr>
        <w:t>Material and method</w:t>
      </w:r>
      <w:ins w:author="" w:date="2024-03-20T08:10:00Z" w:id="58">
        <w:r>
          <w:tab/>
        </w:r>
      </w:ins>
      <w:ins w:author="" w:date="2024-03-20T08:10:00Z" w:id="1461937297">
        <w:r w:rsidRPr="0B04F2E7">
          <w:rPr>
            <w:noProof/>
          </w:rPr>
          <w:fldChar w:fldCharType="begin"/>
        </w:r>
        <w:r w:rsidRPr="0B04F2E7">
          <w:rPr>
            <w:noProof/>
          </w:rPr>
          <w:instrText xml:space="preserve"> PAGEREF _Toc161814649 \h </w:instrText>
        </w:r>
        <w:r w:rsidRPr="0B04F2E7">
          <w:rPr>
            <w:noProof/>
          </w:rPr>
          <w:fldChar w:fldCharType="separate"/>
        </w:r>
      </w:ins>
      <w:r>
        <w:rPr>
          <w:noProof/>
          <w:webHidden/>
        </w:rPr>
        <w:fldChar w:fldCharType="separate"/>
      </w:r>
      <w:r w:rsidR="00BC5A2E">
        <w:rPr>
          <w:noProof/>
          <w:webHidden/>
        </w:rPr>
        <w:t>19</w:t>
      </w:r>
      <w:ins w:author="" w:date="2024-03-20T08:10:00Z" w:id="1980521984">
        <w:r w:rsidRPr="0B04F2E7">
          <w:rPr>
            <w:noProof/>
          </w:rPr>
          <w:fldChar w:fldCharType="end"/>
        </w:r>
        <w:r w:rsidRPr="0B04F2E7">
          <w:rPr>
            <w:rStyle w:val="Hyperlink"/>
            <w:noProof/>
          </w:rPr>
          <w:fldChar w:fldCharType="end"/>
        </w:r>
      </w:ins>
    </w:p>
    <w:p w:rsidR="00BC5A2E" w:rsidP="0A647477" w:rsidRDefault="00BC5A2E" w14:paraId="4089DAF0" w14:textId="04C953F6">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407009333">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50"</w:instrText>
        </w:r>
        <w:r w:rsidRPr="0B04F2E7">
          <w:rPr>
            <w:rStyle w:val="Hyperlink"/>
            <w:noProof/>
          </w:rPr>
          <w:instrText xml:space="preserve"> </w:instrText>
        </w:r>
      </w:ins>
      <w:ins w:author="" w:date="2024-03-20T08:10:00Z" w:id="61">
        <w:r w:rsidRPr="00481DF2">
          <w:rPr>
            <w:rStyle w:val="Hyperlink"/>
            <w:noProof/>
          </w:rPr>
        </w:r>
      </w:ins>
      <w:ins w:author="" w:date="2024-03-20T08:10:00Z" w:id="320432741">
        <w:r w:rsidRPr="0B04F2E7">
          <w:rPr>
            <w:rStyle w:val="Hyperlink"/>
            <w:noProof/>
          </w:rPr>
          <w:fldChar w:fldCharType="separate"/>
        </w:r>
      </w:ins>
      <w:r w:rsidRPr="00481DF2" w:rsidR="00BC5A2E">
        <w:rPr>
          <w:rStyle w:val="Hyperlink"/>
          <w:noProof/>
          <w:lang w:val="en-GB"/>
        </w:rPr>
        <w:t>Results</w:t>
      </w:r>
      <w:ins w:author="" w:date="2024-03-20T08:10:00Z" w:id="61">
        <w:r>
          <w:tab/>
        </w:r>
      </w:ins>
      <w:ins w:author="" w:date="2024-03-20T08:10:00Z" w:id="1615490589">
        <w:r w:rsidRPr="0B04F2E7">
          <w:rPr>
            <w:noProof/>
          </w:rPr>
          <w:fldChar w:fldCharType="begin"/>
        </w:r>
        <w:r w:rsidRPr="0B04F2E7">
          <w:rPr>
            <w:noProof/>
          </w:rPr>
          <w:instrText xml:space="preserve"> PAGEREF _Toc161814650 \h </w:instrText>
        </w:r>
        <w:r w:rsidRPr="0B04F2E7">
          <w:rPr>
            <w:noProof/>
          </w:rPr>
          <w:fldChar w:fldCharType="separate"/>
        </w:r>
      </w:ins>
      <w:r>
        <w:rPr>
          <w:noProof/>
          <w:webHidden/>
        </w:rPr>
        <w:fldChar w:fldCharType="separate"/>
      </w:r>
      <w:r w:rsidR="00BC5A2E">
        <w:rPr>
          <w:noProof/>
          <w:webHidden/>
        </w:rPr>
        <w:t>20</w:t>
      </w:r>
      <w:ins w:author="" w:date="2024-03-20T08:10:00Z" w:id="1504231424">
        <w:r w:rsidRPr="0B04F2E7">
          <w:rPr>
            <w:noProof/>
          </w:rPr>
          <w:fldChar w:fldCharType="end"/>
        </w:r>
        <w:r w:rsidRPr="0B04F2E7">
          <w:rPr>
            <w:rStyle w:val="Hyperlink"/>
            <w:noProof/>
          </w:rPr>
          <w:fldChar w:fldCharType="end"/>
        </w:r>
      </w:ins>
    </w:p>
    <w:p w:rsidR="00BC5A2E" w:rsidP="0A647477" w:rsidRDefault="00BC5A2E" w14:paraId="03A10A00" w14:textId="0BDD3A91">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256288368">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51"</w:instrText>
        </w:r>
        <w:r w:rsidRPr="0B04F2E7">
          <w:rPr>
            <w:rStyle w:val="Hyperlink"/>
            <w:noProof/>
          </w:rPr>
          <w:instrText xml:space="preserve"> </w:instrText>
        </w:r>
      </w:ins>
      <w:ins w:author="" w:date="2024-03-20T08:10:00Z" w:id="64">
        <w:r w:rsidRPr="00481DF2">
          <w:rPr>
            <w:rStyle w:val="Hyperlink"/>
            <w:noProof/>
          </w:rPr>
        </w:r>
      </w:ins>
      <w:ins w:author="" w:date="2024-03-20T08:10:00Z" w:id="133219374">
        <w:r w:rsidRPr="0B04F2E7">
          <w:rPr>
            <w:rStyle w:val="Hyperlink"/>
            <w:noProof/>
          </w:rPr>
          <w:fldChar w:fldCharType="separate"/>
        </w:r>
      </w:ins>
      <w:r w:rsidRPr="00481DF2" w:rsidR="00BC5A2E">
        <w:rPr>
          <w:rStyle w:val="Hyperlink"/>
          <w:noProof/>
          <w:lang w:val="en-GB"/>
        </w:rPr>
        <w:t>Discussion</w:t>
      </w:r>
      <w:ins w:author="" w:date="2024-03-20T08:10:00Z" w:id="64">
        <w:r>
          <w:tab/>
        </w:r>
      </w:ins>
      <w:ins w:author="" w:date="2024-03-20T08:10:00Z" w:id="1404361530">
        <w:r w:rsidRPr="0B04F2E7">
          <w:rPr>
            <w:noProof/>
          </w:rPr>
          <w:fldChar w:fldCharType="begin"/>
        </w:r>
        <w:r w:rsidRPr="0B04F2E7">
          <w:rPr>
            <w:noProof/>
          </w:rPr>
          <w:instrText xml:space="preserve"> PAGEREF _Toc161814651 \h </w:instrText>
        </w:r>
        <w:r w:rsidRPr="0B04F2E7">
          <w:rPr>
            <w:noProof/>
          </w:rPr>
          <w:fldChar w:fldCharType="separate"/>
        </w:r>
      </w:ins>
      <w:r>
        <w:rPr>
          <w:noProof/>
          <w:webHidden/>
        </w:rPr>
        <w:fldChar w:fldCharType="separate"/>
      </w:r>
      <w:r w:rsidR="00BC5A2E">
        <w:rPr>
          <w:noProof/>
          <w:webHidden/>
        </w:rPr>
        <w:t>24</w:t>
      </w:r>
      <w:ins w:author="" w:date="2024-03-20T08:10:00Z" w:id="1524780079">
        <w:r w:rsidRPr="0B04F2E7">
          <w:rPr>
            <w:noProof/>
          </w:rPr>
          <w:fldChar w:fldCharType="end"/>
        </w:r>
        <w:r w:rsidRPr="0B04F2E7">
          <w:rPr>
            <w:rStyle w:val="Hyperlink"/>
            <w:noProof/>
          </w:rPr>
          <w:fldChar w:fldCharType="end"/>
        </w:r>
      </w:ins>
    </w:p>
    <w:p w:rsidR="00BC5A2E" w:rsidP="0A647477" w:rsidRDefault="00BC5A2E" w14:paraId="54094930" w14:textId="11882AEA">
      <w:pPr>
        <w:pStyle w:val="TOC1"/>
        <w:rPr>
          <w:rFonts w:ascii="Georgia" w:hAnsi="Georgia" w:cs="" w:asciiTheme="minorAscii" w:hAnsiTheme="minorAscii" w:cstheme="minorBidi"/>
          <w:b w:val="0"/>
          <w:bCs w:val="0"/>
          <w:noProof/>
          <w:color w:val="auto"/>
          <w:kern w:val="2"/>
          <w:sz w:val="22"/>
          <w:szCs w:val="22"/>
          <w:lang w:val="en-US" w:eastAsia="ja-JP"/>
          <w14:ligatures w14:val="standardContextual"/>
        </w:rPr>
      </w:pPr>
      <w:ins w:author="" w:date="2024-03-20T08:10:00Z" w:id="1522959461">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52"</w:instrText>
        </w:r>
        <w:r w:rsidRPr="0B04F2E7">
          <w:rPr>
            <w:rStyle w:val="Hyperlink"/>
            <w:noProof/>
          </w:rPr>
          <w:instrText xml:space="preserve"> </w:instrText>
        </w:r>
      </w:ins>
      <w:ins w:author="" w:date="2024-03-20T08:10:00Z" w:id="67">
        <w:r w:rsidRPr="00481DF2">
          <w:rPr>
            <w:rStyle w:val="Hyperlink"/>
            <w:noProof/>
          </w:rPr>
        </w:r>
      </w:ins>
      <w:ins w:author="" w:date="2024-03-20T08:10:00Z" w:id="991710824">
        <w:r w:rsidRPr="0B04F2E7">
          <w:rPr>
            <w:rStyle w:val="Hyperlink"/>
            <w:noProof/>
          </w:rPr>
          <w:fldChar w:fldCharType="separate"/>
        </w:r>
      </w:ins>
      <w:r w:rsidRPr="00481DF2" w:rsidR="00BC5A2E">
        <w:rPr>
          <w:rStyle w:val="Hyperlink"/>
          <w:noProof/>
          <w:lang w:val="en-GB"/>
        </w:rPr>
        <w:t>4. Airborne drones in forestry from a biodiversity standpoint</w:t>
      </w:r>
      <w:ins w:author="" w:date="2024-03-20T08:10:00Z" w:id="67">
        <w:r>
          <w:tab/>
        </w:r>
      </w:ins>
      <w:ins w:author="" w:date="2024-03-20T08:10:00Z" w:id="52122459">
        <w:r w:rsidRPr="0B04F2E7">
          <w:rPr>
            <w:noProof/>
          </w:rPr>
          <w:fldChar w:fldCharType="begin"/>
        </w:r>
        <w:r w:rsidRPr="0B04F2E7">
          <w:rPr>
            <w:noProof/>
          </w:rPr>
          <w:instrText xml:space="preserve"> PAGEREF _Toc161814652 \h </w:instrText>
        </w:r>
        <w:r w:rsidRPr="0B04F2E7">
          <w:rPr>
            <w:noProof/>
          </w:rPr>
          <w:fldChar w:fldCharType="separate"/>
        </w:r>
      </w:ins>
      <w:r>
        <w:rPr>
          <w:noProof/>
          <w:webHidden/>
        </w:rPr>
        <w:fldChar w:fldCharType="separate"/>
      </w:r>
      <w:r w:rsidR="00BC5A2E">
        <w:rPr>
          <w:noProof/>
          <w:webHidden/>
        </w:rPr>
        <w:t>25</w:t>
      </w:r>
      <w:ins w:author="" w:date="2024-03-20T08:10:00Z" w:id="1712224669">
        <w:r w:rsidRPr="0B04F2E7">
          <w:rPr>
            <w:noProof/>
          </w:rPr>
          <w:fldChar w:fldCharType="end"/>
        </w:r>
        <w:r w:rsidRPr="0B04F2E7">
          <w:rPr>
            <w:rStyle w:val="Hyperlink"/>
            <w:noProof/>
          </w:rPr>
          <w:fldChar w:fldCharType="end"/>
        </w:r>
      </w:ins>
    </w:p>
    <w:p w:rsidR="00BC5A2E" w:rsidP="0A647477" w:rsidRDefault="00BC5A2E" w14:paraId="03499035" w14:textId="1A79A94B">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268162120">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53"</w:instrText>
        </w:r>
        <w:r w:rsidRPr="0B04F2E7">
          <w:rPr>
            <w:rStyle w:val="Hyperlink"/>
            <w:noProof/>
          </w:rPr>
          <w:instrText xml:space="preserve"> </w:instrText>
        </w:r>
      </w:ins>
      <w:ins w:author="" w:date="2024-03-20T08:10:00Z" w:id="70">
        <w:r w:rsidRPr="00481DF2">
          <w:rPr>
            <w:rStyle w:val="Hyperlink"/>
            <w:noProof/>
          </w:rPr>
        </w:r>
      </w:ins>
      <w:ins w:author="" w:date="2024-03-20T08:10:00Z" w:id="438206510">
        <w:r w:rsidRPr="0B04F2E7">
          <w:rPr>
            <w:rStyle w:val="Hyperlink"/>
            <w:noProof/>
          </w:rPr>
          <w:fldChar w:fldCharType="separate"/>
        </w:r>
      </w:ins>
      <w:r w:rsidRPr="00481DF2" w:rsidR="00BC5A2E">
        <w:rPr>
          <w:rStyle w:val="Hyperlink"/>
          <w:noProof/>
          <w:lang w:val="en-GB"/>
        </w:rPr>
        <w:t>Background</w:t>
      </w:r>
      <w:ins w:author="" w:date="2024-03-20T08:10:00Z" w:id="70">
        <w:r>
          <w:tab/>
        </w:r>
      </w:ins>
      <w:ins w:author="" w:date="2024-03-20T08:10:00Z" w:id="1542368880">
        <w:r w:rsidRPr="0B04F2E7">
          <w:rPr>
            <w:noProof/>
          </w:rPr>
          <w:fldChar w:fldCharType="begin"/>
        </w:r>
        <w:r w:rsidRPr="0B04F2E7">
          <w:rPr>
            <w:noProof/>
          </w:rPr>
          <w:instrText xml:space="preserve"> PAGEREF _Toc161814653 \h </w:instrText>
        </w:r>
        <w:r w:rsidRPr="0B04F2E7">
          <w:rPr>
            <w:noProof/>
          </w:rPr>
          <w:fldChar w:fldCharType="separate"/>
        </w:r>
      </w:ins>
      <w:r>
        <w:rPr>
          <w:noProof/>
          <w:webHidden/>
        </w:rPr>
        <w:fldChar w:fldCharType="separate"/>
      </w:r>
      <w:r w:rsidR="00BC5A2E">
        <w:rPr>
          <w:noProof/>
          <w:webHidden/>
        </w:rPr>
        <w:t>25</w:t>
      </w:r>
      <w:ins w:author="" w:date="2024-03-20T08:10:00Z" w:id="1549355702">
        <w:r w:rsidRPr="0B04F2E7">
          <w:rPr>
            <w:noProof/>
          </w:rPr>
          <w:fldChar w:fldCharType="end"/>
        </w:r>
        <w:r w:rsidRPr="0B04F2E7">
          <w:rPr>
            <w:rStyle w:val="Hyperlink"/>
            <w:noProof/>
          </w:rPr>
          <w:fldChar w:fldCharType="end"/>
        </w:r>
      </w:ins>
    </w:p>
    <w:p w:rsidR="00BC5A2E" w:rsidP="0A647477" w:rsidRDefault="00BC5A2E" w14:paraId="382DE598" w14:textId="31434066">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419895753">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54"</w:instrText>
        </w:r>
        <w:r w:rsidRPr="0B04F2E7">
          <w:rPr>
            <w:rStyle w:val="Hyperlink"/>
            <w:noProof/>
          </w:rPr>
          <w:instrText xml:space="preserve"> </w:instrText>
        </w:r>
      </w:ins>
      <w:ins w:author="" w:date="2024-03-20T08:10:00Z" w:id="73">
        <w:r w:rsidRPr="00481DF2">
          <w:rPr>
            <w:rStyle w:val="Hyperlink"/>
            <w:noProof/>
          </w:rPr>
        </w:r>
      </w:ins>
      <w:ins w:author="" w:date="2024-03-20T08:10:00Z" w:id="577336560">
        <w:r w:rsidRPr="0B04F2E7">
          <w:rPr>
            <w:rStyle w:val="Hyperlink"/>
            <w:noProof/>
          </w:rPr>
          <w:fldChar w:fldCharType="separate"/>
        </w:r>
      </w:ins>
      <w:r w:rsidRPr="00481DF2" w:rsidR="00BC5A2E">
        <w:rPr>
          <w:rStyle w:val="Hyperlink"/>
          <w:noProof/>
          <w:lang w:val="en-GB"/>
        </w:rPr>
        <w:t>Method</w:t>
      </w:r>
      <w:ins w:author="" w:date="2024-03-20T08:10:00Z" w:id="73">
        <w:r>
          <w:tab/>
        </w:r>
      </w:ins>
      <w:ins w:author="" w:date="2024-03-20T08:10:00Z" w:id="188538166">
        <w:r w:rsidRPr="0B04F2E7">
          <w:rPr>
            <w:noProof/>
          </w:rPr>
          <w:fldChar w:fldCharType="begin"/>
        </w:r>
        <w:r w:rsidRPr="0B04F2E7">
          <w:rPr>
            <w:noProof/>
          </w:rPr>
          <w:instrText xml:space="preserve"> PAGEREF _Toc161814654 \h </w:instrText>
        </w:r>
        <w:r w:rsidRPr="0B04F2E7">
          <w:rPr>
            <w:noProof/>
          </w:rPr>
          <w:fldChar w:fldCharType="separate"/>
        </w:r>
      </w:ins>
      <w:r>
        <w:rPr>
          <w:noProof/>
          <w:webHidden/>
        </w:rPr>
        <w:fldChar w:fldCharType="separate"/>
      </w:r>
      <w:r w:rsidR="00BC5A2E">
        <w:rPr>
          <w:noProof/>
          <w:webHidden/>
        </w:rPr>
        <w:t>26</w:t>
      </w:r>
      <w:ins w:author="" w:date="2024-03-20T08:10:00Z" w:id="1497364179">
        <w:r w:rsidRPr="0B04F2E7">
          <w:rPr>
            <w:noProof/>
          </w:rPr>
          <w:fldChar w:fldCharType="end"/>
        </w:r>
        <w:r w:rsidRPr="0B04F2E7">
          <w:rPr>
            <w:rStyle w:val="Hyperlink"/>
            <w:noProof/>
          </w:rPr>
          <w:fldChar w:fldCharType="end"/>
        </w:r>
      </w:ins>
    </w:p>
    <w:p w:rsidR="00BC5A2E" w:rsidP="0A647477" w:rsidRDefault="00BC5A2E" w14:paraId="53CDD5BB" w14:textId="05CA6FF4">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7620931">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55"</w:instrText>
        </w:r>
        <w:r w:rsidRPr="0B04F2E7">
          <w:rPr>
            <w:rStyle w:val="Hyperlink"/>
            <w:noProof/>
          </w:rPr>
          <w:instrText xml:space="preserve"> </w:instrText>
        </w:r>
      </w:ins>
      <w:ins w:author="" w:date="2024-03-20T08:10:00Z" w:id="76">
        <w:r w:rsidRPr="00481DF2">
          <w:rPr>
            <w:rStyle w:val="Hyperlink"/>
            <w:noProof/>
          </w:rPr>
        </w:r>
      </w:ins>
      <w:ins w:author="" w:date="2024-03-20T08:10:00Z" w:id="1170422919">
        <w:r w:rsidRPr="0B04F2E7">
          <w:rPr>
            <w:rStyle w:val="Hyperlink"/>
            <w:noProof/>
          </w:rPr>
          <w:fldChar w:fldCharType="separate"/>
        </w:r>
      </w:ins>
      <w:r w:rsidRPr="00481DF2" w:rsidR="00BC5A2E">
        <w:rPr>
          <w:rStyle w:val="Hyperlink"/>
          <w:noProof/>
          <w:lang w:val="en-GB"/>
        </w:rPr>
        <w:t>Results</w:t>
      </w:r>
      <w:ins w:author="" w:date="2024-03-20T08:10:00Z" w:id="76">
        <w:r>
          <w:tab/>
        </w:r>
      </w:ins>
      <w:ins w:author="" w:date="2024-03-20T08:10:00Z" w:id="1366186931">
        <w:r w:rsidRPr="0B04F2E7">
          <w:rPr>
            <w:noProof/>
          </w:rPr>
          <w:fldChar w:fldCharType="begin"/>
        </w:r>
        <w:r w:rsidRPr="0B04F2E7">
          <w:rPr>
            <w:noProof/>
          </w:rPr>
          <w:instrText xml:space="preserve"> PAGEREF _Toc161814655 \h </w:instrText>
        </w:r>
        <w:r w:rsidRPr="0B04F2E7">
          <w:rPr>
            <w:noProof/>
          </w:rPr>
          <w:fldChar w:fldCharType="separate"/>
        </w:r>
      </w:ins>
      <w:r>
        <w:rPr>
          <w:noProof/>
          <w:webHidden/>
        </w:rPr>
        <w:fldChar w:fldCharType="separate"/>
      </w:r>
      <w:r w:rsidR="00BC5A2E">
        <w:rPr>
          <w:noProof/>
          <w:webHidden/>
        </w:rPr>
        <w:t>26</w:t>
      </w:r>
      <w:ins w:author="" w:date="2024-03-20T08:10:00Z" w:id="1967245745">
        <w:r w:rsidRPr="0B04F2E7">
          <w:rPr>
            <w:noProof/>
          </w:rPr>
          <w:fldChar w:fldCharType="end"/>
        </w:r>
        <w:r w:rsidRPr="0B04F2E7">
          <w:rPr>
            <w:rStyle w:val="Hyperlink"/>
            <w:noProof/>
          </w:rPr>
          <w:fldChar w:fldCharType="end"/>
        </w:r>
      </w:ins>
    </w:p>
    <w:p w:rsidR="00BC5A2E" w:rsidP="0A647477" w:rsidRDefault="00BC5A2E" w14:paraId="1A8D4BCA" w14:textId="6791A9C7">
      <w:pPr>
        <w:pStyle w:val="TOC3"/>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341093325">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56"</w:instrText>
        </w:r>
        <w:r w:rsidRPr="0B04F2E7">
          <w:rPr>
            <w:rStyle w:val="Hyperlink"/>
            <w:noProof/>
          </w:rPr>
          <w:instrText xml:space="preserve"> </w:instrText>
        </w:r>
      </w:ins>
      <w:ins w:author="" w:date="2024-03-20T08:10:00Z" w:id="79">
        <w:r w:rsidRPr="00481DF2">
          <w:rPr>
            <w:rStyle w:val="Hyperlink"/>
            <w:noProof/>
          </w:rPr>
        </w:r>
      </w:ins>
      <w:ins w:author="" w:date="2024-03-20T08:10:00Z" w:id="93984019">
        <w:r w:rsidRPr="0B04F2E7">
          <w:rPr>
            <w:rStyle w:val="Hyperlink"/>
            <w:noProof/>
          </w:rPr>
          <w:fldChar w:fldCharType="separate"/>
        </w:r>
      </w:ins>
      <w:r w:rsidRPr="00481DF2" w:rsidR="00BC5A2E">
        <w:rPr>
          <w:rStyle w:val="Hyperlink"/>
          <w:noProof/>
          <w:lang w:val="en-GB"/>
        </w:rPr>
        <w:t>Strip roads and soil impact</w:t>
      </w:r>
      <w:ins w:author="" w:date="2024-03-20T08:10:00Z" w:id="79">
        <w:r>
          <w:tab/>
        </w:r>
      </w:ins>
      <w:ins w:author="" w:date="2024-03-20T08:10:00Z" w:id="1983120457">
        <w:r w:rsidRPr="0B04F2E7">
          <w:rPr>
            <w:noProof/>
          </w:rPr>
          <w:fldChar w:fldCharType="begin"/>
        </w:r>
        <w:r w:rsidRPr="0B04F2E7">
          <w:rPr>
            <w:noProof/>
          </w:rPr>
          <w:instrText xml:space="preserve"> PAGEREF _Toc161814656 \h </w:instrText>
        </w:r>
        <w:r w:rsidRPr="0B04F2E7">
          <w:rPr>
            <w:noProof/>
          </w:rPr>
          <w:fldChar w:fldCharType="separate"/>
        </w:r>
      </w:ins>
      <w:r>
        <w:rPr>
          <w:noProof/>
          <w:webHidden/>
        </w:rPr>
        <w:fldChar w:fldCharType="separate"/>
      </w:r>
      <w:r w:rsidR="00BC5A2E">
        <w:rPr>
          <w:noProof/>
          <w:webHidden/>
        </w:rPr>
        <w:t>26</w:t>
      </w:r>
      <w:ins w:author="" w:date="2024-03-20T08:10:00Z" w:id="1585779861">
        <w:r w:rsidRPr="0B04F2E7">
          <w:rPr>
            <w:noProof/>
          </w:rPr>
          <w:fldChar w:fldCharType="end"/>
        </w:r>
        <w:r w:rsidRPr="0B04F2E7">
          <w:rPr>
            <w:rStyle w:val="Hyperlink"/>
            <w:noProof/>
          </w:rPr>
          <w:fldChar w:fldCharType="end"/>
        </w:r>
      </w:ins>
    </w:p>
    <w:p w:rsidR="00BC5A2E" w:rsidP="0A647477" w:rsidRDefault="00BC5A2E" w14:paraId="39A14A97" w14:textId="3011E754">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906933029">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57"</w:instrText>
        </w:r>
        <w:r w:rsidRPr="0B04F2E7">
          <w:rPr>
            <w:rStyle w:val="Hyperlink"/>
            <w:noProof/>
          </w:rPr>
          <w:instrText xml:space="preserve"> </w:instrText>
        </w:r>
      </w:ins>
      <w:ins w:author="" w:date="2024-03-20T08:10:00Z" w:id="82">
        <w:r w:rsidRPr="00481DF2">
          <w:rPr>
            <w:rStyle w:val="Hyperlink"/>
            <w:noProof/>
          </w:rPr>
        </w:r>
      </w:ins>
      <w:ins w:author="" w:date="2024-03-20T08:10:00Z" w:id="1879438628">
        <w:r w:rsidRPr="0B04F2E7">
          <w:rPr>
            <w:rStyle w:val="Hyperlink"/>
            <w:noProof/>
          </w:rPr>
          <w:fldChar w:fldCharType="separate"/>
        </w:r>
      </w:ins>
      <w:r w:rsidRPr="00481DF2" w:rsidR="00BC5A2E">
        <w:rPr>
          <w:rStyle w:val="Hyperlink"/>
          <w:noProof/>
          <w:lang w:val="en-GB"/>
        </w:rPr>
        <w:t>Conclusion</w:t>
      </w:r>
      <w:ins w:author="" w:date="2024-03-20T08:10:00Z" w:id="82">
        <w:r>
          <w:tab/>
        </w:r>
      </w:ins>
      <w:ins w:author="" w:date="2024-03-20T08:10:00Z" w:id="672996945">
        <w:r w:rsidRPr="0B04F2E7">
          <w:rPr>
            <w:noProof/>
          </w:rPr>
          <w:fldChar w:fldCharType="begin"/>
        </w:r>
        <w:r w:rsidRPr="0B04F2E7">
          <w:rPr>
            <w:noProof/>
          </w:rPr>
          <w:instrText xml:space="preserve"> PAGEREF _Toc161814657 \h </w:instrText>
        </w:r>
        <w:r w:rsidRPr="0B04F2E7">
          <w:rPr>
            <w:noProof/>
          </w:rPr>
          <w:fldChar w:fldCharType="separate"/>
        </w:r>
      </w:ins>
      <w:r>
        <w:rPr>
          <w:noProof/>
          <w:webHidden/>
        </w:rPr>
        <w:fldChar w:fldCharType="separate"/>
      </w:r>
      <w:r w:rsidR="00BC5A2E">
        <w:rPr>
          <w:noProof/>
          <w:webHidden/>
        </w:rPr>
        <w:t>29</w:t>
      </w:r>
      <w:ins w:author="" w:date="2024-03-20T08:10:00Z" w:id="506953983">
        <w:r w:rsidRPr="0B04F2E7">
          <w:rPr>
            <w:noProof/>
          </w:rPr>
          <w:fldChar w:fldCharType="end"/>
        </w:r>
        <w:r w:rsidRPr="0B04F2E7">
          <w:rPr>
            <w:rStyle w:val="Hyperlink"/>
            <w:noProof/>
          </w:rPr>
          <w:fldChar w:fldCharType="end"/>
        </w:r>
      </w:ins>
    </w:p>
    <w:p w:rsidR="00BC5A2E" w:rsidP="0A647477" w:rsidRDefault="00BC5A2E" w14:paraId="7BB76442" w14:textId="0539C905">
      <w:pPr>
        <w:pStyle w:val="TOC1"/>
        <w:tabs>
          <w:tab w:val="left" w:pos="567"/>
        </w:tabs>
        <w:rPr>
          <w:rFonts w:ascii="Georgia" w:hAnsi="Georgia" w:cs="" w:asciiTheme="minorAscii" w:hAnsiTheme="minorAscii" w:cstheme="minorBidi"/>
          <w:b w:val="0"/>
          <w:bCs w:val="0"/>
          <w:noProof/>
          <w:color w:val="auto"/>
          <w:kern w:val="2"/>
          <w:sz w:val="22"/>
          <w:szCs w:val="22"/>
          <w:lang w:val="en-US" w:eastAsia="ja-JP"/>
          <w14:ligatures w14:val="standardContextual"/>
        </w:rPr>
      </w:pPr>
      <w:ins w:author="" w:date="2024-03-20T08:10:00Z" w:id="656052293">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58"</w:instrText>
        </w:r>
        <w:r w:rsidRPr="0B04F2E7">
          <w:rPr>
            <w:rStyle w:val="Hyperlink"/>
            <w:noProof/>
          </w:rPr>
          <w:instrText xml:space="preserve"> </w:instrText>
        </w:r>
      </w:ins>
      <w:ins w:author="" w:date="2024-03-20T08:10:00Z" w:id="85">
        <w:r w:rsidRPr="00481DF2">
          <w:rPr>
            <w:rStyle w:val="Hyperlink"/>
            <w:noProof/>
          </w:rPr>
        </w:r>
      </w:ins>
      <w:ins w:author="" w:date="2024-03-20T08:10:00Z" w:id="567290789">
        <w:r w:rsidRPr="0B04F2E7">
          <w:rPr>
            <w:rStyle w:val="Hyperlink"/>
            <w:noProof/>
          </w:rPr>
          <w:fldChar w:fldCharType="separate"/>
        </w:r>
      </w:ins>
      <w:r w:rsidRPr="00481DF2" w:rsidR="00BC5A2E">
        <w:rPr>
          <w:rStyle w:val="Hyperlink"/>
          <w:noProof/>
          <w:lang w:val="en-GB"/>
        </w:rPr>
        <w:t>5.</w:t>
      </w:r>
      <w:ins w:author="" w:date="2024-03-20T08:10:00Z" w:id="85">
        <w:r>
          <w:tab/>
        </w:r>
      </w:ins>
      <w:r w:rsidRPr="00481DF2" w:rsidR="00BC5A2E">
        <w:rPr>
          <w:rStyle w:val="Hyperlink"/>
          <w:noProof/>
          <w:lang w:val="en-GB"/>
        </w:rPr>
        <w:t>Effects on growth, stand development and stand economy – simulations in Heureka</w:t>
      </w:r>
      <w:ins w:author="" w:date="2024-03-20T08:10:00Z" w:id="85">
        <w:r>
          <w:tab/>
        </w:r>
      </w:ins>
      <w:ins w:author="" w:date="2024-03-20T08:10:00Z" w:id="842263325">
        <w:r w:rsidRPr="0B04F2E7">
          <w:rPr>
            <w:noProof/>
          </w:rPr>
          <w:fldChar w:fldCharType="begin"/>
        </w:r>
        <w:r w:rsidRPr="0B04F2E7">
          <w:rPr>
            <w:noProof/>
          </w:rPr>
          <w:instrText xml:space="preserve"> PAGEREF _Toc161814658 \h </w:instrText>
        </w:r>
        <w:r w:rsidRPr="0B04F2E7">
          <w:rPr>
            <w:noProof/>
          </w:rPr>
          <w:fldChar w:fldCharType="separate"/>
        </w:r>
      </w:ins>
      <w:r>
        <w:rPr>
          <w:noProof/>
          <w:webHidden/>
        </w:rPr>
        <w:fldChar w:fldCharType="separate"/>
      </w:r>
      <w:r w:rsidR="00BC5A2E">
        <w:rPr>
          <w:noProof/>
          <w:webHidden/>
        </w:rPr>
        <w:t>29</w:t>
      </w:r>
      <w:ins w:author="" w:date="2024-03-20T08:10:00Z" w:id="216382204">
        <w:r w:rsidRPr="0B04F2E7">
          <w:rPr>
            <w:noProof/>
          </w:rPr>
          <w:fldChar w:fldCharType="end"/>
        </w:r>
        <w:r w:rsidRPr="0B04F2E7">
          <w:rPr>
            <w:rStyle w:val="Hyperlink"/>
            <w:noProof/>
          </w:rPr>
          <w:fldChar w:fldCharType="end"/>
        </w:r>
      </w:ins>
    </w:p>
    <w:p w:rsidR="00BC5A2E" w:rsidP="0A647477" w:rsidRDefault="00BC5A2E" w14:paraId="458E3D46" w14:textId="4C453739">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600927877">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59"</w:instrText>
        </w:r>
        <w:r w:rsidRPr="0B04F2E7">
          <w:rPr>
            <w:rStyle w:val="Hyperlink"/>
            <w:noProof/>
          </w:rPr>
          <w:instrText xml:space="preserve"> </w:instrText>
        </w:r>
      </w:ins>
      <w:ins w:author="" w:date="2024-03-20T08:10:00Z" w:id="88">
        <w:r w:rsidRPr="00481DF2">
          <w:rPr>
            <w:rStyle w:val="Hyperlink"/>
            <w:noProof/>
          </w:rPr>
        </w:r>
      </w:ins>
      <w:ins w:author="" w:date="2024-03-20T08:10:00Z" w:id="1268222354">
        <w:r w:rsidRPr="0B04F2E7">
          <w:rPr>
            <w:rStyle w:val="Hyperlink"/>
            <w:noProof/>
          </w:rPr>
          <w:fldChar w:fldCharType="separate"/>
        </w:r>
      </w:ins>
      <w:r w:rsidRPr="00481DF2" w:rsidR="00BC5A2E">
        <w:rPr>
          <w:rStyle w:val="Hyperlink"/>
          <w:noProof/>
        </w:rPr>
        <w:t>Background</w:t>
      </w:r>
      <w:ins w:author="" w:date="2024-03-20T08:10:00Z" w:id="88">
        <w:r>
          <w:tab/>
        </w:r>
      </w:ins>
      <w:ins w:author="" w:date="2024-03-20T08:10:00Z" w:id="1157188973">
        <w:r w:rsidRPr="0B04F2E7">
          <w:rPr>
            <w:noProof/>
          </w:rPr>
          <w:fldChar w:fldCharType="begin"/>
        </w:r>
        <w:r w:rsidRPr="0B04F2E7">
          <w:rPr>
            <w:noProof/>
          </w:rPr>
          <w:instrText xml:space="preserve"> PAGEREF _Toc161814659 \h </w:instrText>
        </w:r>
        <w:r w:rsidRPr="0B04F2E7">
          <w:rPr>
            <w:noProof/>
          </w:rPr>
          <w:fldChar w:fldCharType="separate"/>
        </w:r>
      </w:ins>
      <w:r>
        <w:rPr>
          <w:noProof/>
          <w:webHidden/>
        </w:rPr>
        <w:fldChar w:fldCharType="separate"/>
      </w:r>
      <w:r w:rsidR="00BC5A2E">
        <w:rPr>
          <w:noProof/>
          <w:webHidden/>
        </w:rPr>
        <w:t>30</w:t>
      </w:r>
      <w:ins w:author="" w:date="2024-03-20T08:10:00Z" w:id="122390886">
        <w:r w:rsidRPr="0B04F2E7">
          <w:rPr>
            <w:noProof/>
          </w:rPr>
          <w:fldChar w:fldCharType="end"/>
        </w:r>
        <w:r w:rsidRPr="0B04F2E7">
          <w:rPr>
            <w:rStyle w:val="Hyperlink"/>
            <w:noProof/>
          </w:rPr>
          <w:fldChar w:fldCharType="end"/>
        </w:r>
      </w:ins>
    </w:p>
    <w:p w:rsidR="00BC5A2E" w:rsidP="0A647477" w:rsidRDefault="00BC5A2E" w14:paraId="7CD185A9" w14:textId="56DF9B1A">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816716417">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60"</w:instrText>
        </w:r>
        <w:r w:rsidRPr="0B04F2E7">
          <w:rPr>
            <w:rStyle w:val="Hyperlink"/>
            <w:noProof/>
          </w:rPr>
          <w:instrText xml:space="preserve"> </w:instrText>
        </w:r>
      </w:ins>
      <w:ins w:author="" w:date="2024-03-20T08:10:00Z" w:id="91">
        <w:r w:rsidRPr="00481DF2">
          <w:rPr>
            <w:rStyle w:val="Hyperlink"/>
            <w:noProof/>
          </w:rPr>
        </w:r>
      </w:ins>
      <w:ins w:author="" w:date="2024-03-20T08:10:00Z" w:id="1595770707">
        <w:r w:rsidRPr="0B04F2E7">
          <w:rPr>
            <w:rStyle w:val="Hyperlink"/>
            <w:noProof/>
          </w:rPr>
          <w:fldChar w:fldCharType="separate"/>
        </w:r>
      </w:ins>
      <w:r w:rsidRPr="00481DF2" w:rsidR="00BC5A2E">
        <w:rPr>
          <w:rStyle w:val="Hyperlink"/>
          <w:noProof/>
          <w:lang w:val="en-US"/>
        </w:rPr>
        <w:t>Objective</w:t>
      </w:r>
      <w:ins w:author="" w:date="2024-03-20T08:10:00Z" w:id="91">
        <w:r>
          <w:tab/>
        </w:r>
      </w:ins>
      <w:ins w:author="" w:date="2024-03-20T08:10:00Z" w:id="458936804">
        <w:r w:rsidRPr="0B04F2E7">
          <w:rPr>
            <w:noProof/>
          </w:rPr>
          <w:fldChar w:fldCharType="begin"/>
        </w:r>
        <w:r w:rsidRPr="0B04F2E7">
          <w:rPr>
            <w:noProof/>
          </w:rPr>
          <w:instrText xml:space="preserve"> PAGEREF _Toc161814660 \h </w:instrText>
        </w:r>
        <w:r w:rsidRPr="0B04F2E7">
          <w:rPr>
            <w:noProof/>
          </w:rPr>
          <w:fldChar w:fldCharType="separate"/>
        </w:r>
      </w:ins>
      <w:r>
        <w:rPr>
          <w:noProof/>
          <w:webHidden/>
        </w:rPr>
        <w:fldChar w:fldCharType="separate"/>
      </w:r>
      <w:r w:rsidR="00BC5A2E">
        <w:rPr>
          <w:noProof/>
          <w:webHidden/>
        </w:rPr>
        <w:t>30</w:t>
      </w:r>
      <w:ins w:author="" w:date="2024-03-20T08:10:00Z" w:id="1096716269">
        <w:r w:rsidRPr="0B04F2E7">
          <w:rPr>
            <w:noProof/>
          </w:rPr>
          <w:fldChar w:fldCharType="end"/>
        </w:r>
        <w:r w:rsidRPr="0B04F2E7">
          <w:rPr>
            <w:rStyle w:val="Hyperlink"/>
            <w:noProof/>
          </w:rPr>
          <w:fldChar w:fldCharType="end"/>
        </w:r>
      </w:ins>
    </w:p>
    <w:p w:rsidR="00BC5A2E" w:rsidP="0A647477" w:rsidRDefault="00BC5A2E" w14:paraId="0D019F6E" w14:textId="5B0B5EA3">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308048930">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61"</w:instrText>
        </w:r>
        <w:r w:rsidRPr="0B04F2E7">
          <w:rPr>
            <w:rStyle w:val="Hyperlink"/>
            <w:noProof/>
          </w:rPr>
          <w:instrText xml:space="preserve"> </w:instrText>
        </w:r>
      </w:ins>
      <w:ins w:author="" w:date="2024-03-20T08:10:00Z" w:id="94">
        <w:r w:rsidRPr="00481DF2">
          <w:rPr>
            <w:rStyle w:val="Hyperlink"/>
            <w:noProof/>
          </w:rPr>
        </w:r>
      </w:ins>
      <w:ins w:author="" w:date="2024-03-20T08:10:00Z" w:id="1759741636">
        <w:r w:rsidRPr="0B04F2E7">
          <w:rPr>
            <w:rStyle w:val="Hyperlink"/>
            <w:noProof/>
          </w:rPr>
          <w:fldChar w:fldCharType="separate"/>
        </w:r>
      </w:ins>
      <w:r w:rsidRPr="00481DF2" w:rsidR="00BC5A2E">
        <w:rPr>
          <w:rStyle w:val="Hyperlink"/>
          <w:noProof/>
          <w:lang w:val="en-US"/>
        </w:rPr>
        <w:t>Materials</w:t>
      </w:r>
      <w:ins w:author="" w:date="2024-03-20T08:10:00Z" w:id="94">
        <w:r>
          <w:tab/>
        </w:r>
      </w:ins>
      <w:ins w:author="" w:date="2024-03-20T08:10:00Z" w:id="191886678">
        <w:r w:rsidRPr="0B04F2E7">
          <w:rPr>
            <w:noProof/>
          </w:rPr>
          <w:fldChar w:fldCharType="begin"/>
        </w:r>
        <w:r w:rsidRPr="0B04F2E7">
          <w:rPr>
            <w:noProof/>
          </w:rPr>
          <w:instrText xml:space="preserve"> PAGEREF _Toc161814661 \h </w:instrText>
        </w:r>
        <w:r w:rsidRPr="0B04F2E7">
          <w:rPr>
            <w:noProof/>
          </w:rPr>
          <w:fldChar w:fldCharType="separate"/>
        </w:r>
      </w:ins>
      <w:r>
        <w:rPr>
          <w:noProof/>
          <w:webHidden/>
        </w:rPr>
        <w:fldChar w:fldCharType="separate"/>
      </w:r>
      <w:r w:rsidR="00BC5A2E">
        <w:rPr>
          <w:noProof/>
          <w:webHidden/>
        </w:rPr>
        <w:t>30</w:t>
      </w:r>
      <w:ins w:author="" w:date="2024-03-20T08:10:00Z" w:id="362028915">
        <w:r w:rsidRPr="0B04F2E7">
          <w:rPr>
            <w:noProof/>
          </w:rPr>
          <w:fldChar w:fldCharType="end"/>
        </w:r>
        <w:r w:rsidRPr="0B04F2E7">
          <w:rPr>
            <w:rStyle w:val="Hyperlink"/>
            <w:noProof/>
          </w:rPr>
          <w:fldChar w:fldCharType="end"/>
        </w:r>
      </w:ins>
    </w:p>
    <w:p w:rsidR="00BC5A2E" w:rsidP="0A647477" w:rsidRDefault="00BC5A2E" w14:paraId="124DFC55" w14:textId="53F56105">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2117679787">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62"</w:instrText>
        </w:r>
        <w:r w:rsidRPr="0B04F2E7">
          <w:rPr>
            <w:rStyle w:val="Hyperlink"/>
            <w:noProof/>
          </w:rPr>
          <w:instrText xml:space="preserve"> </w:instrText>
        </w:r>
      </w:ins>
      <w:ins w:author="" w:date="2024-03-20T08:10:00Z" w:id="97">
        <w:r w:rsidRPr="00481DF2">
          <w:rPr>
            <w:rStyle w:val="Hyperlink"/>
            <w:noProof/>
          </w:rPr>
        </w:r>
      </w:ins>
      <w:ins w:author="" w:date="2024-03-20T08:10:00Z" w:id="137406264">
        <w:r w:rsidRPr="0B04F2E7">
          <w:rPr>
            <w:rStyle w:val="Hyperlink"/>
            <w:noProof/>
          </w:rPr>
          <w:fldChar w:fldCharType="separate"/>
        </w:r>
      </w:ins>
      <w:r w:rsidRPr="00481DF2" w:rsidR="00BC5A2E">
        <w:rPr>
          <w:rStyle w:val="Hyperlink"/>
          <w:noProof/>
          <w:lang w:val="en-US"/>
        </w:rPr>
        <w:t>Method</w:t>
      </w:r>
      <w:ins w:author="" w:date="2024-03-20T08:10:00Z" w:id="97">
        <w:r>
          <w:tab/>
        </w:r>
      </w:ins>
      <w:ins w:author="" w:date="2024-03-20T08:10:00Z" w:id="1465976847">
        <w:r w:rsidRPr="0B04F2E7">
          <w:rPr>
            <w:noProof/>
          </w:rPr>
          <w:fldChar w:fldCharType="begin"/>
        </w:r>
        <w:r w:rsidRPr="0B04F2E7">
          <w:rPr>
            <w:noProof/>
          </w:rPr>
          <w:instrText xml:space="preserve"> PAGEREF _Toc161814662 \h </w:instrText>
        </w:r>
        <w:r w:rsidRPr="0B04F2E7">
          <w:rPr>
            <w:noProof/>
          </w:rPr>
          <w:fldChar w:fldCharType="separate"/>
        </w:r>
      </w:ins>
      <w:r>
        <w:rPr>
          <w:noProof/>
          <w:webHidden/>
        </w:rPr>
        <w:fldChar w:fldCharType="separate"/>
      </w:r>
      <w:r w:rsidR="00BC5A2E">
        <w:rPr>
          <w:noProof/>
          <w:webHidden/>
        </w:rPr>
        <w:t>31</w:t>
      </w:r>
      <w:ins w:author="" w:date="2024-03-20T08:10:00Z" w:id="1942209340">
        <w:r w:rsidRPr="0B04F2E7">
          <w:rPr>
            <w:noProof/>
          </w:rPr>
          <w:fldChar w:fldCharType="end"/>
        </w:r>
        <w:r w:rsidRPr="0B04F2E7">
          <w:rPr>
            <w:rStyle w:val="Hyperlink"/>
            <w:noProof/>
          </w:rPr>
          <w:fldChar w:fldCharType="end"/>
        </w:r>
      </w:ins>
    </w:p>
    <w:p w:rsidR="00BC5A2E" w:rsidP="0A647477" w:rsidRDefault="00BC5A2E" w14:paraId="54D5F34A" w14:textId="173C0073">
      <w:pPr>
        <w:pStyle w:val="TOC3"/>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399030943">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63"</w:instrText>
        </w:r>
        <w:r w:rsidRPr="0B04F2E7">
          <w:rPr>
            <w:rStyle w:val="Hyperlink"/>
            <w:noProof/>
          </w:rPr>
          <w:instrText xml:space="preserve"> </w:instrText>
        </w:r>
      </w:ins>
      <w:ins w:author="" w:date="2024-03-20T08:10:00Z" w:id="100">
        <w:r w:rsidRPr="00481DF2">
          <w:rPr>
            <w:rStyle w:val="Hyperlink"/>
            <w:noProof/>
          </w:rPr>
        </w:r>
      </w:ins>
      <w:ins w:author="" w:date="2024-03-20T08:10:00Z" w:id="2133939888">
        <w:r w:rsidRPr="0B04F2E7">
          <w:rPr>
            <w:rStyle w:val="Hyperlink"/>
            <w:noProof/>
          </w:rPr>
          <w:fldChar w:fldCharType="separate"/>
        </w:r>
      </w:ins>
      <w:r w:rsidRPr="00481DF2" w:rsidR="00BC5A2E">
        <w:rPr>
          <w:rStyle w:val="Hyperlink"/>
          <w:noProof/>
          <w:lang w:val="en-US"/>
        </w:rPr>
        <w:t>Assumptions</w:t>
      </w:r>
      <w:ins w:author="" w:date="2024-03-20T08:10:00Z" w:id="100">
        <w:r>
          <w:tab/>
        </w:r>
      </w:ins>
      <w:ins w:author="" w:date="2024-03-20T08:10:00Z" w:id="352675310">
        <w:r w:rsidRPr="0B04F2E7">
          <w:rPr>
            <w:noProof/>
          </w:rPr>
          <w:fldChar w:fldCharType="begin"/>
        </w:r>
        <w:r w:rsidRPr="0B04F2E7">
          <w:rPr>
            <w:noProof/>
          </w:rPr>
          <w:instrText xml:space="preserve"> PAGEREF _Toc161814663 \h </w:instrText>
        </w:r>
        <w:r w:rsidRPr="0B04F2E7">
          <w:rPr>
            <w:noProof/>
          </w:rPr>
          <w:fldChar w:fldCharType="separate"/>
        </w:r>
      </w:ins>
      <w:r>
        <w:rPr>
          <w:noProof/>
          <w:webHidden/>
        </w:rPr>
        <w:fldChar w:fldCharType="separate"/>
      </w:r>
      <w:r w:rsidR="00BC5A2E">
        <w:rPr>
          <w:noProof/>
          <w:webHidden/>
        </w:rPr>
        <w:t>31</w:t>
      </w:r>
      <w:ins w:author="" w:date="2024-03-20T08:10:00Z" w:id="1908717520">
        <w:r w:rsidRPr="0B04F2E7">
          <w:rPr>
            <w:noProof/>
          </w:rPr>
          <w:fldChar w:fldCharType="end"/>
        </w:r>
        <w:r w:rsidRPr="0B04F2E7">
          <w:rPr>
            <w:rStyle w:val="Hyperlink"/>
            <w:noProof/>
          </w:rPr>
          <w:fldChar w:fldCharType="end"/>
        </w:r>
      </w:ins>
    </w:p>
    <w:p w:rsidR="00BC5A2E" w:rsidP="0A647477" w:rsidRDefault="00BC5A2E" w14:paraId="2EE33061" w14:textId="422F1F3C">
      <w:pPr>
        <w:pStyle w:val="TOC3"/>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40114597">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64"</w:instrText>
        </w:r>
        <w:r w:rsidRPr="0B04F2E7">
          <w:rPr>
            <w:rStyle w:val="Hyperlink"/>
            <w:noProof/>
          </w:rPr>
          <w:instrText xml:space="preserve"> </w:instrText>
        </w:r>
      </w:ins>
      <w:ins w:author="" w:date="2024-03-20T08:10:00Z" w:id="103">
        <w:r w:rsidRPr="00481DF2">
          <w:rPr>
            <w:rStyle w:val="Hyperlink"/>
            <w:noProof/>
          </w:rPr>
        </w:r>
      </w:ins>
      <w:ins w:author="" w:date="2024-03-20T08:10:00Z" w:id="911454296">
        <w:r w:rsidRPr="0B04F2E7">
          <w:rPr>
            <w:rStyle w:val="Hyperlink"/>
            <w:noProof/>
          </w:rPr>
          <w:fldChar w:fldCharType="separate"/>
        </w:r>
      </w:ins>
      <w:r w:rsidRPr="00481DF2" w:rsidR="00BC5A2E">
        <w:rPr>
          <w:rStyle w:val="Hyperlink"/>
          <w:noProof/>
          <w:lang w:val="en-US"/>
        </w:rPr>
        <w:t>Simulations</w:t>
      </w:r>
      <w:ins w:author="" w:date="2024-03-20T08:10:00Z" w:id="103">
        <w:r>
          <w:tab/>
        </w:r>
      </w:ins>
      <w:ins w:author="" w:date="2024-03-20T08:10:00Z" w:id="1843358894">
        <w:r w:rsidRPr="0B04F2E7">
          <w:rPr>
            <w:noProof/>
          </w:rPr>
          <w:fldChar w:fldCharType="begin"/>
        </w:r>
        <w:r w:rsidRPr="0B04F2E7">
          <w:rPr>
            <w:noProof/>
          </w:rPr>
          <w:instrText xml:space="preserve"> PAGEREF _Toc161814664 \h </w:instrText>
        </w:r>
        <w:r w:rsidRPr="0B04F2E7">
          <w:rPr>
            <w:noProof/>
          </w:rPr>
          <w:fldChar w:fldCharType="separate"/>
        </w:r>
      </w:ins>
      <w:r>
        <w:rPr>
          <w:noProof/>
          <w:webHidden/>
        </w:rPr>
        <w:fldChar w:fldCharType="separate"/>
      </w:r>
      <w:r w:rsidR="00BC5A2E">
        <w:rPr>
          <w:noProof/>
          <w:webHidden/>
        </w:rPr>
        <w:t>31</w:t>
      </w:r>
      <w:ins w:author="" w:date="2024-03-20T08:10:00Z" w:id="1668787431">
        <w:r w:rsidRPr="0B04F2E7">
          <w:rPr>
            <w:noProof/>
          </w:rPr>
          <w:fldChar w:fldCharType="end"/>
        </w:r>
        <w:r w:rsidRPr="0B04F2E7">
          <w:rPr>
            <w:rStyle w:val="Hyperlink"/>
            <w:noProof/>
          </w:rPr>
          <w:fldChar w:fldCharType="end"/>
        </w:r>
      </w:ins>
    </w:p>
    <w:p w:rsidR="00BC5A2E" w:rsidP="0A647477" w:rsidRDefault="00BC5A2E" w14:paraId="5CC3D28D" w14:textId="1D931AB2">
      <w:pPr>
        <w:pStyle w:val="TOC3"/>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314353148">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65"</w:instrText>
        </w:r>
        <w:r w:rsidRPr="0B04F2E7">
          <w:rPr>
            <w:rStyle w:val="Hyperlink"/>
            <w:noProof/>
          </w:rPr>
          <w:instrText xml:space="preserve"> </w:instrText>
        </w:r>
      </w:ins>
      <w:ins w:author="" w:date="2024-03-20T08:10:00Z" w:id="106">
        <w:r w:rsidRPr="00481DF2">
          <w:rPr>
            <w:rStyle w:val="Hyperlink"/>
            <w:noProof/>
          </w:rPr>
        </w:r>
      </w:ins>
      <w:ins w:author="" w:date="2024-03-20T08:10:00Z" w:id="771503610">
        <w:r w:rsidRPr="0B04F2E7">
          <w:rPr>
            <w:rStyle w:val="Hyperlink"/>
            <w:noProof/>
          </w:rPr>
          <w:fldChar w:fldCharType="separate"/>
        </w:r>
      </w:ins>
      <w:r w:rsidRPr="00481DF2" w:rsidR="00BC5A2E">
        <w:rPr>
          <w:rStyle w:val="Hyperlink"/>
          <w:noProof/>
          <w:lang w:val="en-US"/>
        </w:rPr>
        <w:t>Land Expectation Value</w:t>
      </w:r>
      <w:ins w:author="" w:date="2024-03-20T08:10:00Z" w:id="106">
        <w:r>
          <w:tab/>
        </w:r>
      </w:ins>
      <w:ins w:author="" w:date="2024-03-20T08:10:00Z" w:id="1452665276">
        <w:r w:rsidRPr="0B04F2E7">
          <w:rPr>
            <w:noProof/>
          </w:rPr>
          <w:fldChar w:fldCharType="begin"/>
        </w:r>
        <w:r w:rsidRPr="0B04F2E7">
          <w:rPr>
            <w:noProof/>
          </w:rPr>
          <w:instrText xml:space="preserve"> PAGEREF _Toc161814665 \h </w:instrText>
        </w:r>
        <w:r w:rsidRPr="0B04F2E7">
          <w:rPr>
            <w:noProof/>
          </w:rPr>
          <w:fldChar w:fldCharType="separate"/>
        </w:r>
      </w:ins>
      <w:r>
        <w:rPr>
          <w:noProof/>
          <w:webHidden/>
        </w:rPr>
        <w:fldChar w:fldCharType="separate"/>
      </w:r>
      <w:r w:rsidR="00BC5A2E">
        <w:rPr>
          <w:noProof/>
          <w:webHidden/>
        </w:rPr>
        <w:t>33</w:t>
      </w:r>
      <w:ins w:author="" w:date="2024-03-20T08:10:00Z" w:id="621623774">
        <w:r w:rsidRPr="0B04F2E7">
          <w:rPr>
            <w:noProof/>
          </w:rPr>
          <w:fldChar w:fldCharType="end"/>
        </w:r>
        <w:r w:rsidRPr="0B04F2E7">
          <w:rPr>
            <w:rStyle w:val="Hyperlink"/>
            <w:noProof/>
          </w:rPr>
          <w:fldChar w:fldCharType="end"/>
        </w:r>
      </w:ins>
    </w:p>
    <w:p w:rsidR="00BC5A2E" w:rsidP="0A647477" w:rsidRDefault="00BC5A2E" w14:paraId="5F7158D7" w14:textId="3C001251">
      <w:pPr>
        <w:pStyle w:val="TOC3"/>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848639171">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66"</w:instrText>
        </w:r>
        <w:r w:rsidRPr="0B04F2E7">
          <w:rPr>
            <w:rStyle w:val="Hyperlink"/>
            <w:noProof/>
          </w:rPr>
          <w:instrText xml:space="preserve"> </w:instrText>
        </w:r>
      </w:ins>
      <w:ins w:author="" w:date="2024-03-20T08:10:00Z" w:id="109">
        <w:r w:rsidRPr="00481DF2">
          <w:rPr>
            <w:rStyle w:val="Hyperlink"/>
            <w:noProof/>
          </w:rPr>
        </w:r>
      </w:ins>
      <w:ins w:author="" w:date="2024-03-20T08:10:00Z" w:id="1245878678">
        <w:r w:rsidRPr="0B04F2E7">
          <w:rPr>
            <w:rStyle w:val="Hyperlink"/>
            <w:noProof/>
          </w:rPr>
          <w:fldChar w:fldCharType="separate"/>
        </w:r>
      </w:ins>
      <w:r w:rsidRPr="00481DF2" w:rsidR="00BC5A2E">
        <w:rPr>
          <w:rStyle w:val="Hyperlink"/>
          <w:noProof/>
          <w:lang w:val="en-US"/>
        </w:rPr>
        <w:t>Result variables</w:t>
      </w:r>
      <w:ins w:author="" w:date="2024-03-20T08:10:00Z" w:id="109">
        <w:r>
          <w:tab/>
        </w:r>
      </w:ins>
      <w:ins w:author="" w:date="2024-03-20T08:10:00Z" w:id="598242920">
        <w:r w:rsidRPr="0B04F2E7">
          <w:rPr>
            <w:noProof/>
          </w:rPr>
          <w:fldChar w:fldCharType="begin"/>
        </w:r>
        <w:r w:rsidRPr="0B04F2E7">
          <w:rPr>
            <w:noProof/>
          </w:rPr>
          <w:instrText xml:space="preserve"> PAGEREF _Toc161814666 \h </w:instrText>
        </w:r>
        <w:r w:rsidRPr="0B04F2E7">
          <w:rPr>
            <w:noProof/>
          </w:rPr>
          <w:fldChar w:fldCharType="separate"/>
        </w:r>
      </w:ins>
      <w:r>
        <w:rPr>
          <w:noProof/>
          <w:webHidden/>
        </w:rPr>
        <w:fldChar w:fldCharType="separate"/>
      </w:r>
      <w:r w:rsidR="00BC5A2E">
        <w:rPr>
          <w:noProof/>
          <w:webHidden/>
        </w:rPr>
        <w:t>33</w:t>
      </w:r>
      <w:ins w:author="" w:date="2024-03-20T08:10:00Z" w:id="1177616846">
        <w:r w:rsidRPr="0B04F2E7">
          <w:rPr>
            <w:noProof/>
          </w:rPr>
          <w:fldChar w:fldCharType="end"/>
        </w:r>
        <w:r w:rsidRPr="0B04F2E7">
          <w:rPr>
            <w:rStyle w:val="Hyperlink"/>
            <w:noProof/>
          </w:rPr>
          <w:fldChar w:fldCharType="end"/>
        </w:r>
      </w:ins>
    </w:p>
    <w:p w:rsidR="00BC5A2E" w:rsidP="0A647477" w:rsidRDefault="00BC5A2E" w14:paraId="1A6A2658" w14:textId="51EBD012">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877058081">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67"</w:instrText>
        </w:r>
        <w:r w:rsidRPr="0B04F2E7">
          <w:rPr>
            <w:rStyle w:val="Hyperlink"/>
            <w:noProof/>
          </w:rPr>
          <w:instrText xml:space="preserve"> </w:instrText>
        </w:r>
      </w:ins>
      <w:ins w:author="" w:date="2024-03-20T08:10:00Z" w:id="112">
        <w:r w:rsidRPr="00481DF2">
          <w:rPr>
            <w:rStyle w:val="Hyperlink"/>
            <w:noProof/>
          </w:rPr>
        </w:r>
      </w:ins>
      <w:ins w:author="" w:date="2024-03-20T08:10:00Z" w:id="1359089744">
        <w:r w:rsidRPr="0B04F2E7">
          <w:rPr>
            <w:rStyle w:val="Hyperlink"/>
            <w:noProof/>
          </w:rPr>
          <w:fldChar w:fldCharType="separate"/>
        </w:r>
      </w:ins>
      <w:r w:rsidRPr="00481DF2" w:rsidR="00BC5A2E">
        <w:rPr>
          <w:rStyle w:val="Hyperlink"/>
          <w:noProof/>
          <w:lang w:val="en-US"/>
        </w:rPr>
        <w:t>Results</w:t>
      </w:r>
      <w:ins w:author="" w:date="2024-03-20T08:10:00Z" w:id="112">
        <w:r>
          <w:tab/>
        </w:r>
      </w:ins>
      <w:ins w:author="" w:date="2024-03-20T08:10:00Z" w:id="1744501958">
        <w:r w:rsidRPr="0B04F2E7">
          <w:rPr>
            <w:noProof/>
          </w:rPr>
          <w:fldChar w:fldCharType="begin"/>
        </w:r>
        <w:r w:rsidRPr="0B04F2E7">
          <w:rPr>
            <w:noProof/>
          </w:rPr>
          <w:instrText xml:space="preserve"> PAGEREF _Toc161814667 \h </w:instrText>
        </w:r>
        <w:r w:rsidRPr="0B04F2E7">
          <w:rPr>
            <w:noProof/>
          </w:rPr>
          <w:fldChar w:fldCharType="separate"/>
        </w:r>
      </w:ins>
      <w:r>
        <w:rPr>
          <w:noProof/>
          <w:webHidden/>
        </w:rPr>
        <w:fldChar w:fldCharType="separate"/>
      </w:r>
      <w:r w:rsidR="00BC5A2E">
        <w:rPr>
          <w:noProof/>
          <w:webHidden/>
        </w:rPr>
        <w:t>33</w:t>
      </w:r>
      <w:ins w:author="" w:date="2024-03-20T08:10:00Z" w:id="1602305986">
        <w:r w:rsidRPr="0B04F2E7">
          <w:rPr>
            <w:noProof/>
          </w:rPr>
          <w:fldChar w:fldCharType="end"/>
        </w:r>
        <w:r w:rsidRPr="0B04F2E7">
          <w:rPr>
            <w:rStyle w:val="Hyperlink"/>
            <w:noProof/>
          </w:rPr>
          <w:fldChar w:fldCharType="end"/>
        </w:r>
      </w:ins>
    </w:p>
    <w:p w:rsidR="00BC5A2E" w:rsidP="0A647477" w:rsidRDefault="00BC5A2E" w14:paraId="754DC992" w14:textId="55A12B0D">
      <w:pPr>
        <w:pStyle w:val="TOC3"/>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427055354">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68"</w:instrText>
        </w:r>
        <w:r w:rsidRPr="0B04F2E7">
          <w:rPr>
            <w:rStyle w:val="Hyperlink"/>
            <w:noProof/>
          </w:rPr>
          <w:instrText xml:space="preserve"> </w:instrText>
        </w:r>
      </w:ins>
      <w:ins w:author="" w:date="2024-03-20T08:10:00Z" w:id="115">
        <w:r w:rsidRPr="00481DF2">
          <w:rPr>
            <w:rStyle w:val="Hyperlink"/>
            <w:noProof/>
          </w:rPr>
        </w:r>
      </w:ins>
      <w:ins w:author="" w:date="2024-03-20T08:10:00Z" w:id="407896507">
        <w:r w:rsidRPr="0B04F2E7">
          <w:rPr>
            <w:rStyle w:val="Hyperlink"/>
            <w:noProof/>
          </w:rPr>
          <w:fldChar w:fldCharType="separate"/>
        </w:r>
      </w:ins>
      <w:r w:rsidRPr="00481DF2" w:rsidR="00BC5A2E">
        <w:rPr>
          <w:rStyle w:val="Hyperlink"/>
          <w:noProof/>
          <w:lang w:val="en-US"/>
        </w:rPr>
        <w:t>Thinning regime</w:t>
      </w:r>
      <w:ins w:author="" w:date="2024-03-20T08:10:00Z" w:id="115">
        <w:r>
          <w:tab/>
        </w:r>
      </w:ins>
      <w:ins w:author="" w:date="2024-03-20T08:10:00Z" w:id="196573228">
        <w:r w:rsidRPr="0B04F2E7">
          <w:rPr>
            <w:noProof/>
          </w:rPr>
          <w:fldChar w:fldCharType="begin"/>
        </w:r>
        <w:r w:rsidRPr="0B04F2E7">
          <w:rPr>
            <w:noProof/>
          </w:rPr>
          <w:instrText xml:space="preserve"> PAGEREF _Toc161814668 \h </w:instrText>
        </w:r>
        <w:r w:rsidRPr="0B04F2E7">
          <w:rPr>
            <w:noProof/>
          </w:rPr>
          <w:fldChar w:fldCharType="separate"/>
        </w:r>
      </w:ins>
      <w:r>
        <w:rPr>
          <w:noProof/>
          <w:webHidden/>
        </w:rPr>
        <w:fldChar w:fldCharType="separate"/>
      </w:r>
      <w:r w:rsidR="00BC5A2E">
        <w:rPr>
          <w:noProof/>
          <w:webHidden/>
        </w:rPr>
        <w:t>33</w:t>
      </w:r>
      <w:ins w:author="" w:date="2024-03-20T08:10:00Z" w:id="1141234270">
        <w:r w:rsidRPr="0B04F2E7">
          <w:rPr>
            <w:noProof/>
          </w:rPr>
          <w:fldChar w:fldCharType="end"/>
        </w:r>
        <w:r w:rsidRPr="0B04F2E7">
          <w:rPr>
            <w:rStyle w:val="Hyperlink"/>
            <w:noProof/>
          </w:rPr>
          <w:fldChar w:fldCharType="end"/>
        </w:r>
      </w:ins>
    </w:p>
    <w:p w:rsidR="00BC5A2E" w:rsidP="0A647477" w:rsidRDefault="00BC5A2E" w14:paraId="443ACA71" w14:textId="1565D0F7">
      <w:pPr>
        <w:pStyle w:val="TOC3"/>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073092953">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69"</w:instrText>
        </w:r>
        <w:r w:rsidRPr="0B04F2E7">
          <w:rPr>
            <w:rStyle w:val="Hyperlink"/>
            <w:noProof/>
          </w:rPr>
          <w:instrText xml:space="preserve"> </w:instrText>
        </w:r>
      </w:ins>
      <w:ins w:author="" w:date="2024-03-20T08:10:00Z" w:id="118">
        <w:r w:rsidRPr="00481DF2">
          <w:rPr>
            <w:rStyle w:val="Hyperlink"/>
            <w:noProof/>
          </w:rPr>
        </w:r>
      </w:ins>
      <w:ins w:author="" w:date="2024-03-20T08:10:00Z" w:id="1407198461">
        <w:r w:rsidRPr="0B04F2E7">
          <w:rPr>
            <w:rStyle w:val="Hyperlink"/>
            <w:noProof/>
          </w:rPr>
          <w:fldChar w:fldCharType="separate"/>
        </w:r>
      </w:ins>
      <w:r w:rsidRPr="00481DF2" w:rsidR="00BC5A2E">
        <w:rPr>
          <w:rStyle w:val="Hyperlink"/>
          <w:noProof/>
          <w:lang w:val="en-US"/>
        </w:rPr>
        <w:t>Growth</w:t>
      </w:r>
      <w:ins w:author="" w:date="2024-03-20T08:10:00Z" w:id="118">
        <w:r>
          <w:tab/>
        </w:r>
      </w:ins>
      <w:ins w:author="" w:date="2024-03-20T08:10:00Z" w:id="1875637810">
        <w:r w:rsidRPr="0B04F2E7">
          <w:rPr>
            <w:noProof/>
          </w:rPr>
          <w:fldChar w:fldCharType="begin"/>
        </w:r>
        <w:r w:rsidRPr="0B04F2E7">
          <w:rPr>
            <w:noProof/>
          </w:rPr>
          <w:instrText xml:space="preserve"> PAGEREF _Toc161814669 \h </w:instrText>
        </w:r>
        <w:r w:rsidRPr="0B04F2E7">
          <w:rPr>
            <w:noProof/>
          </w:rPr>
          <w:fldChar w:fldCharType="separate"/>
        </w:r>
      </w:ins>
      <w:r>
        <w:rPr>
          <w:noProof/>
          <w:webHidden/>
        </w:rPr>
        <w:fldChar w:fldCharType="separate"/>
      </w:r>
      <w:r w:rsidR="00BC5A2E">
        <w:rPr>
          <w:noProof/>
          <w:webHidden/>
        </w:rPr>
        <w:t>37</w:t>
      </w:r>
      <w:ins w:author="" w:date="2024-03-20T08:10:00Z" w:id="620561199">
        <w:r w:rsidRPr="0B04F2E7">
          <w:rPr>
            <w:noProof/>
          </w:rPr>
          <w:fldChar w:fldCharType="end"/>
        </w:r>
        <w:r w:rsidRPr="0B04F2E7">
          <w:rPr>
            <w:rStyle w:val="Hyperlink"/>
            <w:noProof/>
          </w:rPr>
          <w:fldChar w:fldCharType="end"/>
        </w:r>
      </w:ins>
    </w:p>
    <w:p w:rsidR="00BC5A2E" w:rsidP="0A647477" w:rsidRDefault="00BC5A2E" w14:paraId="1E753A2D" w14:textId="5B2BF3A6">
      <w:pPr>
        <w:pStyle w:val="TOC3"/>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852303751">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70"</w:instrText>
        </w:r>
        <w:r w:rsidRPr="0B04F2E7">
          <w:rPr>
            <w:rStyle w:val="Hyperlink"/>
            <w:noProof/>
          </w:rPr>
          <w:instrText xml:space="preserve"> </w:instrText>
        </w:r>
      </w:ins>
      <w:ins w:author="" w:date="2024-03-20T08:10:00Z" w:id="121">
        <w:r w:rsidRPr="00481DF2">
          <w:rPr>
            <w:rStyle w:val="Hyperlink"/>
            <w:noProof/>
          </w:rPr>
        </w:r>
      </w:ins>
      <w:ins w:author="" w:date="2024-03-20T08:10:00Z" w:id="199277595">
        <w:r w:rsidRPr="0B04F2E7">
          <w:rPr>
            <w:rStyle w:val="Hyperlink"/>
            <w:noProof/>
          </w:rPr>
          <w:fldChar w:fldCharType="separate"/>
        </w:r>
      </w:ins>
      <w:r w:rsidRPr="00481DF2" w:rsidR="00BC5A2E">
        <w:rPr>
          <w:rStyle w:val="Hyperlink"/>
          <w:noProof/>
          <w:lang w:val="en-US"/>
        </w:rPr>
        <w:t>Harvest</w:t>
      </w:r>
      <w:ins w:author="" w:date="2024-03-20T08:10:00Z" w:id="121">
        <w:r>
          <w:tab/>
        </w:r>
      </w:ins>
      <w:ins w:author="" w:date="2024-03-20T08:10:00Z" w:id="279841887">
        <w:r w:rsidRPr="0B04F2E7">
          <w:rPr>
            <w:noProof/>
          </w:rPr>
          <w:fldChar w:fldCharType="begin"/>
        </w:r>
        <w:r w:rsidRPr="0B04F2E7">
          <w:rPr>
            <w:noProof/>
          </w:rPr>
          <w:instrText xml:space="preserve"> PAGEREF _Toc161814670 \h </w:instrText>
        </w:r>
        <w:r w:rsidRPr="0B04F2E7">
          <w:rPr>
            <w:noProof/>
          </w:rPr>
          <w:fldChar w:fldCharType="separate"/>
        </w:r>
      </w:ins>
      <w:r>
        <w:rPr>
          <w:noProof/>
          <w:webHidden/>
        </w:rPr>
        <w:fldChar w:fldCharType="separate"/>
      </w:r>
      <w:r w:rsidR="00BC5A2E">
        <w:rPr>
          <w:noProof/>
          <w:webHidden/>
        </w:rPr>
        <w:t>37</w:t>
      </w:r>
      <w:ins w:author="" w:date="2024-03-20T08:10:00Z" w:id="1659064095">
        <w:r w:rsidRPr="0B04F2E7">
          <w:rPr>
            <w:noProof/>
          </w:rPr>
          <w:fldChar w:fldCharType="end"/>
        </w:r>
        <w:r w:rsidRPr="0B04F2E7">
          <w:rPr>
            <w:rStyle w:val="Hyperlink"/>
            <w:noProof/>
          </w:rPr>
          <w:fldChar w:fldCharType="end"/>
        </w:r>
      </w:ins>
    </w:p>
    <w:p w:rsidR="00BC5A2E" w:rsidP="0A647477" w:rsidRDefault="00BC5A2E" w14:paraId="1245A41F" w14:textId="6E510F89">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999668474">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71"</w:instrText>
        </w:r>
        <w:r w:rsidRPr="0B04F2E7">
          <w:rPr>
            <w:rStyle w:val="Hyperlink"/>
            <w:noProof/>
          </w:rPr>
          <w:instrText xml:space="preserve"> </w:instrText>
        </w:r>
      </w:ins>
      <w:ins w:author="" w:date="2024-03-20T08:10:00Z" w:id="124">
        <w:r w:rsidRPr="00481DF2">
          <w:rPr>
            <w:rStyle w:val="Hyperlink"/>
            <w:noProof/>
          </w:rPr>
        </w:r>
      </w:ins>
      <w:ins w:author="" w:date="2024-03-20T08:10:00Z" w:id="1850222153">
        <w:r w:rsidRPr="0B04F2E7">
          <w:rPr>
            <w:rStyle w:val="Hyperlink"/>
            <w:noProof/>
          </w:rPr>
          <w:fldChar w:fldCharType="separate"/>
        </w:r>
      </w:ins>
      <w:r w:rsidRPr="00481DF2" w:rsidR="00BC5A2E">
        <w:rPr>
          <w:rStyle w:val="Hyperlink"/>
          <w:noProof/>
          <w:lang w:val="en-US"/>
        </w:rPr>
        <w:t>Discussion</w:t>
      </w:r>
      <w:ins w:author="" w:date="2024-03-20T08:10:00Z" w:id="124">
        <w:r>
          <w:tab/>
        </w:r>
      </w:ins>
      <w:ins w:author="" w:date="2024-03-20T08:10:00Z" w:id="12654945">
        <w:r w:rsidRPr="0B04F2E7">
          <w:rPr>
            <w:noProof/>
          </w:rPr>
          <w:fldChar w:fldCharType="begin"/>
        </w:r>
        <w:r w:rsidRPr="0B04F2E7">
          <w:rPr>
            <w:noProof/>
          </w:rPr>
          <w:instrText xml:space="preserve"> PAGEREF _Toc161814671 \h </w:instrText>
        </w:r>
        <w:r w:rsidRPr="0B04F2E7">
          <w:rPr>
            <w:noProof/>
          </w:rPr>
          <w:fldChar w:fldCharType="separate"/>
        </w:r>
      </w:ins>
      <w:r>
        <w:rPr>
          <w:noProof/>
          <w:webHidden/>
        </w:rPr>
        <w:fldChar w:fldCharType="separate"/>
      </w:r>
      <w:r w:rsidR="00BC5A2E">
        <w:rPr>
          <w:noProof/>
          <w:webHidden/>
        </w:rPr>
        <w:t>39</w:t>
      </w:r>
      <w:ins w:author="" w:date="2024-03-20T08:10:00Z" w:id="2114053754">
        <w:r w:rsidRPr="0B04F2E7">
          <w:rPr>
            <w:noProof/>
          </w:rPr>
          <w:fldChar w:fldCharType="end"/>
        </w:r>
        <w:r w:rsidRPr="0B04F2E7">
          <w:rPr>
            <w:rStyle w:val="Hyperlink"/>
            <w:noProof/>
          </w:rPr>
          <w:fldChar w:fldCharType="end"/>
        </w:r>
      </w:ins>
    </w:p>
    <w:p w:rsidR="00BC5A2E" w:rsidP="0A647477" w:rsidRDefault="00BC5A2E" w14:paraId="14B5EF96" w14:textId="57D2E43D">
      <w:pPr>
        <w:pStyle w:val="TOC3"/>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874739986">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72"</w:instrText>
        </w:r>
        <w:r w:rsidRPr="0B04F2E7">
          <w:rPr>
            <w:rStyle w:val="Hyperlink"/>
            <w:noProof/>
          </w:rPr>
          <w:instrText xml:space="preserve"> </w:instrText>
        </w:r>
      </w:ins>
      <w:ins w:author="" w:date="2024-03-20T08:10:00Z" w:id="127">
        <w:r w:rsidRPr="00481DF2">
          <w:rPr>
            <w:rStyle w:val="Hyperlink"/>
            <w:noProof/>
          </w:rPr>
        </w:r>
      </w:ins>
      <w:ins w:author="" w:date="2024-03-20T08:10:00Z" w:id="333973373">
        <w:r w:rsidRPr="0B04F2E7">
          <w:rPr>
            <w:rStyle w:val="Hyperlink"/>
            <w:noProof/>
          </w:rPr>
          <w:fldChar w:fldCharType="separate"/>
        </w:r>
      </w:ins>
      <w:r w:rsidRPr="00481DF2" w:rsidR="00BC5A2E">
        <w:rPr>
          <w:rStyle w:val="Hyperlink"/>
          <w:noProof/>
          <w:lang w:val="en-US"/>
        </w:rPr>
        <w:t>Simulations</w:t>
      </w:r>
      <w:ins w:author="" w:date="2024-03-20T08:10:00Z" w:id="127">
        <w:r>
          <w:tab/>
        </w:r>
      </w:ins>
      <w:ins w:author="" w:date="2024-03-20T08:10:00Z" w:id="882847252">
        <w:r w:rsidRPr="0B04F2E7">
          <w:rPr>
            <w:noProof/>
          </w:rPr>
          <w:fldChar w:fldCharType="begin"/>
        </w:r>
        <w:r w:rsidRPr="0B04F2E7">
          <w:rPr>
            <w:noProof/>
          </w:rPr>
          <w:instrText xml:space="preserve"> PAGEREF _Toc161814672 \h </w:instrText>
        </w:r>
        <w:r w:rsidRPr="0B04F2E7">
          <w:rPr>
            <w:noProof/>
          </w:rPr>
          <w:fldChar w:fldCharType="separate"/>
        </w:r>
      </w:ins>
      <w:r>
        <w:rPr>
          <w:noProof/>
          <w:webHidden/>
        </w:rPr>
        <w:fldChar w:fldCharType="separate"/>
      </w:r>
      <w:r w:rsidR="00BC5A2E">
        <w:rPr>
          <w:noProof/>
          <w:webHidden/>
        </w:rPr>
        <w:t>39</w:t>
      </w:r>
      <w:ins w:author="" w:date="2024-03-20T08:10:00Z" w:id="993960116">
        <w:r w:rsidRPr="0B04F2E7">
          <w:rPr>
            <w:noProof/>
          </w:rPr>
          <w:fldChar w:fldCharType="end"/>
        </w:r>
        <w:r w:rsidRPr="0B04F2E7">
          <w:rPr>
            <w:rStyle w:val="Hyperlink"/>
            <w:noProof/>
          </w:rPr>
          <w:fldChar w:fldCharType="end"/>
        </w:r>
      </w:ins>
    </w:p>
    <w:p w:rsidR="00BC5A2E" w:rsidP="0A647477" w:rsidRDefault="00BC5A2E" w14:paraId="22B51B6B" w14:textId="6688D2DB">
      <w:pPr>
        <w:pStyle w:val="TOC3"/>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068861277">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73"</w:instrText>
        </w:r>
        <w:r w:rsidRPr="0B04F2E7">
          <w:rPr>
            <w:rStyle w:val="Hyperlink"/>
            <w:noProof/>
          </w:rPr>
          <w:instrText xml:space="preserve"> </w:instrText>
        </w:r>
      </w:ins>
      <w:ins w:author="" w:date="2024-03-20T08:10:00Z" w:id="130">
        <w:r w:rsidRPr="00481DF2">
          <w:rPr>
            <w:rStyle w:val="Hyperlink"/>
            <w:noProof/>
          </w:rPr>
        </w:r>
      </w:ins>
      <w:ins w:author="" w:date="2024-03-20T08:10:00Z" w:id="1736710913">
        <w:r w:rsidRPr="0B04F2E7">
          <w:rPr>
            <w:rStyle w:val="Hyperlink"/>
            <w:noProof/>
          </w:rPr>
          <w:fldChar w:fldCharType="separate"/>
        </w:r>
      </w:ins>
      <w:r w:rsidRPr="00481DF2" w:rsidR="00BC5A2E">
        <w:rPr>
          <w:rStyle w:val="Hyperlink"/>
          <w:noProof/>
          <w:lang w:val="en-US"/>
        </w:rPr>
        <w:t>Future forest management trends affecting thinning</w:t>
      </w:r>
      <w:ins w:author="" w:date="2024-03-20T08:10:00Z" w:id="130">
        <w:r>
          <w:tab/>
        </w:r>
      </w:ins>
      <w:ins w:author="" w:date="2024-03-20T08:10:00Z" w:id="172397964">
        <w:r w:rsidRPr="0B04F2E7">
          <w:rPr>
            <w:noProof/>
          </w:rPr>
          <w:fldChar w:fldCharType="begin"/>
        </w:r>
        <w:r w:rsidRPr="0B04F2E7">
          <w:rPr>
            <w:noProof/>
          </w:rPr>
          <w:instrText xml:space="preserve"> PAGEREF _Toc161814673 \h </w:instrText>
        </w:r>
        <w:r w:rsidRPr="0B04F2E7">
          <w:rPr>
            <w:noProof/>
          </w:rPr>
          <w:fldChar w:fldCharType="separate"/>
        </w:r>
      </w:ins>
      <w:r>
        <w:rPr>
          <w:noProof/>
          <w:webHidden/>
        </w:rPr>
        <w:fldChar w:fldCharType="separate"/>
      </w:r>
      <w:r w:rsidR="00BC5A2E">
        <w:rPr>
          <w:noProof/>
          <w:webHidden/>
        </w:rPr>
        <w:t>39</w:t>
      </w:r>
      <w:ins w:author="" w:date="2024-03-20T08:10:00Z" w:id="666596069">
        <w:r w:rsidRPr="0B04F2E7">
          <w:rPr>
            <w:noProof/>
          </w:rPr>
          <w:fldChar w:fldCharType="end"/>
        </w:r>
        <w:r w:rsidRPr="0B04F2E7">
          <w:rPr>
            <w:rStyle w:val="Hyperlink"/>
            <w:noProof/>
          </w:rPr>
          <w:fldChar w:fldCharType="end"/>
        </w:r>
      </w:ins>
    </w:p>
    <w:p w:rsidR="00BC5A2E" w:rsidP="0A647477" w:rsidRDefault="00BC5A2E" w14:paraId="18E9AE1E" w14:textId="0C9270A8">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599357221">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74"</w:instrText>
        </w:r>
        <w:r w:rsidRPr="0B04F2E7">
          <w:rPr>
            <w:rStyle w:val="Hyperlink"/>
            <w:noProof/>
          </w:rPr>
          <w:instrText xml:space="preserve"> </w:instrText>
        </w:r>
      </w:ins>
      <w:ins w:author="" w:date="2024-03-20T08:10:00Z" w:id="133">
        <w:r w:rsidRPr="00481DF2">
          <w:rPr>
            <w:rStyle w:val="Hyperlink"/>
            <w:noProof/>
          </w:rPr>
        </w:r>
      </w:ins>
      <w:ins w:author="" w:date="2024-03-20T08:10:00Z" w:id="1829089785">
        <w:r w:rsidRPr="0B04F2E7">
          <w:rPr>
            <w:rStyle w:val="Hyperlink"/>
            <w:noProof/>
          </w:rPr>
          <w:fldChar w:fldCharType="separate"/>
        </w:r>
      </w:ins>
      <w:r w:rsidRPr="00481DF2" w:rsidR="00BC5A2E">
        <w:rPr>
          <w:rStyle w:val="Hyperlink"/>
          <w:noProof/>
          <w:lang w:val="en-US"/>
        </w:rPr>
        <w:t xml:space="preserve">Bark beetles </w:t>
      </w:r>
      <w:r w:rsidRPr="0A647477" w:rsidR="00BC5A2E">
        <w:rPr>
          <w:rStyle w:val="Hyperlink"/>
          <w:rFonts w:cs="Calibri" w:cstheme="majorAscii"/>
          <w:noProof/>
          <w:lang w:val="en-US"/>
        </w:rPr>
        <w:t>in</w:t>
      </w:r>
      <w:r w:rsidRPr="00481DF2" w:rsidR="00BC5A2E">
        <w:rPr>
          <w:rStyle w:val="Hyperlink"/>
          <w:noProof/>
          <w:lang w:val="en-US"/>
        </w:rPr>
        <w:t xml:space="preserve"> a changing world</w:t>
      </w:r>
      <w:ins w:author="" w:date="2024-03-20T08:10:00Z" w:id="133">
        <w:r>
          <w:tab/>
        </w:r>
      </w:ins>
      <w:ins w:author="" w:date="2024-03-20T08:10:00Z" w:id="950865345">
        <w:r w:rsidRPr="0B04F2E7">
          <w:rPr>
            <w:noProof/>
          </w:rPr>
          <w:fldChar w:fldCharType="begin"/>
        </w:r>
        <w:r w:rsidRPr="0B04F2E7">
          <w:rPr>
            <w:noProof/>
          </w:rPr>
          <w:instrText xml:space="preserve"> PAGEREF _Toc161814674 \h </w:instrText>
        </w:r>
        <w:r w:rsidRPr="0B04F2E7">
          <w:rPr>
            <w:noProof/>
          </w:rPr>
          <w:fldChar w:fldCharType="separate"/>
        </w:r>
      </w:ins>
      <w:r>
        <w:rPr>
          <w:noProof/>
          <w:webHidden/>
        </w:rPr>
        <w:fldChar w:fldCharType="separate"/>
      </w:r>
      <w:r w:rsidR="00BC5A2E">
        <w:rPr>
          <w:noProof/>
          <w:webHidden/>
        </w:rPr>
        <w:t>40</w:t>
      </w:r>
      <w:ins w:author="" w:date="2024-03-20T08:10:00Z" w:id="2076185154">
        <w:r w:rsidRPr="0B04F2E7">
          <w:rPr>
            <w:noProof/>
          </w:rPr>
          <w:fldChar w:fldCharType="end"/>
        </w:r>
        <w:r w:rsidRPr="0B04F2E7">
          <w:rPr>
            <w:rStyle w:val="Hyperlink"/>
            <w:noProof/>
          </w:rPr>
          <w:fldChar w:fldCharType="end"/>
        </w:r>
      </w:ins>
    </w:p>
    <w:p w:rsidR="00BC5A2E" w:rsidP="0A647477" w:rsidRDefault="00BC5A2E" w14:paraId="57C96AFF" w14:textId="44060D3A">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385078239">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75"</w:instrText>
        </w:r>
        <w:r w:rsidRPr="0B04F2E7">
          <w:rPr>
            <w:rStyle w:val="Hyperlink"/>
            <w:noProof/>
          </w:rPr>
          <w:instrText xml:space="preserve"> </w:instrText>
        </w:r>
      </w:ins>
      <w:ins w:author="" w:date="2024-03-20T08:10:00Z" w:id="136">
        <w:r w:rsidRPr="00481DF2">
          <w:rPr>
            <w:rStyle w:val="Hyperlink"/>
            <w:noProof/>
          </w:rPr>
        </w:r>
      </w:ins>
      <w:ins w:author="" w:date="2024-03-20T08:10:00Z" w:id="585955037">
        <w:r w:rsidRPr="0B04F2E7">
          <w:rPr>
            <w:rStyle w:val="Hyperlink"/>
            <w:noProof/>
          </w:rPr>
          <w:fldChar w:fldCharType="separate"/>
        </w:r>
      </w:ins>
      <w:r w:rsidRPr="00481DF2" w:rsidR="00BC5A2E">
        <w:rPr>
          <w:rStyle w:val="Hyperlink"/>
          <w:noProof/>
          <w:lang w:val="en-US"/>
        </w:rPr>
        <w:t>Bark beetle life cycle and phenology</w:t>
      </w:r>
      <w:ins w:author="" w:date="2024-03-20T08:10:00Z" w:id="136">
        <w:r>
          <w:tab/>
        </w:r>
      </w:ins>
      <w:ins w:author="" w:date="2024-03-20T08:10:00Z" w:id="1052059550">
        <w:r w:rsidRPr="0B04F2E7">
          <w:rPr>
            <w:noProof/>
          </w:rPr>
          <w:fldChar w:fldCharType="begin"/>
        </w:r>
        <w:r w:rsidRPr="0B04F2E7">
          <w:rPr>
            <w:noProof/>
          </w:rPr>
          <w:instrText xml:space="preserve"> PAGEREF _Toc161814675 \h </w:instrText>
        </w:r>
        <w:r w:rsidRPr="0B04F2E7">
          <w:rPr>
            <w:noProof/>
          </w:rPr>
          <w:fldChar w:fldCharType="separate"/>
        </w:r>
      </w:ins>
      <w:r>
        <w:rPr>
          <w:noProof/>
          <w:webHidden/>
        </w:rPr>
        <w:fldChar w:fldCharType="separate"/>
      </w:r>
      <w:r w:rsidR="00BC5A2E">
        <w:rPr>
          <w:noProof/>
          <w:webHidden/>
        </w:rPr>
        <w:t>40</w:t>
      </w:r>
      <w:ins w:author="" w:date="2024-03-20T08:10:00Z" w:id="2075231379">
        <w:r w:rsidRPr="0B04F2E7">
          <w:rPr>
            <w:noProof/>
          </w:rPr>
          <w:fldChar w:fldCharType="end"/>
        </w:r>
        <w:r w:rsidRPr="0B04F2E7">
          <w:rPr>
            <w:rStyle w:val="Hyperlink"/>
            <w:noProof/>
          </w:rPr>
          <w:fldChar w:fldCharType="end"/>
        </w:r>
      </w:ins>
    </w:p>
    <w:p w:rsidR="00BC5A2E" w:rsidP="0A647477" w:rsidRDefault="00BC5A2E" w14:paraId="651A9805" w14:textId="6D8A182C">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432031416">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76"</w:instrText>
        </w:r>
        <w:r w:rsidRPr="0B04F2E7">
          <w:rPr>
            <w:rStyle w:val="Hyperlink"/>
            <w:noProof/>
          </w:rPr>
          <w:instrText xml:space="preserve"> </w:instrText>
        </w:r>
      </w:ins>
      <w:ins w:author="" w:date="2024-03-20T08:10:00Z" w:id="139">
        <w:r w:rsidRPr="00481DF2">
          <w:rPr>
            <w:rStyle w:val="Hyperlink"/>
            <w:noProof/>
          </w:rPr>
        </w:r>
      </w:ins>
      <w:ins w:author="" w:date="2024-03-20T08:10:00Z" w:id="105624022">
        <w:r w:rsidRPr="0B04F2E7">
          <w:rPr>
            <w:rStyle w:val="Hyperlink"/>
            <w:noProof/>
          </w:rPr>
          <w:fldChar w:fldCharType="separate"/>
        </w:r>
      </w:ins>
      <w:r w:rsidRPr="00481DF2" w:rsidR="00BC5A2E">
        <w:rPr>
          <w:rStyle w:val="Hyperlink"/>
          <w:noProof/>
          <w:lang w:val="en-US"/>
        </w:rPr>
        <w:t>Techniques for early detection of bark beetle infested trees</w:t>
      </w:r>
      <w:ins w:author="" w:date="2024-03-20T08:10:00Z" w:id="139">
        <w:r>
          <w:tab/>
        </w:r>
      </w:ins>
      <w:ins w:author="" w:date="2024-03-20T08:10:00Z" w:id="1230743044">
        <w:r w:rsidRPr="0B04F2E7">
          <w:rPr>
            <w:noProof/>
          </w:rPr>
          <w:fldChar w:fldCharType="begin"/>
        </w:r>
        <w:r w:rsidRPr="0B04F2E7">
          <w:rPr>
            <w:noProof/>
          </w:rPr>
          <w:instrText xml:space="preserve"> PAGEREF _Toc161814676 \h </w:instrText>
        </w:r>
        <w:r w:rsidRPr="0B04F2E7">
          <w:rPr>
            <w:noProof/>
          </w:rPr>
          <w:fldChar w:fldCharType="separate"/>
        </w:r>
      </w:ins>
      <w:r>
        <w:rPr>
          <w:noProof/>
          <w:webHidden/>
        </w:rPr>
        <w:fldChar w:fldCharType="separate"/>
      </w:r>
      <w:r w:rsidR="00BC5A2E">
        <w:rPr>
          <w:noProof/>
          <w:webHidden/>
        </w:rPr>
        <w:t>42</w:t>
      </w:r>
      <w:ins w:author="" w:date="2024-03-20T08:10:00Z" w:id="590865491">
        <w:r w:rsidRPr="0B04F2E7">
          <w:rPr>
            <w:noProof/>
          </w:rPr>
          <w:fldChar w:fldCharType="end"/>
        </w:r>
        <w:r w:rsidRPr="0B04F2E7">
          <w:rPr>
            <w:rStyle w:val="Hyperlink"/>
            <w:noProof/>
          </w:rPr>
          <w:fldChar w:fldCharType="end"/>
        </w:r>
      </w:ins>
    </w:p>
    <w:p w:rsidR="00BC5A2E" w:rsidP="0A647477" w:rsidRDefault="00BC5A2E" w14:paraId="4846DA6C" w14:textId="63D6BB2D">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068334574">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77"</w:instrText>
        </w:r>
        <w:r w:rsidRPr="0B04F2E7">
          <w:rPr>
            <w:rStyle w:val="Hyperlink"/>
            <w:noProof/>
          </w:rPr>
          <w:instrText xml:space="preserve"> </w:instrText>
        </w:r>
      </w:ins>
      <w:ins w:author="" w:date="2024-03-20T08:10:00Z" w:id="142">
        <w:r w:rsidRPr="00481DF2">
          <w:rPr>
            <w:rStyle w:val="Hyperlink"/>
            <w:noProof/>
          </w:rPr>
        </w:r>
      </w:ins>
      <w:ins w:author="" w:date="2024-03-20T08:10:00Z" w:id="1597431876">
        <w:r w:rsidRPr="0B04F2E7">
          <w:rPr>
            <w:rStyle w:val="Hyperlink"/>
            <w:noProof/>
          </w:rPr>
          <w:fldChar w:fldCharType="separate"/>
        </w:r>
      </w:ins>
      <w:r w:rsidRPr="00481DF2" w:rsidR="00BC5A2E">
        <w:rPr>
          <w:rStyle w:val="Hyperlink"/>
          <w:noProof/>
          <w:lang w:val="en-US"/>
        </w:rPr>
        <w:t>Use of harvest drones as a pest management tool</w:t>
      </w:r>
      <w:ins w:author="" w:date="2024-03-20T08:10:00Z" w:id="142">
        <w:r>
          <w:tab/>
        </w:r>
      </w:ins>
      <w:ins w:author="" w:date="2024-03-20T08:10:00Z" w:id="1736381551">
        <w:r w:rsidRPr="0B04F2E7">
          <w:rPr>
            <w:noProof/>
          </w:rPr>
          <w:fldChar w:fldCharType="begin"/>
        </w:r>
        <w:r w:rsidRPr="0B04F2E7">
          <w:rPr>
            <w:noProof/>
          </w:rPr>
          <w:instrText xml:space="preserve"> PAGEREF _Toc161814677 \h </w:instrText>
        </w:r>
        <w:r w:rsidRPr="0B04F2E7">
          <w:rPr>
            <w:noProof/>
          </w:rPr>
          <w:fldChar w:fldCharType="separate"/>
        </w:r>
      </w:ins>
      <w:r>
        <w:rPr>
          <w:noProof/>
          <w:webHidden/>
        </w:rPr>
        <w:fldChar w:fldCharType="separate"/>
      </w:r>
      <w:r w:rsidR="00BC5A2E">
        <w:rPr>
          <w:noProof/>
          <w:webHidden/>
        </w:rPr>
        <w:t>42</w:t>
      </w:r>
      <w:ins w:author="" w:date="2024-03-20T08:10:00Z" w:id="814736096">
        <w:r w:rsidRPr="0B04F2E7">
          <w:rPr>
            <w:noProof/>
          </w:rPr>
          <w:fldChar w:fldCharType="end"/>
        </w:r>
        <w:r w:rsidRPr="0B04F2E7">
          <w:rPr>
            <w:rStyle w:val="Hyperlink"/>
            <w:noProof/>
          </w:rPr>
          <w:fldChar w:fldCharType="end"/>
        </w:r>
      </w:ins>
    </w:p>
    <w:p w:rsidR="00BC5A2E" w:rsidP="0A647477" w:rsidRDefault="00BC5A2E" w14:paraId="61363C92" w14:textId="378B604C">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754431852">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78"</w:instrText>
        </w:r>
        <w:r w:rsidRPr="0B04F2E7">
          <w:rPr>
            <w:rStyle w:val="Hyperlink"/>
            <w:noProof/>
          </w:rPr>
          <w:instrText xml:space="preserve"> </w:instrText>
        </w:r>
      </w:ins>
      <w:ins w:author="" w:date="2024-03-20T08:10:00Z" w:id="145">
        <w:r w:rsidRPr="00481DF2">
          <w:rPr>
            <w:rStyle w:val="Hyperlink"/>
            <w:noProof/>
          </w:rPr>
        </w:r>
      </w:ins>
      <w:ins w:author="" w:date="2024-03-20T08:10:00Z" w:id="1245857342">
        <w:r w:rsidRPr="0B04F2E7">
          <w:rPr>
            <w:rStyle w:val="Hyperlink"/>
            <w:noProof/>
          </w:rPr>
          <w:fldChar w:fldCharType="separate"/>
        </w:r>
      </w:ins>
      <w:r w:rsidRPr="00481DF2" w:rsidR="00BC5A2E">
        <w:rPr>
          <w:rStyle w:val="Hyperlink"/>
          <w:noProof/>
          <w:lang w:val="en-US"/>
        </w:rPr>
        <w:t>Pest control measures and modelling of bark beetle populations</w:t>
      </w:r>
      <w:ins w:author="" w:date="2024-03-20T08:10:00Z" w:id="145">
        <w:r>
          <w:tab/>
        </w:r>
      </w:ins>
      <w:ins w:author="" w:date="2024-03-20T08:10:00Z" w:id="1372367727">
        <w:r w:rsidRPr="0B04F2E7">
          <w:rPr>
            <w:noProof/>
          </w:rPr>
          <w:fldChar w:fldCharType="begin"/>
        </w:r>
        <w:r w:rsidRPr="0B04F2E7">
          <w:rPr>
            <w:noProof/>
          </w:rPr>
          <w:instrText xml:space="preserve"> PAGEREF _Toc161814678 \h </w:instrText>
        </w:r>
        <w:r w:rsidRPr="0B04F2E7">
          <w:rPr>
            <w:noProof/>
          </w:rPr>
          <w:fldChar w:fldCharType="separate"/>
        </w:r>
      </w:ins>
      <w:r>
        <w:rPr>
          <w:noProof/>
          <w:webHidden/>
        </w:rPr>
        <w:fldChar w:fldCharType="separate"/>
      </w:r>
      <w:r w:rsidR="00BC5A2E">
        <w:rPr>
          <w:noProof/>
          <w:webHidden/>
        </w:rPr>
        <w:t>43</w:t>
      </w:r>
      <w:ins w:author="" w:date="2024-03-20T08:10:00Z" w:id="703139573">
        <w:r w:rsidRPr="0B04F2E7">
          <w:rPr>
            <w:noProof/>
          </w:rPr>
          <w:fldChar w:fldCharType="end"/>
        </w:r>
        <w:r w:rsidRPr="0B04F2E7">
          <w:rPr>
            <w:rStyle w:val="Hyperlink"/>
            <w:noProof/>
          </w:rPr>
          <w:fldChar w:fldCharType="end"/>
        </w:r>
      </w:ins>
    </w:p>
    <w:p w:rsidR="00BC5A2E" w:rsidP="0A647477" w:rsidRDefault="00BC5A2E" w14:paraId="78BE96FC" w14:textId="672B8FC8">
      <w:pPr>
        <w:pStyle w:val="TOC1"/>
        <w:rPr>
          <w:rFonts w:ascii="Georgia" w:hAnsi="Georgia" w:cs="" w:asciiTheme="minorAscii" w:hAnsiTheme="minorAscii" w:cstheme="minorBidi"/>
          <w:b w:val="0"/>
          <w:bCs w:val="0"/>
          <w:noProof/>
          <w:color w:val="auto"/>
          <w:kern w:val="2"/>
          <w:sz w:val="22"/>
          <w:szCs w:val="22"/>
          <w:lang w:val="en-US" w:eastAsia="ja-JP"/>
          <w14:ligatures w14:val="standardContextual"/>
        </w:rPr>
      </w:pPr>
      <w:ins w:author="" w:date="2024-03-20T08:10:00Z" w:id="1708254054">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79"</w:instrText>
        </w:r>
        <w:r w:rsidRPr="0B04F2E7">
          <w:rPr>
            <w:rStyle w:val="Hyperlink"/>
            <w:noProof/>
          </w:rPr>
          <w:instrText xml:space="preserve"> </w:instrText>
        </w:r>
      </w:ins>
      <w:ins w:author="" w:date="2024-03-20T08:10:00Z" w:id="148">
        <w:r w:rsidRPr="00481DF2">
          <w:rPr>
            <w:rStyle w:val="Hyperlink"/>
            <w:noProof/>
          </w:rPr>
        </w:r>
      </w:ins>
      <w:ins w:author="" w:date="2024-03-20T08:10:00Z" w:id="1843506851">
        <w:r w:rsidRPr="0B04F2E7">
          <w:rPr>
            <w:rStyle w:val="Hyperlink"/>
            <w:noProof/>
          </w:rPr>
          <w:fldChar w:fldCharType="separate"/>
        </w:r>
      </w:ins>
      <w:r w:rsidRPr="00481DF2" w:rsidR="00BC5A2E">
        <w:rPr>
          <w:rStyle w:val="Hyperlink"/>
          <w:noProof/>
        </w:rPr>
        <w:t>7.Concluding remarks</w:t>
      </w:r>
      <w:ins w:author="" w:date="2024-03-20T08:10:00Z" w:id="148">
        <w:r>
          <w:tab/>
        </w:r>
      </w:ins>
      <w:ins w:author="" w:date="2024-03-20T08:10:00Z" w:id="1680975615">
        <w:r w:rsidRPr="0B04F2E7">
          <w:rPr>
            <w:noProof/>
          </w:rPr>
          <w:fldChar w:fldCharType="begin"/>
        </w:r>
        <w:r w:rsidRPr="0B04F2E7">
          <w:rPr>
            <w:noProof/>
          </w:rPr>
          <w:instrText xml:space="preserve"> PAGEREF _Toc161814679 \h </w:instrText>
        </w:r>
        <w:r w:rsidRPr="0B04F2E7">
          <w:rPr>
            <w:noProof/>
          </w:rPr>
          <w:fldChar w:fldCharType="separate"/>
        </w:r>
      </w:ins>
      <w:r>
        <w:rPr>
          <w:noProof/>
          <w:webHidden/>
        </w:rPr>
        <w:fldChar w:fldCharType="separate"/>
      </w:r>
      <w:r w:rsidR="00BC5A2E">
        <w:rPr>
          <w:noProof/>
          <w:webHidden/>
        </w:rPr>
        <w:t>43</w:t>
      </w:r>
      <w:ins w:author="" w:date="2024-03-20T08:10:00Z" w:id="2008608596">
        <w:r w:rsidRPr="0B04F2E7">
          <w:rPr>
            <w:noProof/>
          </w:rPr>
          <w:fldChar w:fldCharType="end"/>
        </w:r>
        <w:r w:rsidRPr="0B04F2E7">
          <w:rPr>
            <w:rStyle w:val="Hyperlink"/>
            <w:noProof/>
          </w:rPr>
          <w:fldChar w:fldCharType="end"/>
        </w:r>
      </w:ins>
    </w:p>
    <w:p w:rsidR="00BC5A2E" w:rsidP="0A647477" w:rsidRDefault="00BC5A2E" w14:paraId="42B33B9B" w14:textId="27DF3A1E">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1512914934">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80"</w:instrText>
        </w:r>
        <w:r w:rsidRPr="0B04F2E7">
          <w:rPr>
            <w:rStyle w:val="Hyperlink"/>
            <w:noProof/>
          </w:rPr>
          <w:instrText xml:space="preserve"> </w:instrText>
        </w:r>
      </w:ins>
      <w:ins w:author="" w:date="2024-03-20T08:10:00Z" w:id="151">
        <w:r w:rsidRPr="00481DF2">
          <w:rPr>
            <w:rStyle w:val="Hyperlink"/>
            <w:noProof/>
          </w:rPr>
        </w:r>
      </w:ins>
      <w:ins w:author="" w:date="2024-03-20T08:10:00Z" w:id="326208942">
        <w:r w:rsidRPr="0B04F2E7">
          <w:rPr>
            <w:rStyle w:val="Hyperlink"/>
            <w:noProof/>
          </w:rPr>
          <w:fldChar w:fldCharType="separate"/>
        </w:r>
      </w:ins>
      <w:r w:rsidRPr="00481DF2" w:rsidR="00BC5A2E">
        <w:rPr>
          <w:rStyle w:val="Hyperlink"/>
          <w:noProof/>
          <w:lang w:val="en-US"/>
        </w:rPr>
        <w:t>APPENDIX</w:t>
      </w:r>
      <w:ins w:author="" w:date="2024-03-20T08:10:00Z" w:id="151">
        <w:r>
          <w:tab/>
        </w:r>
      </w:ins>
      <w:ins w:author="" w:date="2024-03-20T08:10:00Z" w:id="1749165720">
        <w:r w:rsidRPr="0B04F2E7">
          <w:rPr>
            <w:noProof/>
          </w:rPr>
          <w:fldChar w:fldCharType="begin"/>
        </w:r>
        <w:r w:rsidRPr="0B04F2E7">
          <w:rPr>
            <w:noProof/>
          </w:rPr>
          <w:instrText xml:space="preserve"> PAGEREF _Toc161814680 \h </w:instrText>
        </w:r>
        <w:r w:rsidRPr="0B04F2E7">
          <w:rPr>
            <w:noProof/>
          </w:rPr>
          <w:fldChar w:fldCharType="separate"/>
        </w:r>
      </w:ins>
      <w:r>
        <w:rPr>
          <w:noProof/>
          <w:webHidden/>
        </w:rPr>
        <w:fldChar w:fldCharType="separate"/>
      </w:r>
      <w:r w:rsidR="00BC5A2E">
        <w:rPr>
          <w:noProof/>
          <w:webHidden/>
        </w:rPr>
        <w:t>53</w:t>
      </w:r>
      <w:ins w:author="" w:date="2024-03-20T08:10:00Z" w:id="121307520">
        <w:r w:rsidRPr="0B04F2E7">
          <w:rPr>
            <w:noProof/>
          </w:rPr>
          <w:fldChar w:fldCharType="end"/>
        </w:r>
        <w:r w:rsidRPr="0B04F2E7">
          <w:rPr>
            <w:rStyle w:val="Hyperlink"/>
            <w:noProof/>
          </w:rPr>
          <w:fldChar w:fldCharType="end"/>
        </w:r>
      </w:ins>
    </w:p>
    <w:p w:rsidR="00BC5A2E" w:rsidP="0A647477" w:rsidRDefault="00BC5A2E" w14:paraId="71027F19" w14:textId="08FCAECC">
      <w:pPr>
        <w:pStyle w:val="TOC2"/>
        <w:rPr>
          <w:rFonts w:ascii="Georgia" w:hAnsi="Georgia" w:cs="" w:asciiTheme="minorAscii" w:hAnsiTheme="minorAscii" w:cstheme="minorBidi"/>
          <w:noProof/>
          <w:color w:val="auto"/>
          <w:kern w:val="2"/>
          <w:sz w:val="22"/>
          <w:szCs w:val="22"/>
          <w:lang w:val="en-US" w:eastAsia="ja-JP"/>
          <w14:ligatures w14:val="standardContextual"/>
        </w:rPr>
      </w:pPr>
      <w:ins w:author="" w:date="2024-03-20T08:10:00Z" w:id="783562196">
        <w:r w:rsidRPr="0B04F2E7">
          <w:rPr>
            <w:rStyle w:val="Hyperlink"/>
            <w:noProof/>
          </w:rPr>
          <w:fldChar w:fldCharType="begin"/>
        </w:r>
        <w:r w:rsidRPr="0B04F2E7">
          <w:rPr>
            <w:rStyle w:val="Hyperlink"/>
            <w:noProof/>
          </w:rPr>
          <w:instrText xml:space="preserve"> </w:instrText>
        </w:r>
        <w:r w:rsidRPr="0B04F2E7">
          <w:rPr>
            <w:noProof/>
          </w:rPr>
          <w:instrText xml:space="preserve">HYPERLINK \l "_Toc161814681"</w:instrText>
        </w:r>
        <w:r w:rsidRPr="0B04F2E7">
          <w:rPr>
            <w:rStyle w:val="Hyperlink"/>
            <w:noProof/>
          </w:rPr>
          <w:instrText xml:space="preserve"> </w:instrText>
        </w:r>
      </w:ins>
      <w:ins w:author="" w:date="2024-03-20T08:10:00Z" w:id="154">
        <w:r w:rsidRPr="00481DF2">
          <w:rPr>
            <w:rStyle w:val="Hyperlink"/>
            <w:noProof/>
          </w:rPr>
        </w:r>
      </w:ins>
      <w:ins w:author="" w:date="2024-03-20T08:10:00Z" w:id="709482138">
        <w:r w:rsidRPr="0B04F2E7">
          <w:rPr>
            <w:rStyle w:val="Hyperlink"/>
            <w:noProof/>
          </w:rPr>
          <w:fldChar w:fldCharType="separate"/>
        </w:r>
      </w:ins>
      <w:r w:rsidRPr="00481DF2" w:rsidR="00BC5A2E">
        <w:rPr>
          <w:rStyle w:val="Hyperlink"/>
          <w:noProof/>
          <w:lang w:val="en-US"/>
        </w:rPr>
        <w:t>Glossary</w:t>
      </w:r>
      <w:ins w:author="" w:date="2024-03-20T08:10:00Z" w:id="154">
        <w:r>
          <w:tab/>
        </w:r>
      </w:ins>
      <w:ins w:author="" w:date="2024-03-20T08:10:00Z" w:id="590828978">
        <w:r w:rsidRPr="0B04F2E7">
          <w:rPr>
            <w:noProof/>
          </w:rPr>
          <w:fldChar w:fldCharType="begin"/>
        </w:r>
        <w:r w:rsidRPr="0B04F2E7">
          <w:rPr>
            <w:noProof/>
          </w:rPr>
          <w:instrText xml:space="preserve"> PAGEREF _Toc161814681 \h </w:instrText>
        </w:r>
        <w:r w:rsidRPr="0B04F2E7">
          <w:rPr>
            <w:noProof/>
          </w:rPr>
          <w:fldChar w:fldCharType="separate"/>
        </w:r>
      </w:ins>
      <w:r>
        <w:rPr>
          <w:noProof/>
          <w:webHidden/>
        </w:rPr>
        <w:fldChar w:fldCharType="separate"/>
      </w:r>
      <w:r w:rsidR="00BC5A2E">
        <w:rPr>
          <w:noProof/>
          <w:webHidden/>
        </w:rPr>
        <w:t>53</w:t>
      </w:r>
      <w:ins w:author="" w:date="2024-03-20T08:10:00Z" w:id="929754819">
        <w:r w:rsidRPr="0B04F2E7">
          <w:rPr>
            <w:noProof/>
          </w:rPr>
          <w:fldChar w:fldCharType="end"/>
        </w:r>
        <w:r w:rsidRPr="0B04F2E7">
          <w:rPr>
            <w:rStyle w:val="Hyperlink"/>
            <w:noProof/>
          </w:rPr>
          <w:fldChar w:fldCharType="end"/>
        </w:r>
      </w:ins>
    </w:p>
    <w:p w:rsidR="00F36443" w:rsidDel="00BC5A2E" w:rsidP="0A647477" w:rsidRDefault="00F36443" w14:paraId="1A0AE2D0" w14:textId="07D2E177">
      <w:pPr>
        <w:pStyle w:val="TOC1"/>
        <w:rPr>
          <w:b w:val="0"/>
          <w:bCs w:val="0"/>
          <w:noProof/>
          <w:kern w:val="2"/>
          <w:lang w:val="en-US"/>
          <w14:ligatures w14:val="standardContextual"/>
        </w:rPr>
      </w:pPr>
    </w:p>
    <w:p w:rsidR="00F36443" w:rsidDel="00BC5A2E" w:rsidP="0A647477" w:rsidRDefault="00F36443" w14:paraId="2EABF704" w14:textId="512F7648">
      <w:pPr>
        <w:pStyle w:val="TOC1"/>
        <w:rPr>
          <w:noProof/>
          <w:kern w:val="2"/>
          <w:lang w:val="en-US" w:eastAsia="ja-JP"/>
          <w14:ligatures w14:val="standardContextual"/>
        </w:rPr>
      </w:pPr>
    </w:p>
    <w:p w:rsidR="00F36443" w:rsidDel="00BC5A2E" w:rsidP="0A647477" w:rsidRDefault="00F36443" w14:paraId="163029CD" w14:textId="2D4220EF">
      <w:pPr>
        <w:pStyle w:val="TOC2"/>
        <w:rPr>
          <w:noProof/>
          <w:kern w:val="2"/>
          <w:lang w:val="en-US" w:eastAsia="ja-JP"/>
          <w14:ligatures w14:val="standardContextual"/>
        </w:rPr>
      </w:pPr>
    </w:p>
    <w:p w:rsidR="00F36443" w:rsidDel="00BC5A2E" w:rsidP="0A647477" w:rsidRDefault="00F36443" w14:paraId="50C04CAD" w14:textId="603986EF">
      <w:pPr>
        <w:pStyle w:val="TOC2"/>
        <w:rPr>
          <w:noProof/>
          <w:kern w:val="2"/>
          <w:lang w:val="en-US" w:eastAsia="ja-JP"/>
          <w14:ligatures w14:val="standardContextual"/>
        </w:rPr>
      </w:pPr>
    </w:p>
    <w:p w:rsidR="00F36443" w:rsidDel="00BC5A2E" w:rsidP="0A647477" w:rsidRDefault="00F36443" w14:paraId="7C4A7351" w14:textId="7C216DD5">
      <w:pPr>
        <w:pStyle w:val="TOC2"/>
        <w:rPr>
          <w:noProof/>
          <w:kern w:val="2"/>
          <w:lang w:val="en-US" w:eastAsia="ja-JP"/>
          <w14:ligatures w14:val="standardContextual"/>
        </w:rPr>
      </w:pPr>
    </w:p>
    <w:p w:rsidR="00F36443" w:rsidDel="00BC5A2E" w:rsidP="0A647477" w:rsidRDefault="00F36443" w14:paraId="4F36EEE6" w14:textId="2D5976BF">
      <w:pPr>
        <w:pStyle w:val="TOC1"/>
        <w:rPr>
          <w:noProof/>
          <w:kern w:val="2"/>
          <w:lang w:val="en-US" w:eastAsia="ja-JP"/>
          <w14:ligatures w14:val="standardContextual"/>
        </w:rPr>
      </w:pPr>
    </w:p>
    <w:p w:rsidR="00F36443" w:rsidDel="00BC5A2E" w:rsidP="0A647477" w:rsidRDefault="00F36443" w14:paraId="0977CCCB" w14:textId="4D858E18">
      <w:pPr>
        <w:pStyle w:val="TOC1"/>
        <w:tabs>
          <w:tab w:val="left" w:pos="567"/>
        </w:tabs>
        <w:rPr>
          <w:noProof/>
          <w:kern w:val="2"/>
          <w:lang w:val="en-US" w:eastAsia="ja-JP"/>
          <w14:ligatures w14:val="standardContextual"/>
        </w:rPr>
      </w:pPr>
    </w:p>
    <w:p w:rsidR="00F36443" w:rsidDel="00BC5A2E" w:rsidP="0A647477" w:rsidRDefault="00F36443" w14:paraId="53F8360D" w14:textId="217F7358">
      <w:pPr>
        <w:pStyle w:val="TOC2"/>
        <w:rPr>
          <w:noProof/>
          <w:kern w:val="2"/>
          <w:lang w:val="en-US" w:eastAsia="ja-JP"/>
          <w14:ligatures w14:val="standardContextual"/>
        </w:rPr>
      </w:pPr>
    </w:p>
    <w:p w:rsidR="00F36443" w:rsidDel="00BC5A2E" w:rsidP="0A647477" w:rsidRDefault="00F36443" w14:paraId="743E744D" w14:textId="14B51D2B">
      <w:pPr>
        <w:pStyle w:val="TOC2"/>
        <w:rPr>
          <w:noProof/>
          <w:kern w:val="2"/>
          <w:lang w:val="en-US" w:eastAsia="ja-JP"/>
          <w14:ligatures w14:val="standardContextual"/>
        </w:rPr>
      </w:pPr>
    </w:p>
    <w:p w:rsidR="00F36443" w:rsidDel="00BC5A2E" w:rsidP="0A647477" w:rsidRDefault="00F36443" w14:paraId="1B00972D" w14:textId="584B73E2">
      <w:pPr>
        <w:pStyle w:val="TOC2"/>
        <w:rPr>
          <w:b w:val="1"/>
          <w:bCs w:val="1"/>
          <w:noProof/>
          <w:kern w:val="2"/>
          <w:lang w:val="en-US"/>
          <w14:ligatures w14:val="standardContextual"/>
        </w:rPr>
      </w:pPr>
    </w:p>
    <w:p w:rsidR="00F36443" w:rsidDel="00BC5A2E" w:rsidP="0A647477" w:rsidRDefault="00F36443" w14:paraId="00B44DBA" w14:textId="5419B1FD">
      <w:pPr>
        <w:pStyle w:val="TOC2"/>
        <w:rPr>
          <w:noProof/>
          <w:kern w:val="2"/>
          <w:lang w:val="en-US" w:eastAsia="ja-JP"/>
          <w14:ligatures w14:val="standardContextual"/>
        </w:rPr>
      </w:pPr>
    </w:p>
    <w:p w:rsidR="00F36443" w:rsidDel="00BC5A2E" w:rsidP="0A647477" w:rsidRDefault="00F36443" w14:paraId="20168AC6" w14:textId="4AD233AD">
      <w:pPr>
        <w:pStyle w:val="TOC2"/>
        <w:rPr>
          <w:noProof/>
          <w:kern w:val="2"/>
          <w:lang w:val="en-US" w:eastAsia="ja-JP"/>
          <w14:ligatures w14:val="standardContextual"/>
        </w:rPr>
      </w:pPr>
    </w:p>
    <w:p w:rsidR="00F36443" w:rsidDel="00BC5A2E" w:rsidP="0A647477" w:rsidRDefault="00F36443" w14:paraId="1BD69C3C" w14:textId="4CC68D5C">
      <w:pPr>
        <w:pStyle w:val="TOC2"/>
        <w:rPr>
          <w:noProof/>
          <w:kern w:val="2"/>
          <w:lang w:val="en-US" w:eastAsia="ja-JP"/>
          <w14:ligatures w14:val="standardContextual"/>
        </w:rPr>
      </w:pPr>
    </w:p>
    <w:p w:rsidR="00F36443" w:rsidDel="00BC5A2E" w:rsidP="0A647477" w:rsidRDefault="00F36443" w14:paraId="133461A9" w14:textId="7E88472A">
      <w:pPr>
        <w:pStyle w:val="TOC2"/>
        <w:rPr>
          <w:noProof/>
          <w:kern w:val="2"/>
          <w:lang w:val="en-US" w:eastAsia="ja-JP"/>
          <w14:ligatures w14:val="standardContextual"/>
        </w:rPr>
      </w:pPr>
    </w:p>
    <w:p w:rsidR="00F36443" w:rsidDel="00BC5A2E" w:rsidP="0A647477" w:rsidRDefault="00F36443" w14:paraId="5B934089" w14:textId="792E2C30">
      <w:pPr>
        <w:pStyle w:val="TOC2"/>
        <w:rPr>
          <w:noProof/>
          <w:kern w:val="2"/>
          <w:lang w:val="en-US" w:eastAsia="ja-JP"/>
          <w14:ligatures w14:val="standardContextual"/>
        </w:rPr>
      </w:pPr>
    </w:p>
    <w:p w:rsidR="00F36443" w:rsidDel="00BC5A2E" w:rsidP="0A647477" w:rsidRDefault="00F36443" w14:paraId="3B1FA970" w14:textId="62C9DBFE">
      <w:pPr>
        <w:pStyle w:val="TOC2"/>
        <w:rPr>
          <w:noProof/>
          <w:kern w:val="2"/>
          <w:lang w:val="en-US" w:eastAsia="ja-JP"/>
          <w14:ligatures w14:val="standardContextual"/>
        </w:rPr>
      </w:pPr>
    </w:p>
    <w:p w:rsidR="00F36443" w:rsidDel="00BC5A2E" w:rsidP="0A647477" w:rsidRDefault="00F36443" w14:paraId="48B411CB" w14:textId="17AEDEDE">
      <w:pPr>
        <w:pStyle w:val="TOC2"/>
        <w:rPr>
          <w:noProof/>
          <w:kern w:val="2"/>
          <w:lang w:val="en-US" w:eastAsia="ja-JP"/>
          <w14:ligatures w14:val="standardContextual"/>
        </w:rPr>
      </w:pPr>
    </w:p>
    <w:p w:rsidR="00F36443" w:rsidDel="00BC5A2E" w:rsidP="0A647477" w:rsidRDefault="00F36443" w14:paraId="3F1B65FF" w14:textId="12B6EA8C">
      <w:pPr>
        <w:pStyle w:val="TOC1"/>
        <w:tabs>
          <w:tab w:val="left" w:pos="567"/>
        </w:tabs>
        <w:rPr>
          <w:noProof/>
          <w:kern w:val="2"/>
          <w:lang w:val="en-US" w:eastAsia="ja-JP"/>
          <w14:ligatures w14:val="standardContextual"/>
        </w:rPr>
      </w:pPr>
    </w:p>
    <w:p w:rsidR="00F36443" w:rsidDel="00BC5A2E" w:rsidP="0A647477" w:rsidRDefault="00F36443" w14:paraId="1924CBE5" w14:textId="1948E665">
      <w:pPr>
        <w:pStyle w:val="TOC2"/>
        <w:rPr>
          <w:noProof/>
          <w:kern w:val="2"/>
          <w:lang w:val="en-US" w:eastAsia="ja-JP"/>
          <w14:ligatures w14:val="standardContextual"/>
        </w:rPr>
      </w:pPr>
    </w:p>
    <w:p w:rsidR="00F36443" w:rsidDel="00BC5A2E" w:rsidP="0A647477" w:rsidRDefault="00F36443" w14:paraId="33AEC504" w14:textId="669EBE7C">
      <w:pPr>
        <w:pStyle w:val="TOC2"/>
        <w:rPr>
          <w:noProof/>
          <w:kern w:val="2"/>
          <w:lang w:val="en-US" w:eastAsia="ja-JP"/>
          <w14:ligatures w14:val="standardContextual"/>
        </w:rPr>
      </w:pPr>
    </w:p>
    <w:p w:rsidR="00F36443" w:rsidDel="00BC5A2E" w:rsidP="0A647477" w:rsidRDefault="00F36443" w14:paraId="52C90677" w14:textId="2290105A">
      <w:pPr>
        <w:pStyle w:val="TOC2"/>
        <w:rPr>
          <w:noProof/>
          <w:kern w:val="2"/>
          <w:lang w:val="en-US" w:eastAsia="ja-JP"/>
          <w14:ligatures w14:val="standardContextual"/>
        </w:rPr>
      </w:pPr>
    </w:p>
    <w:p w:rsidR="00F36443" w:rsidDel="00BC5A2E" w:rsidP="0A647477" w:rsidRDefault="00F36443" w14:paraId="0509DF2C" w14:textId="668A5A31">
      <w:pPr>
        <w:pStyle w:val="TOC1"/>
        <w:tabs>
          <w:tab w:val="left" w:pos="567"/>
        </w:tabs>
        <w:rPr>
          <w:noProof/>
          <w:kern w:val="2"/>
          <w:lang w:val="en-US" w:eastAsia="ja-JP"/>
          <w14:ligatures w14:val="standardContextual"/>
        </w:rPr>
      </w:pPr>
    </w:p>
    <w:p w:rsidR="00F36443" w:rsidDel="00BC5A2E" w:rsidP="0A647477" w:rsidRDefault="00F36443" w14:paraId="66C34996" w14:textId="0F48EA06">
      <w:pPr>
        <w:pStyle w:val="TOC2"/>
        <w:rPr>
          <w:noProof/>
          <w:kern w:val="2"/>
          <w:lang w:val="en-US" w:eastAsia="ja-JP"/>
          <w14:ligatures w14:val="standardContextual"/>
        </w:rPr>
      </w:pPr>
    </w:p>
    <w:p w:rsidR="00F36443" w:rsidDel="00BC5A2E" w:rsidP="0A647477" w:rsidRDefault="00F36443" w14:paraId="6CEAFEF1" w14:textId="78A298D9">
      <w:pPr>
        <w:pStyle w:val="TOC2"/>
        <w:rPr>
          <w:noProof/>
          <w:kern w:val="2"/>
          <w:lang w:val="en-US" w:eastAsia="ja-JP"/>
          <w14:ligatures w14:val="standardContextual"/>
        </w:rPr>
      </w:pPr>
    </w:p>
    <w:p w:rsidR="00F36443" w:rsidDel="00BC5A2E" w:rsidP="0A647477" w:rsidRDefault="00F36443" w14:paraId="0E4362A2" w14:textId="56E1982E">
      <w:pPr>
        <w:pStyle w:val="TOC2"/>
        <w:rPr>
          <w:noProof/>
          <w:kern w:val="2"/>
          <w:lang w:val="en-US" w:eastAsia="ja-JP"/>
          <w14:ligatures w14:val="standardContextual"/>
        </w:rPr>
      </w:pPr>
    </w:p>
    <w:p w:rsidR="00F36443" w:rsidDel="00BC5A2E" w:rsidP="0A647477" w:rsidRDefault="00F36443" w14:paraId="4A2B96BA" w14:textId="43745744">
      <w:pPr>
        <w:pStyle w:val="TOC3"/>
        <w:rPr>
          <w:noProof/>
          <w:kern w:val="2"/>
          <w:lang w:val="en-US" w:eastAsia="ja-JP"/>
          <w14:ligatures w14:val="standardContextual"/>
        </w:rPr>
      </w:pPr>
    </w:p>
    <w:p w:rsidR="00F36443" w:rsidDel="00BC5A2E" w:rsidP="0A647477" w:rsidRDefault="00F36443" w14:paraId="0542280E" w14:textId="7F5C868C">
      <w:pPr>
        <w:pStyle w:val="TOC1"/>
        <w:tabs>
          <w:tab w:val="left" w:pos="567"/>
        </w:tabs>
        <w:rPr>
          <w:noProof/>
          <w:kern w:val="2"/>
          <w:lang w:val="en-US" w:eastAsia="ja-JP"/>
          <w14:ligatures w14:val="standardContextual"/>
        </w:rPr>
      </w:pPr>
    </w:p>
    <w:p w:rsidR="00F36443" w:rsidDel="00BC5A2E" w:rsidP="0A647477" w:rsidRDefault="00F36443" w14:paraId="56074354" w14:textId="780B0F75">
      <w:pPr>
        <w:pStyle w:val="TOC2"/>
        <w:rPr>
          <w:noProof/>
          <w:kern w:val="2"/>
          <w:lang w:val="en-US" w:eastAsia="ja-JP"/>
          <w14:ligatures w14:val="standardContextual"/>
        </w:rPr>
      </w:pPr>
    </w:p>
    <w:p w:rsidR="00F36443" w:rsidDel="00BC5A2E" w:rsidP="0A647477" w:rsidRDefault="00F36443" w14:paraId="6FAEC7BA" w14:textId="342334CF">
      <w:pPr>
        <w:pStyle w:val="TOC2"/>
        <w:rPr>
          <w:noProof/>
          <w:kern w:val="2"/>
          <w:lang w:val="en-US" w:eastAsia="ja-JP"/>
          <w14:ligatures w14:val="standardContextual"/>
        </w:rPr>
      </w:pPr>
    </w:p>
    <w:p w:rsidR="00F36443" w:rsidDel="00BC5A2E" w:rsidP="0A647477" w:rsidRDefault="00F36443" w14:paraId="1F311F16" w14:textId="38264058">
      <w:pPr>
        <w:pStyle w:val="TOC2"/>
        <w:rPr>
          <w:noProof/>
          <w:kern w:val="2"/>
          <w:lang w:val="en-US" w:eastAsia="ja-JP"/>
          <w14:ligatures w14:val="standardContextual"/>
        </w:rPr>
      </w:pPr>
    </w:p>
    <w:p w:rsidR="00F36443" w:rsidDel="00BC5A2E" w:rsidP="0A647477" w:rsidRDefault="00F36443" w14:paraId="3A8253DA" w14:textId="25EC6837">
      <w:pPr>
        <w:pStyle w:val="TOC2"/>
        <w:rPr>
          <w:noProof/>
          <w:kern w:val="2"/>
          <w:lang w:val="en-US" w:eastAsia="ja-JP"/>
          <w14:ligatures w14:val="standardContextual"/>
        </w:rPr>
      </w:pPr>
    </w:p>
    <w:p w:rsidR="00F36443" w:rsidDel="00BC5A2E" w:rsidP="0A647477" w:rsidRDefault="00F36443" w14:paraId="34D7A943" w14:textId="56AF7E75">
      <w:pPr>
        <w:pStyle w:val="TOC3"/>
        <w:rPr>
          <w:noProof/>
          <w:kern w:val="2"/>
          <w:lang w:val="en-US" w:eastAsia="ja-JP"/>
          <w14:ligatures w14:val="standardContextual"/>
        </w:rPr>
      </w:pPr>
    </w:p>
    <w:p w:rsidR="00F36443" w:rsidDel="00BC5A2E" w:rsidP="0A647477" w:rsidRDefault="00F36443" w14:paraId="50854BBA" w14:textId="5DB35945">
      <w:pPr>
        <w:pStyle w:val="TOC3"/>
        <w:rPr>
          <w:noProof/>
          <w:kern w:val="2"/>
          <w:lang w:val="en-US" w:eastAsia="ja-JP"/>
          <w14:ligatures w14:val="standardContextual"/>
        </w:rPr>
      </w:pPr>
    </w:p>
    <w:p w:rsidR="00F36443" w:rsidDel="00BC5A2E" w:rsidP="0A647477" w:rsidRDefault="00F36443" w14:paraId="24B6F6FD" w14:textId="64221EFC">
      <w:pPr>
        <w:pStyle w:val="TOC2"/>
        <w:rPr>
          <w:noProof/>
          <w:kern w:val="2"/>
          <w:lang w:val="en-US" w:eastAsia="ja-JP"/>
          <w14:ligatures w14:val="standardContextual"/>
        </w:rPr>
      </w:pPr>
    </w:p>
    <w:p w:rsidR="00F36443" w:rsidDel="00BC5A2E" w:rsidP="0A647477" w:rsidRDefault="00F36443" w14:paraId="1A2E0847" w14:textId="6A305C10">
      <w:pPr>
        <w:pStyle w:val="TOC3"/>
        <w:rPr>
          <w:noProof/>
          <w:kern w:val="2"/>
          <w:lang w:val="en-US" w:eastAsia="ja-JP"/>
          <w14:ligatures w14:val="standardContextual"/>
        </w:rPr>
      </w:pPr>
    </w:p>
    <w:p w:rsidR="00F36443" w:rsidDel="00BC5A2E" w:rsidP="0A647477" w:rsidRDefault="00F36443" w14:paraId="73004064" w14:textId="6B5B6866">
      <w:pPr>
        <w:pStyle w:val="TOC3"/>
        <w:rPr>
          <w:noProof/>
          <w:kern w:val="2"/>
          <w:lang w:val="en-US" w:eastAsia="ja-JP"/>
          <w14:ligatures w14:val="standardContextual"/>
        </w:rPr>
      </w:pPr>
    </w:p>
    <w:p w:rsidR="00F36443" w:rsidDel="00BC5A2E" w:rsidP="0A647477" w:rsidRDefault="00F36443" w14:paraId="6BB329CC" w14:textId="1F207504">
      <w:pPr>
        <w:pStyle w:val="TOC2"/>
        <w:rPr>
          <w:noProof/>
          <w:kern w:val="2"/>
          <w:lang w:val="en-US" w:eastAsia="ja-JP"/>
          <w14:ligatures w14:val="standardContextual"/>
        </w:rPr>
      </w:pPr>
    </w:p>
    <w:p w:rsidR="00F36443" w:rsidDel="00BC5A2E" w:rsidP="0A647477" w:rsidRDefault="00F36443" w14:paraId="53575F7C" w14:textId="518A1B48">
      <w:pPr>
        <w:pStyle w:val="TOC2"/>
        <w:rPr>
          <w:noProof/>
          <w:kern w:val="2"/>
          <w:lang w:val="en-US" w:eastAsia="ja-JP"/>
          <w14:ligatures w14:val="standardContextual"/>
        </w:rPr>
      </w:pPr>
    </w:p>
    <w:p w:rsidR="00F36443" w:rsidDel="00BC5A2E" w:rsidP="0A647477" w:rsidRDefault="00F36443" w14:paraId="59F6F2EF" w14:textId="524686CC">
      <w:pPr>
        <w:pStyle w:val="TOC1"/>
        <w:tabs>
          <w:tab w:val="left" w:pos="567"/>
        </w:tabs>
        <w:rPr>
          <w:noProof/>
          <w:kern w:val="2"/>
          <w:lang w:val="en-US" w:eastAsia="ja-JP"/>
          <w14:ligatures w14:val="standardContextual"/>
        </w:rPr>
      </w:pPr>
    </w:p>
    <w:p w:rsidR="00F36443" w:rsidDel="00BC5A2E" w:rsidP="0A647477" w:rsidRDefault="00F36443" w14:paraId="71D2A153" w14:textId="7582966A">
      <w:pPr>
        <w:pStyle w:val="TOC2"/>
        <w:rPr>
          <w:noProof/>
          <w:kern w:val="2"/>
          <w:lang w:val="en-US" w:eastAsia="ja-JP"/>
          <w14:ligatures w14:val="standardContextual"/>
        </w:rPr>
      </w:pPr>
    </w:p>
    <w:p w:rsidR="00F36443" w:rsidDel="00BC5A2E" w:rsidP="0A647477" w:rsidRDefault="00F36443" w14:paraId="3883D993" w14:textId="45650FC8">
      <w:pPr>
        <w:pStyle w:val="TOC2"/>
        <w:rPr>
          <w:noProof/>
          <w:kern w:val="2"/>
          <w:lang w:val="en-US" w:eastAsia="ja-JP"/>
          <w14:ligatures w14:val="standardContextual"/>
        </w:rPr>
      </w:pPr>
    </w:p>
    <w:p w:rsidR="00F36443" w:rsidDel="00BC5A2E" w:rsidP="0A647477" w:rsidRDefault="00F36443" w14:paraId="353EAFF3" w14:textId="5FCB8E9E">
      <w:pPr>
        <w:pStyle w:val="TOC2"/>
        <w:rPr>
          <w:noProof/>
          <w:kern w:val="2"/>
          <w:lang w:val="en-US" w:eastAsia="ja-JP"/>
          <w14:ligatures w14:val="standardContextual"/>
        </w:rPr>
      </w:pPr>
    </w:p>
    <w:p w:rsidR="00F36443" w:rsidDel="00BC5A2E" w:rsidP="0A647477" w:rsidRDefault="00F36443" w14:paraId="40F0C50F" w14:textId="146FB3ED">
      <w:pPr>
        <w:pStyle w:val="TOC2"/>
        <w:rPr>
          <w:noProof/>
          <w:kern w:val="2"/>
          <w:lang w:val="en-US" w:eastAsia="ja-JP"/>
          <w14:ligatures w14:val="standardContextual"/>
        </w:rPr>
      </w:pPr>
    </w:p>
    <w:p w:rsidR="00F36443" w:rsidDel="00BC5A2E" w:rsidP="0A647477" w:rsidRDefault="00F36443" w14:paraId="6FC4AABC" w14:textId="5A653551">
      <w:pPr>
        <w:pStyle w:val="TOC2"/>
        <w:rPr>
          <w:noProof/>
          <w:kern w:val="2"/>
          <w:lang w:val="en-US" w:eastAsia="ja-JP"/>
          <w14:ligatures w14:val="standardContextual"/>
        </w:rPr>
      </w:pPr>
    </w:p>
    <w:p w:rsidR="00E26105" w:rsidP="00E26105" w:rsidRDefault="00315A28" w14:paraId="373108B2" w14:textId="66D6E9C7">
      <w:r>
        <w:rPr>
          <w:rFonts w:cs="Arial" w:asciiTheme="majorHAnsi" w:hAnsiTheme="majorHAnsi"/>
          <w:caps/>
          <w:color w:val="000000"/>
          <w:sz w:val="16"/>
        </w:rPr>
        <w:fldChar w:fldCharType="end"/>
      </w:r>
    </w:p>
    <w:tbl>
      <w:tblPr>
        <w:tblStyle w:val="Skogforsk-kontaktinformation"/>
        <w:tblpPr w:leftFromText="142" w:rightFromText="142" w:tblpYSpec="bottom"/>
        <w:tblOverlap w:val="never"/>
        <w:tblW w:w="0" w:type="auto"/>
        <w:tblLayout w:type="fixed"/>
        <w:tblCellMar>
          <w:top w:w="113" w:type="dxa"/>
          <w:bottom w:w="113" w:type="dxa"/>
        </w:tblCellMar>
        <w:tblLook w:val="04A0" w:firstRow="1" w:lastRow="0" w:firstColumn="1" w:lastColumn="0" w:noHBand="0" w:noVBand="1"/>
        <w:tblCaption w:val="Kontaktinformation"/>
      </w:tblPr>
      <w:tblGrid>
        <w:gridCol w:w="7926"/>
      </w:tblGrid>
      <w:tr w:rsidR="00E26105" w:rsidTr="003F33E9" w14:paraId="186E2EF6" w14:textId="77777777">
        <w:tc>
          <w:tcPr>
            <w:tcW w:w="7926" w:type="dxa"/>
            <w:tcBorders>
              <w:bottom w:val="single" w:color="000000" w:themeColor="text1" w:sz="4" w:space="0"/>
            </w:tcBorders>
          </w:tcPr>
          <w:p w:rsidR="00E26105" w:rsidP="001C6EF4" w:rsidRDefault="00E26105" w14:paraId="6F27595F" w14:textId="77777777">
            <w:pPr>
              <w:spacing w:after="120"/>
              <w:jc w:val="center"/>
            </w:pPr>
            <w:r>
              <w:rPr>
                <w:noProof/>
              </w:rPr>
              <w:drawing>
                <wp:inline distT="0" distB="0" distL="0" distR="0" wp14:anchorId="1C5A0299" wp14:editId="4422585C">
                  <wp:extent cx="900000" cy="754348"/>
                  <wp:effectExtent l="0" t="0" r="0" b="8255"/>
                  <wp:docPr id="2" name="Picture 2" descr="Logoty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objekt 2" descr="Logotyp"/>
                          <pic:cNvPicPr/>
                        </pic:nvPicPr>
                        <pic:blipFill>
                          <a:blip r:embed="rId12"/>
                          <a:stretch>
                            <a:fillRect/>
                          </a:stretch>
                        </pic:blipFill>
                        <pic:spPr>
                          <a:xfrm>
                            <a:off x="0" y="0"/>
                            <a:ext cx="900000" cy="754348"/>
                          </a:xfrm>
                          <a:prstGeom prst="rect">
                            <a:avLst/>
                          </a:prstGeom>
                        </pic:spPr>
                      </pic:pic>
                    </a:graphicData>
                  </a:graphic>
                </wp:inline>
              </w:drawing>
            </w:r>
          </w:p>
          <w:p w:rsidRPr="005B2AD5" w:rsidR="00E601F6" w:rsidP="00E601F6" w:rsidRDefault="00E601F6" w14:paraId="539C8101" w14:textId="77777777">
            <w:pPr>
              <w:jc w:val="center"/>
              <w:rPr>
                <w:lang w:val="en-US"/>
              </w:rPr>
            </w:pPr>
            <w:r w:rsidRPr="005B2AD5">
              <w:rPr>
                <w:lang w:val="en-US"/>
              </w:rPr>
              <w:t>Uppsala Science Park, 751 83 Uppsala</w:t>
            </w:r>
          </w:p>
          <w:p w:rsidRPr="005B2AD5" w:rsidR="00E601F6" w:rsidP="00E601F6" w:rsidRDefault="00E601F6" w14:paraId="360DE7FE" w14:textId="77777777">
            <w:pPr>
              <w:jc w:val="center"/>
              <w:rPr>
                <w:lang w:val="en-US"/>
              </w:rPr>
            </w:pPr>
            <w:r w:rsidRPr="005B2AD5">
              <w:rPr>
                <w:lang w:val="en-US"/>
              </w:rPr>
              <w:t>skogforsk@skogforsk.se</w:t>
            </w:r>
          </w:p>
          <w:p w:rsidR="00E601F6" w:rsidP="001C6EF4" w:rsidRDefault="00E601F6" w14:paraId="4E89D2F0" w14:textId="77777777">
            <w:pPr>
              <w:spacing w:after="240"/>
              <w:jc w:val="center"/>
            </w:pPr>
            <w:r w:rsidRPr="00E601F6">
              <w:t>skogforsk.se</w:t>
            </w:r>
          </w:p>
        </w:tc>
      </w:tr>
      <w:tr w:rsidR="001C6EF4" w:rsidTr="003F33E9" w14:paraId="76193B86" w14:textId="77777777">
        <w:tc>
          <w:tcPr>
            <w:tcW w:w="7926" w:type="dxa"/>
            <w:tcBorders>
              <w:top w:val="single" w:color="000000" w:themeColor="text1" w:sz="4" w:space="0"/>
            </w:tcBorders>
          </w:tcPr>
          <w:p w:rsidRPr="00E601F6" w:rsidR="001C6EF4" w:rsidP="001C6EF4" w:rsidRDefault="001C6EF4" w14:paraId="560C4AD0" w14:textId="77777777">
            <w:pPr>
              <w:jc w:val="center"/>
            </w:pPr>
            <w:r w:rsidRPr="00E601F6">
              <w:t>Kvalitetsgranskning (Intern peer review) har genomförts</w:t>
            </w:r>
            <w:r w:rsidR="003B7A6C">
              <w:t xml:space="preserve"> xx</w:t>
            </w:r>
            <w:r w:rsidRPr="00E601F6">
              <w:t xml:space="preserve"> </w:t>
            </w:r>
            <w:r w:rsidR="003B7A6C">
              <w:t>månad</w:t>
            </w:r>
            <w:r w:rsidRPr="00E601F6">
              <w:t xml:space="preserve"> </w:t>
            </w:r>
            <w:r w:rsidR="003B7A6C">
              <w:t>xxxx</w:t>
            </w:r>
            <w:r w:rsidRPr="00E601F6">
              <w:t xml:space="preserve"> av</w:t>
            </w:r>
          </w:p>
          <w:p w:rsidRPr="00E601F6" w:rsidR="001C6EF4" w:rsidP="001C6EF4" w:rsidRDefault="003B7A6C" w14:paraId="309EF74A" w14:textId="77777777">
            <w:pPr>
              <w:jc w:val="center"/>
            </w:pPr>
            <w:r>
              <w:t>Xx xx</w:t>
            </w:r>
            <w:r w:rsidRPr="00E601F6" w:rsidR="001C6EF4">
              <w:t>,</w:t>
            </w:r>
            <w:r>
              <w:t xml:space="preserve"> titel</w:t>
            </w:r>
            <w:r w:rsidRPr="00E601F6" w:rsidR="001C6EF4">
              <w:t xml:space="preserve">. Därefter har Magnus Thor, Forskningschef, </w:t>
            </w:r>
          </w:p>
          <w:p w:rsidR="00465796" w:rsidP="00465796" w:rsidRDefault="001C6EF4" w14:paraId="5D8190AC" w14:textId="77777777">
            <w:pPr>
              <w:jc w:val="center"/>
            </w:pPr>
            <w:r w:rsidRPr="00E601F6">
              <w:t xml:space="preserve">granskat och godkänt publikationen för publicering </w:t>
            </w:r>
            <w:r w:rsidR="003B7A6C">
              <w:t>xx</w:t>
            </w:r>
            <w:r w:rsidRPr="00E601F6">
              <w:t xml:space="preserve"> </w:t>
            </w:r>
            <w:r w:rsidR="003B7A6C">
              <w:t>månad</w:t>
            </w:r>
            <w:r w:rsidRPr="00E601F6">
              <w:t xml:space="preserve"> </w:t>
            </w:r>
            <w:r w:rsidR="003B7A6C">
              <w:t>xxxx</w:t>
            </w:r>
            <w:r w:rsidRPr="00E601F6">
              <w:t xml:space="preserve">. </w:t>
            </w:r>
          </w:p>
          <w:p w:rsidRPr="00E601F6" w:rsidR="00465796" w:rsidP="00465796" w:rsidRDefault="00465796" w14:paraId="4E97F891" w14:textId="77777777">
            <w:pPr>
              <w:jc w:val="center"/>
            </w:pPr>
          </w:p>
          <w:p w:rsidRPr="00E601F6" w:rsidR="001C6EF4" w:rsidP="001C6EF4" w:rsidRDefault="001C6EF4" w14:paraId="3727A399" w14:textId="77777777">
            <w:pPr>
              <w:jc w:val="center"/>
            </w:pPr>
            <w:r w:rsidRPr="00E601F6">
              <w:t>Redaktör: Anna Franck, anna@annafranck.se</w:t>
            </w:r>
          </w:p>
          <w:p w:rsidRPr="001C6EF4" w:rsidR="001C6EF4" w:rsidP="001C6EF4" w:rsidRDefault="001C6EF4" w14:paraId="06BC0505" w14:textId="77777777">
            <w:pPr>
              <w:jc w:val="center"/>
              <w:rPr>
                <w:noProof/>
              </w:rPr>
            </w:pPr>
            <w:r w:rsidRPr="00465796">
              <w:rPr>
                <w:b/>
                <w:bCs/>
                <w:color w:val="58A618" w:themeColor="accent1"/>
              </w:rPr>
              <w:t>©Skogforsk 2021</w:t>
            </w:r>
            <w:r w:rsidRPr="00E601F6">
              <w:t xml:space="preserve">     ISSN 1404-305X</w:t>
            </w:r>
          </w:p>
        </w:tc>
      </w:tr>
    </w:tbl>
    <w:p w:rsidR="00E26105" w:rsidP="00E26105" w:rsidRDefault="00E26105" w14:paraId="410D720D" w14:textId="77777777"/>
    <w:p w:rsidR="003B3981" w:rsidRDefault="003B3981" w14:paraId="3BDD25A1" w14:textId="77777777">
      <w:pPr>
        <w:rPr>
          <w:rFonts w:cs="Arial" w:asciiTheme="majorHAnsi" w:hAnsiTheme="majorHAnsi"/>
          <w:sz w:val="44"/>
        </w:rPr>
      </w:pPr>
      <w:r>
        <w:br w:type="page"/>
      </w:r>
    </w:p>
    <w:p w:rsidRPr="008F6F36" w:rsidR="0008317E" w:rsidP="0008317E" w:rsidRDefault="001B4F15" w14:paraId="2DF96137" w14:textId="2AF98AD2">
      <w:pPr>
        <w:pStyle w:val="Heading1"/>
        <w:rPr>
          <w:lang w:val="en-US"/>
        </w:rPr>
      </w:pPr>
      <w:bookmarkStart w:name="_Toc161814630" w:id="298"/>
      <w:r w:rsidRPr="78585FC8">
        <w:rPr>
          <w:lang w:val="en-US"/>
        </w:rPr>
        <w:lastRenderedPageBreak/>
        <w:t>For</w:t>
      </w:r>
      <w:r w:rsidRPr="78585FC8" w:rsidR="66503394">
        <w:rPr>
          <w:lang w:val="en-US"/>
        </w:rPr>
        <w:t>e</w:t>
      </w:r>
      <w:r w:rsidRPr="78585FC8">
        <w:rPr>
          <w:lang w:val="en-US"/>
        </w:rPr>
        <w:t>word</w:t>
      </w:r>
      <w:bookmarkEnd w:id="298"/>
    </w:p>
    <w:p w:rsidRPr="00F56369" w:rsidR="001B4F15" w:rsidP="001B4F15" w:rsidRDefault="001B4F15" w14:paraId="75DF3E35" w14:textId="63EC259D">
      <w:pPr>
        <w:rPr>
          <w:lang w:val="en-GB"/>
        </w:rPr>
      </w:pPr>
      <w:r w:rsidRPr="1BBEA4C4">
        <w:rPr>
          <w:lang w:val="en-GB"/>
        </w:rPr>
        <w:t xml:space="preserve">This report presents the results of a study whose main objective is to evaluate the feasibility of an airborne system for thinning in </w:t>
      </w:r>
      <w:r w:rsidRPr="1BBEA4C4" w:rsidR="67038552">
        <w:rPr>
          <w:lang w:val="en-GB"/>
        </w:rPr>
        <w:t xml:space="preserve">Fennoscandian </w:t>
      </w:r>
      <w:r w:rsidRPr="1BBEA4C4">
        <w:rPr>
          <w:lang w:val="en-GB"/>
        </w:rPr>
        <w:t>forests, conducted through</w:t>
      </w:r>
      <w:r w:rsidRPr="1BBEA4C4" w:rsidR="74C5F13C">
        <w:rPr>
          <w:lang w:val="en-GB"/>
        </w:rPr>
        <w:t xml:space="preserve"> </w:t>
      </w:r>
      <w:r w:rsidRPr="1BBEA4C4" w:rsidR="5E487276">
        <w:rPr>
          <w:lang w:val="en-GB"/>
        </w:rPr>
        <w:t xml:space="preserve">a </w:t>
      </w:r>
      <w:r w:rsidRPr="1BBEA4C4">
        <w:rPr>
          <w:lang w:val="en-GB"/>
        </w:rPr>
        <w:t>desk stud</w:t>
      </w:r>
      <w:r w:rsidRPr="1BBEA4C4" w:rsidR="12114952">
        <w:rPr>
          <w:lang w:val="en-GB"/>
        </w:rPr>
        <w:t>y</w:t>
      </w:r>
      <w:r w:rsidRPr="1BBEA4C4">
        <w:rPr>
          <w:lang w:val="en-GB"/>
        </w:rPr>
        <w:t>. The system is based on unmanned aerial vehicles, drones. The evaluation is conducted from technical, environmental, and silvicultural perspectives.</w:t>
      </w:r>
    </w:p>
    <w:p w:rsidRPr="00F56369" w:rsidR="001B4F15" w:rsidP="001B4F15" w:rsidRDefault="001B4F15" w14:paraId="10625D46" w14:textId="7A37934A">
      <w:pPr>
        <w:rPr>
          <w:lang w:val="en-GB"/>
        </w:rPr>
      </w:pPr>
      <w:r w:rsidRPr="78585FC8">
        <w:rPr>
          <w:lang w:val="en-GB"/>
        </w:rPr>
        <w:t xml:space="preserve">The study is part of the ongoing work at Air Forestry AB to develop a drone-based system for forest thinning. It is important to emphasize that the study assesses the general </w:t>
      </w:r>
      <w:r w:rsidRPr="78585FC8" w:rsidR="3D567D70">
        <w:rPr>
          <w:lang w:val="en-GB"/>
        </w:rPr>
        <w:t>usefulness</w:t>
      </w:r>
      <w:r w:rsidRPr="78585FC8">
        <w:rPr>
          <w:lang w:val="en-GB"/>
        </w:rPr>
        <w:t xml:space="preserve"> of drones for thinning</w:t>
      </w:r>
      <w:r w:rsidRPr="78585FC8" w:rsidR="6589EEF5">
        <w:rPr>
          <w:lang w:val="en-GB"/>
        </w:rPr>
        <w:t>. It</w:t>
      </w:r>
      <w:r w:rsidRPr="78585FC8">
        <w:rPr>
          <w:lang w:val="en-GB"/>
        </w:rPr>
        <w:t xml:space="preserve"> is not an evaluation of the Air Forestry system currently under development.</w:t>
      </w:r>
    </w:p>
    <w:p w:rsidRPr="00F56369" w:rsidR="001B4F15" w:rsidP="001B4F15" w:rsidRDefault="001B4F15" w14:paraId="28A0F26A" w14:textId="77777777">
      <w:pPr>
        <w:rPr>
          <w:lang w:val="en-GB"/>
        </w:rPr>
      </w:pPr>
      <w:r w:rsidRPr="78585FC8">
        <w:rPr>
          <w:lang w:val="en-GB"/>
        </w:rPr>
        <w:t>The funding for this study has been provided by Vinnova. This report aims to illuminate the technical, environmental, and silvicultural aspects of using drones in thinning operations. By deepening our understanding of these factors, we can contribute to shaping future strategies for sustainable forestry and technological innovation within the forestry industry.</w:t>
      </w:r>
    </w:p>
    <w:p w:rsidR="001B4F15" w:rsidP="001B4F15" w:rsidRDefault="001B4F15" w14:paraId="418097E3" w14:textId="77777777">
      <w:pPr>
        <w:rPr>
          <w:lang w:val="en-GB"/>
        </w:rPr>
      </w:pPr>
      <w:r w:rsidRPr="2F066FD7">
        <w:rPr>
          <w:lang w:val="en-GB"/>
        </w:rPr>
        <w:t>We would like to express our gratitude to Vinnova for their support and the opportunity to conduct this study. We hope that the results of this evaluation will contribute to the ongoing dialogue on the use of drone technology in the forestry sector and open doors for further research and development in the field.</w:t>
      </w:r>
    </w:p>
    <w:p w:rsidRPr="00F56369" w:rsidR="00C770B3" w:rsidP="001B4F15" w:rsidRDefault="00C770B3" w14:paraId="6433B42E" w14:textId="43169531">
      <w:pPr>
        <w:rPr>
          <w:lang w:val="en-GB"/>
        </w:rPr>
      </w:pPr>
      <w:r w:rsidRPr="0A647477" w:rsidR="00C770B3">
        <w:rPr>
          <w:lang w:val="en-GB"/>
        </w:rPr>
        <w:t>Readers will note that the document that forestry</w:t>
      </w:r>
      <w:r w:rsidRPr="0A647477" w:rsidR="31124E20">
        <w:rPr>
          <w:lang w:val="en-GB"/>
        </w:rPr>
        <w:t>-</w:t>
      </w:r>
      <w:r w:rsidRPr="0A647477" w:rsidR="00C770B3">
        <w:rPr>
          <w:lang w:val="en-GB"/>
        </w:rPr>
        <w:t>related terminology is in no short supply in the document. A glossary to help readers understand the text is found in the Appendix</w:t>
      </w:r>
      <w:r w:rsidRPr="0A647477" w:rsidR="009D2FB1">
        <w:rPr>
          <w:lang w:val="en-GB"/>
        </w:rPr>
        <w:t>.</w:t>
      </w:r>
    </w:p>
    <w:p w:rsidRPr="00CE32E6" w:rsidR="00954F5D" w:rsidP="78585FC8" w:rsidRDefault="00954F5D" w14:paraId="2370FE97" w14:textId="6A0EB605">
      <w:pPr>
        <w:rPr>
          <w:lang w:val="en-US"/>
        </w:rPr>
      </w:pPr>
      <w:r w:rsidRPr="78585FC8">
        <w:rPr>
          <w:lang w:val="en-US"/>
        </w:rPr>
        <w:br w:type="page"/>
      </w:r>
    </w:p>
    <w:p w:rsidRPr="00954F5D" w:rsidR="00954F5D" w:rsidP="00954F5D" w:rsidRDefault="77769718" w14:paraId="40E3A8DE" w14:textId="77777777">
      <w:pPr>
        <w:pStyle w:val="Heading1"/>
        <w:rPr>
          <w:lang w:val="en-US"/>
        </w:rPr>
      </w:pPr>
      <w:bookmarkStart w:name="_Toc161814631" w:id="299"/>
      <w:r w:rsidRPr="678F1675">
        <w:rPr>
          <w:lang w:val="en-US"/>
        </w:rPr>
        <w:lastRenderedPageBreak/>
        <w:t>Summary</w:t>
      </w:r>
      <w:bookmarkEnd w:id="299"/>
    </w:p>
    <w:p w:rsidRPr="00641EC8" w:rsidR="1646316E" w:rsidP="678F1675" w:rsidRDefault="0084DB71" w14:paraId="4F15D5AC" w14:textId="64E2AEDA">
      <w:pPr>
        <w:spacing w:after="160" w:line="259" w:lineRule="auto"/>
        <w:rPr>
          <w:rFonts w:eastAsia="Calibri" w:cs="Calibri"/>
          <w:color w:val="000000" w:themeColor="text1"/>
          <w:lang w:val="en-GB"/>
        </w:rPr>
      </w:pPr>
      <w:r w:rsidRPr="6D5D5E85">
        <w:rPr>
          <w:rFonts w:eastAsia="Calibri" w:cs="Calibri"/>
          <w:color w:val="000000" w:themeColor="text1"/>
          <w:lang w:val="en-GB"/>
        </w:rPr>
        <w:t>The objective of the present study is to, by means of a desk study, evaluate the usefulness/potential of an airborne system in thinning operations in forests of Fennoscandia. The system is based on unmanned aerial vehicles (hence referred to as drones). The potential is evaluated from a technical, environmental and a silvicultural standpoint.</w:t>
      </w:r>
      <w:r w:rsidRPr="6D5D5E85" w:rsidR="77D9CCE3">
        <w:rPr>
          <w:rFonts w:eastAsia="Calibri" w:cs="Calibri"/>
          <w:color w:val="000000" w:themeColor="text1"/>
          <w:lang w:val="en-GB"/>
        </w:rPr>
        <w:t xml:space="preserve"> </w:t>
      </w:r>
      <w:r w:rsidRPr="6D5D5E85">
        <w:rPr>
          <w:rFonts w:eastAsia="Calibri" w:cs="Calibri"/>
          <w:color w:val="000000" w:themeColor="text1"/>
          <w:lang w:val="en-GB"/>
        </w:rPr>
        <w:t>Thinning is a common silvicultural treatment in Sweden. The first thinning is typically done when a stand has a dominant height of 10</w:t>
      </w:r>
      <w:r w:rsidRPr="6D5D5E85" w:rsidR="7E7110BA">
        <w:rPr>
          <w:rFonts w:eastAsia="Calibri" w:cs="Calibri"/>
          <w:color w:val="000000" w:themeColor="text1"/>
          <w:lang w:val="en-GB"/>
        </w:rPr>
        <w:t>-</w:t>
      </w:r>
      <w:r w:rsidRPr="6D5D5E85">
        <w:rPr>
          <w:rFonts w:eastAsia="Calibri" w:cs="Calibri"/>
          <w:color w:val="000000" w:themeColor="text1"/>
          <w:lang w:val="en-GB"/>
        </w:rPr>
        <w:t>15 metres. There are different forms or methods of thinning. Thinning from below</w:t>
      </w:r>
      <w:r w:rsidRPr="6D5D5E85" w:rsidR="0D1F9FCE">
        <w:rPr>
          <w:rFonts w:eastAsia="Calibri" w:cs="Calibri"/>
          <w:color w:val="000000" w:themeColor="text1"/>
          <w:lang w:val="en-GB"/>
        </w:rPr>
        <w:t xml:space="preserve"> where smaller trees are removed, uniform thinning wh</w:t>
      </w:r>
      <w:r w:rsidRPr="6D5D5E85" w:rsidR="433A243A">
        <w:rPr>
          <w:rFonts w:eastAsia="Calibri" w:cs="Calibri"/>
          <w:color w:val="000000" w:themeColor="text1"/>
          <w:lang w:val="en-GB"/>
        </w:rPr>
        <w:t>ere trees from all crown classes are removed, and thinning from above where larger trees are removed.</w:t>
      </w:r>
      <w:r w:rsidRPr="6D5D5E85" w:rsidR="2C71E755">
        <w:rPr>
          <w:rFonts w:eastAsia="Calibri" w:cs="Calibri"/>
          <w:color w:val="000000" w:themeColor="text1"/>
          <w:lang w:val="en-GB"/>
        </w:rPr>
        <w:t xml:space="preserve"> </w:t>
      </w:r>
      <w:r w:rsidRPr="6D5D5E85" w:rsidR="25349356">
        <w:rPr>
          <w:rFonts w:eastAsia="Calibri" w:cs="Calibri"/>
          <w:color w:val="000000" w:themeColor="text1"/>
          <w:lang w:val="en-GB"/>
        </w:rPr>
        <w:t>Some 300</w:t>
      </w:r>
      <w:r w:rsidRPr="6D5D5E85" w:rsidR="655A33AB">
        <w:rPr>
          <w:rFonts w:eastAsia="Calibri" w:cs="Calibri"/>
          <w:color w:val="000000" w:themeColor="text1"/>
          <w:lang w:val="en-GB"/>
        </w:rPr>
        <w:t xml:space="preserve"> 000</w:t>
      </w:r>
      <w:r w:rsidRPr="6D5D5E85" w:rsidR="25349356">
        <w:rPr>
          <w:rFonts w:eastAsia="Calibri" w:cs="Calibri"/>
          <w:color w:val="000000" w:themeColor="text1"/>
          <w:lang w:val="en-GB"/>
        </w:rPr>
        <w:t xml:space="preserve">-350 000 ha are thinned every year, and </w:t>
      </w:r>
      <w:r w:rsidRPr="6D5D5E85" w:rsidR="001119DF">
        <w:rPr>
          <w:rFonts w:eastAsia="Calibri" w:cs="Calibri"/>
          <w:color w:val="000000" w:themeColor="text1"/>
          <w:lang w:val="en-GB"/>
        </w:rPr>
        <w:t>round</w:t>
      </w:r>
      <w:r w:rsidRPr="6D5D5E85" w:rsidR="25349356">
        <w:rPr>
          <w:rFonts w:eastAsia="Calibri" w:cs="Calibri"/>
          <w:color w:val="000000" w:themeColor="text1"/>
          <w:lang w:val="en-GB"/>
        </w:rPr>
        <w:t>wood from thinnings make</w:t>
      </w:r>
      <w:r w:rsidRPr="6D5D5E85" w:rsidR="6B163D03">
        <w:rPr>
          <w:rFonts w:eastAsia="Calibri" w:cs="Calibri"/>
          <w:color w:val="000000" w:themeColor="text1"/>
          <w:lang w:val="en-GB"/>
        </w:rPr>
        <w:t>s</w:t>
      </w:r>
      <w:r w:rsidRPr="6D5D5E85" w:rsidR="25349356">
        <w:rPr>
          <w:rFonts w:eastAsia="Calibri" w:cs="Calibri"/>
          <w:color w:val="000000" w:themeColor="text1"/>
          <w:lang w:val="en-GB"/>
        </w:rPr>
        <w:t xml:space="preserve"> up </w:t>
      </w:r>
      <w:r w:rsidRPr="6D5D5E85" w:rsidR="504EA381">
        <w:rPr>
          <w:rFonts w:eastAsia="Calibri" w:cs="Calibri"/>
          <w:color w:val="000000" w:themeColor="text1"/>
          <w:lang w:val="en-GB"/>
        </w:rPr>
        <w:t xml:space="preserve">some </w:t>
      </w:r>
      <w:r w:rsidRPr="6D5D5E85" w:rsidR="3B85C9A1">
        <w:rPr>
          <w:rFonts w:eastAsia="Calibri" w:cs="Calibri"/>
          <w:color w:val="000000" w:themeColor="text1"/>
          <w:lang w:val="en-GB"/>
        </w:rPr>
        <w:t>20-25</w:t>
      </w:r>
      <w:r w:rsidRPr="6D5D5E85" w:rsidR="504EA381">
        <w:rPr>
          <w:rFonts w:eastAsia="Calibri" w:cs="Calibri"/>
          <w:color w:val="000000" w:themeColor="text1"/>
          <w:lang w:val="en-GB"/>
        </w:rPr>
        <w:t xml:space="preserve"> percent of the annual </w:t>
      </w:r>
      <w:r w:rsidRPr="6D5D5E85" w:rsidR="138AFF38">
        <w:rPr>
          <w:rFonts w:eastAsia="Calibri" w:cs="Calibri"/>
          <w:color w:val="000000" w:themeColor="text1"/>
          <w:lang w:val="en-GB"/>
        </w:rPr>
        <w:t>roundwood harvest</w:t>
      </w:r>
      <w:r w:rsidRPr="6D5D5E85" w:rsidR="504EA381">
        <w:rPr>
          <w:rFonts w:eastAsia="Calibri" w:cs="Calibri"/>
          <w:color w:val="000000" w:themeColor="text1"/>
          <w:lang w:val="en-GB"/>
        </w:rPr>
        <w:t xml:space="preserve">. </w:t>
      </w:r>
      <w:r w:rsidRPr="6D5D5E85" w:rsidR="4B295BC1">
        <w:rPr>
          <w:rFonts w:eastAsia="Calibri" w:cs="Calibri"/>
          <w:color w:val="000000" w:themeColor="text1"/>
          <w:lang w:val="en-GB"/>
        </w:rPr>
        <w:t>Issues of concern in connection to thinning include:</w:t>
      </w:r>
    </w:p>
    <w:p w:rsidRPr="00641EC8" w:rsidR="1646316E" w:rsidP="40E69D11" w:rsidRDefault="4B295BC1" w14:paraId="7C2C1BE7" w14:textId="6A968A3A">
      <w:pPr>
        <w:pStyle w:val="ListParagraph"/>
        <w:numPr>
          <w:ilvl w:val="0"/>
          <w:numId w:val="16"/>
        </w:numPr>
        <w:rPr>
          <w:rFonts w:eastAsia="Calibri" w:cs="Calibri"/>
          <w:color w:val="000000" w:themeColor="text1"/>
          <w:sz w:val="20"/>
          <w:szCs w:val="20"/>
          <w:lang w:val="en-GB"/>
        </w:rPr>
      </w:pPr>
      <w:r w:rsidRPr="00641EC8">
        <w:rPr>
          <w:rFonts w:eastAsia="Calibri" w:cs="Calibri"/>
          <w:color w:val="000000" w:themeColor="text1"/>
          <w:sz w:val="20"/>
          <w:szCs w:val="20"/>
          <w:lang w:val="en-GB"/>
        </w:rPr>
        <w:t>Thinnings tend to be done too late in the rotation</w:t>
      </w:r>
      <w:r w:rsidRPr="00641EC8" w:rsidR="11A18ED9">
        <w:rPr>
          <w:rFonts w:eastAsia="Calibri" w:cs="Calibri"/>
          <w:color w:val="000000" w:themeColor="text1"/>
          <w:sz w:val="20"/>
          <w:szCs w:val="20"/>
          <w:lang w:val="en-GB"/>
        </w:rPr>
        <w:t>, resulting in growth losses</w:t>
      </w:r>
    </w:p>
    <w:p w:rsidRPr="00641EC8" w:rsidR="1646316E" w:rsidP="40E69D11" w:rsidRDefault="4B295BC1" w14:paraId="04C71DA5" w14:textId="14CA9C5A">
      <w:pPr>
        <w:pStyle w:val="ListParagraph"/>
        <w:numPr>
          <w:ilvl w:val="0"/>
          <w:numId w:val="16"/>
        </w:numPr>
        <w:rPr>
          <w:rFonts w:eastAsia="Calibri" w:cs="Calibri"/>
          <w:color w:val="000000" w:themeColor="text1"/>
          <w:sz w:val="20"/>
          <w:szCs w:val="20"/>
          <w:lang w:val="en-GB"/>
        </w:rPr>
      </w:pPr>
      <w:r w:rsidRPr="00641EC8">
        <w:rPr>
          <w:rFonts w:eastAsia="Calibri" w:cs="Calibri"/>
          <w:color w:val="000000" w:themeColor="text1"/>
          <w:sz w:val="20"/>
          <w:szCs w:val="20"/>
          <w:lang w:val="en-GB"/>
        </w:rPr>
        <w:t>Future stand development is too often impeded by neglect of pre-commercial thinning, making thinning difficult</w:t>
      </w:r>
    </w:p>
    <w:p w:rsidRPr="00641EC8" w:rsidR="1646316E" w:rsidP="40E69D11" w:rsidRDefault="4B295BC1" w14:paraId="15E6E3F0" w14:textId="23C1FA59">
      <w:pPr>
        <w:pStyle w:val="ListParagraph"/>
        <w:numPr>
          <w:ilvl w:val="0"/>
          <w:numId w:val="16"/>
        </w:numPr>
        <w:rPr>
          <w:rFonts w:eastAsia="Calibri" w:cs="Calibri"/>
          <w:color w:val="000000" w:themeColor="text1"/>
          <w:sz w:val="20"/>
          <w:szCs w:val="20"/>
          <w:lang w:val="en-GB"/>
        </w:rPr>
      </w:pPr>
      <w:r w:rsidRPr="00641EC8">
        <w:rPr>
          <w:rFonts w:eastAsia="Calibri" w:cs="Calibri"/>
          <w:color w:val="000000" w:themeColor="text1"/>
          <w:sz w:val="20"/>
          <w:szCs w:val="20"/>
          <w:lang w:val="en-GB"/>
        </w:rPr>
        <w:t>Spread of root rot in connection to thinning</w:t>
      </w:r>
      <w:r w:rsidRPr="00641EC8" w:rsidR="75BEAFB7">
        <w:rPr>
          <w:rFonts w:eastAsia="Calibri" w:cs="Calibri"/>
          <w:color w:val="000000" w:themeColor="text1"/>
          <w:sz w:val="20"/>
          <w:szCs w:val="20"/>
          <w:lang w:val="en-GB"/>
        </w:rPr>
        <w:t xml:space="preserve"> due to mechanical damage from tires on roots</w:t>
      </w:r>
      <w:r w:rsidRPr="00641EC8" w:rsidR="144DE631">
        <w:rPr>
          <w:rFonts w:eastAsia="Calibri" w:cs="Calibri"/>
          <w:color w:val="000000" w:themeColor="text1"/>
          <w:sz w:val="20"/>
          <w:szCs w:val="20"/>
          <w:lang w:val="en-GB"/>
        </w:rPr>
        <w:t xml:space="preserve"> and</w:t>
      </w:r>
      <w:r w:rsidRPr="00641EC8" w:rsidR="13C9B40F">
        <w:rPr>
          <w:rFonts w:eastAsia="Calibri" w:cs="Calibri"/>
          <w:color w:val="000000" w:themeColor="text1"/>
          <w:sz w:val="20"/>
          <w:szCs w:val="20"/>
          <w:lang w:val="en-GB"/>
        </w:rPr>
        <w:t xml:space="preserve"> logging damage to stems</w:t>
      </w:r>
    </w:p>
    <w:p w:rsidRPr="00641EC8" w:rsidR="1646316E" w:rsidP="40E69D11" w:rsidRDefault="4B295BC1" w14:paraId="20EC5F29" w14:textId="5D4CDF40">
      <w:pPr>
        <w:pStyle w:val="ListParagraph"/>
        <w:numPr>
          <w:ilvl w:val="0"/>
          <w:numId w:val="16"/>
        </w:numPr>
        <w:rPr>
          <w:rFonts w:eastAsia="Calibri" w:cs="Calibri"/>
          <w:color w:val="000000" w:themeColor="text1"/>
          <w:sz w:val="20"/>
          <w:szCs w:val="20"/>
          <w:lang w:val="en-GB"/>
        </w:rPr>
      </w:pPr>
      <w:r w:rsidRPr="00641EC8">
        <w:rPr>
          <w:rFonts w:eastAsia="Calibri" w:cs="Calibri"/>
          <w:color w:val="000000" w:themeColor="text1"/>
          <w:sz w:val="20"/>
          <w:szCs w:val="20"/>
          <w:lang w:val="en-GB"/>
        </w:rPr>
        <w:t>Logging damage and ground damage</w:t>
      </w:r>
      <w:r w:rsidRPr="00641EC8" w:rsidR="7C8DC812">
        <w:rPr>
          <w:rFonts w:eastAsia="Calibri" w:cs="Calibri"/>
          <w:color w:val="000000" w:themeColor="text1"/>
          <w:sz w:val="20"/>
          <w:szCs w:val="20"/>
          <w:lang w:val="en-GB"/>
        </w:rPr>
        <w:t xml:space="preserve"> by heavy machinery</w:t>
      </w:r>
    </w:p>
    <w:p w:rsidR="1646316E" w:rsidP="678F1675" w:rsidRDefault="3F0C07DB" w14:paraId="0E164F89" w14:textId="0F60861B">
      <w:pPr>
        <w:rPr>
          <w:lang w:val="en-US"/>
        </w:rPr>
      </w:pPr>
      <w:r w:rsidRPr="6F8555C4">
        <w:rPr>
          <w:lang w:val="en-US"/>
        </w:rPr>
        <w:t xml:space="preserve">An obvious benefit </w:t>
      </w:r>
      <w:r w:rsidRPr="6F8555C4" w:rsidR="44F48D0E">
        <w:rPr>
          <w:lang w:val="en-US"/>
        </w:rPr>
        <w:t>f</w:t>
      </w:r>
      <w:r w:rsidRPr="6F8555C4">
        <w:rPr>
          <w:lang w:val="en-US"/>
        </w:rPr>
        <w:t xml:space="preserve">rom an air-based thinning system is that </w:t>
      </w:r>
      <w:r w:rsidRPr="6F8555C4" w:rsidR="4A53CE9B">
        <w:rPr>
          <w:lang w:val="en-US"/>
        </w:rPr>
        <w:t xml:space="preserve">no strip roads </w:t>
      </w:r>
      <w:r w:rsidRPr="6F8555C4" w:rsidR="00641EC8">
        <w:rPr>
          <w:lang w:val="en-US"/>
        </w:rPr>
        <w:t xml:space="preserve">are </w:t>
      </w:r>
      <w:r w:rsidRPr="6F8555C4" w:rsidR="4A53CE9B">
        <w:rPr>
          <w:lang w:val="en-US"/>
        </w:rPr>
        <w:t>needed</w:t>
      </w:r>
      <w:r w:rsidRPr="6F8555C4" w:rsidR="04853CAE">
        <w:rPr>
          <w:lang w:val="en-US"/>
        </w:rPr>
        <w:t>. Strip roads tend to cover around 18 per cent of stands thinned</w:t>
      </w:r>
      <w:r w:rsidRPr="6F8555C4" w:rsidR="2446FFA7">
        <w:rPr>
          <w:lang w:val="en-US"/>
        </w:rPr>
        <w:t>, an area cleared with associated production losses</w:t>
      </w:r>
      <w:r w:rsidRPr="6F8555C4" w:rsidR="04853CAE">
        <w:rPr>
          <w:lang w:val="en-US"/>
        </w:rPr>
        <w:t xml:space="preserve">. </w:t>
      </w:r>
      <w:r w:rsidRPr="6F8555C4" w:rsidR="4820BBB3">
        <w:rPr>
          <w:lang w:val="en-US"/>
        </w:rPr>
        <w:t xml:space="preserve">Studies indicate a production loss of 5-10 </w:t>
      </w:r>
      <w:r w:rsidRPr="6F8555C4" w:rsidR="16B7CBF4">
        <w:rPr>
          <w:lang w:val="en-US"/>
        </w:rPr>
        <w:t xml:space="preserve">per cent </w:t>
      </w:r>
      <w:r w:rsidRPr="6F8555C4" w:rsidR="4820BBB3">
        <w:rPr>
          <w:lang w:val="en-US"/>
        </w:rPr>
        <w:t>during a period of 15 to 20 years.</w:t>
      </w:r>
      <w:r w:rsidRPr="6F8555C4" w:rsidR="76D0E99F">
        <w:rPr>
          <w:lang w:val="en-US"/>
        </w:rPr>
        <w:t xml:space="preserve"> </w:t>
      </w:r>
      <w:r w:rsidRPr="6F8555C4" w:rsidR="4D6AF707">
        <w:rPr>
          <w:lang w:val="en-US"/>
        </w:rPr>
        <w:t xml:space="preserve">Many trees </w:t>
      </w:r>
      <w:r w:rsidRPr="6F8555C4" w:rsidR="6E9CB690">
        <w:rPr>
          <w:lang w:val="en-US"/>
        </w:rPr>
        <w:t>harvested in first thin</w:t>
      </w:r>
      <w:r w:rsidRPr="6F8555C4" w:rsidR="1E53D615">
        <w:rPr>
          <w:lang w:val="en-US"/>
        </w:rPr>
        <w:t>n</w:t>
      </w:r>
      <w:r w:rsidRPr="6F8555C4" w:rsidR="6E9CB690">
        <w:rPr>
          <w:lang w:val="en-US"/>
        </w:rPr>
        <w:t xml:space="preserve">ing are mandatory trees, i.e. strip road trees, </w:t>
      </w:r>
      <w:r w:rsidRPr="6F8555C4" w:rsidR="7E6B1AF0">
        <w:rPr>
          <w:lang w:val="en-US"/>
        </w:rPr>
        <w:t>suppressed and/or damaged trees</w:t>
      </w:r>
      <w:r w:rsidRPr="6F8555C4" w:rsidR="6E9CB690">
        <w:rPr>
          <w:lang w:val="en-US"/>
        </w:rPr>
        <w:t xml:space="preserve">. Thinning </w:t>
      </w:r>
      <w:r w:rsidRPr="6F8555C4" w:rsidR="6B550782">
        <w:rPr>
          <w:lang w:val="en-US"/>
        </w:rPr>
        <w:t xml:space="preserve">done </w:t>
      </w:r>
      <w:r w:rsidRPr="6F8555C4" w:rsidR="6E9CB690">
        <w:rPr>
          <w:lang w:val="en-US"/>
        </w:rPr>
        <w:t xml:space="preserve">using an </w:t>
      </w:r>
      <w:r w:rsidRPr="6F8555C4" w:rsidR="5CE02052">
        <w:rPr>
          <w:lang w:val="en-US"/>
        </w:rPr>
        <w:t>airborne system can be more selective</w:t>
      </w:r>
      <w:r w:rsidRPr="6F8555C4" w:rsidR="7D94DE17">
        <w:rPr>
          <w:lang w:val="en-US"/>
        </w:rPr>
        <w:t>, but broadleaves, big and deformed trees may pose problems</w:t>
      </w:r>
      <w:r w:rsidRPr="6F8555C4" w:rsidR="00EB0B18">
        <w:rPr>
          <w:lang w:val="en-US"/>
        </w:rPr>
        <w:t xml:space="preserve"> due to </w:t>
      </w:r>
      <w:r w:rsidRPr="6F8555C4" w:rsidR="082B986C">
        <w:rPr>
          <w:lang w:val="en-US"/>
        </w:rPr>
        <w:t xml:space="preserve">inherent limitations of </w:t>
      </w:r>
      <w:r w:rsidRPr="6F8555C4" w:rsidR="00EB0B18">
        <w:rPr>
          <w:lang w:val="en-US"/>
        </w:rPr>
        <w:t xml:space="preserve">airborne systems </w:t>
      </w:r>
      <w:r w:rsidRPr="6F8555C4" w:rsidR="35A6529B">
        <w:rPr>
          <w:lang w:val="en-US"/>
        </w:rPr>
        <w:t>with harvester heads.</w:t>
      </w:r>
    </w:p>
    <w:p w:rsidR="2E8AF570" w:rsidP="69BCC960" w:rsidRDefault="40378368" w14:paraId="767128CF" w14:textId="17C07F81">
      <w:pPr>
        <w:rPr>
          <w:color w:val="FF0000"/>
        </w:rPr>
      </w:pPr>
      <w:r w:rsidRPr="35BC8B0D">
        <w:rPr>
          <w:lang w:val="en-US"/>
        </w:rPr>
        <w:t>Nurse crops</w:t>
      </w:r>
      <w:r w:rsidRPr="35BC8B0D" w:rsidR="1F37E8B9">
        <w:rPr>
          <w:lang w:val="en-US"/>
        </w:rPr>
        <w:t>,</w:t>
      </w:r>
      <w:r w:rsidRPr="35BC8B0D" w:rsidR="73E4B6F9">
        <w:rPr>
          <w:color w:val="1B1B1B"/>
          <w:lang w:val="en-US"/>
        </w:rPr>
        <w:t xml:space="preserve"> a crop of trees or shrubs that foster the development of another tree species by protecting the second species,</w:t>
      </w:r>
      <w:r w:rsidRPr="35BC8B0D">
        <w:rPr>
          <w:lang w:val="en-US"/>
        </w:rPr>
        <w:t xml:space="preserve"> could see an increased use if airborne system become an option</w:t>
      </w:r>
      <w:r w:rsidRPr="35BC8B0D" w:rsidR="148BDCCD">
        <w:rPr>
          <w:lang w:val="en-US"/>
        </w:rPr>
        <w:t xml:space="preserve">. Nurse crops offer frost protection to seedlings, </w:t>
      </w:r>
      <w:r w:rsidRPr="35BC8B0D" w:rsidR="0CC36B7D">
        <w:rPr>
          <w:lang w:val="en-US"/>
        </w:rPr>
        <w:t xml:space="preserve">control of groundwater, </w:t>
      </w:r>
      <w:r w:rsidRPr="35BC8B0D" w:rsidR="0810282A">
        <w:rPr>
          <w:lang w:val="en-US"/>
        </w:rPr>
        <w:t xml:space="preserve">increase growth and yield </w:t>
      </w:r>
      <w:r w:rsidRPr="35BC8B0D" w:rsidR="7548DFB4">
        <w:rPr>
          <w:lang w:val="en-US"/>
        </w:rPr>
        <w:t xml:space="preserve">by 10 to 15 percent over a rotation </w:t>
      </w:r>
      <w:r w:rsidRPr="35BC8B0D" w:rsidR="0810282A">
        <w:rPr>
          <w:lang w:val="en-US"/>
        </w:rPr>
        <w:t xml:space="preserve">and enhance seedling survival. </w:t>
      </w:r>
      <w:r w:rsidRPr="35BC8B0D" w:rsidR="1B9E0361">
        <w:rPr>
          <w:lang w:val="en-US"/>
        </w:rPr>
        <w:t>Est</w:t>
      </w:r>
      <w:r w:rsidRPr="35BC8B0D" w:rsidR="370405B9">
        <w:rPr>
          <w:lang w:val="en-US"/>
        </w:rPr>
        <w:t>a</w:t>
      </w:r>
      <w:r w:rsidRPr="35BC8B0D" w:rsidR="1B9E0361">
        <w:rPr>
          <w:lang w:val="en-US"/>
        </w:rPr>
        <w:t xml:space="preserve">blishment and </w:t>
      </w:r>
      <w:r w:rsidRPr="35BC8B0D" w:rsidR="4CFC346B">
        <w:rPr>
          <w:lang w:val="en-US"/>
        </w:rPr>
        <w:t>r</w:t>
      </w:r>
      <w:r w:rsidRPr="35BC8B0D" w:rsidR="0810282A">
        <w:rPr>
          <w:lang w:val="en-US"/>
        </w:rPr>
        <w:t>e</w:t>
      </w:r>
      <w:r w:rsidRPr="35BC8B0D" w:rsidR="0F5AA95B">
        <w:rPr>
          <w:lang w:val="en-US"/>
        </w:rPr>
        <w:t>mo</w:t>
      </w:r>
      <w:r w:rsidRPr="35BC8B0D" w:rsidR="0810282A">
        <w:rPr>
          <w:lang w:val="en-US"/>
        </w:rPr>
        <w:t>val of nurse crops using normal systems is difficult and expensive</w:t>
      </w:r>
      <w:r w:rsidRPr="35BC8B0D" w:rsidR="441E1596">
        <w:rPr>
          <w:lang w:val="en-US"/>
        </w:rPr>
        <w:t xml:space="preserve">, and done mainly to protect seedlings from frost. </w:t>
      </w:r>
      <w:r w:rsidRPr="35BC8B0D" w:rsidR="16B9E525">
        <w:rPr>
          <w:rFonts w:ascii="Georgia" w:hAnsi="Georgia" w:eastAsia="Georgia" w:cs="Georgia"/>
          <w:lang w:val="en-US"/>
        </w:rPr>
        <w:t xml:space="preserve"> </w:t>
      </w:r>
      <w:r w:rsidRPr="35BC8B0D" w:rsidR="5797834C">
        <w:rPr>
          <w:rFonts w:ascii="Georgia" w:hAnsi="Georgia" w:eastAsia="Georgia" w:cs="Georgia"/>
          <w:lang w:val="en-US"/>
        </w:rPr>
        <w:t xml:space="preserve">Logging damage levels and operational economics have limited the use of nurse crops. </w:t>
      </w:r>
      <w:r w:rsidRPr="35BC8B0D" w:rsidR="16B9E525">
        <w:rPr>
          <w:rFonts w:ascii="Georgia" w:hAnsi="Georgia" w:eastAsia="Georgia" w:cs="Georgia"/>
          <w:lang w:val="en-US"/>
        </w:rPr>
        <w:t xml:space="preserve">With airborne systems damage could probably be held at acceptable levels, and </w:t>
      </w:r>
      <w:r w:rsidRPr="35BC8B0D" w:rsidR="3CFFE2A6">
        <w:rPr>
          <w:rFonts w:ascii="Georgia" w:hAnsi="Georgia" w:eastAsia="Georgia" w:cs="Georgia"/>
          <w:lang w:val="en-US"/>
        </w:rPr>
        <w:t xml:space="preserve">the </w:t>
      </w:r>
      <w:r w:rsidRPr="35BC8B0D" w:rsidR="16B9E525">
        <w:rPr>
          <w:rFonts w:ascii="Georgia" w:hAnsi="Georgia" w:eastAsia="Georgia" w:cs="Georgia"/>
          <w:lang w:val="en-US"/>
        </w:rPr>
        <w:t xml:space="preserve">recurrent operations </w:t>
      </w:r>
      <w:r w:rsidRPr="35BC8B0D" w:rsidR="1495FC05">
        <w:rPr>
          <w:rFonts w:ascii="Georgia" w:hAnsi="Georgia" w:eastAsia="Georgia" w:cs="Georgia"/>
          <w:lang w:val="en-US"/>
        </w:rPr>
        <w:t xml:space="preserve">needed </w:t>
      </w:r>
      <w:r w:rsidRPr="35BC8B0D" w:rsidR="16B9E525">
        <w:rPr>
          <w:rFonts w:ascii="Georgia" w:hAnsi="Georgia" w:eastAsia="Georgia" w:cs="Georgia"/>
          <w:lang w:val="en-US"/>
        </w:rPr>
        <w:t>could be economically more viable. This would enable wider use of nurse crops, not only for frost protection, but also for, over the rotation, higher production.</w:t>
      </w:r>
    </w:p>
    <w:p w:rsidR="2E8AF570" w:rsidP="40E69D11" w:rsidRDefault="2E8AF570" w14:paraId="4E75E3D4" w14:textId="183829E0">
      <w:pPr>
        <w:rPr>
          <w:lang w:val="en-US"/>
        </w:rPr>
      </w:pPr>
      <w:r w:rsidRPr="18900CD2">
        <w:rPr>
          <w:lang w:val="en-US"/>
        </w:rPr>
        <w:t xml:space="preserve">Diameter distribution in </w:t>
      </w:r>
      <w:r w:rsidRPr="18900CD2" w:rsidR="65A9D8E9">
        <w:rPr>
          <w:lang w:val="en-US"/>
        </w:rPr>
        <w:t xml:space="preserve">drone </w:t>
      </w:r>
      <w:r w:rsidRPr="18900CD2">
        <w:rPr>
          <w:lang w:val="en-US"/>
        </w:rPr>
        <w:t xml:space="preserve">thinned stands will be wider than in stands thinned with normal systems. </w:t>
      </w:r>
      <w:r w:rsidRPr="18900CD2" w:rsidR="3B42B8C0">
        <w:rPr>
          <w:lang w:val="en-US"/>
        </w:rPr>
        <w:t>Broadleaves, big and deformed trees may be difficult</w:t>
      </w:r>
      <w:r w:rsidRPr="18900CD2" w:rsidR="67BC3F09">
        <w:rPr>
          <w:lang w:val="en-US"/>
        </w:rPr>
        <w:t xml:space="preserve"> t</w:t>
      </w:r>
      <w:r w:rsidRPr="18900CD2" w:rsidR="3B42B8C0">
        <w:rPr>
          <w:lang w:val="en-US"/>
        </w:rPr>
        <w:t>o remo</w:t>
      </w:r>
      <w:r w:rsidRPr="18900CD2" w:rsidR="6155A8A5">
        <w:rPr>
          <w:lang w:val="en-US"/>
        </w:rPr>
        <w:t xml:space="preserve">ve, and so will also small trees not visible from above. This effect can be reduced by restricting </w:t>
      </w:r>
      <w:r w:rsidRPr="18900CD2" w:rsidR="55998A62">
        <w:rPr>
          <w:lang w:val="en-US"/>
        </w:rPr>
        <w:t>use of airborne systems to stands with few broadleaves, big and deformed trees.</w:t>
      </w:r>
    </w:p>
    <w:p w:rsidR="1B8C56B1" w:rsidP="678F1675" w:rsidRDefault="1B8C56B1" w14:paraId="2708AB2F" w14:textId="4A7C2DDD">
      <w:pPr>
        <w:rPr>
          <w:lang w:val="en-US"/>
        </w:rPr>
      </w:pPr>
      <w:r w:rsidRPr="6F8555C4">
        <w:rPr>
          <w:lang w:val="en-US"/>
        </w:rPr>
        <w:t>An airborne system is an interesting option for removing spruce trees from sensitives site like protected areas, buffe</w:t>
      </w:r>
      <w:r w:rsidRPr="6F8555C4" w:rsidR="30F94DB6">
        <w:rPr>
          <w:lang w:val="en-US"/>
        </w:rPr>
        <w:t>r zones, and cultural heritage sites.</w:t>
      </w:r>
    </w:p>
    <w:p w:rsidR="15E5CD2C" w:rsidP="6F8555C4" w:rsidRDefault="15E5CD2C" w14:paraId="2A06B3E1" w14:textId="0682292A">
      <w:pPr>
        <w:rPr>
          <w:lang w:val="en-US"/>
        </w:rPr>
      </w:pPr>
      <w:r w:rsidRPr="5C5933C4">
        <w:rPr>
          <w:lang w:val="en-US"/>
        </w:rPr>
        <w:t>Alternatives of the system are worth considering, e.g. using grapples instead of harvester heads</w:t>
      </w:r>
      <w:r w:rsidRPr="5C5933C4" w:rsidR="75383FC4">
        <w:rPr>
          <w:lang w:val="en-US"/>
        </w:rPr>
        <w:t>, with harvesters</w:t>
      </w:r>
      <w:r w:rsidRPr="5C5933C4" w:rsidR="7020DB8E">
        <w:rPr>
          <w:lang w:val="en-US"/>
        </w:rPr>
        <w:t xml:space="preserve"> </w:t>
      </w:r>
      <w:r w:rsidRPr="5C5933C4" w:rsidR="75383FC4">
        <w:rPr>
          <w:lang w:val="en-US"/>
        </w:rPr>
        <w:t>working from ghost trails</w:t>
      </w:r>
      <w:r w:rsidRPr="5C5933C4" w:rsidR="07AA6C97">
        <w:rPr>
          <w:lang w:val="en-US"/>
        </w:rPr>
        <w:t xml:space="preserve"> doing the harvesting</w:t>
      </w:r>
      <w:r w:rsidRPr="5C5933C4">
        <w:rPr>
          <w:lang w:val="en-US"/>
        </w:rPr>
        <w:t>.</w:t>
      </w:r>
      <w:r w:rsidRPr="5C5933C4" w:rsidR="475DEB0A">
        <w:rPr>
          <w:lang w:val="en-US"/>
        </w:rPr>
        <w:t xml:space="preserve"> Problems with big and/or deformed trees and broadle</w:t>
      </w:r>
      <w:r w:rsidRPr="5C5933C4" w:rsidR="352526C6">
        <w:rPr>
          <w:lang w:val="en-US"/>
        </w:rPr>
        <w:t xml:space="preserve">aves may be eliminated in such a system. Moreover, a grapple is not as heavy as a harvester head, thus enabling </w:t>
      </w:r>
      <w:r w:rsidRPr="5C5933C4" w:rsidR="15E34675">
        <w:rPr>
          <w:lang w:val="en-US"/>
        </w:rPr>
        <w:t>larger pay loads</w:t>
      </w:r>
      <w:r w:rsidRPr="5C5933C4" w:rsidR="10CE68F6">
        <w:rPr>
          <w:lang w:val="en-US"/>
        </w:rPr>
        <w:t>.</w:t>
      </w:r>
      <w:r w:rsidRPr="5C5933C4" w:rsidR="475DEB0A">
        <w:rPr>
          <w:lang w:val="en-US"/>
        </w:rPr>
        <w:t xml:space="preserve"> </w:t>
      </w:r>
      <w:r w:rsidRPr="5C5933C4">
        <w:rPr>
          <w:lang w:val="en-US"/>
        </w:rPr>
        <w:t xml:space="preserve"> </w:t>
      </w:r>
    </w:p>
    <w:p w:rsidR="0EE4DB6C" w:rsidP="78585FC8" w:rsidRDefault="0EE4DB6C" w14:paraId="57BE5447" w14:textId="07D22082">
      <w:pPr>
        <w:pStyle w:val="Heading2"/>
        <w:rPr>
          <w:rFonts w:ascii="Calibri Light" w:hAnsi="Calibri Light" w:eastAsia="Calibri Light" w:cs="Calibri Light"/>
          <w:color w:val="2F5496"/>
          <w:sz w:val="26"/>
          <w:lang w:val="en-GB"/>
        </w:rPr>
      </w:pPr>
      <w:bookmarkStart w:name="_Toc161814632" w:id="300"/>
      <w:r w:rsidRPr="78585FC8">
        <w:rPr>
          <w:rFonts w:ascii="Calibri Light" w:hAnsi="Calibri Light" w:eastAsia="Calibri Light" w:cs="Calibri Light"/>
          <w:b w:val="0"/>
          <w:bCs w:val="0"/>
          <w:color w:val="2F5496"/>
          <w:sz w:val="26"/>
          <w:lang w:val="en-GB"/>
        </w:rPr>
        <w:lastRenderedPageBreak/>
        <w:t>Technical perspectives</w:t>
      </w:r>
      <w:bookmarkEnd w:id="300"/>
    </w:p>
    <w:p w:rsidRPr="006802CD" w:rsidR="0EE4DB6C" w:rsidP="40E69D11" w:rsidRDefault="5232F60E" w14:paraId="55E7558F" w14:textId="32426CD5">
      <w:pPr>
        <w:spacing w:after="160" w:line="257" w:lineRule="auto"/>
        <w:rPr>
          <w:rFonts w:eastAsia="Calibri" w:cs="Calibri"/>
          <w:lang w:val="en-GB"/>
        </w:rPr>
      </w:pPr>
      <w:r w:rsidRPr="5C5933C4">
        <w:rPr>
          <w:rFonts w:eastAsia="Calibri" w:cs="Calibri"/>
          <w:lang w:val="en-GB"/>
        </w:rPr>
        <w:t xml:space="preserve">Thinning with </w:t>
      </w:r>
      <w:r w:rsidRPr="5C5933C4" w:rsidR="618B07B8">
        <w:rPr>
          <w:rFonts w:eastAsia="Calibri" w:cs="Calibri"/>
          <w:lang w:val="en-GB"/>
        </w:rPr>
        <w:t xml:space="preserve">a machine that booth fell </w:t>
      </w:r>
      <w:r w:rsidRPr="5C5933C4" w:rsidR="326E1794">
        <w:rPr>
          <w:rFonts w:eastAsia="Calibri" w:cs="Calibri"/>
          <w:lang w:val="en-GB"/>
        </w:rPr>
        <w:t xml:space="preserve">and </w:t>
      </w:r>
      <w:r w:rsidRPr="5C5933C4" w:rsidR="618B07B8">
        <w:rPr>
          <w:rFonts w:eastAsia="Calibri" w:cs="Calibri"/>
          <w:lang w:val="en-GB"/>
        </w:rPr>
        <w:t xml:space="preserve">delimb </w:t>
      </w:r>
      <w:r w:rsidRPr="5C5933C4" w:rsidR="48324717">
        <w:rPr>
          <w:rFonts w:eastAsia="Calibri" w:cs="Calibri"/>
          <w:lang w:val="en-GB"/>
        </w:rPr>
        <w:t>a</w:t>
      </w:r>
      <w:r w:rsidRPr="5C5933C4" w:rsidR="0D5A7D2D">
        <w:rPr>
          <w:rFonts w:eastAsia="Calibri" w:cs="Calibri"/>
          <w:lang w:val="en-GB"/>
        </w:rPr>
        <w:t xml:space="preserve"> </w:t>
      </w:r>
      <w:r w:rsidRPr="5C5933C4" w:rsidR="4FB74589">
        <w:rPr>
          <w:rFonts w:eastAsia="Calibri" w:cs="Calibri"/>
          <w:lang w:val="en-GB"/>
        </w:rPr>
        <w:t xml:space="preserve">selected </w:t>
      </w:r>
      <w:r w:rsidRPr="5C5933C4" w:rsidR="41A7579C">
        <w:rPr>
          <w:rFonts w:eastAsia="Calibri" w:cs="Calibri"/>
          <w:lang w:val="en-GB"/>
        </w:rPr>
        <w:t>tree</w:t>
      </w:r>
      <w:r w:rsidRPr="5C5933C4" w:rsidR="4B9FF546">
        <w:rPr>
          <w:rFonts w:eastAsia="Calibri" w:cs="Calibri"/>
          <w:lang w:val="en-GB"/>
        </w:rPr>
        <w:t xml:space="preserve"> while</w:t>
      </w:r>
      <w:r w:rsidRPr="5C5933C4" w:rsidR="4FB74589">
        <w:rPr>
          <w:rFonts w:eastAsia="Calibri" w:cs="Calibri"/>
          <w:lang w:val="en-GB"/>
        </w:rPr>
        <w:t xml:space="preserve"> airborne and subsequently lift </w:t>
      </w:r>
      <w:r w:rsidRPr="5C5933C4" w:rsidR="1D5B5AFE">
        <w:rPr>
          <w:rFonts w:eastAsia="Calibri" w:cs="Calibri"/>
          <w:lang w:val="en-GB"/>
        </w:rPr>
        <w:t xml:space="preserve">it </w:t>
      </w:r>
      <w:r w:rsidRPr="5C5933C4" w:rsidR="4FB74589">
        <w:rPr>
          <w:rFonts w:eastAsia="Calibri" w:cs="Calibri"/>
          <w:lang w:val="en-GB"/>
        </w:rPr>
        <w:t xml:space="preserve">to the landing </w:t>
      </w:r>
      <w:r w:rsidRPr="5C5933C4" w:rsidR="137E729C">
        <w:rPr>
          <w:rFonts w:eastAsia="Calibri" w:cs="Calibri"/>
          <w:lang w:val="en-GB"/>
        </w:rPr>
        <w:t>i</w:t>
      </w:r>
      <w:r w:rsidRPr="5C5933C4" w:rsidR="3F1858ED">
        <w:rPr>
          <w:rFonts w:eastAsia="Calibri" w:cs="Calibri"/>
          <w:lang w:val="en-GB"/>
        </w:rPr>
        <w:t>s</w:t>
      </w:r>
      <w:r w:rsidRPr="5C5933C4">
        <w:rPr>
          <w:rFonts w:eastAsia="Calibri" w:cs="Calibri"/>
          <w:lang w:val="en-GB"/>
        </w:rPr>
        <w:t xml:space="preserve"> a new concept and the evaluation</w:t>
      </w:r>
      <w:r w:rsidRPr="5C5933C4" w:rsidR="00EB0B18">
        <w:rPr>
          <w:rFonts w:eastAsia="Calibri" w:cs="Calibri"/>
          <w:lang w:val="en-GB"/>
        </w:rPr>
        <w:t xml:space="preserve"> </w:t>
      </w:r>
      <w:r w:rsidRPr="5C5933C4" w:rsidR="00AF8402">
        <w:rPr>
          <w:rFonts w:eastAsia="Calibri" w:cs="Calibri"/>
          <w:lang w:val="en-GB"/>
        </w:rPr>
        <w:t>was</w:t>
      </w:r>
      <w:r w:rsidRPr="5C5933C4">
        <w:rPr>
          <w:rFonts w:eastAsia="Calibri" w:cs="Calibri"/>
          <w:lang w:val="en-GB"/>
        </w:rPr>
        <w:t xml:space="preserve"> done using simulation techniques. Given the assumptions made </w:t>
      </w:r>
      <w:r w:rsidRPr="5C5933C4" w:rsidR="34B9E2E9">
        <w:rPr>
          <w:rFonts w:eastAsia="Calibri" w:cs="Calibri"/>
          <w:lang w:val="en-GB"/>
        </w:rPr>
        <w:t>such a system</w:t>
      </w:r>
      <w:r w:rsidRPr="5C5933C4" w:rsidR="47F4F37C">
        <w:rPr>
          <w:rFonts w:eastAsia="Calibri" w:cs="Calibri"/>
          <w:lang w:val="en-GB"/>
        </w:rPr>
        <w:t>, with only one drone,</w:t>
      </w:r>
      <w:r w:rsidRPr="5C5933C4">
        <w:rPr>
          <w:rFonts w:eastAsia="Calibri" w:cs="Calibri"/>
          <w:lang w:val="en-GB"/>
        </w:rPr>
        <w:t xml:space="preserve"> is not likely to be economically competitive with a conventional thinning system, using a harvester and forwarder. This may change if the operator can manage multiple drones simultaneously. Result can be summarised as:</w:t>
      </w:r>
    </w:p>
    <w:p w:rsidRPr="00F9437E" w:rsidR="0EE4DB6C" w:rsidP="0FA305A6" w:rsidRDefault="0EE4DB6C" w14:paraId="22C455FA" w14:textId="75D0B104">
      <w:pPr>
        <w:pStyle w:val="ListParagraph"/>
        <w:numPr>
          <w:ilvl w:val="0"/>
          <w:numId w:val="21"/>
        </w:numPr>
        <w:spacing w:after="0"/>
        <w:rPr>
          <w:rFonts w:eastAsia="Calibri" w:cs="Calibri"/>
          <w:sz w:val="20"/>
          <w:szCs w:val="20"/>
          <w:lang w:val="en-GB"/>
        </w:rPr>
      </w:pPr>
      <w:r w:rsidRPr="5C5933C4">
        <w:rPr>
          <w:rFonts w:eastAsia="Calibri" w:cs="Calibri"/>
          <w:sz w:val="20"/>
          <w:szCs w:val="20"/>
          <w:lang w:val="en-GB"/>
        </w:rPr>
        <w:t>Drone productivity is sensitive to tree weight</w:t>
      </w:r>
      <w:r w:rsidRPr="5C5933C4" w:rsidR="4F3F3F84">
        <w:rPr>
          <w:rFonts w:eastAsia="Calibri" w:cs="Calibri"/>
          <w:sz w:val="20"/>
          <w:szCs w:val="20"/>
          <w:lang w:val="en-GB"/>
        </w:rPr>
        <w:t xml:space="preserve"> with</w:t>
      </w:r>
      <w:r w:rsidRPr="5C5933C4">
        <w:rPr>
          <w:rFonts w:eastAsia="Calibri" w:cs="Calibri"/>
          <w:sz w:val="20"/>
          <w:szCs w:val="20"/>
          <w:lang w:val="en-GB"/>
        </w:rPr>
        <w:t xml:space="preserve"> an optimum load volume </w:t>
      </w:r>
      <w:r w:rsidRPr="5C5933C4" w:rsidR="64589FB2">
        <w:rPr>
          <w:rFonts w:eastAsia="Calibri" w:cs="Calibri"/>
          <w:sz w:val="20"/>
          <w:szCs w:val="20"/>
          <w:lang w:val="en-GB"/>
        </w:rPr>
        <w:t>being</w:t>
      </w:r>
      <w:r w:rsidRPr="5C5933C4">
        <w:rPr>
          <w:rFonts w:eastAsia="Calibri" w:cs="Calibri"/>
          <w:sz w:val="20"/>
          <w:szCs w:val="20"/>
          <w:lang w:val="en-GB"/>
        </w:rPr>
        <w:t xml:space="preserve"> close to the maximum payload</w:t>
      </w:r>
    </w:p>
    <w:p w:rsidRPr="00F9437E" w:rsidR="0EE4DB6C" w:rsidP="0FA305A6" w:rsidRDefault="0EE4DB6C" w14:paraId="73BC273F" w14:textId="49D73D4C">
      <w:pPr>
        <w:pStyle w:val="ListParagraph"/>
        <w:numPr>
          <w:ilvl w:val="0"/>
          <w:numId w:val="21"/>
        </w:numPr>
        <w:spacing w:after="0"/>
        <w:rPr>
          <w:rFonts w:eastAsia="Calibri" w:cs="Calibri"/>
          <w:sz w:val="20"/>
          <w:szCs w:val="20"/>
          <w:lang w:val="en-GB"/>
        </w:rPr>
      </w:pPr>
      <w:r w:rsidRPr="5C5933C4">
        <w:rPr>
          <w:rFonts w:eastAsia="Calibri" w:cs="Calibri"/>
          <w:sz w:val="20"/>
          <w:szCs w:val="20"/>
          <w:lang w:val="en-GB"/>
        </w:rPr>
        <w:t xml:space="preserve">Drone productivity is sensitive to transport distance, especially for loads consisting </w:t>
      </w:r>
      <w:r w:rsidRPr="5C5933C4" w:rsidR="6E842519">
        <w:rPr>
          <w:rFonts w:eastAsia="Calibri" w:cs="Calibri"/>
          <w:sz w:val="20"/>
          <w:szCs w:val="20"/>
          <w:lang w:val="en-GB"/>
        </w:rPr>
        <w:t xml:space="preserve">of a </w:t>
      </w:r>
      <w:r w:rsidRPr="5C5933C4">
        <w:rPr>
          <w:rFonts w:eastAsia="Calibri" w:cs="Calibri"/>
          <w:sz w:val="20"/>
          <w:szCs w:val="20"/>
          <w:lang w:val="en-GB"/>
        </w:rPr>
        <w:t>small tree</w:t>
      </w:r>
    </w:p>
    <w:p w:rsidRPr="00F9437E" w:rsidR="0EE4DB6C" w:rsidP="0FA305A6" w:rsidRDefault="0EE4DB6C" w14:paraId="3EE18737" w14:textId="54544B13">
      <w:pPr>
        <w:pStyle w:val="ListParagraph"/>
        <w:numPr>
          <w:ilvl w:val="0"/>
          <w:numId w:val="21"/>
        </w:numPr>
        <w:spacing w:after="0"/>
        <w:rPr>
          <w:rFonts w:eastAsia="Calibri" w:cs="Calibri"/>
          <w:sz w:val="20"/>
          <w:szCs w:val="20"/>
          <w:lang w:val="en-GB"/>
        </w:rPr>
      </w:pPr>
      <w:r w:rsidRPr="5C5933C4">
        <w:rPr>
          <w:rFonts w:eastAsia="Calibri" w:cs="Calibri"/>
          <w:sz w:val="20"/>
          <w:szCs w:val="20"/>
          <w:lang w:val="en-GB"/>
        </w:rPr>
        <w:t xml:space="preserve">Small trees give low productivity. </w:t>
      </w:r>
      <w:r w:rsidRPr="5C5933C4" w:rsidR="3D1B355A">
        <w:rPr>
          <w:rFonts w:eastAsia="Calibri" w:cs="Calibri"/>
          <w:sz w:val="20"/>
          <w:szCs w:val="20"/>
          <w:lang w:val="en-GB"/>
        </w:rPr>
        <w:t>It will be difficult to position the harvester head to delimb and cut s</w:t>
      </w:r>
      <w:r w:rsidRPr="5C5933C4">
        <w:rPr>
          <w:rFonts w:eastAsia="Calibri" w:cs="Calibri"/>
          <w:sz w:val="20"/>
          <w:szCs w:val="20"/>
          <w:lang w:val="en-GB"/>
        </w:rPr>
        <w:t>mall trees positioned close to larger future crop trees</w:t>
      </w:r>
      <w:r w:rsidRPr="5C5933C4" w:rsidR="71D92F76">
        <w:rPr>
          <w:rFonts w:eastAsia="Calibri" w:cs="Calibri"/>
          <w:sz w:val="20"/>
          <w:szCs w:val="20"/>
          <w:lang w:val="en-GB"/>
        </w:rPr>
        <w:t>. This</w:t>
      </w:r>
      <w:r w:rsidRPr="5C5933C4">
        <w:rPr>
          <w:rFonts w:eastAsia="Calibri" w:cs="Calibri"/>
          <w:sz w:val="20"/>
          <w:szCs w:val="20"/>
          <w:lang w:val="en-GB"/>
        </w:rPr>
        <w:t xml:space="preserve"> </w:t>
      </w:r>
      <w:r w:rsidRPr="5C5933C4" w:rsidR="4C2195FB">
        <w:rPr>
          <w:rFonts w:eastAsia="Calibri" w:cs="Calibri"/>
          <w:sz w:val="20"/>
          <w:szCs w:val="20"/>
          <w:lang w:val="en-GB"/>
        </w:rPr>
        <w:t>was not considered in the simulations</w:t>
      </w:r>
      <w:r w:rsidRPr="5C5933C4" w:rsidR="1D95BC32">
        <w:rPr>
          <w:rFonts w:eastAsia="Calibri" w:cs="Calibri"/>
          <w:sz w:val="20"/>
          <w:szCs w:val="20"/>
          <w:lang w:val="en-GB"/>
        </w:rPr>
        <w:t xml:space="preserve">, and </w:t>
      </w:r>
      <w:r w:rsidRPr="5C5933C4">
        <w:rPr>
          <w:rFonts w:eastAsia="Calibri" w:cs="Calibri"/>
          <w:sz w:val="20"/>
          <w:szCs w:val="20"/>
          <w:lang w:val="en-GB"/>
        </w:rPr>
        <w:t>will cause further reductions in productivity</w:t>
      </w:r>
    </w:p>
    <w:p w:rsidRPr="00F9437E" w:rsidR="0EE4DB6C" w:rsidP="0FA305A6" w:rsidRDefault="0EE4DB6C" w14:paraId="672E1318" w14:textId="5E07C056">
      <w:pPr>
        <w:pStyle w:val="ListParagraph"/>
        <w:numPr>
          <w:ilvl w:val="0"/>
          <w:numId w:val="21"/>
        </w:numPr>
        <w:spacing w:after="0"/>
        <w:rPr>
          <w:rFonts w:eastAsia="Calibri" w:cs="Calibri"/>
          <w:sz w:val="20"/>
          <w:szCs w:val="20"/>
          <w:lang w:val="en-GB"/>
        </w:rPr>
      </w:pPr>
      <w:r w:rsidRPr="5C5933C4">
        <w:rPr>
          <w:rFonts w:eastAsia="Calibri" w:cs="Calibri"/>
          <w:sz w:val="20"/>
          <w:szCs w:val="20"/>
          <w:lang w:val="en-GB"/>
        </w:rPr>
        <w:t xml:space="preserve">The desired extraction rates will be difficult to reach in thinning stands with a large variation in tree sizes, especially when the average stem weight is close to the safe </w:t>
      </w:r>
      <w:r w:rsidRPr="5C5933C4" w:rsidR="55B964C0">
        <w:rPr>
          <w:rFonts w:eastAsia="Calibri" w:cs="Calibri"/>
          <w:sz w:val="20"/>
          <w:szCs w:val="20"/>
          <w:lang w:val="en-GB"/>
        </w:rPr>
        <w:t>pay loads.</w:t>
      </w:r>
    </w:p>
    <w:p w:rsidR="1646316E" w:rsidP="5C5933C4" w:rsidRDefault="375CC216" w14:paraId="739970B2" w14:textId="42373604">
      <w:pPr>
        <w:pStyle w:val="Heading2"/>
        <w:spacing w:after="160" w:line="257" w:lineRule="auto"/>
        <w:rPr>
          <w:rFonts w:ascii="Calibri" w:hAnsi="Calibri" w:eastAsia="Calibri" w:cs="Calibri"/>
          <w:sz w:val="26"/>
          <w:lang w:val="en-US"/>
        </w:rPr>
      </w:pPr>
      <w:r w:rsidRPr="5C5933C4">
        <w:rPr>
          <w:rFonts w:ascii="Calibri Light" w:hAnsi="Calibri Light" w:eastAsia="Calibri Light" w:cs="Calibri Light"/>
          <w:b w:val="0"/>
          <w:bCs w:val="0"/>
          <w:color w:val="2F5496"/>
          <w:sz w:val="26"/>
          <w:lang w:val="en-GB"/>
        </w:rPr>
        <w:t xml:space="preserve"> </w:t>
      </w:r>
      <w:bookmarkStart w:name="_Toc161814633" w:id="301"/>
      <w:r w:rsidRPr="5C5933C4" w:rsidR="15C151C5">
        <w:rPr>
          <w:rFonts w:ascii="Calibri Light" w:hAnsi="Calibri Light" w:eastAsia="Calibri Light" w:cs="Calibri Light"/>
          <w:b w:val="0"/>
          <w:bCs w:val="0"/>
          <w:color w:val="2F5496"/>
          <w:sz w:val="26"/>
          <w:lang w:val="en-GB"/>
        </w:rPr>
        <w:t xml:space="preserve">Pest </w:t>
      </w:r>
      <w:r w:rsidRPr="5C5933C4">
        <w:rPr>
          <w:rFonts w:ascii="Calibri Light" w:hAnsi="Calibri Light" w:eastAsia="Calibri Light" w:cs="Calibri Light"/>
          <w:b w:val="0"/>
          <w:bCs w:val="0"/>
          <w:color w:val="2F5496"/>
          <w:sz w:val="26"/>
          <w:lang w:val="en-GB"/>
        </w:rPr>
        <w:t>control perspectives</w:t>
      </w:r>
      <w:bookmarkEnd w:id="301"/>
      <w:r w:rsidRPr="5C5933C4">
        <w:rPr>
          <w:rFonts w:ascii="Calibri Light" w:hAnsi="Calibri Light" w:eastAsia="Calibri Light" w:cs="Calibri Light"/>
          <w:b w:val="0"/>
          <w:bCs w:val="0"/>
          <w:color w:val="2F5496"/>
          <w:sz w:val="26"/>
          <w:lang w:val="en-GB"/>
        </w:rPr>
        <w:t xml:space="preserve"> </w:t>
      </w:r>
      <w:r w:rsidRPr="5C5933C4">
        <w:rPr>
          <w:rFonts w:ascii="Calibri" w:hAnsi="Calibri" w:eastAsia="Calibri" w:cs="Calibri"/>
          <w:sz w:val="26"/>
          <w:lang w:val="en-US"/>
        </w:rPr>
        <w:t xml:space="preserve"> </w:t>
      </w:r>
    </w:p>
    <w:p w:rsidRPr="006802CD" w:rsidR="1646316E" w:rsidP="18900CD2" w:rsidRDefault="16360D60" w14:paraId="548E9E2C" w14:textId="0B4DCA8E">
      <w:pPr>
        <w:spacing w:after="160" w:line="257" w:lineRule="auto"/>
        <w:rPr>
          <w:rFonts w:eastAsia="Calibri" w:cs="Calibri"/>
          <w:lang w:val="en-US"/>
        </w:rPr>
      </w:pPr>
      <w:r w:rsidRPr="6F8555C4">
        <w:rPr>
          <w:rFonts w:eastAsia="Calibri" w:cs="Calibri"/>
          <w:lang w:val="en-US"/>
        </w:rPr>
        <w:t>During the last decades there has been a strong increase in disturbances of tree-killing bark beetles in all the world’s coniferous forests leading to large losses of economic and ecosystem value</w:t>
      </w:r>
      <w:r w:rsidRPr="6F8555C4" w:rsidR="46500B1E">
        <w:rPr>
          <w:rFonts w:eastAsia="Calibri" w:cs="Calibri"/>
          <w:lang w:val="en-US"/>
        </w:rPr>
        <w:t>s</w:t>
      </w:r>
      <w:r w:rsidRPr="6F8555C4">
        <w:rPr>
          <w:rFonts w:eastAsia="Calibri" w:cs="Calibri"/>
          <w:lang w:val="en-US"/>
        </w:rPr>
        <w:t xml:space="preserve">. Following the drought event in 2018 there has been an unprecedented spruce bark beetle outbreak in southern Sweden. Drought lowers water availability which reduces tree defense and increases tree susceptibility to spruce bark beetle attack. </w:t>
      </w:r>
      <w:r w:rsidRPr="6F8555C4" w:rsidR="6E55B354">
        <w:rPr>
          <w:rFonts w:eastAsia="Calibri" w:cs="Calibri"/>
          <w:lang w:val="en-US"/>
        </w:rPr>
        <w:t>While higher temperatures increase flight activity and development of the beetles.</w:t>
      </w:r>
      <w:r w:rsidRPr="6F8555C4">
        <w:rPr>
          <w:rFonts w:eastAsia="Calibri" w:cs="Calibri"/>
          <w:lang w:val="en-US"/>
        </w:rPr>
        <w:t xml:space="preserve"> </w:t>
      </w:r>
    </w:p>
    <w:p w:rsidRPr="006802CD" w:rsidR="1646316E" w:rsidP="18900CD2" w:rsidRDefault="756EDBFD" w14:paraId="325AF956" w14:textId="380FBFDC">
      <w:pPr>
        <w:spacing w:after="160" w:line="257" w:lineRule="auto"/>
        <w:rPr>
          <w:rFonts w:eastAsia="Calibri" w:cs="Calibri"/>
          <w:lang w:val="en-US"/>
        </w:rPr>
      </w:pPr>
      <w:r w:rsidRPr="004633E8">
        <w:rPr>
          <w:rFonts w:eastAsia="Calibri" w:cs="Calibri"/>
          <w:lang w:val="en-US"/>
        </w:rPr>
        <w:t xml:space="preserve">Timely removal of infested trees is considered the most effective countermeasure of reducing bark beetle populations but is </w:t>
      </w:r>
      <w:r w:rsidRPr="004633E8" w:rsidR="3A011D86">
        <w:rPr>
          <w:rFonts w:eastAsia="Calibri" w:cs="Calibri"/>
          <w:lang w:val="en-US"/>
        </w:rPr>
        <w:t xml:space="preserve">difficult </w:t>
      </w:r>
      <w:r w:rsidRPr="004633E8" w:rsidR="72455F45">
        <w:rPr>
          <w:rFonts w:eastAsia="Calibri" w:cs="Calibri"/>
          <w:lang w:val="en-US"/>
        </w:rPr>
        <w:t xml:space="preserve">to do </w:t>
      </w:r>
      <w:r w:rsidRPr="004633E8">
        <w:rPr>
          <w:rFonts w:eastAsia="Calibri" w:cs="Calibri"/>
          <w:lang w:val="en-US"/>
        </w:rPr>
        <w:t xml:space="preserve">in practice. There is an emerging field of research on remote sensing techniques for detecting beetle infested trees as early as possible. Pest control efficiency is however limited by availability of harvesting machinery before the new generation of beetles leave the infested trees. Properly adapted, the use of harvest drones could contribute to pest control, likely not prevent bark beetle outbreaks but could </w:t>
      </w:r>
      <w:r w:rsidRPr="004633E8" w:rsidR="68F7F18D">
        <w:rPr>
          <w:rFonts w:eastAsia="Calibri" w:cs="Calibri"/>
          <w:lang w:val="en-US"/>
        </w:rPr>
        <w:t>possibly contribute to</w:t>
      </w:r>
      <w:r w:rsidRPr="004633E8">
        <w:rPr>
          <w:rFonts w:eastAsia="Calibri" w:cs="Calibri"/>
          <w:lang w:val="en-US"/>
        </w:rPr>
        <w:t xml:space="preserve"> </w:t>
      </w:r>
      <w:r w:rsidRPr="004633E8" w:rsidR="159E4AB5">
        <w:rPr>
          <w:rFonts w:eastAsia="Calibri" w:cs="Calibri"/>
          <w:lang w:val="en-US"/>
        </w:rPr>
        <w:t>dampening</w:t>
      </w:r>
      <w:r w:rsidRPr="004633E8">
        <w:rPr>
          <w:rFonts w:eastAsia="Calibri" w:cs="Calibri"/>
          <w:lang w:val="en-US"/>
        </w:rPr>
        <w:t xml:space="preserve"> the severity of future outbreaks.</w:t>
      </w:r>
    </w:p>
    <w:p w:rsidR="4D791DF4" w:rsidP="40E69D11" w:rsidRDefault="4D791DF4" w14:paraId="56809B6B" w14:textId="3570E29E">
      <w:pPr>
        <w:pStyle w:val="Heading2"/>
        <w:rPr>
          <w:rFonts w:ascii="Calibri Light" w:hAnsi="Calibri Light" w:eastAsia="Calibri Light" w:cs="Calibri Light"/>
          <w:color w:val="2F5496"/>
          <w:sz w:val="26"/>
          <w:lang w:val="en-GB"/>
        </w:rPr>
      </w:pPr>
      <w:bookmarkStart w:name="_Toc161814634" w:id="302"/>
      <w:r w:rsidRPr="40E69D11">
        <w:rPr>
          <w:rFonts w:ascii="Calibri Light" w:hAnsi="Calibri Light" w:eastAsia="Calibri Light" w:cs="Calibri Light"/>
          <w:b w:val="0"/>
          <w:bCs w:val="0"/>
          <w:color w:val="2F5496"/>
          <w:sz w:val="26"/>
          <w:lang w:val="en-GB"/>
        </w:rPr>
        <w:t>Effects on stand production</w:t>
      </w:r>
      <w:bookmarkEnd w:id="302"/>
    </w:p>
    <w:p w:rsidRPr="006802CD" w:rsidR="16FE09F8" w:rsidP="009D2FB1" w:rsidRDefault="16FE09F8" w14:paraId="31F83364" w14:textId="357859B6">
      <w:pPr>
        <w:rPr>
          <w:rFonts w:eastAsia="Calibri" w:cs="Calibri"/>
          <w:lang w:val="en-GB"/>
        </w:rPr>
      </w:pPr>
      <w:r w:rsidRPr="35673B7D">
        <w:rPr>
          <w:rFonts w:eastAsia="Calibri" w:cs="Calibri"/>
          <w:lang w:val="en-GB"/>
        </w:rPr>
        <w:t xml:space="preserve">We assumed that the technical nature of </w:t>
      </w:r>
      <w:r w:rsidRPr="35673B7D" w:rsidR="383E8303">
        <w:rPr>
          <w:rFonts w:eastAsia="Calibri" w:cs="Calibri"/>
          <w:lang w:val="en-GB"/>
        </w:rPr>
        <w:t xml:space="preserve">an airborne </w:t>
      </w:r>
      <w:r w:rsidRPr="35673B7D">
        <w:rPr>
          <w:rFonts w:eastAsia="Calibri" w:cs="Calibri"/>
          <w:lang w:val="en-GB"/>
        </w:rPr>
        <w:t>drone system enable</w:t>
      </w:r>
      <w:r w:rsidRPr="35673B7D" w:rsidR="4315A35F">
        <w:rPr>
          <w:rFonts w:eastAsia="Calibri" w:cs="Calibri"/>
          <w:lang w:val="en-GB"/>
        </w:rPr>
        <w:t>s</w:t>
      </w:r>
      <w:r w:rsidRPr="35673B7D">
        <w:rPr>
          <w:rFonts w:eastAsia="Calibri" w:cs="Calibri"/>
          <w:lang w:val="en-GB"/>
        </w:rPr>
        <w:t xml:space="preserve"> reduce</w:t>
      </w:r>
      <w:r w:rsidRPr="35673B7D" w:rsidR="7B36FB83">
        <w:rPr>
          <w:rFonts w:eastAsia="Calibri" w:cs="Calibri"/>
          <w:lang w:val="en-GB"/>
        </w:rPr>
        <w:t>s</w:t>
      </w:r>
      <w:r w:rsidRPr="35673B7D">
        <w:rPr>
          <w:rFonts w:eastAsia="Calibri" w:cs="Calibri"/>
          <w:lang w:val="en-GB"/>
        </w:rPr>
        <w:t xml:space="preserve"> thinning intensities and that forest management goals in production forests are maintained, which motivates increased thinning frequencies compared to the conventional harvester-forwarder system. </w:t>
      </w:r>
    </w:p>
    <w:p w:rsidRPr="006802CD" w:rsidR="16FE09F8" w:rsidP="009D2FB1" w:rsidRDefault="16FE09F8" w14:paraId="76948B47" w14:textId="7DBCB7A4">
      <w:pPr>
        <w:rPr>
          <w:rFonts w:eastAsia="Calibri" w:cs="Calibri"/>
          <w:lang w:val="en-GB"/>
        </w:rPr>
      </w:pPr>
      <w:r w:rsidRPr="6F8555C4">
        <w:rPr>
          <w:rFonts w:eastAsia="Calibri" w:cs="Calibri"/>
          <w:lang w:val="en-GB"/>
        </w:rPr>
        <w:t xml:space="preserve">The Heureka-analysis showed no differences in stand economy, stand production, carbon storage or diameter growth </w:t>
      </w:r>
      <w:r w:rsidRPr="6F8555C4" w:rsidR="30EA4477">
        <w:rPr>
          <w:rFonts w:eastAsia="Calibri" w:cs="Calibri"/>
          <w:lang w:val="en-GB"/>
        </w:rPr>
        <w:t xml:space="preserve">between </w:t>
      </w:r>
      <w:r w:rsidRPr="6F8555C4">
        <w:rPr>
          <w:rFonts w:eastAsia="Calibri" w:cs="Calibri"/>
          <w:lang w:val="en-GB"/>
        </w:rPr>
        <w:t xml:space="preserve">the two harvesting techniques, given that the forest management goals were maintained. </w:t>
      </w:r>
    </w:p>
    <w:p w:rsidRPr="006802CD" w:rsidR="16FE09F8" w:rsidP="009D2FB1" w:rsidRDefault="1D477FA5" w14:paraId="15222BB1" w14:textId="4608849F">
      <w:pPr>
        <w:rPr>
          <w:rFonts w:eastAsia="Calibri" w:cs="Calibri"/>
          <w:lang w:val="en-GB"/>
        </w:rPr>
      </w:pPr>
      <w:r w:rsidRPr="69BCC960">
        <w:rPr>
          <w:rFonts w:eastAsia="Calibri" w:cs="Calibri"/>
          <w:lang w:val="en-GB"/>
        </w:rPr>
        <w:t>No</w:t>
      </w:r>
      <w:r w:rsidRPr="34577440" w:rsidR="16FE09F8">
        <w:rPr>
          <w:rFonts w:eastAsia="Calibri" w:cs="Calibri"/>
          <w:lang w:val="en-GB"/>
        </w:rPr>
        <w:t xml:space="preserve"> inherent </w:t>
      </w:r>
      <w:r w:rsidRPr="69BCC960" w:rsidR="3DE58EE8">
        <w:rPr>
          <w:rFonts w:eastAsia="Calibri" w:cs="Calibri"/>
          <w:lang w:val="en-GB"/>
        </w:rPr>
        <w:t>difference</w:t>
      </w:r>
      <w:r w:rsidRPr="69BCC960" w:rsidR="675828E8">
        <w:rPr>
          <w:rFonts w:eastAsia="Calibri" w:cs="Calibri"/>
          <w:lang w:val="en-GB"/>
        </w:rPr>
        <w:t>s</w:t>
      </w:r>
      <w:r w:rsidRPr="34577440" w:rsidR="16FE09F8">
        <w:rPr>
          <w:rFonts w:eastAsia="Calibri" w:cs="Calibri"/>
          <w:lang w:val="en-GB"/>
        </w:rPr>
        <w:t xml:space="preserve"> between the harvesting methods </w:t>
      </w:r>
      <w:r w:rsidRPr="69BCC960" w:rsidR="3DE58EE8">
        <w:rPr>
          <w:rFonts w:eastAsia="Calibri" w:cs="Calibri"/>
          <w:lang w:val="en-GB"/>
        </w:rPr>
        <w:t>w</w:t>
      </w:r>
      <w:r w:rsidRPr="69BCC960" w:rsidR="61C7D527">
        <w:rPr>
          <w:rFonts w:eastAsia="Calibri" w:cs="Calibri"/>
          <w:lang w:val="en-GB"/>
        </w:rPr>
        <w:t>ere</w:t>
      </w:r>
      <w:r w:rsidRPr="34577440" w:rsidR="16FE09F8">
        <w:rPr>
          <w:rFonts w:eastAsia="Calibri" w:cs="Calibri"/>
          <w:lang w:val="en-GB"/>
        </w:rPr>
        <w:t xml:space="preserve"> found, since the stand density was approximately the same throughout the thinning phase, despite the difference in thinning intensities at single thinning occasions. The strip-road effect was not accounted for in the </w:t>
      </w:r>
      <w:r w:rsidRPr="34577440" w:rsidR="6904686F">
        <w:rPr>
          <w:rFonts w:eastAsia="Calibri" w:cs="Calibri"/>
          <w:lang w:val="en-GB"/>
        </w:rPr>
        <w:t>simulations,</w:t>
      </w:r>
      <w:r w:rsidRPr="34577440" w:rsidR="16FE09F8">
        <w:rPr>
          <w:rFonts w:eastAsia="Calibri" w:cs="Calibri"/>
          <w:lang w:val="en-GB"/>
        </w:rPr>
        <w:t xml:space="preserve"> but it can be assumed to have </w:t>
      </w:r>
      <w:r w:rsidRPr="69BCC960" w:rsidR="624F9A54">
        <w:rPr>
          <w:rFonts w:eastAsia="Calibri" w:cs="Calibri"/>
          <w:lang w:val="en-GB"/>
        </w:rPr>
        <w:t>an</w:t>
      </w:r>
      <w:r w:rsidRPr="34577440" w:rsidR="41871E48">
        <w:rPr>
          <w:rFonts w:eastAsia="Calibri" w:cs="Calibri"/>
          <w:lang w:val="en-GB"/>
        </w:rPr>
        <w:t xml:space="preserve"> effect amounting to 10 to 30 extra m</w:t>
      </w:r>
      <w:r w:rsidRPr="34577440" w:rsidR="41871E48">
        <w:rPr>
          <w:rFonts w:eastAsia="Calibri" w:cs="Calibri"/>
          <w:vertAlign w:val="superscript"/>
          <w:lang w:val="en-GB"/>
        </w:rPr>
        <w:t>3</w:t>
      </w:r>
      <w:r w:rsidRPr="34577440" w:rsidR="41871E48">
        <w:rPr>
          <w:rFonts w:eastAsia="Calibri" w:cs="Calibri"/>
          <w:lang w:val="en-GB"/>
        </w:rPr>
        <w:t xml:space="preserve"> over a rotation.</w:t>
      </w:r>
      <w:r w:rsidRPr="34577440" w:rsidDel="16FE09F8" w:rsidR="16FE09F8">
        <w:rPr>
          <w:rFonts w:eastAsia="Calibri" w:cs="Calibri"/>
          <w:lang w:val="en-GB"/>
        </w:rPr>
        <w:t xml:space="preserve"> </w:t>
      </w:r>
      <w:r w:rsidRPr="34577440" w:rsidR="6234ABAF">
        <w:rPr>
          <w:rFonts w:eastAsia="Calibri" w:cs="Calibri"/>
          <w:lang w:val="en-GB"/>
        </w:rPr>
        <w:t xml:space="preserve">Admittedly not a massive volume, but on par with the </w:t>
      </w:r>
      <w:r w:rsidRPr="69BCC960" w:rsidR="666B2DA7">
        <w:rPr>
          <w:rFonts w:eastAsia="Calibri" w:cs="Calibri"/>
          <w:lang w:val="en-GB"/>
        </w:rPr>
        <w:lastRenderedPageBreak/>
        <w:t>extra</w:t>
      </w:r>
      <w:r w:rsidRPr="34577440" w:rsidR="6234ABAF">
        <w:rPr>
          <w:rFonts w:eastAsia="Calibri" w:cs="Calibri"/>
          <w:lang w:val="en-GB"/>
        </w:rPr>
        <w:t xml:space="preserve"> volume gained through fertilisation some te</w:t>
      </w:r>
      <w:r w:rsidRPr="34577440" w:rsidR="5B5F4CA1">
        <w:rPr>
          <w:rFonts w:eastAsia="Calibri" w:cs="Calibri"/>
          <w:lang w:val="en-GB"/>
        </w:rPr>
        <w:t xml:space="preserve">n </w:t>
      </w:r>
      <w:r w:rsidRPr="34577440" w:rsidR="6234ABAF">
        <w:rPr>
          <w:rFonts w:eastAsia="Calibri" w:cs="Calibri"/>
          <w:lang w:val="en-GB"/>
        </w:rPr>
        <w:t>years before final felling</w:t>
      </w:r>
      <w:r w:rsidRPr="34577440" w:rsidR="0102E24D">
        <w:rPr>
          <w:rFonts w:eastAsia="Calibri" w:cs="Calibri"/>
          <w:lang w:val="en-GB"/>
        </w:rPr>
        <w:t>, an investment often considered worthwhile.</w:t>
      </w:r>
      <w:r w:rsidRPr="34577440" w:rsidR="16FE09F8">
        <w:rPr>
          <w:rFonts w:eastAsia="Calibri" w:cs="Calibri"/>
          <w:lang w:val="en-GB"/>
        </w:rPr>
        <w:t xml:space="preserve"> </w:t>
      </w:r>
    </w:p>
    <w:p w:rsidRPr="006802CD" w:rsidR="16FE09F8" w:rsidP="40E69D11" w:rsidRDefault="16FE09F8" w14:paraId="710CE984" w14:textId="1C547E25">
      <w:pPr>
        <w:rPr>
          <w:rFonts w:eastAsia="Calibri" w:cs="Calibri"/>
          <w:lang w:val="en-GB"/>
        </w:rPr>
      </w:pPr>
      <w:r w:rsidRPr="1BBEA4C4">
        <w:rPr>
          <w:rFonts w:eastAsia="Calibri" w:cs="Calibri"/>
          <w:lang w:val="en-GB"/>
        </w:rPr>
        <w:t xml:space="preserve">Any future evaluations should include more detailed productivity estimates of the </w:t>
      </w:r>
      <w:r w:rsidRPr="1BBEA4C4" w:rsidR="0974C600">
        <w:rPr>
          <w:rFonts w:eastAsia="Calibri" w:cs="Calibri"/>
          <w:lang w:val="en-GB"/>
        </w:rPr>
        <w:t>airborne</w:t>
      </w:r>
      <w:r w:rsidRPr="1BBEA4C4">
        <w:rPr>
          <w:rFonts w:eastAsia="Calibri" w:cs="Calibri"/>
          <w:lang w:val="en-GB"/>
        </w:rPr>
        <w:t xml:space="preserve"> drone system and experiences from practical thinning operations.  </w:t>
      </w:r>
    </w:p>
    <w:p w:rsidR="5AEAD4CF" w:rsidP="0E640CC4" w:rsidRDefault="7F61F636" w14:paraId="7E51144A" w14:textId="443B2DE1">
      <w:pPr>
        <w:pStyle w:val="Heading2"/>
        <w:rPr>
          <w:b w:val="0"/>
          <w:bCs w:val="0"/>
          <w:sz w:val="26"/>
          <w:lang w:val="en-US"/>
        </w:rPr>
      </w:pPr>
      <w:bookmarkStart w:name="_Toc161814635" w:id="303"/>
      <w:r w:rsidRPr="0E640CC4">
        <w:rPr>
          <w:b w:val="0"/>
          <w:bCs w:val="0"/>
          <w:sz w:val="26"/>
          <w:lang w:val="en-US"/>
        </w:rPr>
        <w:t>Biodiversity aspects</w:t>
      </w:r>
      <w:bookmarkEnd w:id="303"/>
    </w:p>
    <w:p w:rsidR="00D3074F" w:rsidP="009D2FB1" w:rsidRDefault="7F61F636" w14:paraId="4DDEA4DB" w14:textId="36A98FF6">
      <w:pPr>
        <w:spacing w:after="160"/>
        <w:rPr>
          <w:color w:val="000000" w:themeColor="text1"/>
          <w:lang w:val="en-GB"/>
        </w:rPr>
      </w:pPr>
      <w:r w:rsidRPr="5C5933C4">
        <w:rPr>
          <w:color w:val="000000" w:themeColor="text1"/>
          <w:lang w:val="en-GB"/>
        </w:rPr>
        <w:t>Thinning with drones is anticipated to yield positive environmental outcomes, primarily attributed to the elimination of strip roads. This will minimiz</w:t>
      </w:r>
      <w:r w:rsidRPr="5C5933C4" w:rsidR="5C89C164">
        <w:rPr>
          <w:color w:val="000000" w:themeColor="text1"/>
          <w:lang w:val="en-GB"/>
        </w:rPr>
        <w:t>e</w:t>
      </w:r>
      <w:r w:rsidRPr="5C5933C4">
        <w:rPr>
          <w:color w:val="000000" w:themeColor="text1"/>
          <w:lang w:val="en-GB"/>
        </w:rPr>
        <w:t xml:space="preserve"> the negative effects associated with their creation during traditional logging operations, for example </w:t>
      </w:r>
      <w:r w:rsidRPr="5C5933C4" w:rsidR="2DAB16C1">
        <w:rPr>
          <w:color w:val="000000" w:themeColor="text1"/>
          <w:lang w:val="en-GB"/>
        </w:rPr>
        <w:t xml:space="preserve">wheel </w:t>
      </w:r>
      <w:r w:rsidRPr="5C5933C4">
        <w:rPr>
          <w:color w:val="000000" w:themeColor="text1"/>
          <w:lang w:val="en-GB"/>
        </w:rPr>
        <w:t xml:space="preserve">tracks and root damage. Thinning with drones </w:t>
      </w:r>
      <w:r w:rsidRPr="5C5933C4" w:rsidR="24059C85">
        <w:rPr>
          <w:color w:val="000000" w:themeColor="text1"/>
          <w:lang w:val="en-GB"/>
        </w:rPr>
        <w:t>means that there will be no understorey removal</w:t>
      </w:r>
      <w:r w:rsidRPr="5C5933C4">
        <w:rPr>
          <w:color w:val="000000" w:themeColor="text1"/>
          <w:lang w:val="en-GB"/>
        </w:rPr>
        <w:t xml:space="preserve">, promoting a denser vegetation layer. Drones reduce the risk of spreading invasive plants, as they do not drive over ground and carry seed or other matter from one location to another. Depending on the drone's range, there is potential for implementing smaller nature conservation measures outside the actively thinned stand. To fully realize potential benefits, effective tools for planning and identification of structures, such as old broadleaf trees, from the air are necessary. Potential uncertainties or negative effects </w:t>
      </w:r>
      <w:r w:rsidRPr="5C5933C4" w:rsidR="00D3074F">
        <w:rPr>
          <w:color w:val="000000" w:themeColor="text1"/>
          <w:lang w:val="en-GB"/>
        </w:rPr>
        <w:t>are</w:t>
      </w:r>
      <w:r w:rsidRPr="5C5933C4" w:rsidR="461C577B">
        <w:rPr>
          <w:color w:val="000000" w:themeColor="text1"/>
          <w:lang w:val="en-GB"/>
        </w:rPr>
        <w:t xml:space="preserve"> dependent on the specifics of the</w:t>
      </w:r>
      <w:r w:rsidRPr="5C5933C4">
        <w:rPr>
          <w:color w:val="000000" w:themeColor="text1"/>
          <w:lang w:val="en-GB"/>
        </w:rPr>
        <w:t xml:space="preserve"> drone harvesting method</w:t>
      </w:r>
      <w:r w:rsidRPr="5C5933C4" w:rsidR="0592E384">
        <w:rPr>
          <w:color w:val="000000" w:themeColor="text1"/>
          <w:lang w:val="en-GB"/>
        </w:rPr>
        <w:t xml:space="preserve">. </w:t>
      </w:r>
      <w:r w:rsidRPr="5C5933C4" w:rsidR="007C3DF4">
        <w:rPr>
          <w:color w:val="000000" w:themeColor="text1"/>
          <w:lang w:val="en-GB"/>
        </w:rPr>
        <w:t>For example, t</w:t>
      </w:r>
      <w:r w:rsidRPr="5C5933C4" w:rsidR="0592E384">
        <w:rPr>
          <w:color w:val="000000" w:themeColor="text1"/>
          <w:lang w:val="en-GB"/>
        </w:rPr>
        <w:t xml:space="preserve">here is a potential risk of environmental disturbance on wildlife species from noise and </w:t>
      </w:r>
      <w:r w:rsidRPr="5C5933C4" w:rsidR="565AB9F1">
        <w:rPr>
          <w:color w:val="000000" w:themeColor="text1"/>
          <w:lang w:val="en-GB"/>
        </w:rPr>
        <w:t xml:space="preserve">mere </w:t>
      </w:r>
      <w:r w:rsidRPr="5C5933C4" w:rsidR="0592E384">
        <w:rPr>
          <w:color w:val="000000" w:themeColor="text1"/>
          <w:lang w:val="en-GB"/>
        </w:rPr>
        <w:t>presence</w:t>
      </w:r>
      <w:r w:rsidRPr="5C5933C4" w:rsidR="007C3DF4">
        <w:rPr>
          <w:color w:val="000000" w:themeColor="text1"/>
          <w:lang w:val="en-GB"/>
        </w:rPr>
        <w:t xml:space="preserve"> that may differ from conventional logging disturbance</w:t>
      </w:r>
      <w:r w:rsidRPr="5C5933C4" w:rsidR="0592E384">
        <w:rPr>
          <w:color w:val="000000" w:themeColor="text1"/>
          <w:lang w:val="en-GB"/>
        </w:rPr>
        <w:t>.</w:t>
      </w:r>
      <w:r w:rsidRPr="5C5933C4" w:rsidR="5BD6C335">
        <w:rPr>
          <w:color w:val="000000" w:themeColor="text1"/>
          <w:lang w:val="en-GB"/>
        </w:rPr>
        <w:t xml:space="preserve"> </w:t>
      </w:r>
      <w:r w:rsidRPr="5C5933C4" w:rsidR="7E529C43">
        <w:rPr>
          <w:color w:val="000000" w:themeColor="text1"/>
          <w:lang w:val="en-GB"/>
        </w:rPr>
        <w:t>Additionally,</w:t>
      </w:r>
      <w:r w:rsidRPr="5C5933C4">
        <w:rPr>
          <w:color w:val="000000" w:themeColor="text1"/>
          <w:lang w:val="en-GB"/>
        </w:rPr>
        <w:t xml:space="preserve"> the formation of</w:t>
      </w:r>
      <w:r w:rsidRPr="5C5933C4" w:rsidR="7EFF3A9C">
        <w:rPr>
          <w:color w:val="000000" w:themeColor="text1"/>
          <w:lang w:val="en-GB"/>
        </w:rPr>
        <w:t xml:space="preserve"> logging residues</w:t>
      </w:r>
      <w:r w:rsidRPr="5C5933C4">
        <w:rPr>
          <w:color w:val="000000" w:themeColor="text1"/>
          <w:lang w:val="en-GB"/>
        </w:rPr>
        <w:t xml:space="preserve"> </w:t>
      </w:r>
      <w:r w:rsidRPr="5C5933C4" w:rsidR="4A746F17">
        <w:rPr>
          <w:color w:val="000000" w:themeColor="text1"/>
          <w:lang w:val="en-GB"/>
        </w:rPr>
        <w:t>(</w:t>
      </w:r>
      <w:r w:rsidRPr="5C5933C4">
        <w:rPr>
          <w:color w:val="000000" w:themeColor="text1"/>
          <w:lang w:val="en-GB"/>
        </w:rPr>
        <w:t>GROT</w:t>
      </w:r>
      <w:r w:rsidRPr="5C5933C4" w:rsidR="1B9B0320">
        <w:rPr>
          <w:color w:val="000000" w:themeColor="text1"/>
          <w:lang w:val="en-GB"/>
        </w:rPr>
        <w:t>)</w:t>
      </w:r>
      <w:r w:rsidRPr="5C5933C4">
        <w:rPr>
          <w:color w:val="000000" w:themeColor="text1"/>
          <w:lang w:val="en-GB"/>
        </w:rPr>
        <w:t xml:space="preserve"> and the potential covering of vegetation, remain</w:t>
      </w:r>
      <w:r w:rsidRPr="5C5933C4" w:rsidR="466ADFCB">
        <w:rPr>
          <w:color w:val="000000" w:themeColor="text1"/>
          <w:lang w:val="en-GB"/>
        </w:rPr>
        <w:t>s</w:t>
      </w:r>
      <w:r w:rsidRPr="5C5933C4">
        <w:rPr>
          <w:color w:val="000000" w:themeColor="text1"/>
          <w:lang w:val="en-GB"/>
        </w:rPr>
        <w:t xml:space="preserve"> unknown until field studies </w:t>
      </w:r>
      <w:r w:rsidRPr="5C5933C4" w:rsidR="04304215">
        <w:rPr>
          <w:color w:val="000000" w:themeColor="text1"/>
          <w:lang w:val="en-GB"/>
        </w:rPr>
        <w:t>have been</w:t>
      </w:r>
      <w:r w:rsidRPr="5C5933C4">
        <w:rPr>
          <w:color w:val="000000" w:themeColor="text1"/>
          <w:lang w:val="en-GB"/>
        </w:rPr>
        <w:t xml:space="preserve"> conducted.</w:t>
      </w:r>
      <w:r w:rsidRPr="5C5933C4" w:rsidR="2F4CD590">
        <w:rPr>
          <w:color w:val="000000" w:themeColor="text1"/>
          <w:lang w:val="en-GB"/>
        </w:rPr>
        <w:t xml:space="preserve"> </w:t>
      </w:r>
      <w:r w:rsidRPr="5C5933C4" w:rsidR="7FA10A6A">
        <w:rPr>
          <w:color w:val="000000" w:themeColor="text1"/>
          <w:lang w:val="en-GB"/>
        </w:rPr>
        <w:t>Lastly</w:t>
      </w:r>
      <w:r w:rsidRPr="5C5933C4" w:rsidR="2F4CD590">
        <w:rPr>
          <w:color w:val="000000" w:themeColor="text1"/>
          <w:lang w:val="en-GB"/>
        </w:rPr>
        <w:t xml:space="preserve">, the possibility for the drone to reach </w:t>
      </w:r>
      <w:r w:rsidRPr="5C5933C4" w:rsidR="5208B28F">
        <w:rPr>
          <w:color w:val="000000" w:themeColor="text1"/>
          <w:lang w:val="en-GB"/>
        </w:rPr>
        <w:t>present</w:t>
      </w:r>
      <w:r w:rsidRPr="5C5933C4" w:rsidR="2F4CD590">
        <w:rPr>
          <w:color w:val="000000" w:themeColor="text1"/>
          <w:lang w:val="en-GB"/>
        </w:rPr>
        <w:t xml:space="preserve"> </w:t>
      </w:r>
      <w:r w:rsidRPr="5C5933C4" w:rsidR="32FCF369">
        <w:rPr>
          <w:color w:val="000000" w:themeColor="text1"/>
          <w:lang w:val="en-GB"/>
        </w:rPr>
        <w:t xml:space="preserve">technical </w:t>
      </w:r>
      <w:r w:rsidRPr="5C5933C4" w:rsidR="2F4CD590">
        <w:rPr>
          <w:color w:val="000000" w:themeColor="text1"/>
          <w:lang w:val="en-GB"/>
        </w:rPr>
        <w:t xml:space="preserve">impediments can </w:t>
      </w:r>
      <w:r w:rsidRPr="5C5933C4" w:rsidR="733A7218">
        <w:rPr>
          <w:color w:val="000000" w:themeColor="text1"/>
          <w:lang w:val="en-GB"/>
        </w:rPr>
        <w:t>cause</w:t>
      </w:r>
      <w:r w:rsidRPr="5C5933C4" w:rsidR="3E3DCCB9">
        <w:rPr>
          <w:color w:val="000000" w:themeColor="text1"/>
          <w:lang w:val="en-GB"/>
        </w:rPr>
        <w:t xml:space="preserve"> disturbance</w:t>
      </w:r>
      <w:r w:rsidRPr="5C5933C4" w:rsidR="7540F9A8">
        <w:rPr>
          <w:color w:val="000000" w:themeColor="text1"/>
          <w:lang w:val="en-GB"/>
        </w:rPr>
        <w:t>s to</w:t>
      </w:r>
      <w:r w:rsidRPr="5C5933C4" w:rsidR="3E3DCCB9">
        <w:rPr>
          <w:color w:val="000000" w:themeColor="text1"/>
          <w:lang w:val="en-GB"/>
        </w:rPr>
        <w:t xml:space="preserve"> sensitive species in this type of refugia.</w:t>
      </w:r>
      <w:r w:rsidRPr="5C5933C4">
        <w:rPr>
          <w:color w:val="000000" w:themeColor="text1"/>
          <w:lang w:val="en-GB"/>
        </w:rPr>
        <w:t xml:space="preserve"> In summary, while thinning with drones presents several positive environmental outcomes, there are uncertainties and considerations that need further investigation and careful planning to maximize the benefits and minimize potential negative impacts.</w:t>
      </w:r>
    </w:p>
    <w:p w:rsidR="003B7A6C" w:rsidP="009D2FB1" w:rsidRDefault="00D3074F" w14:paraId="3140B967" w14:textId="5E42476E">
      <w:pPr>
        <w:spacing w:after="160"/>
        <w:rPr>
          <w:lang w:val="en-US"/>
        </w:rPr>
      </w:pPr>
      <w:r w:rsidRPr="5C5933C4">
        <w:rPr>
          <w:lang w:val="en-US"/>
        </w:rPr>
        <w:t>The transition to fossil-free vehicles within the forestry sector can reduce the sector's environmental footprint while also being advantageous for the business's economy and future. The forestry sector can strengthen its market position by adopting fossil-free vehicles, which can be a differentiating factor and increase demand for forest-based products from environmentally conscious consumers and companies.</w:t>
      </w:r>
      <w:r w:rsidRPr="5C5933C4">
        <w:rPr>
          <w:lang w:val="en-US"/>
        </w:rPr>
        <w:br w:type="page"/>
      </w:r>
    </w:p>
    <w:p w:rsidR="00954F5D" w:rsidP="003B7A6C" w:rsidRDefault="003B7A6C" w14:paraId="1B156EAD" w14:textId="77777777">
      <w:pPr>
        <w:pStyle w:val="Heading1"/>
        <w:rPr>
          <w:lang w:val="en-US"/>
        </w:rPr>
      </w:pPr>
      <w:bookmarkStart w:name="_Toc161814636" w:id="304"/>
      <w:r>
        <w:rPr>
          <w:lang w:val="en-US"/>
        </w:rPr>
        <w:lastRenderedPageBreak/>
        <w:t>Sammanfattning</w:t>
      </w:r>
      <w:bookmarkEnd w:id="304"/>
    </w:p>
    <w:p w:rsidR="009D2FB1" w:rsidP="009D2FB1" w:rsidRDefault="009D2FB1" w14:paraId="0D88872A" w14:textId="67E48691">
      <w:r>
        <w:t>Detta är en utvärdering av ett luftburet drönarsystem för användning i gallring. Nedan sammanfattas potentiella fördelar, fördelar och begränsningar med ett sådant system.</w:t>
      </w:r>
    </w:p>
    <w:p w:rsidR="009D2FB1" w:rsidP="009D2FB1" w:rsidRDefault="009D2FB1" w14:paraId="49B5FEA5" w14:textId="77777777">
      <w:r>
        <w:t>Frånvaron av stickvägar är den mest uppenbara fördelen med gallring med luftburna system förutsatt att gallringsstyrkan inte överskrider rekommendationerna. I Sverige täcker stickvägar normalt cirka 18 procent av beståndsytan efter gallring. Tillväxtökningen i skogar utan stickvägar relativt konventionellt gallrade bestånd är i storleksordningen 5 till 10 procent högre per år under 15 till 20 år efter gallringsingreppet. Frånvaron av stickvägar har även andra fördelar, t.ex. högre motståndskraft mot vind- och snöskador. Trädvalet vid stickvägsfri gallring kan i viss mån bli friare, då det tvingande uttaget i stickvägarna undviks. Detta innebär också mer frihet kring vilken gallringsform som ska användas. Avsaknaden av stickvägar har även gynnsamma effekter ur miljösynpunkt, inte minst för markekosystemet.</w:t>
      </w:r>
    </w:p>
    <w:p w:rsidR="009D2FB1" w:rsidP="009D2FB1" w:rsidRDefault="009D2FB1" w14:paraId="65F6D61B" w14:textId="26B8757A">
      <w:r>
        <w:t xml:space="preserve">En annan fördel med luftburna system är att mark- och rotskadorna kan </w:t>
      </w:r>
      <w:r w:rsidR="08D9191F">
        <w:t>undvikas</w:t>
      </w:r>
      <w:r>
        <w:t>. Detta kan minska spridningen av t.ex. rotröta. Det kommer dock inte att eliminera behovet av stubbehandling, och rekommendationer om lämpliga tidpunkter för gallring kommer att gälla även för luftburen verksamhet. Risken för spridning av invasiva arter kan minskas då maskinerna inte har någon markkontakt och inte kan sprida frön eller annat material från en plats till en annan.</w:t>
      </w:r>
    </w:p>
    <w:p w:rsidR="009D2FB1" w:rsidP="009D2FB1" w:rsidRDefault="009D2FB1" w14:paraId="4980C5AA" w14:textId="512941C3">
      <w:r>
        <w:t xml:space="preserve">Ett luftburet system kan skapa förutsättningar att tillämpa intensiva skötselmetoder till exempel lågskärmar. Lågskärmar ger plantorna skydd mot frost, mot försumpning, och ger virkesproduktion även under föryngringsfasen. </w:t>
      </w:r>
      <w:r w:rsidR="6EA8769E">
        <w:t xml:space="preserve">Lågskärmar antas ge en produktionsökning på 10 till 15 procent över en omloppstid. </w:t>
      </w:r>
      <w:r>
        <w:t>Dessutom så bildar de ett blandbestånd och ökar lövandelen. Skärmträd skall utses, frihuggas och avvecklas i flera steg. Detta är komplicerat och kostsamt med dagens teknik. Idag används lågskärmar i ganska liten skala, och då mest för att skydda plantor mot frost. Den ökade virkesproduktionen kan bli ytterligare motiv att använda lågskärm.</w:t>
      </w:r>
    </w:p>
    <w:p w:rsidR="009D2FB1" w:rsidP="009D2FB1" w:rsidRDefault="009D2FB1" w14:paraId="6C2BEE43" w14:textId="25AA4BEB">
      <w:r>
        <w:t>Skyddade områden, fornlämningar och buffertzoner. där mindre granar kan behöva avlägsnas kan vara känsliga för skogsmaskiner. Ett luftburet system kan vara ett alternativ för sådana områden. Luftburna system öppnar möjligheter för skonsamma naturvårdsåtgärder även i delar av bestånd. Ett problem i dessa områden är svårigheterna att identifiera mindre träd</w:t>
      </w:r>
      <w:r w:rsidR="1FD885E9">
        <w:t xml:space="preserve"> </w:t>
      </w:r>
      <w:r>
        <w:t>då det är svårt att se genom krontaket.</w:t>
      </w:r>
    </w:p>
    <w:p w:rsidR="009D2FB1" w:rsidP="009D2FB1" w:rsidRDefault="009D2FB1" w14:paraId="6C606292" w14:textId="437EE121">
      <w:r>
        <w:t xml:space="preserve">Fjärranalystekniker för tidig upptäckt av barkborreangripna träd är ett område under utveckling. Att i tid avlägsna angripna träd är en effektiv åtgärd för att minska barkborrepopulationerna, men i praktiken svårt att göra. Effektiviteten i bekämpningsarbetet begränsas av tillgång till avverkningsmaskiner innan den nya generationen av skalbaggar lämnar de angripna träden. Rätt anpassad skulle användningen av luftburna system kunna bidra till bekämpning av barkborre, förmodligen inte förhindra utbrott av barkborrar men </w:t>
      </w:r>
      <w:r w:rsidR="1827AD74">
        <w:t xml:space="preserve">kan bidra till att </w:t>
      </w:r>
      <w:r>
        <w:t>minska deras omfattning.</w:t>
      </w:r>
    </w:p>
    <w:p w:rsidR="009D2FB1" w:rsidP="009D2FB1" w:rsidRDefault="009D2FB1" w14:paraId="48B259F9" w14:textId="77777777">
      <w:r>
        <w:t xml:space="preserve">Trädvalet i gallring kan, som nämnt bli friare då stickvägar undviks, men tekniska begränsningar förhindrar avverkning av vissa typer av träd. Skördaraggregat som arbetar sig nedåt längs stammar medför problem med träd med cymös tillväxt, dvs. många lövträd, och stora och deformerade träd. Skörd av träd under krontaket kommer att vara svårt, då de är i stort sett osynliga från ovan. Dessa begränsningar gör att beståndsstruktur, diameterfördelning (som kommer att vara vidare) och </w:t>
      </w:r>
      <w:r>
        <w:lastRenderedPageBreak/>
        <w:t>träslagssammansättning kommer att vara annorlunda i bestånd som gallras med luftburna system jämfört med de som gallras med konventionell teknik. Detta är inte nödvändigtvis en nackdel ur miljösynpunkt, där viktiga strukturer under trädskiktet kan ge skydd, föda eller boplats och bevaras intakta.</w:t>
      </w:r>
    </w:p>
    <w:p w:rsidR="009D2FB1" w:rsidP="009D2FB1" w:rsidRDefault="009D2FB1" w14:paraId="7D3284B0" w14:textId="401FBCD6">
      <w:r>
        <w:t>Bland miljömässiga nackdelar med luftburna system kan nämnas de</w:t>
      </w:r>
      <w:r w:rsidR="00F9437E">
        <w:t>n</w:t>
      </w:r>
      <w:r>
        <w:t xml:space="preserve"> </w:t>
      </w:r>
      <w:r w:rsidR="00F9437E">
        <w:t xml:space="preserve">förväntade störningen med </w:t>
      </w:r>
      <w:r>
        <w:t xml:space="preserve">buller </w:t>
      </w:r>
      <w:r w:rsidR="00F9437E">
        <w:t xml:space="preserve">och närvaro </w:t>
      </w:r>
      <w:r>
        <w:t xml:space="preserve">som </w:t>
      </w:r>
      <w:r w:rsidR="00F9437E">
        <w:t xml:space="preserve">avverkning med </w:t>
      </w:r>
      <w:r>
        <w:t xml:space="preserve">drönaren </w:t>
      </w:r>
      <w:r w:rsidR="00F9437E">
        <w:t xml:space="preserve">kan </w:t>
      </w:r>
      <w:r>
        <w:t>generera. Möjligheten att nå tekniska impediment utom räckhåll med konventionell teknik kan även hota störningskänsliga arter. Luftburna system blir av säkerhetsskäl svåra att använda i tätortsnära skogar och områden som används frekvent för rekreation.</w:t>
      </w:r>
    </w:p>
    <w:p w:rsidR="009D2FB1" w:rsidP="009D2FB1" w:rsidRDefault="009D2FB1" w14:paraId="16194EF9" w14:textId="77777777">
      <w:r>
        <w:t xml:space="preserve">Luftburna drönarsystem motiverar lägre gallringsstyrka men högre frekvens av gallring, till skillnad mot konventionella avverkningssystem. Båda systemen kan användas för att skapa snarlika bestånd, där skillnaderna motsvarar de ovannämnda. Simuleringar av optimala gallringsprogram för de två olika system visade inte någon väsentlig skillnad i skogsproduktion under omloppstiden. Detta beror på att om kravet på uttag i gallring under omloppstiden är den samma så spelar inte de ovannämnda skillnaderna någon roll. </w:t>
      </w:r>
    </w:p>
    <w:p w:rsidR="009D2FB1" w:rsidP="009D2FB1" w:rsidRDefault="009D2FB1" w14:paraId="63F763D2" w14:textId="315E8BFF">
      <w:pPr>
        <w:rPr>
          <w:rFonts w:ascii="Calibri" w:hAnsi="Calibri" w:eastAsia="Calibri" w:cs="Calibri"/>
        </w:rPr>
      </w:pPr>
      <w:r>
        <w:t xml:space="preserve">Det </w:t>
      </w:r>
      <w:r w:rsidR="2E083579">
        <w:t xml:space="preserve">simulerade </w:t>
      </w:r>
      <w:r>
        <w:t>luftburna systemet har en gräns för hur stora träd som kan tas. Avverkning av små träd innebär låg produktivitet och därmed höga kostnader, dessutom blir det svårt att avverka små träd som står gömda under kronorna på större träd. Uttaget av stickvägsträd medför en fördel för de konventionella avverkningssystemen då stickvägsträden bidrar till en ökad medelstamsvolym i uttaget. Sammantaget medför detta att gallring med en luftburen drönare kommer att ge en ändrad struktur i beståndet efter gallring.</w:t>
      </w:r>
      <w:r w:rsidRPr="5C5933C4">
        <w:rPr>
          <w:sz w:val="22"/>
          <w:szCs w:val="22"/>
        </w:rPr>
        <w:t xml:space="preserve"> Det kan också medföra att d</w:t>
      </w:r>
      <w:r w:rsidRPr="5C5933C4">
        <w:rPr>
          <w:color w:val="000000" w:themeColor="text1"/>
          <w:sz w:val="22"/>
          <w:szCs w:val="22"/>
        </w:rPr>
        <w:t>en önskade uttagsstyrkan blir svår att nå i gallringsbestånd med stor variation i trädstorlekar, särskilt när den genomsnittliga stamvikten ligger nära den säkra nyttolasten.</w:t>
      </w:r>
    </w:p>
    <w:p w:rsidR="009D2FB1" w:rsidP="009D2FB1" w:rsidRDefault="009D2FB1" w14:paraId="24BD666D" w14:textId="77777777">
      <w:r>
        <w:t>Eftersträvar man en likvärdig gallringskostnad för de två systemen är luftburna drönare inte ett ekonomiskt försvarbart alternativ för gallringsentreprenören i det analyserade scenariot "normal hastighet och normal positioneringstid". Även i de snabbare scenarierna är konkurrenskraften för drönarbaserad gallring tveksam. Om en operatör kan hantera ett större antal drönare ökar möjligheten till att gallring med flygande drönare är ett lönsamt alternativ.</w:t>
      </w:r>
    </w:p>
    <w:p w:rsidR="009D2FB1" w:rsidP="009D2FB1" w:rsidRDefault="009D2FB1" w14:paraId="110F3619" w14:textId="77777777">
      <w:r>
        <w:t>En flygande drönare behöver inte nödvändigtvis bära skördaraggregat. Den kan istället vara utrustad med en grip och endast användas för transport till avlägg. I ett sådant system kan avverkning göras av en beståndsgående skördare eller en markbaserad drönare. En grip är inte lika tung som ett skördaraggregat, vilket gör att drönares lastvikt kan ökas. Då avverkningen utförs av en markbaserad skördare kan man bibehålla en hög apteringsgrad, lägga virket i viktoptimerade högar för drönaren. Dessutom medför lövträd och större eller deformerade träd ett mindre problem för en markbaserad maskin.</w:t>
      </w:r>
    </w:p>
    <w:p w:rsidRPr="009D2FB1" w:rsidR="009D2FB1" w:rsidP="009D2FB1" w:rsidRDefault="009D2FB1" w14:paraId="0F9B1009" w14:textId="717A05A8">
      <w:r>
        <w:t xml:space="preserve">Luftburna gallringssystem medger att man gallrar lättare och oftare, och därigenom får god kontroll på beståndstätheten. Detta kan underlätta anpassningen till klimatförändringar och minska konkurrensrelaterade risker såsom från torka, barkborrar och mortalitet. Detta hänger dock på utveckling av metoder som resulterar i minskade rörliga och fasta kostnader och hög flexibilitet i avverkningstekniken jämfört med konventionella avverkningssystem. </w:t>
      </w:r>
    </w:p>
    <w:p w:rsidRPr="009D2FB1" w:rsidR="009D2FB1" w:rsidP="009D2FB1" w:rsidRDefault="009D2FB1" w14:paraId="4AC2F087" w14:textId="77777777">
      <w:pPr>
        <w:rPr>
          <w:rStyle w:val="cf11"/>
          <w:rFonts w:asciiTheme="minorHAnsi" w:hAnsiTheme="minorHAnsi" w:cstheme="minorBidi"/>
          <w:color w:val="auto"/>
          <w:sz w:val="20"/>
          <w:szCs w:val="20"/>
        </w:rPr>
      </w:pPr>
      <w:r w:rsidRPr="009D2FB1">
        <w:rPr>
          <w:rStyle w:val="cf01"/>
          <w:rFonts w:asciiTheme="minorHAnsi" w:hAnsiTheme="minorHAnsi" w:cstheme="minorBidi"/>
          <w:sz w:val="20"/>
          <w:szCs w:val="20"/>
        </w:rPr>
        <w:t xml:space="preserve">Elbaserad teknikutveckling ligger i linje med målet om minskade koldioxidutsläpp och bättre luftkvalité. En </w:t>
      </w:r>
      <w:r w:rsidRPr="009D2FB1">
        <w:rPr>
          <w:rStyle w:val="cf11"/>
          <w:rFonts w:asciiTheme="minorHAnsi" w:hAnsiTheme="minorHAnsi" w:cstheme="minorBidi"/>
          <w:color w:val="auto"/>
          <w:sz w:val="20"/>
          <w:szCs w:val="20"/>
        </w:rPr>
        <w:t>övergången till fossilfria fordon inom skogssektorn kan minska sektorns miljöavtryck samtidigt som det kan vara fördelaktigt för verksamhetens ekonomi och framtid.</w:t>
      </w:r>
      <w:r w:rsidRPr="009D2FB1">
        <w:t xml:space="preserve"> </w:t>
      </w:r>
      <w:r w:rsidRPr="009D2FB1">
        <w:rPr>
          <w:rStyle w:val="cf11"/>
          <w:rFonts w:asciiTheme="minorHAnsi" w:hAnsiTheme="minorHAnsi" w:cstheme="minorBidi"/>
          <w:color w:val="auto"/>
          <w:sz w:val="20"/>
          <w:szCs w:val="20"/>
        </w:rPr>
        <w:t xml:space="preserve">Skogssektorn kan stärka sin marknadsposition genom att anta fossilfria </w:t>
      </w:r>
      <w:r w:rsidRPr="009D2FB1">
        <w:rPr>
          <w:rStyle w:val="cf11"/>
          <w:rFonts w:asciiTheme="minorHAnsi" w:hAnsiTheme="minorHAnsi" w:cstheme="minorBidi"/>
          <w:color w:val="auto"/>
          <w:sz w:val="20"/>
          <w:szCs w:val="20"/>
        </w:rPr>
        <w:lastRenderedPageBreak/>
        <w:t>fordon, vilket kan vara en differentieringsfaktor och öka efterfrågan på skogsbaserade produkter från miljömedvetna konsumenter och företag.</w:t>
      </w:r>
    </w:p>
    <w:p w:rsidRPr="00C770B3" w:rsidR="00C770B3" w:rsidP="00C770B3" w:rsidRDefault="00C770B3" w14:paraId="03DC853C" w14:textId="219E66E9">
      <w:pPr>
        <w:rPr>
          <w:rStyle w:val="cf11"/>
          <w:rFonts w:asciiTheme="minorHAnsi" w:hAnsiTheme="minorHAnsi" w:cstheme="minorBidi"/>
          <w:color w:val="auto"/>
          <w:sz w:val="20"/>
          <w:szCs w:val="20"/>
        </w:rPr>
      </w:pPr>
    </w:p>
    <w:p w:rsidRPr="00C770B3" w:rsidR="00E761E7" w:rsidRDefault="00EB0B18" w14:paraId="5BF35F6F" w14:textId="2CACB2CC">
      <w:pPr>
        <w:rPr>
          <w:lang w:val="en-US"/>
        </w:rPr>
      </w:pPr>
      <w:r w:rsidRPr="00C770B3">
        <w:rPr>
          <w:lang w:val="en-US"/>
        </w:rPr>
        <w:br w:type="page"/>
      </w:r>
    </w:p>
    <w:p w:rsidRPr="00CE32E6" w:rsidR="006C7F3C" w:rsidP="00232500" w:rsidRDefault="00D00006" w14:paraId="22A118B7" w14:textId="706CA190">
      <w:pPr>
        <w:pStyle w:val="Heading1"/>
        <w:numPr>
          <w:ilvl w:val="0"/>
          <w:numId w:val="49"/>
        </w:numPr>
        <w:ind w:left="284" w:hanging="426"/>
      </w:pPr>
      <w:bookmarkStart w:name="_Toc161814637" w:id="305"/>
      <w:r w:rsidRPr="71285CD3">
        <w:rPr>
          <w:lang w:val="en-US"/>
        </w:rPr>
        <w:lastRenderedPageBreak/>
        <w:t>Introduction</w:t>
      </w:r>
      <w:bookmarkEnd w:id="305"/>
    </w:p>
    <w:p w:rsidR="7C7B5DF7" w:rsidP="40E69D11" w:rsidRDefault="7C7B5DF7" w14:paraId="7A6DA406" w14:textId="744713EF">
      <w:pPr>
        <w:pStyle w:val="Heading2"/>
        <w:rPr>
          <w:lang w:val="en-GB"/>
        </w:rPr>
      </w:pPr>
      <w:bookmarkStart w:name="_Toc161814638" w:id="306"/>
      <w:r w:rsidRPr="18900CD2">
        <w:rPr>
          <w:lang w:val="en-GB"/>
        </w:rPr>
        <w:t>Thinning – a</w:t>
      </w:r>
      <w:r w:rsidRPr="18900CD2" w:rsidR="17A23738">
        <w:rPr>
          <w:lang w:val="en-GB"/>
        </w:rPr>
        <w:t xml:space="preserve"> brief review</w:t>
      </w:r>
      <w:bookmarkEnd w:id="306"/>
    </w:p>
    <w:p w:rsidR="00518DDE" w:rsidP="18900CD2" w:rsidRDefault="00518DDE" w14:paraId="3992107F" w14:textId="1E7EF55B">
      <w:pPr>
        <w:rPr>
          <w:color w:val="000000" w:themeColor="text1"/>
          <w:lang w:val="en-GB"/>
        </w:rPr>
      </w:pPr>
      <w:r w:rsidRPr="6F8555C4">
        <w:rPr>
          <w:lang w:val="en-GB"/>
        </w:rPr>
        <w:t xml:space="preserve">Thinning is a </w:t>
      </w:r>
      <w:r w:rsidRPr="6F8555C4" w:rsidR="2CB30F01">
        <w:rPr>
          <w:lang w:val="en-GB"/>
        </w:rPr>
        <w:t>common</w:t>
      </w:r>
      <w:r w:rsidRPr="6F8555C4" w:rsidR="5B1E18E0">
        <w:rPr>
          <w:lang w:val="en-GB"/>
        </w:rPr>
        <w:t xml:space="preserve"> </w:t>
      </w:r>
      <w:r w:rsidRPr="6F8555C4" w:rsidR="0136714E">
        <w:rPr>
          <w:lang w:val="en-GB"/>
        </w:rPr>
        <w:t xml:space="preserve">silvicultural </w:t>
      </w:r>
      <w:r w:rsidRPr="6F8555C4" w:rsidR="0F7E044B">
        <w:rPr>
          <w:lang w:val="en-GB"/>
        </w:rPr>
        <w:t>treatment</w:t>
      </w:r>
      <w:r w:rsidRPr="6F8555C4" w:rsidR="566D60FA">
        <w:rPr>
          <w:lang w:val="en-GB"/>
        </w:rPr>
        <w:t xml:space="preserve"> </w:t>
      </w:r>
      <w:r w:rsidRPr="6F8555C4" w:rsidR="0136714E">
        <w:rPr>
          <w:lang w:val="en-GB"/>
        </w:rPr>
        <w:t>in Sweden</w:t>
      </w:r>
      <w:r w:rsidRPr="6F8555C4" w:rsidR="58193CEF">
        <w:rPr>
          <w:lang w:val="en-GB"/>
        </w:rPr>
        <w:t>.</w:t>
      </w:r>
      <w:r w:rsidRPr="6F8555C4" w:rsidR="63190DBD">
        <w:rPr>
          <w:lang w:val="en-GB"/>
        </w:rPr>
        <w:t xml:space="preserve"> </w:t>
      </w:r>
      <w:r w:rsidRPr="6F8555C4" w:rsidR="00998432">
        <w:rPr>
          <w:lang w:val="en-GB"/>
        </w:rPr>
        <w:t xml:space="preserve">Most stands are thinned at least once during a </w:t>
      </w:r>
      <w:r w:rsidRPr="6F8555C4" w:rsidR="13BE3846">
        <w:rPr>
          <w:lang w:val="en-GB"/>
        </w:rPr>
        <w:t>rotation.</w:t>
      </w:r>
      <w:r w:rsidRPr="6F8555C4" w:rsidR="2CE6C04E">
        <w:rPr>
          <w:lang w:val="en-GB"/>
        </w:rPr>
        <w:t xml:space="preserve"> </w:t>
      </w:r>
      <w:r w:rsidRPr="6F8555C4" w:rsidR="7DA56916">
        <w:rPr>
          <w:lang w:val="en-GB"/>
        </w:rPr>
        <w:t>Thinning reduces competition for water, nutrients and sunlight (Zeide, 2001) resulting in improved growth conditions for the remaining trees as the availability of resources, primarily water, increases (Aussenac &amp; Granier, 1988; Bréda et al., 1995)</w:t>
      </w:r>
      <w:r w:rsidRPr="6F8555C4" w:rsidR="047DACAB">
        <w:rPr>
          <w:lang w:val="en-GB"/>
        </w:rPr>
        <w:t xml:space="preserve">. </w:t>
      </w:r>
      <w:r w:rsidRPr="6F8555C4" w:rsidR="5471EC96">
        <w:rPr>
          <w:lang w:val="en-GB"/>
        </w:rPr>
        <w:t>However, in practical forestry this is</w:t>
      </w:r>
      <w:r w:rsidRPr="6F8555C4" w:rsidR="047DACAB">
        <w:rPr>
          <w:lang w:val="en-GB"/>
        </w:rPr>
        <w:t xml:space="preserve"> </w:t>
      </w:r>
      <w:r w:rsidRPr="6F8555C4" w:rsidR="445681E1">
        <w:rPr>
          <w:lang w:val="en-GB"/>
        </w:rPr>
        <w:t xml:space="preserve">at the expense of </w:t>
      </w:r>
      <w:r w:rsidRPr="6F8555C4" w:rsidR="35AEB2DD">
        <w:rPr>
          <w:lang w:val="en-GB"/>
        </w:rPr>
        <w:t xml:space="preserve">total </w:t>
      </w:r>
      <w:r w:rsidRPr="6F8555C4" w:rsidR="445681E1">
        <w:rPr>
          <w:lang w:val="en-GB"/>
        </w:rPr>
        <w:t>stand volume growth.</w:t>
      </w:r>
      <w:r w:rsidRPr="6F8555C4" w:rsidR="7DA56916">
        <w:rPr>
          <w:lang w:val="en-GB"/>
        </w:rPr>
        <w:t xml:space="preserve"> Thus, t</w:t>
      </w:r>
      <w:r w:rsidRPr="6F8555C4" w:rsidR="2CE6C04E">
        <w:rPr>
          <w:lang w:val="en-GB"/>
        </w:rPr>
        <w:t xml:space="preserve">he purpose of </w:t>
      </w:r>
      <w:r w:rsidRPr="6F8555C4">
        <w:rPr>
          <w:lang w:val="en-GB"/>
        </w:rPr>
        <w:t>reduc</w:t>
      </w:r>
      <w:r w:rsidRPr="6F8555C4" w:rsidR="0D346D86">
        <w:rPr>
          <w:lang w:val="en-GB"/>
        </w:rPr>
        <w:t>ing</w:t>
      </w:r>
      <w:r w:rsidRPr="6F8555C4">
        <w:rPr>
          <w:lang w:val="en-GB"/>
        </w:rPr>
        <w:t xml:space="preserve"> stand density</w:t>
      </w:r>
      <w:r w:rsidRPr="6F8555C4" w:rsidR="37C2BA26">
        <w:rPr>
          <w:lang w:val="en-GB"/>
        </w:rPr>
        <w:t xml:space="preserve"> </w:t>
      </w:r>
      <w:r w:rsidRPr="6F8555C4" w:rsidR="4E266D14">
        <w:rPr>
          <w:lang w:val="en-GB"/>
        </w:rPr>
        <w:t xml:space="preserve">is </w:t>
      </w:r>
      <w:r w:rsidRPr="6F8555C4">
        <w:rPr>
          <w:lang w:val="en-GB"/>
        </w:rPr>
        <w:t xml:space="preserve">primarily to improve </w:t>
      </w:r>
      <w:r w:rsidRPr="6F8555C4" w:rsidR="3D6DD9B6">
        <w:rPr>
          <w:lang w:val="en-GB"/>
        </w:rPr>
        <w:t>the g</w:t>
      </w:r>
      <w:r w:rsidRPr="6F8555C4">
        <w:rPr>
          <w:lang w:val="en-GB"/>
        </w:rPr>
        <w:t>row</w:t>
      </w:r>
      <w:r w:rsidRPr="6F8555C4" w:rsidR="20EF2D9B">
        <w:rPr>
          <w:lang w:val="en-GB"/>
        </w:rPr>
        <w:t xml:space="preserve">ing conditions </w:t>
      </w:r>
      <w:r w:rsidRPr="6F8555C4" w:rsidR="234F4EC7">
        <w:rPr>
          <w:lang w:val="en-GB"/>
        </w:rPr>
        <w:t xml:space="preserve">for the </w:t>
      </w:r>
      <w:r w:rsidRPr="6F8555C4" w:rsidR="1774FFB8">
        <w:rPr>
          <w:lang w:val="en-GB"/>
        </w:rPr>
        <w:t>remaining trees</w:t>
      </w:r>
      <w:r w:rsidRPr="6F8555C4" w:rsidR="6FA0D392">
        <w:rPr>
          <w:lang w:val="en-GB"/>
        </w:rPr>
        <w:t xml:space="preserve">, </w:t>
      </w:r>
      <w:r w:rsidRPr="6F8555C4">
        <w:rPr>
          <w:lang w:val="en-GB"/>
        </w:rPr>
        <w:t>enhance forest health</w:t>
      </w:r>
      <w:r w:rsidRPr="6F8555C4" w:rsidR="49D0EA43">
        <w:rPr>
          <w:lang w:val="en-GB"/>
        </w:rPr>
        <w:t xml:space="preserve"> </w:t>
      </w:r>
      <w:r w:rsidRPr="6F8555C4">
        <w:rPr>
          <w:lang w:val="en-GB"/>
        </w:rPr>
        <w:t>(Helms 1998)</w:t>
      </w:r>
      <w:r w:rsidRPr="6F8555C4" w:rsidR="309BEA30">
        <w:rPr>
          <w:lang w:val="en-GB"/>
        </w:rPr>
        <w:t xml:space="preserve">, </w:t>
      </w:r>
      <w:r w:rsidRPr="6F8555C4" w:rsidR="59917E65">
        <w:rPr>
          <w:lang w:val="en-GB"/>
        </w:rPr>
        <w:t>avoid mortality through self-thinning, create fle</w:t>
      </w:r>
      <w:r w:rsidRPr="6F8555C4" w:rsidR="3B124209">
        <w:rPr>
          <w:lang w:val="en-GB"/>
        </w:rPr>
        <w:t xml:space="preserve">xibility for the future management of the stand, </w:t>
      </w:r>
      <w:r w:rsidRPr="6F8555C4" w:rsidR="309BEA30">
        <w:rPr>
          <w:lang w:val="en-GB"/>
        </w:rPr>
        <w:t xml:space="preserve">but more commonly to generate an early </w:t>
      </w:r>
      <w:r w:rsidRPr="6F8555C4" w:rsidR="2EDBCC6F">
        <w:rPr>
          <w:lang w:val="en-GB"/>
        </w:rPr>
        <w:t>harvest of wood and the associated revenue.</w:t>
      </w:r>
    </w:p>
    <w:p w:rsidR="6ED7FEAE" w:rsidP="18900CD2" w:rsidRDefault="2A1CBE4A" w14:paraId="77D08B10" w14:textId="24F4787B">
      <w:pPr>
        <w:rPr>
          <w:color w:val="000000" w:themeColor="text1"/>
          <w:lang w:val="en-GB"/>
        </w:rPr>
      </w:pPr>
      <w:r w:rsidRPr="6F8555C4">
        <w:rPr>
          <w:lang w:val="en-GB"/>
        </w:rPr>
        <w:t xml:space="preserve">A forest stand enters the </w:t>
      </w:r>
      <w:r w:rsidRPr="6F8555C4" w:rsidR="6AA19A6E">
        <w:rPr>
          <w:lang w:val="en-GB"/>
        </w:rPr>
        <w:t>stem exclusion phase when neighbouring tree</w:t>
      </w:r>
      <w:r w:rsidRPr="6F8555C4" w:rsidR="276956E2">
        <w:rPr>
          <w:lang w:val="en-GB"/>
        </w:rPr>
        <w:t>s</w:t>
      </w:r>
      <w:r w:rsidRPr="6F8555C4" w:rsidR="6AA19A6E">
        <w:rPr>
          <w:lang w:val="en-GB"/>
        </w:rPr>
        <w:t xml:space="preserve"> start competing for resources (nutrients, water and sunlight)</w:t>
      </w:r>
      <w:r w:rsidRPr="6F8555C4" w:rsidR="45DAE23B">
        <w:rPr>
          <w:lang w:val="en-GB"/>
        </w:rPr>
        <w:t xml:space="preserve">. </w:t>
      </w:r>
      <w:r w:rsidRPr="6F8555C4">
        <w:rPr>
          <w:lang w:val="en-GB"/>
        </w:rPr>
        <w:t xml:space="preserve">The </w:t>
      </w:r>
      <w:r w:rsidRPr="6F8555C4" w:rsidR="1E89487D">
        <w:rPr>
          <w:lang w:val="en-GB"/>
        </w:rPr>
        <w:t>severity</w:t>
      </w:r>
      <w:r w:rsidRPr="6F8555C4">
        <w:rPr>
          <w:lang w:val="en-GB"/>
        </w:rPr>
        <w:t xml:space="preserve"> of competition for resources is </w:t>
      </w:r>
      <w:r w:rsidRPr="6F8555C4" w:rsidR="20D7CE4E">
        <w:rPr>
          <w:lang w:val="en-GB"/>
        </w:rPr>
        <w:t>closely</w:t>
      </w:r>
      <w:r w:rsidRPr="6F8555C4">
        <w:rPr>
          <w:lang w:val="en-GB"/>
        </w:rPr>
        <w:t xml:space="preserve"> related to stand density </w:t>
      </w:r>
      <w:r w:rsidRPr="6F8555C4" w:rsidR="0ED8341D">
        <w:rPr>
          <w:lang w:val="en-GB"/>
        </w:rPr>
        <w:t xml:space="preserve">(the number and size of the trees in the stand) </w:t>
      </w:r>
      <w:r w:rsidRPr="6F8555C4">
        <w:rPr>
          <w:lang w:val="en-GB"/>
        </w:rPr>
        <w:t>and</w:t>
      </w:r>
      <w:r w:rsidRPr="6F8555C4" w:rsidR="3C8EE644">
        <w:rPr>
          <w:lang w:val="en-GB"/>
        </w:rPr>
        <w:t xml:space="preserve"> is in practical forestry</w:t>
      </w:r>
      <w:r w:rsidRPr="6F8555C4">
        <w:rPr>
          <w:lang w:val="en-GB"/>
        </w:rPr>
        <w:t xml:space="preserve"> estimated indirectly by basal area (m</w:t>
      </w:r>
      <w:r w:rsidRPr="6F8555C4">
        <w:rPr>
          <w:vertAlign w:val="superscript"/>
          <w:lang w:val="en-GB"/>
        </w:rPr>
        <w:t>2</w:t>
      </w:r>
      <w:r w:rsidRPr="6F8555C4">
        <w:rPr>
          <w:lang w:val="en-GB"/>
        </w:rPr>
        <w:t xml:space="preserve"> ha</w:t>
      </w:r>
      <w:r w:rsidRPr="6F8555C4">
        <w:rPr>
          <w:vertAlign w:val="superscript"/>
          <w:lang w:val="en-GB"/>
        </w:rPr>
        <w:t>-1</w:t>
      </w:r>
      <w:r w:rsidRPr="6F8555C4">
        <w:rPr>
          <w:lang w:val="en-GB"/>
        </w:rPr>
        <w:t xml:space="preserve">) often </w:t>
      </w:r>
      <w:r w:rsidRPr="6F8555C4" w:rsidR="43949606">
        <w:rPr>
          <w:lang w:val="en-GB"/>
        </w:rPr>
        <w:t xml:space="preserve">in relation </w:t>
      </w:r>
      <w:r w:rsidRPr="6F8555C4">
        <w:rPr>
          <w:lang w:val="en-GB"/>
        </w:rPr>
        <w:t>to site index.</w:t>
      </w:r>
      <w:r w:rsidRPr="6F8555C4" w:rsidR="6BA26E0B">
        <w:rPr>
          <w:lang w:val="en-GB"/>
        </w:rPr>
        <w:t xml:space="preserve"> From a </w:t>
      </w:r>
      <w:r w:rsidRPr="6F8555C4" w:rsidR="60996BE2">
        <w:rPr>
          <w:lang w:val="en-GB"/>
        </w:rPr>
        <w:t xml:space="preserve">forest </w:t>
      </w:r>
      <w:r w:rsidRPr="6F8555C4" w:rsidR="6BA26E0B">
        <w:rPr>
          <w:lang w:val="en-GB"/>
        </w:rPr>
        <w:t>production viewpoint, it is optimal to co</w:t>
      </w:r>
      <w:r w:rsidRPr="6F8555C4" w:rsidR="46F08DD3">
        <w:rPr>
          <w:lang w:val="en-GB"/>
        </w:rPr>
        <w:t>nduct</w:t>
      </w:r>
      <w:r w:rsidRPr="6F8555C4" w:rsidR="6BA26E0B">
        <w:rPr>
          <w:lang w:val="en-GB"/>
        </w:rPr>
        <w:t xml:space="preserve"> </w:t>
      </w:r>
      <w:r w:rsidRPr="6F8555C4" w:rsidR="6DF1C10E">
        <w:rPr>
          <w:lang w:val="en-GB"/>
        </w:rPr>
        <w:t xml:space="preserve">a </w:t>
      </w:r>
      <w:r w:rsidRPr="6F8555C4" w:rsidR="6BA26E0B">
        <w:rPr>
          <w:lang w:val="en-GB"/>
        </w:rPr>
        <w:t xml:space="preserve">thinning </w:t>
      </w:r>
      <w:r w:rsidRPr="6F8555C4" w:rsidR="570A5C3E">
        <w:rPr>
          <w:lang w:val="en-GB"/>
        </w:rPr>
        <w:t>operation</w:t>
      </w:r>
      <w:r w:rsidRPr="6F8555C4" w:rsidR="6BA26E0B">
        <w:rPr>
          <w:lang w:val="en-GB"/>
        </w:rPr>
        <w:t xml:space="preserve"> just before crown closure (</w:t>
      </w:r>
      <w:r w:rsidRPr="6F8555C4" w:rsidR="328BFB12">
        <w:rPr>
          <w:lang w:val="en-GB"/>
        </w:rPr>
        <w:t xml:space="preserve">that is </w:t>
      </w:r>
      <w:r w:rsidRPr="6F8555C4" w:rsidR="6BA26E0B">
        <w:rPr>
          <w:lang w:val="en-GB"/>
        </w:rPr>
        <w:t>at maximum stand density).</w:t>
      </w:r>
      <w:r w:rsidRPr="6F8555C4" w:rsidR="5F9ECC57">
        <w:rPr>
          <w:lang w:val="en-GB"/>
        </w:rPr>
        <w:t xml:space="preserve"> First thinning</w:t>
      </w:r>
      <w:r w:rsidRPr="6F8555C4" w:rsidR="5102844D">
        <w:rPr>
          <w:lang w:val="en-GB"/>
        </w:rPr>
        <w:t>s</w:t>
      </w:r>
      <w:r w:rsidRPr="6F8555C4" w:rsidR="5F9ECC57">
        <w:rPr>
          <w:lang w:val="en-GB"/>
        </w:rPr>
        <w:t xml:space="preserve"> </w:t>
      </w:r>
      <w:r w:rsidRPr="6F8555C4" w:rsidR="7B41F541">
        <w:rPr>
          <w:lang w:val="en-GB"/>
        </w:rPr>
        <w:t>are</w:t>
      </w:r>
      <w:r w:rsidRPr="6F8555C4" w:rsidR="5F9ECC57">
        <w:rPr>
          <w:lang w:val="en-GB"/>
        </w:rPr>
        <w:t xml:space="preserve"> recomme</w:t>
      </w:r>
      <w:r w:rsidRPr="6F8555C4" w:rsidR="478498D6">
        <w:rPr>
          <w:lang w:val="en-GB"/>
        </w:rPr>
        <w:t>n</w:t>
      </w:r>
      <w:r w:rsidRPr="6F8555C4" w:rsidR="5F9ECC57">
        <w:rPr>
          <w:lang w:val="en-GB"/>
        </w:rPr>
        <w:t xml:space="preserve">ded to be carried out at 12-14 m in dominant height, with a thinning intensity of 30-40% </w:t>
      </w:r>
      <w:r w:rsidRPr="6F8555C4" w:rsidR="20609C2A">
        <w:rPr>
          <w:lang w:val="en-GB"/>
        </w:rPr>
        <w:t xml:space="preserve">of the basal area </w:t>
      </w:r>
      <w:r w:rsidRPr="6F8555C4" w:rsidR="5F9ECC57">
        <w:rPr>
          <w:lang w:val="en-GB"/>
        </w:rPr>
        <w:t xml:space="preserve">and </w:t>
      </w:r>
      <w:r w:rsidRPr="6F8555C4" w:rsidR="05DAE74C">
        <w:rPr>
          <w:lang w:val="en-GB"/>
        </w:rPr>
        <w:t>a second</w:t>
      </w:r>
      <w:r w:rsidRPr="6F8555C4" w:rsidR="5F9ECC57">
        <w:rPr>
          <w:lang w:val="en-GB"/>
        </w:rPr>
        <w:t xml:space="preserve"> thinning at 16-20 m in dominant height</w:t>
      </w:r>
      <w:r w:rsidRPr="6F8555C4" w:rsidR="0A93B5EB">
        <w:rPr>
          <w:lang w:val="en-GB"/>
        </w:rPr>
        <w:t>,</w:t>
      </w:r>
      <w:r w:rsidRPr="6F8555C4" w:rsidR="59BC6815">
        <w:rPr>
          <w:lang w:val="en-GB"/>
        </w:rPr>
        <w:t xml:space="preserve"> with a lower thinning intensity. </w:t>
      </w:r>
      <w:r w:rsidRPr="6F8555C4" w:rsidR="5F9ECC57">
        <w:rPr>
          <w:lang w:val="en-GB"/>
        </w:rPr>
        <w:t>Thinning in stands higher than 20 metres should be avoided as that makes them prone to wind damage (Valinger &amp; Fridman, 2011; Valinger &amp; Pettersson, 1996).</w:t>
      </w:r>
    </w:p>
    <w:p w:rsidR="6ED7FEAE" w:rsidP="18900CD2" w:rsidRDefault="6ED7FEAE" w14:paraId="09352634" w14:textId="2E032DD0">
      <w:pPr>
        <w:spacing w:after="160" w:line="259" w:lineRule="auto"/>
        <w:rPr>
          <w:color w:val="000000" w:themeColor="text1"/>
          <w:lang w:val="en-US"/>
        </w:rPr>
      </w:pPr>
      <w:r w:rsidRPr="50D92CDD">
        <w:rPr>
          <w:lang w:val="en-GB"/>
        </w:rPr>
        <w:t>A thinning regime</w:t>
      </w:r>
      <w:r w:rsidRPr="50D92CDD" w:rsidR="6E2C1444">
        <w:rPr>
          <w:lang w:val="en-GB"/>
        </w:rPr>
        <w:t>/program</w:t>
      </w:r>
      <w:r w:rsidRPr="50D92CDD" w:rsidR="10C3FFD3">
        <w:rPr>
          <w:lang w:val="en-GB"/>
        </w:rPr>
        <w:t>m</w:t>
      </w:r>
      <w:r w:rsidRPr="50D92CDD" w:rsidR="6E2C1444">
        <w:rPr>
          <w:lang w:val="en-GB"/>
        </w:rPr>
        <w:t>e</w:t>
      </w:r>
      <w:r w:rsidRPr="50D92CDD">
        <w:rPr>
          <w:lang w:val="en-GB"/>
        </w:rPr>
        <w:t xml:space="preserve"> is defined by time of first thinning, thinning intensity, thinning frequency and thinning </w:t>
      </w:r>
      <w:r w:rsidRPr="50D92CDD" w:rsidR="0768413A">
        <w:rPr>
          <w:lang w:val="en-GB"/>
        </w:rPr>
        <w:t>method</w:t>
      </w:r>
      <w:r w:rsidRPr="50D92CDD">
        <w:rPr>
          <w:lang w:val="en-GB"/>
        </w:rPr>
        <w:t xml:space="preserve">. </w:t>
      </w:r>
      <w:r w:rsidRPr="50D92CDD" w:rsidR="0E9B814A">
        <w:rPr>
          <w:lang w:val="en-GB"/>
        </w:rPr>
        <w:t xml:space="preserve">The </w:t>
      </w:r>
      <w:r w:rsidRPr="50D92CDD" w:rsidR="23C1D1BB">
        <w:rPr>
          <w:lang w:val="en-GB"/>
        </w:rPr>
        <w:t>f</w:t>
      </w:r>
      <w:r w:rsidRPr="50D92CDD" w:rsidR="0C4B2457">
        <w:rPr>
          <w:lang w:val="en-GB"/>
        </w:rPr>
        <w:t xml:space="preserve">irst thinning </w:t>
      </w:r>
      <w:r w:rsidRPr="50D92CDD" w:rsidR="25FF7F56">
        <w:rPr>
          <w:lang w:val="en-GB"/>
        </w:rPr>
        <w:t xml:space="preserve">is </w:t>
      </w:r>
      <w:r w:rsidRPr="50D92CDD" w:rsidR="0C4B2457">
        <w:rPr>
          <w:lang w:val="en-GB"/>
        </w:rPr>
        <w:t xml:space="preserve">usually </w:t>
      </w:r>
      <w:r w:rsidRPr="50D92CDD" w:rsidR="3C76CB09">
        <w:rPr>
          <w:lang w:val="en-GB"/>
        </w:rPr>
        <w:t>done when</w:t>
      </w:r>
      <w:r w:rsidRPr="50D92CDD" w:rsidR="0C4B2457">
        <w:rPr>
          <w:lang w:val="en-GB"/>
        </w:rPr>
        <w:t xml:space="preserve"> the stand has reached a sufficient stand densit</w:t>
      </w:r>
      <w:r w:rsidRPr="50D92CDD" w:rsidR="2A427C21">
        <w:rPr>
          <w:lang w:val="en-GB"/>
        </w:rPr>
        <w:t>y</w:t>
      </w:r>
      <w:r w:rsidRPr="50D92CDD" w:rsidR="0A87E986">
        <w:rPr>
          <w:lang w:val="en-GB"/>
        </w:rPr>
        <w:t>, which</w:t>
      </w:r>
      <w:r w:rsidRPr="50D92CDD" w:rsidR="32753D56">
        <w:rPr>
          <w:lang w:val="en-GB"/>
        </w:rPr>
        <w:t>,</w:t>
      </w:r>
      <w:r w:rsidRPr="50D92CDD" w:rsidR="0A87E986">
        <w:rPr>
          <w:lang w:val="en-GB"/>
        </w:rPr>
        <w:t xml:space="preserve"> based </w:t>
      </w:r>
      <w:r w:rsidRPr="50D92CDD" w:rsidR="15E42F5C">
        <w:rPr>
          <w:lang w:val="en-GB"/>
        </w:rPr>
        <w:t xml:space="preserve">on </w:t>
      </w:r>
      <w:r w:rsidRPr="50D92CDD" w:rsidR="434A6A75">
        <w:rPr>
          <w:lang w:val="en-GB"/>
        </w:rPr>
        <w:t>current tending practices of young stands</w:t>
      </w:r>
      <w:r w:rsidRPr="50D92CDD" w:rsidR="61AE0E10">
        <w:rPr>
          <w:lang w:val="en-GB"/>
        </w:rPr>
        <w:t>,</w:t>
      </w:r>
      <w:r w:rsidRPr="50D92CDD" w:rsidR="434A6A75">
        <w:rPr>
          <w:lang w:val="en-GB"/>
        </w:rPr>
        <w:t xml:space="preserve"> </w:t>
      </w:r>
      <w:r w:rsidRPr="50D92CDD" w:rsidR="50865FE7">
        <w:rPr>
          <w:lang w:val="en-GB"/>
        </w:rPr>
        <w:t>is recomm</w:t>
      </w:r>
      <w:r w:rsidRPr="50D92CDD" w:rsidR="67A858A3">
        <w:rPr>
          <w:lang w:val="en-GB"/>
        </w:rPr>
        <w:t>en</w:t>
      </w:r>
      <w:r w:rsidRPr="50D92CDD" w:rsidR="50865FE7">
        <w:rPr>
          <w:lang w:val="en-GB"/>
        </w:rPr>
        <w:t xml:space="preserve">ded between </w:t>
      </w:r>
      <w:r w:rsidRPr="50D92CDD" w:rsidR="434A6A75">
        <w:rPr>
          <w:lang w:val="en-GB"/>
        </w:rPr>
        <w:t xml:space="preserve">10-15 </w:t>
      </w:r>
      <w:r w:rsidRPr="50D92CDD" w:rsidR="41857AEC">
        <w:rPr>
          <w:lang w:val="en-GB"/>
        </w:rPr>
        <w:t xml:space="preserve">m </w:t>
      </w:r>
      <w:r w:rsidRPr="50D92CDD" w:rsidR="434A6A75">
        <w:rPr>
          <w:lang w:val="en-GB"/>
        </w:rPr>
        <w:t>in dominant height</w:t>
      </w:r>
      <w:r w:rsidRPr="50D92CDD" w:rsidR="1F21B7F0">
        <w:rPr>
          <w:lang w:val="en-GB"/>
        </w:rPr>
        <w:t xml:space="preserve">. </w:t>
      </w:r>
      <w:r w:rsidRPr="50D92CDD" w:rsidR="11875967">
        <w:rPr>
          <w:lang w:val="en-GB"/>
        </w:rPr>
        <w:t>Thinning intensity is defined as the proportion of harvested basal area to the basal area before thinning</w:t>
      </w:r>
      <w:r w:rsidRPr="50D92CDD" w:rsidR="0B8214B0">
        <w:rPr>
          <w:lang w:val="en-GB"/>
        </w:rPr>
        <w:t xml:space="preserve">, usually </w:t>
      </w:r>
      <w:r w:rsidRPr="50D92CDD" w:rsidR="11875967">
        <w:rPr>
          <w:lang w:val="en-GB"/>
        </w:rPr>
        <w:t>given as a percentage</w:t>
      </w:r>
      <w:r w:rsidRPr="50D92CDD" w:rsidR="03A9B708">
        <w:rPr>
          <w:lang w:val="en-GB"/>
        </w:rPr>
        <w:t xml:space="preserve">. It describes how much of the stand density that was removed in a single thinning intervention. </w:t>
      </w:r>
      <w:r w:rsidRPr="50D92CDD" w:rsidR="2C9E14AA">
        <w:rPr>
          <w:lang w:val="en-GB"/>
        </w:rPr>
        <w:t>T</w:t>
      </w:r>
      <w:r w:rsidRPr="50D92CDD" w:rsidR="72CF5BD4">
        <w:rPr>
          <w:lang w:val="en-GB"/>
        </w:rPr>
        <w:t xml:space="preserve">hinning </w:t>
      </w:r>
      <w:r w:rsidRPr="50D92CDD" w:rsidR="1B6A80F2">
        <w:rPr>
          <w:lang w:val="en-GB"/>
        </w:rPr>
        <w:t xml:space="preserve">frequency is </w:t>
      </w:r>
      <w:r w:rsidRPr="50D92CDD" w:rsidR="5BDCEA76">
        <w:rPr>
          <w:lang w:val="en-GB"/>
        </w:rPr>
        <w:t xml:space="preserve">defined as the number of thinning </w:t>
      </w:r>
      <w:r w:rsidRPr="50D92CDD" w:rsidR="47C1F891">
        <w:rPr>
          <w:lang w:val="en-GB"/>
        </w:rPr>
        <w:t xml:space="preserve">interventions </w:t>
      </w:r>
      <w:r w:rsidRPr="50D92CDD" w:rsidR="5BDCEA76">
        <w:rPr>
          <w:lang w:val="en-GB"/>
        </w:rPr>
        <w:t xml:space="preserve">within the thinning phase and is </w:t>
      </w:r>
      <w:r w:rsidRPr="50D92CDD" w:rsidR="1B6A80F2">
        <w:rPr>
          <w:lang w:val="en-GB"/>
        </w:rPr>
        <w:t>primarily influenced by site productivity,</w:t>
      </w:r>
      <w:r w:rsidRPr="50D92CDD" w:rsidR="44093148">
        <w:rPr>
          <w:lang w:val="en-GB"/>
        </w:rPr>
        <w:t xml:space="preserve"> as </w:t>
      </w:r>
      <w:r w:rsidRPr="50D92CDD" w:rsidR="1B6A80F2">
        <w:rPr>
          <w:lang w:val="en-GB"/>
        </w:rPr>
        <w:t>higher productiv</w:t>
      </w:r>
      <w:r w:rsidRPr="50D92CDD" w:rsidR="4637CA29">
        <w:rPr>
          <w:lang w:val="en-GB"/>
        </w:rPr>
        <w:t>e sites reach high</w:t>
      </w:r>
      <w:r w:rsidRPr="50D92CDD">
        <w:rPr>
          <w:lang w:val="en-GB"/>
        </w:rPr>
        <w:t>er</w:t>
      </w:r>
      <w:r w:rsidRPr="50D92CDD" w:rsidR="4637CA29">
        <w:rPr>
          <w:lang w:val="en-GB"/>
        </w:rPr>
        <w:t xml:space="preserve"> stand densit</w:t>
      </w:r>
      <w:r w:rsidRPr="50D92CDD" w:rsidR="6D916B70">
        <w:rPr>
          <w:lang w:val="en-GB"/>
        </w:rPr>
        <w:t>ies</w:t>
      </w:r>
      <w:r w:rsidRPr="50D92CDD" w:rsidR="4637CA29">
        <w:rPr>
          <w:lang w:val="en-GB"/>
        </w:rPr>
        <w:t xml:space="preserve"> faster</w:t>
      </w:r>
      <w:r w:rsidRPr="50D92CDD" w:rsidR="3CB8EF50">
        <w:rPr>
          <w:lang w:val="en-GB"/>
        </w:rPr>
        <w:t xml:space="preserve">. </w:t>
      </w:r>
      <w:r w:rsidRPr="50D92CDD" w:rsidR="5C31953A">
        <w:rPr>
          <w:lang w:val="en-US"/>
        </w:rPr>
        <w:t>Tree</w:t>
      </w:r>
      <w:r w:rsidRPr="50D92CDD" w:rsidR="64994F3B">
        <w:rPr>
          <w:lang w:val="en-GB"/>
        </w:rPr>
        <w:t>-</w:t>
      </w:r>
      <w:r w:rsidRPr="50D92CDD" w:rsidR="5C31953A">
        <w:rPr>
          <w:lang w:val="en-US"/>
        </w:rPr>
        <w:t xml:space="preserve">selection based on tree size is </w:t>
      </w:r>
      <w:r w:rsidRPr="50D92CDD" w:rsidR="67795BFA">
        <w:rPr>
          <w:lang w:val="en-US"/>
        </w:rPr>
        <w:t>described</w:t>
      </w:r>
      <w:r w:rsidRPr="50D92CDD" w:rsidR="5C31953A">
        <w:rPr>
          <w:lang w:val="en-US"/>
        </w:rPr>
        <w:t xml:space="preserve"> </w:t>
      </w:r>
      <w:r w:rsidRPr="50D92CDD" w:rsidR="0B09A1ED">
        <w:rPr>
          <w:lang w:val="en-US"/>
        </w:rPr>
        <w:t>using</w:t>
      </w:r>
      <w:r w:rsidRPr="50D92CDD" w:rsidR="5C31953A">
        <w:rPr>
          <w:lang w:val="en-US"/>
        </w:rPr>
        <w:t xml:space="preserve"> </w:t>
      </w:r>
      <w:r w:rsidRPr="50D92CDD" w:rsidR="2F3B0D2D">
        <w:rPr>
          <w:lang w:val="en-US"/>
        </w:rPr>
        <w:t xml:space="preserve">the </w:t>
      </w:r>
      <w:r w:rsidRPr="50D92CDD" w:rsidR="71285CD3">
        <w:rPr>
          <w:lang w:val="en-US"/>
        </w:rPr>
        <w:t>thinning</w:t>
      </w:r>
      <w:r w:rsidRPr="50D92CDD" w:rsidR="30FFBCFA">
        <w:rPr>
          <w:lang w:val="en-US"/>
        </w:rPr>
        <w:t xml:space="preserve"> ratio</w:t>
      </w:r>
      <w:r w:rsidRPr="50D92CDD" w:rsidR="71285CD3">
        <w:rPr>
          <w:lang w:val="en-US"/>
        </w:rPr>
        <w:t xml:space="preserve">, i.e. the mean diameter of the timber harvested divided by the mean diameter of the residual stand. Thinning </w:t>
      </w:r>
      <w:r w:rsidRPr="50D92CDD" w:rsidR="0F155E09">
        <w:rPr>
          <w:lang w:val="en-GB"/>
        </w:rPr>
        <w:t>ratio</w:t>
      </w:r>
      <w:r w:rsidRPr="50D92CDD" w:rsidR="71285CD3">
        <w:rPr>
          <w:lang w:val="en-US"/>
        </w:rPr>
        <w:t xml:space="preserve"> </w:t>
      </w:r>
      <w:r w:rsidRPr="50D92CDD" w:rsidR="03C67B4B">
        <w:rPr>
          <w:lang w:val="en-US"/>
        </w:rPr>
        <w:t xml:space="preserve">is used to </w:t>
      </w:r>
      <w:r w:rsidRPr="50D92CDD" w:rsidR="59092716">
        <w:rPr>
          <w:lang w:val="en-US"/>
        </w:rPr>
        <w:t>c</w:t>
      </w:r>
      <w:r w:rsidRPr="50D92CDD" w:rsidR="71285CD3">
        <w:rPr>
          <w:lang w:val="en-US"/>
        </w:rPr>
        <w:t>ategor</w:t>
      </w:r>
      <w:r w:rsidRPr="50D92CDD" w:rsidR="15FDE99C">
        <w:rPr>
          <w:lang w:val="en-US"/>
        </w:rPr>
        <w:t xml:space="preserve">ize </w:t>
      </w:r>
      <w:r w:rsidRPr="50D92CDD" w:rsidR="5B14C699">
        <w:rPr>
          <w:lang w:val="en-US"/>
        </w:rPr>
        <w:t xml:space="preserve">thinning </w:t>
      </w:r>
      <w:r w:rsidRPr="50D92CDD" w:rsidR="1CFC4C6E">
        <w:rPr>
          <w:lang w:val="en-US"/>
        </w:rPr>
        <w:t>form.</w:t>
      </w:r>
      <w:r w:rsidRPr="50D92CDD" w:rsidR="5B14C699">
        <w:rPr>
          <w:lang w:val="en-US"/>
        </w:rPr>
        <w:t xml:space="preserve"> </w:t>
      </w:r>
    </w:p>
    <w:p w:rsidR="2BF01FDF" w:rsidP="40E69D11" w:rsidRDefault="2BF01FDF" w14:paraId="66C87812" w14:textId="029B844B">
      <w:pPr>
        <w:pStyle w:val="ListParagraph"/>
        <w:numPr>
          <w:ilvl w:val="0"/>
          <w:numId w:val="17"/>
        </w:numPr>
        <w:rPr>
          <w:color w:val="000000" w:themeColor="text1"/>
          <w:lang w:val="en-US"/>
        </w:rPr>
      </w:pPr>
      <w:r w:rsidRPr="18900CD2">
        <w:rPr>
          <w:rFonts w:eastAsiaTheme="minorEastAsia"/>
          <w:b/>
          <w:bCs/>
          <w:color w:val="000000" w:themeColor="text1"/>
          <w:sz w:val="20"/>
          <w:szCs w:val="20"/>
          <w:lang w:val="en-US"/>
        </w:rPr>
        <w:t>Thinning from below:</w:t>
      </w:r>
      <w:r w:rsidRPr="18900CD2" w:rsidR="71285CD3">
        <w:rPr>
          <w:rFonts w:eastAsiaTheme="minorEastAsia"/>
          <w:color w:val="000000" w:themeColor="text1"/>
          <w:sz w:val="20"/>
          <w:szCs w:val="20"/>
          <w:lang w:val="en-US"/>
        </w:rPr>
        <w:t xml:space="preserve"> thinning </w:t>
      </w:r>
      <w:r w:rsidRPr="18900CD2" w:rsidR="14074397">
        <w:rPr>
          <w:rFonts w:eastAsiaTheme="minorEastAsia"/>
          <w:color w:val="000000" w:themeColor="text1"/>
          <w:sz w:val="20"/>
          <w:szCs w:val="20"/>
          <w:lang w:val="en-US"/>
        </w:rPr>
        <w:t>quota</w:t>
      </w:r>
      <w:r w:rsidRPr="18900CD2" w:rsidR="03C69B25">
        <w:rPr>
          <w:rFonts w:eastAsiaTheme="minorEastAsia"/>
          <w:color w:val="000000" w:themeColor="text1"/>
          <w:sz w:val="20"/>
          <w:szCs w:val="20"/>
          <w:lang w:val="en-US"/>
        </w:rPr>
        <w:t xml:space="preserve"> </w:t>
      </w:r>
      <w:r w:rsidRPr="18900CD2" w:rsidR="6F3173B1">
        <w:rPr>
          <w:rFonts w:eastAsiaTheme="minorEastAsia"/>
          <w:color w:val="000000" w:themeColor="text1"/>
          <w:sz w:val="20"/>
          <w:szCs w:val="20"/>
          <w:lang w:val="en-US"/>
        </w:rPr>
        <w:t xml:space="preserve">below </w:t>
      </w:r>
      <w:r w:rsidRPr="18900CD2" w:rsidR="71285CD3">
        <w:rPr>
          <w:rFonts w:eastAsiaTheme="minorEastAsia"/>
          <w:color w:val="000000" w:themeColor="text1"/>
          <w:sz w:val="20"/>
          <w:szCs w:val="20"/>
          <w:lang w:val="en-US"/>
        </w:rPr>
        <w:t>0.85. Bigger trees are f</w:t>
      </w:r>
      <w:r w:rsidRPr="18900CD2" w:rsidR="5A2360E2">
        <w:rPr>
          <w:rFonts w:eastAsiaTheme="minorEastAsia"/>
          <w:color w:val="000000" w:themeColor="text1"/>
          <w:sz w:val="20"/>
          <w:szCs w:val="20"/>
          <w:lang w:val="en-US"/>
        </w:rPr>
        <w:t>av</w:t>
      </w:r>
      <w:r w:rsidRPr="18900CD2" w:rsidR="71285CD3">
        <w:rPr>
          <w:rFonts w:eastAsiaTheme="minorEastAsia"/>
          <w:color w:val="000000" w:themeColor="text1"/>
          <w:sz w:val="20"/>
          <w:szCs w:val="20"/>
          <w:lang w:val="en-US"/>
        </w:rPr>
        <w:t>oured by the removal of smaller trees.</w:t>
      </w:r>
      <w:r w:rsidRPr="18900CD2" w:rsidR="2C809C9A">
        <w:rPr>
          <w:rFonts w:eastAsiaTheme="minorEastAsia"/>
          <w:b/>
          <w:bCs/>
          <w:color w:val="000000" w:themeColor="text1"/>
          <w:sz w:val="20"/>
          <w:szCs w:val="20"/>
          <w:lang w:val="en-US"/>
        </w:rPr>
        <w:t xml:space="preserve"> </w:t>
      </w:r>
      <w:r w:rsidRPr="18900CD2" w:rsidR="3063BC36">
        <w:rPr>
          <w:rFonts w:eastAsiaTheme="minorEastAsia"/>
          <w:color w:val="000000" w:themeColor="text1"/>
          <w:sz w:val="20"/>
          <w:szCs w:val="20"/>
          <w:lang w:val="en-US"/>
        </w:rPr>
        <w:t>It is a thinning form often recommend</w:t>
      </w:r>
      <w:r w:rsidRPr="18900CD2" w:rsidR="3F6A1CD7">
        <w:rPr>
          <w:rFonts w:eastAsiaTheme="minorEastAsia"/>
          <w:color w:val="000000" w:themeColor="text1"/>
          <w:sz w:val="20"/>
          <w:szCs w:val="20"/>
          <w:lang w:val="en-US"/>
        </w:rPr>
        <w:t>ed for dense stand</w:t>
      </w:r>
      <w:r w:rsidRPr="18900CD2" w:rsidR="1A727AFF">
        <w:rPr>
          <w:rFonts w:eastAsiaTheme="minorEastAsia"/>
          <w:color w:val="000000" w:themeColor="text1"/>
          <w:sz w:val="20"/>
          <w:szCs w:val="20"/>
          <w:lang w:val="en-US"/>
        </w:rPr>
        <w:t>s since the low height-diameter ratio incr</w:t>
      </w:r>
      <w:r w:rsidRPr="18900CD2" w:rsidR="3BFD99BA">
        <w:rPr>
          <w:rFonts w:eastAsiaTheme="minorEastAsia"/>
          <w:color w:val="000000" w:themeColor="text1"/>
          <w:sz w:val="20"/>
          <w:szCs w:val="20"/>
          <w:lang w:val="en-US"/>
        </w:rPr>
        <w:t>e</w:t>
      </w:r>
      <w:r w:rsidRPr="18900CD2" w:rsidR="1A727AFF">
        <w:rPr>
          <w:rFonts w:eastAsiaTheme="minorEastAsia"/>
          <w:color w:val="000000" w:themeColor="text1"/>
          <w:sz w:val="20"/>
          <w:szCs w:val="20"/>
          <w:lang w:val="en-US"/>
        </w:rPr>
        <w:t>ases the suscept</w:t>
      </w:r>
      <w:r w:rsidRPr="18900CD2" w:rsidR="46D697D0">
        <w:rPr>
          <w:rFonts w:eastAsiaTheme="minorEastAsia"/>
          <w:color w:val="000000" w:themeColor="text1"/>
          <w:sz w:val="20"/>
          <w:szCs w:val="20"/>
          <w:lang w:val="en-US"/>
        </w:rPr>
        <w:t>i</w:t>
      </w:r>
      <w:r w:rsidRPr="18900CD2" w:rsidR="1A727AFF">
        <w:rPr>
          <w:rFonts w:eastAsiaTheme="minorEastAsia"/>
          <w:color w:val="000000" w:themeColor="text1"/>
          <w:sz w:val="20"/>
          <w:szCs w:val="20"/>
          <w:lang w:val="en-US"/>
        </w:rPr>
        <w:t>bi</w:t>
      </w:r>
      <w:r w:rsidRPr="18900CD2" w:rsidR="293C756C">
        <w:rPr>
          <w:rFonts w:eastAsiaTheme="minorEastAsia"/>
          <w:color w:val="000000" w:themeColor="text1"/>
          <w:sz w:val="20"/>
          <w:szCs w:val="20"/>
          <w:lang w:val="en-US"/>
        </w:rPr>
        <w:t xml:space="preserve">lity to </w:t>
      </w:r>
      <w:r w:rsidRPr="18900CD2" w:rsidR="35710A9D">
        <w:rPr>
          <w:rFonts w:eastAsiaTheme="minorEastAsia"/>
          <w:color w:val="000000" w:themeColor="text1"/>
          <w:sz w:val="20"/>
          <w:szCs w:val="20"/>
          <w:lang w:val="en-US"/>
        </w:rPr>
        <w:t>snow and wind damage</w:t>
      </w:r>
      <w:r w:rsidRPr="18900CD2" w:rsidR="6A418B32">
        <w:rPr>
          <w:rFonts w:eastAsiaTheme="minorEastAsia"/>
          <w:color w:val="000000" w:themeColor="text1"/>
          <w:sz w:val="20"/>
          <w:szCs w:val="20"/>
          <w:lang w:val="en-US"/>
        </w:rPr>
        <w:t xml:space="preserve">. </w:t>
      </w:r>
      <w:r w:rsidRPr="18900CD2" w:rsidR="0582AD60">
        <w:rPr>
          <w:rFonts w:eastAsiaTheme="minorEastAsia"/>
          <w:color w:val="000000" w:themeColor="text1"/>
          <w:sz w:val="20"/>
          <w:szCs w:val="20"/>
          <w:lang w:val="en-US"/>
        </w:rPr>
        <w:t>As primarily small trees are removed, the revenue may be low, especially in early thinning as the harvest cost per tree increases with decreasing tree size (Lageson 1996F)</w:t>
      </w:r>
      <w:r w:rsidRPr="18900CD2" w:rsidR="0582AD60">
        <w:rPr>
          <w:rFonts w:eastAsiaTheme="minorEastAsia"/>
          <w:b/>
          <w:bCs/>
          <w:color w:val="000000" w:themeColor="text1"/>
          <w:sz w:val="20"/>
          <w:szCs w:val="20"/>
          <w:lang w:val="en-US"/>
        </w:rPr>
        <w:t>.</w:t>
      </w:r>
    </w:p>
    <w:p w:rsidR="3F6A1CD7" w:rsidP="40E69D11" w:rsidRDefault="3F6A1CD7" w14:paraId="27DA6D6D" w14:textId="2776D9B2">
      <w:pPr>
        <w:pStyle w:val="ListParagraph"/>
        <w:numPr>
          <w:ilvl w:val="0"/>
          <w:numId w:val="17"/>
        </w:numPr>
        <w:rPr>
          <w:color w:val="000000" w:themeColor="text1"/>
          <w:lang w:val="en-US"/>
        </w:rPr>
      </w:pPr>
      <w:r w:rsidRPr="40E69D11">
        <w:rPr>
          <w:rFonts w:eastAsiaTheme="minorEastAsia"/>
          <w:b/>
          <w:bCs/>
          <w:color w:val="000000" w:themeColor="text1"/>
          <w:sz w:val="20"/>
          <w:szCs w:val="20"/>
          <w:lang w:val="en-US"/>
        </w:rPr>
        <w:t>Uniform thinning.</w:t>
      </w:r>
      <w:r w:rsidRPr="40E69D11">
        <w:rPr>
          <w:rFonts w:eastAsiaTheme="minorEastAsia"/>
          <w:color w:val="000000" w:themeColor="text1"/>
          <w:sz w:val="20"/>
          <w:szCs w:val="20"/>
          <w:lang w:val="en-US"/>
        </w:rPr>
        <w:t xml:space="preserve"> A thinning quota of 0.85 to 1.0.</w:t>
      </w:r>
      <w:r w:rsidRPr="40E69D11" w:rsidR="61A8F153">
        <w:rPr>
          <w:rFonts w:eastAsiaTheme="minorEastAsia"/>
          <w:color w:val="000000" w:themeColor="text1"/>
          <w:sz w:val="20"/>
          <w:szCs w:val="20"/>
          <w:lang w:val="en-US"/>
        </w:rPr>
        <w:t xml:space="preserve"> trees are harvested from all crown classes</w:t>
      </w:r>
      <w:r w:rsidRPr="40E69D11" w:rsidR="64FBB2CA">
        <w:rPr>
          <w:rFonts w:eastAsiaTheme="minorEastAsia"/>
          <w:color w:val="000000" w:themeColor="text1"/>
          <w:sz w:val="20"/>
          <w:szCs w:val="20"/>
          <w:lang w:val="en-US"/>
        </w:rPr>
        <w:t xml:space="preserve">. Average size of trees harvested is bigger than </w:t>
      </w:r>
      <w:r w:rsidRPr="40E69D11" w:rsidR="57C5DE49">
        <w:rPr>
          <w:rFonts w:eastAsiaTheme="minorEastAsia"/>
          <w:color w:val="000000" w:themeColor="text1"/>
          <w:sz w:val="20"/>
          <w:szCs w:val="20"/>
          <w:lang w:val="en-US"/>
        </w:rPr>
        <w:t>for thinning from below, somewhat improving the economics of the operation</w:t>
      </w:r>
      <w:r w:rsidR="007A6BF1">
        <w:rPr>
          <w:rFonts w:eastAsiaTheme="minorEastAsia"/>
          <w:color w:val="000000" w:themeColor="text1"/>
          <w:sz w:val="20"/>
          <w:szCs w:val="20"/>
          <w:lang w:val="en-US"/>
        </w:rPr>
        <w:t>.</w:t>
      </w:r>
    </w:p>
    <w:p w:rsidR="63AF7C05" w:rsidRDefault="74FC6507" w14:paraId="30D9B299" w14:textId="7CD05FAF">
      <w:pPr>
        <w:pStyle w:val="ListParagraph"/>
        <w:numPr>
          <w:ilvl w:val="0"/>
          <w:numId w:val="17"/>
        </w:numPr>
        <w:rPr>
          <w:color w:val="000000" w:themeColor="text1"/>
          <w:lang w:val="en-GB"/>
        </w:rPr>
      </w:pPr>
      <w:r w:rsidRPr="18900CD2">
        <w:rPr>
          <w:rFonts w:eastAsiaTheme="minorEastAsia"/>
          <w:b/>
          <w:bCs/>
          <w:color w:val="000000" w:themeColor="text1"/>
          <w:sz w:val="20"/>
          <w:szCs w:val="20"/>
          <w:lang w:val="en-US"/>
        </w:rPr>
        <w:t>Thinning from above.</w:t>
      </w:r>
      <w:r w:rsidRPr="18900CD2">
        <w:rPr>
          <w:rFonts w:eastAsiaTheme="minorEastAsia"/>
          <w:color w:val="000000" w:themeColor="text1"/>
          <w:sz w:val="20"/>
          <w:szCs w:val="20"/>
          <w:lang w:val="en-US"/>
        </w:rPr>
        <w:t xml:space="preserve"> Thinning quota above 1.0. Harvest is mainly made up of </w:t>
      </w:r>
      <w:r w:rsidRPr="18900CD2" w:rsidR="038B9449">
        <w:rPr>
          <w:rFonts w:eastAsiaTheme="minorEastAsia"/>
          <w:color w:val="000000" w:themeColor="text1"/>
          <w:sz w:val="20"/>
          <w:szCs w:val="20"/>
          <w:lang w:val="en-US"/>
        </w:rPr>
        <w:t>larger than</w:t>
      </w:r>
      <w:r w:rsidRPr="18900CD2" w:rsidR="49187035">
        <w:rPr>
          <w:rFonts w:eastAsiaTheme="minorEastAsia"/>
          <w:color w:val="000000" w:themeColor="text1"/>
          <w:sz w:val="20"/>
          <w:szCs w:val="20"/>
          <w:lang w:val="en-US"/>
        </w:rPr>
        <w:t xml:space="preserve"> the</w:t>
      </w:r>
      <w:r w:rsidRPr="18900CD2" w:rsidR="038B9449">
        <w:rPr>
          <w:rFonts w:eastAsiaTheme="minorEastAsia"/>
          <w:color w:val="000000" w:themeColor="text1"/>
          <w:sz w:val="20"/>
          <w:szCs w:val="20"/>
          <w:lang w:val="en-US"/>
        </w:rPr>
        <w:t xml:space="preserve"> average </w:t>
      </w:r>
      <w:r w:rsidRPr="18900CD2">
        <w:rPr>
          <w:rFonts w:eastAsiaTheme="minorEastAsia"/>
          <w:color w:val="000000" w:themeColor="text1"/>
          <w:sz w:val="20"/>
          <w:szCs w:val="20"/>
          <w:lang w:val="en-US"/>
        </w:rPr>
        <w:t>tree</w:t>
      </w:r>
      <w:r w:rsidRPr="18900CD2" w:rsidR="642C2073">
        <w:rPr>
          <w:rFonts w:eastAsiaTheme="minorEastAsia"/>
          <w:color w:val="000000" w:themeColor="text1"/>
          <w:sz w:val="20"/>
          <w:szCs w:val="20"/>
          <w:lang w:val="en-US"/>
        </w:rPr>
        <w:t>.</w:t>
      </w:r>
      <w:r w:rsidRPr="18900CD2" w:rsidR="0A0EAC80">
        <w:rPr>
          <w:rFonts w:eastAsiaTheme="minorEastAsia"/>
          <w:color w:val="000000" w:themeColor="text1"/>
          <w:sz w:val="20"/>
          <w:szCs w:val="20"/>
          <w:lang w:val="en-US"/>
        </w:rPr>
        <w:t xml:space="preserve"> With thinning from above comes higher risks for wind and snow damage</w:t>
      </w:r>
      <w:r w:rsidRPr="18900CD2" w:rsidR="46632E22">
        <w:rPr>
          <w:rFonts w:eastAsiaTheme="minorEastAsia"/>
          <w:color w:val="000000" w:themeColor="text1"/>
          <w:sz w:val="20"/>
          <w:szCs w:val="20"/>
          <w:lang w:val="en-US"/>
        </w:rPr>
        <w:t xml:space="preserve"> but a higher revenue than </w:t>
      </w:r>
      <w:r w:rsidRPr="18900CD2" w:rsidR="09C954C2">
        <w:rPr>
          <w:rFonts w:eastAsiaTheme="minorEastAsia"/>
          <w:color w:val="000000" w:themeColor="text1"/>
          <w:sz w:val="20"/>
          <w:szCs w:val="20"/>
          <w:lang w:val="en-US"/>
        </w:rPr>
        <w:t xml:space="preserve">from </w:t>
      </w:r>
      <w:r w:rsidRPr="18900CD2" w:rsidR="46632E22">
        <w:rPr>
          <w:rFonts w:eastAsiaTheme="minorEastAsia"/>
          <w:color w:val="000000" w:themeColor="text1"/>
          <w:sz w:val="20"/>
          <w:szCs w:val="20"/>
          <w:lang w:val="en-US"/>
        </w:rPr>
        <w:t>thinning from below.</w:t>
      </w:r>
      <w:r w:rsidRPr="18900CD2" w:rsidR="17FAD8A6">
        <w:rPr>
          <w:rFonts w:eastAsiaTheme="minorEastAsia"/>
          <w:color w:val="000000" w:themeColor="text1"/>
          <w:sz w:val="20"/>
          <w:szCs w:val="20"/>
          <w:lang w:val="en-US"/>
        </w:rPr>
        <w:t xml:space="preserve"> </w:t>
      </w:r>
    </w:p>
    <w:p w:rsidR="63AF7C05" w:rsidP="18900CD2" w:rsidRDefault="4F940771" w14:paraId="4927F899" w14:textId="1023ED3F">
      <w:pPr>
        <w:spacing w:after="160" w:line="259" w:lineRule="auto"/>
        <w:rPr>
          <w:color w:val="000000" w:themeColor="text1"/>
          <w:lang w:val="en-GB"/>
        </w:rPr>
      </w:pPr>
      <w:r w:rsidRPr="18900CD2">
        <w:rPr>
          <w:color w:val="000000" w:themeColor="text1"/>
          <w:lang w:val="en-GB"/>
        </w:rPr>
        <w:lastRenderedPageBreak/>
        <w:t xml:space="preserve">Defining </w:t>
      </w:r>
      <w:r w:rsidRPr="18900CD2" w:rsidR="3B2FA536">
        <w:rPr>
          <w:color w:val="000000" w:themeColor="text1"/>
          <w:lang w:val="en-GB"/>
        </w:rPr>
        <w:t>the t</w:t>
      </w:r>
      <w:r w:rsidRPr="18900CD2" w:rsidR="7A682121">
        <w:rPr>
          <w:color w:val="000000" w:themeColor="text1"/>
          <w:lang w:val="en-GB"/>
        </w:rPr>
        <w:t xml:space="preserve">hinning </w:t>
      </w:r>
      <w:r w:rsidRPr="18900CD2" w:rsidR="59D09413">
        <w:rPr>
          <w:color w:val="000000" w:themeColor="text1"/>
          <w:lang w:val="en-GB"/>
        </w:rPr>
        <w:t xml:space="preserve">regime </w:t>
      </w:r>
      <w:r w:rsidRPr="18900CD2" w:rsidR="7A682121">
        <w:rPr>
          <w:color w:val="000000" w:themeColor="text1"/>
          <w:lang w:val="en-GB"/>
        </w:rPr>
        <w:t>is central to achi</w:t>
      </w:r>
      <w:r w:rsidRPr="18900CD2" w:rsidR="7D13263B">
        <w:rPr>
          <w:color w:val="000000" w:themeColor="text1"/>
          <w:lang w:val="en-GB"/>
        </w:rPr>
        <w:t>e</w:t>
      </w:r>
      <w:r w:rsidRPr="18900CD2" w:rsidR="7A682121">
        <w:rPr>
          <w:color w:val="000000" w:themeColor="text1"/>
          <w:lang w:val="en-GB"/>
        </w:rPr>
        <w:t xml:space="preserve">ving </w:t>
      </w:r>
      <w:r w:rsidRPr="18900CD2" w:rsidR="25400E87">
        <w:rPr>
          <w:color w:val="000000" w:themeColor="text1"/>
          <w:lang w:val="en-GB"/>
        </w:rPr>
        <w:t xml:space="preserve">the set </w:t>
      </w:r>
      <w:r w:rsidRPr="18900CD2" w:rsidR="7A682121">
        <w:rPr>
          <w:color w:val="000000" w:themeColor="text1"/>
          <w:lang w:val="en-GB"/>
        </w:rPr>
        <w:t>forest management goal. Thus, single thinning interventions cannot</w:t>
      </w:r>
      <w:r w:rsidRPr="18900CD2" w:rsidR="1396735C">
        <w:rPr>
          <w:color w:val="000000" w:themeColor="text1"/>
          <w:lang w:val="en-GB"/>
        </w:rPr>
        <w:t xml:space="preserve"> be</w:t>
      </w:r>
      <w:r w:rsidRPr="18900CD2" w:rsidR="7A682121">
        <w:rPr>
          <w:color w:val="000000" w:themeColor="text1"/>
          <w:lang w:val="en-GB"/>
        </w:rPr>
        <w:t xml:space="preserve"> eval</w:t>
      </w:r>
      <w:r w:rsidRPr="18900CD2" w:rsidR="2FBB7F66">
        <w:rPr>
          <w:color w:val="000000" w:themeColor="text1"/>
          <w:lang w:val="en-GB"/>
        </w:rPr>
        <w:t>uated without accounting for the prior and future thinning interventions as part of the thinning regime</w:t>
      </w:r>
      <w:r w:rsidRPr="18900CD2" w:rsidR="42960756">
        <w:rPr>
          <w:color w:val="000000" w:themeColor="text1"/>
          <w:lang w:val="en-GB"/>
        </w:rPr>
        <w:t>.</w:t>
      </w:r>
      <w:r w:rsidRPr="18900CD2" w:rsidR="6B6A5AB0">
        <w:rPr>
          <w:color w:val="000000" w:themeColor="text1"/>
          <w:lang w:val="en-GB"/>
        </w:rPr>
        <w:t xml:space="preserve"> </w:t>
      </w:r>
    </w:p>
    <w:p w:rsidR="00518DDE" w:rsidP="5C5933C4" w:rsidRDefault="6369F961" w14:paraId="4E943701" w14:textId="79914639">
      <w:pPr>
        <w:pStyle w:val="Heading2"/>
        <w:rPr>
          <w:lang w:val="en-GB"/>
        </w:rPr>
      </w:pPr>
      <w:bookmarkStart w:name="_Toc161814639" w:id="307"/>
      <w:r w:rsidRPr="5C5933C4">
        <w:rPr>
          <w:lang w:val="en-GB"/>
        </w:rPr>
        <w:t>General thinning practices</w:t>
      </w:r>
      <w:bookmarkEnd w:id="307"/>
    </w:p>
    <w:p w:rsidR="00518DDE" w:rsidP="18900CD2" w:rsidRDefault="1037E690" w14:paraId="2B18B1D2" w14:textId="14890621">
      <w:pPr>
        <w:rPr>
          <w:color w:val="000000" w:themeColor="text1"/>
          <w:lang w:val="en-GB"/>
        </w:rPr>
      </w:pPr>
      <w:r w:rsidRPr="0E640CC4">
        <w:rPr>
          <w:lang w:val="en-US"/>
        </w:rPr>
        <w:t>Thinning is the most common treatment</w:t>
      </w:r>
      <w:r w:rsidRPr="0E640CC4" w:rsidR="2EA29BB8">
        <w:rPr>
          <w:lang w:val="en-US"/>
        </w:rPr>
        <w:t xml:space="preserve"> in Swedish forestry </w:t>
      </w:r>
      <w:r w:rsidRPr="0E640CC4" w:rsidR="2F3E0198">
        <w:rPr>
          <w:lang w:val="en-US"/>
        </w:rPr>
        <w:t>(~300 000 ha annually)</w:t>
      </w:r>
      <w:r w:rsidRPr="0E640CC4" w:rsidR="1D2994C1">
        <w:rPr>
          <w:lang w:val="en-US"/>
        </w:rPr>
        <w:t>, but it accounts for only 10 to 15 per cent of the annual Swedish roundwood consumption</w:t>
      </w:r>
      <w:r w:rsidRPr="0E640CC4" w:rsidR="3D5A2064">
        <w:rPr>
          <w:lang w:val="en-US"/>
        </w:rPr>
        <w:t xml:space="preserve"> </w:t>
      </w:r>
      <w:r w:rsidRPr="0E640CC4" w:rsidR="6506096C">
        <w:rPr>
          <w:lang w:val="en-GB"/>
        </w:rPr>
        <w:t xml:space="preserve">(Jakobsson 2017). </w:t>
      </w:r>
      <w:r w:rsidRPr="0E640CC4" w:rsidR="43E282FD">
        <w:rPr>
          <w:lang w:val="en-GB"/>
        </w:rPr>
        <w:t>Historically</w:t>
      </w:r>
      <w:r w:rsidRPr="0E640CC4" w:rsidR="078692E3">
        <w:rPr>
          <w:lang w:val="en-GB"/>
        </w:rPr>
        <w:t>,</w:t>
      </w:r>
      <w:r w:rsidRPr="0E640CC4" w:rsidR="43E282FD">
        <w:rPr>
          <w:lang w:val="en-GB"/>
        </w:rPr>
        <w:t xml:space="preserve"> larger areas were thinned annually in Sweden, and stands were thinned more frequently, with lower timber yields. </w:t>
      </w:r>
      <w:r w:rsidRPr="0E640CC4" w:rsidR="424E5CF9">
        <w:rPr>
          <w:lang w:val="en-GB"/>
        </w:rPr>
        <w:t xml:space="preserve">The increasing </w:t>
      </w:r>
      <w:r w:rsidRPr="0E640CC4" w:rsidR="65B9505B">
        <w:rPr>
          <w:lang w:val="en-GB"/>
        </w:rPr>
        <w:t xml:space="preserve">harvesting </w:t>
      </w:r>
      <w:r w:rsidRPr="0E640CC4" w:rsidR="45CE40B9">
        <w:rPr>
          <w:lang w:val="en-GB"/>
        </w:rPr>
        <w:t>c</w:t>
      </w:r>
      <w:r w:rsidRPr="0E640CC4" w:rsidR="43E282FD">
        <w:rPr>
          <w:lang w:val="en-GB"/>
        </w:rPr>
        <w:t>ost</w:t>
      </w:r>
      <w:r w:rsidRPr="0E640CC4" w:rsidR="2BEEB40C">
        <w:rPr>
          <w:lang w:val="en-GB"/>
        </w:rPr>
        <w:t>s</w:t>
      </w:r>
      <w:r w:rsidRPr="0E640CC4" w:rsidR="43E282FD">
        <w:rPr>
          <w:lang w:val="en-GB"/>
        </w:rPr>
        <w:t xml:space="preserve"> has reduced the number of thinnings </w:t>
      </w:r>
      <w:r w:rsidRPr="0E640CC4" w:rsidR="4528E651">
        <w:rPr>
          <w:lang w:val="en-GB"/>
        </w:rPr>
        <w:t>carried out per rotation at stand level</w:t>
      </w:r>
      <w:r w:rsidRPr="0E640CC4" w:rsidR="43E282FD">
        <w:rPr>
          <w:lang w:val="en-GB"/>
        </w:rPr>
        <w:t>.</w:t>
      </w:r>
      <w:r w:rsidRPr="0E640CC4" w:rsidR="31760FAF">
        <w:rPr>
          <w:lang w:val="en-GB"/>
        </w:rPr>
        <w:t xml:space="preserve"> However, </w:t>
      </w:r>
      <w:r w:rsidRPr="0E640CC4" w:rsidR="69319160">
        <w:rPr>
          <w:lang w:val="en-GB"/>
        </w:rPr>
        <w:t>a</w:t>
      </w:r>
      <w:r w:rsidRPr="0E640CC4" w:rsidR="6B6C9FD0">
        <w:rPr>
          <w:lang w:val="en-GB"/>
        </w:rPr>
        <w:t>t present there is a general consensus in Sweden that thinning is an important tool in forestry</w:t>
      </w:r>
      <w:r w:rsidRPr="0E640CC4" w:rsidR="4E377938">
        <w:rPr>
          <w:lang w:val="en-GB"/>
        </w:rPr>
        <w:t xml:space="preserve"> which</w:t>
      </w:r>
      <w:r w:rsidRPr="0E640CC4" w:rsidR="1C5AE367">
        <w:rPr>
          <w:lang w:val="en-GB"/>
        </w:rPr>
        <w:t xml:space="preserve">, if </w:t>
      </w:r>
      <w:r w:rsidRPr="0E640CC4" w:rsidR="147FCF1E">
        <w:rPr>
          <w:lang w:val="en-GB"/>
        </w:rPr>
        <w:t>d</w:t>
      </w:r>
      <w:r w:rsidRPr="0E640CC4" w:rsidR="1C5AE367">
        <w:rPr>
          <w:lang w:val="en-GB"/>
        </w:rPr>
        <w:t>one properly, can ensure a forest resilient to damage from wind and where the growth is allocated on the residual trees. This in turn may produce stands at final felling with high volume, high average stem volume.</w:t>
      </w:r>
    </w:p>
    <w:p w:rsidRPr="00BD2313" w:rsidR="00518DDE" w:rsidP="6F8555C4" w:rsidRDefault="32EB818A" w14:paraId="7646FB13" w14:textId="073ACD6C">
      <w:pPr>
        <w:spacing w:after="160" w:line="259" w:lineRule="auto"/>
        <w:rPr>
          <w:color w:val="000000" w:themeColor="text1"/>
          <w:lang w:val="en-GB"/>
        </w:rPr>
      </w:pPr>
      <w:r w:rsidRPr="5C5933C4">
        <w:rPr>
          <w:color w:val="000000" w:themeColor="text1"/>
          <w:lang w:val="en-US"/>
        </w:rPr>
        <w:t>Private f</w:t>
      </w:r>
      <w:r w:rsidRPr="5C5933C4" w:rsidR="33D225F1">
        <w:rPr>
          <w:color w:val="000000" w:themeColor="text1"/>
          <w:lang w:val="en-US"/>
        </w:rPr>
        <w:t>orest owner</w:t>
      </w:r>
      <w:r w:rsidRPr="5C5933C4" w:rsidR="5845BB1B">
        <w:rPr>
          <w:color w:val="000000" w:themeColor="text1"/>
          <w:lang w:val="en-US"/>
        </w:rPr>
        <w:t>s</w:t>
      </w:r>
      <w:r w:rsidRPr="5C5933C4" w:rsidR="33D225F1">
        <w:rPr>
          <w:color w:val="000000" w:themeColor="text1"/>
          <w:lang w:val="en-US"/>
        </w:rPr>
        <w:t xml:space="preserve"> </w:t>
      </w:r>
      <w:r w:rsidRPr="5C5933C4" w:rsidR="311BF054">
        <w:rPr>
          <w:color w:val="000000" w:themeColor="text1"/>
          <w:lang w:val="en-US"/>
        </w:rPr>
        <w:t xml:space="preserve">and forest companies </w:t>
      </w:r>
      <w:r w:rsidRPr="5C5933C4" w:rsidR="0EC521AE">
        <w:rPr>
          <w:color w:val="000000" w:themeColor="text1"/>
          <w:lang w:val="en-US"/>
        </w:rPr>
        <w:t>differ in the way they thin</w:t>
      </w:r>
      <w:r w:rsidRPr="5C5933C4" w:rsidR="69DAD70B">
        <w:rPr>
          <w:color w:val="000000" w:themeColor="text1"/>
          <w:lang w:val="en-US"/>
        </w:rPr>
        <w:t>.</w:t>
      </w:r>
      <w:r w:rsidRPr="5C5933C4" w:rsidR="33D225F1">
        <w:rPr>
          <w:color w:val="000000" w:themeColor="text1"/>
          <w:lang w:val="en-US"/>
        </w:rPr>
        <w:t xml:space="preserve"> </w:t>
      </w:r>
      <w:r w:rsidRPr="5C5933C4" w:rsidR="1FDFF200">
        <w:rPr>
          <w:color w:val="000000" w:themeColor="text1"/>
          <w:lang w:val="en-US"/>
        </w:rPr>
        <w:t>S</w:t>
      </w:r>
      <w:r w:rsidRPr="5C5933C4" w:rsidR="2BFB6B5B">
        <w:rPr>
          <w:color w:val="000000" w:themeColor="text1"/>
          <w:lang w:val="en-US"/>
        </w:rPr>
        <w:t xml:space="preserve">ome general </w:t>
      </w:r>
      <w:r w:rsidRPr="5C5933C4" w:rsidR="78596F64">
        <w:rPr>
          <w:color w:val="000000" w:themeColor="text1"/>
          <w:lang w:val="en-US"/>
        </w:rPr>
        <w:t>practices</w:t>
      </w:r>
      <w:r w:rsidRPr="5C5933C4" w:rsidR="5AD810A2">
        <w:rPr>
          <w:color w:val="000000" w:themeColor="text1"/>
          <w:lang w:val="en-US"/>
        </w:rPr>
        <w:t xml:space="preserve"> </w:t>
      </w:r>
      <w:r w:rsidRPr="5C5933C4" w:rsidR="2BFB6B5B">
        <w:rPr>
          <w:color w:val="000000" w:themeColor="text1"/>
          <w:lang w:val="en-US"/>
        </w:rPr>
        <w:t xml:space="preserve">can be </w:t>
      </w:r>
      <w:r w:rsidRPr="5C5933C4" w:rsidR="11B47458">
        <w:rPr>
          <w:color w:val="000000" w:themeColor="text1"/>
          <w:lang w:val="en-US"/>
        </w:rPr>
        <w:t>discerned from the</w:t>
      </w:r>
      <w:r w:rsidRPr="5C5933C4" w:rsidR="7089BD8A">
        <w:rPr>
          <w:color w:val="000000" w:themeColor="text1"/>
          <w:lang w:val="en-US"/>
        </w:rPr>
        <w:t xml:space="preserve"> 2016 </w:t>
      </w:r>
      <w:r w:rsidRPr="5C5933C4" w:rsidR="3101A8E3">
        <w:rPr>
          <w:color w:val="000000" w:themeColor="text1"/>
          <w:lang w:val="en-US"/>
        </w:rPr>
        <w:t xml:space="preserve">review of silvicultural practices </w:t>
      </w:r>
      <w:r w:rsidRPr="5C5933C4" w:rsidR="587BFA60">
        <w:rPr>
          <w:color w:val="000000" w:themeColor="text1"/>
          <w:lang w:val="en-GB"/>
        </w:rPr>
        <w:t xml:space="preserve">of the </w:t>
      </w:r>
      <w:r w:rsidRPr="5C5933C4" w:rsidR="7089BD8A">
        <w:rPr>
          <w:color w:val="000000" w:themeColor="text1"/>
          <w:lang w:val="en-GB"/>
        </w:rPr>
        <w:t>largest forest co</w:t>
      </w:r>
      <w:r w:rsidRPr="5C5933C4" w:rsidR="776D7D54">
        <w:rPr>
          <w:color w:val="000000" w:themeColor="text1"/>
          <w:lang w:val="en-GB"/>
        </w:rPr>
        <w:t xml:space="preserve">mpanies </w:t>
      </w:r>
      <w:r w:rsidRPr="5C5933C4" w:rsidR="7089BD8A">
        <w:rPr>
          <w:color w:val="000000" w:themeColor="text1"/>
          <w:lang w:val="en-GB"/>
        </w:rPr>
        <w:t xml:space="preserve">(Bergquist et al 2016). </w:t>
      </w:r>
      <w:r w:rsidRPr="5C5933C4" w:rsidR="5C7B89AB">
        <w:rPr>
          <w:color w:val="000000" w:themeColor="text1"/>
          <w:lang w:val="en-GB"/>
        </w:rPr>
        <w:t>Stands</w:t>
      </w:r>
      <w:r w:rsidRPr="5C5933C4" w:rsidR="35BE1560">
        <w:rPr>
          <w:color w:val="000000" w:themeColor="text1"/>
          <w:lang w:val="en-GB"/>
        </w:rPr>
        <w:t>, they found,</w:t>
      </w:r>
      <w:r w:rsidRPr="5C5933C4" w:rsidR="5C7B89AB">
        <w:rPr>
          <w:color w:val="000000" w:themeColor="text1"/>
          <w:lang w:val="en-GB"/>
        </w:rPr>
        <w:t xml:space="preserve"> are too dense a</w:t>
      </w:r>
      <w:r w:rsidRPr="5C5933C4" w:rsidR="78A32354">
        <w:rPr>
          <w:color w:val="000000" w:themeColor="text1"/>
          <w:lang w:val="en-GB"/>
        </w:rPr>
        <w:t xml:space="preserve">t first thinning </w:t>
      </w:r>
      <w:r w:rsidRPr="5C5933C4" w:rsidR="4555289F">
        <w:rPr>
          <w:color w:val="000000" w:themeColor="text1"/>
          <w:lang w:val="en-GB"/>
        </w:rPr>
        <w:t xml:space="preserve">and average stem size is </w:t>
      </w:r>
      <w:r w:rsidRPr="5C5933C4" w:rsidR="09AA601D">
        <w:rPr>
          <w:color w:val="000000" w:themeColor="text1"/>
          <w:lang w:val="en-GB"/>
        </w:rPr>
        <w:t>small</w:t>
      </w:r>
      <w:r w:rsidRPr="5C5933C4" w:rsidR="4555289F">
        <w:rPr>
          <w:color w:val="000000" w:themeColor="text1"/>
          <w:lang w:val="en-GB"/>
        </w:rPr>
        <w:t>. This is due to omitted pre-commercial thinning and these st</w:t>
      </w:r>
      <w:r w:rsidRPr="5C5933C4" w:rsidR="78A32354">
        <w:rPr>
          <w:color w:val="000000" w:themeColor="text1"/>
          <w:lang w:val="en-GB"/>
        </w:rPr>
        <w:t xml:space="preserve">ands </w:t>
      </w:r>
      <w:r w:rsidRPr="5C5933C4" w:rsidR="423492A8">
        <w:rPr>
          <w:color w:val="000000" w:themeColor="text1"/>
          <w:lang w:val="en-GB"/>
        </w:rPr>
        <w:t>are generally</w:t>
      </w:r>
      <w:r w:rsidRPr="5C5933C4" w:rsidR="565EA034">
        <w:rPr>
          <w:color w:val="000000" w:themeColor="text1"/>
          <w:lang w:val="en-GB"/>
        </w:rPr>
        <w:t xml:space="preserve"> expensive and complicated to deal with at</w:t>
      </w:r>
      <w:r w:rsidRPr="5C5933C4" w:rsidR="7C719019">
        <w:rPr>
          <w:color w:val="000000" w:themeColor="text1"/>
          <w:lang w:val="en-GB"/>
        </w:rPr>
        <w:t xml:space="preserve"> the time of thinning</w:t>
      </w:r>
      <w:r w:rsidRPr="5C5933C4" w:rsidR="565EA034">
        <w:rPr>
          <w:color w:val="000000" w:themeColor="text1"/>
          <w:lang w:val="en-GB"/>
        </w:rPr>
        <w:t xml:space="preserve">. </w:t>
      </w:r>
      <w:r w:rsidRPr="5C5933C4" w:rsidR="7A99ABF9">
        <w:rPr>
          <w:color w:val="000000" w:themeColor="text1"/>
          <w:lang w:val="en-US"/>
        </w:rPr>
        <w:t>F</w:t>
      </w:r>
      <w:r w:rsidRPr="5C5933C4" w:rsidR="1E8066D1">
        <w:rPr>
          <w:color w:val="000000" w:themeColor="text1"/>
          <w:lang w:val="en-US"/>
        </w:rPr>
        <w:t xml:space="preserve">irst thinning is generally conducted later than </w:t>
      </w:r>
      <w:r w:rsidRPr="5C5933C4" w:rsidR="3C63B714">
        <w:rPr>
          <w:color w:val="000000" w:themeColor="text1"/>
          <w:lang w:val="en-US"/>
        </w:rPr>
        <w:t>recommended</w:t>
      </w:r>
      <w:r w:rsidRPr="5C5933C4" w:rsidR="1E8066D1">
        <w:rPr>
          <w:color w:val="000000" w:themeColor="text1"/>
          <w:lang w:val="en-US"/>
        </w:rPr>
        <w:t xml:space="preserve"> </w:t>
      </w:r>
      <w:r w:rsidRPr="5C5933C4" w:rsidR="2829C873">
        <w:rPr>
          <w:color w:val="000000" w:themeColor="text1"/>
          <w:lang w:val="en-GB"/>
        </w:rPr>
        <w:t xml:space="preserve">and </w:t>
      </w:r>
      <w:r w:rsidRPr="5C5933C4" w:rsidR="130A0B4E">
        <w:rPr>
          <w:color w:val="000000" w:themeColor="text1"/>
          <w:lang w:val="en-GB"/>
        </w:rPr>
        <w:t xml:space="preserve">with a </w:t>
      </w:r>
      <w:r w:rsidRPr="5C5933C4" w:rsidR="2829C873">
        <w:rPr>
          <w:color w:val="000000" w:themeColor="text1"/>
          <w:lang w:val="en-GB"/>
        </w:rPr>
        <w:t xml:space="preserve">thinning intensity </w:t>
      </w:r>
      <w:r w:rsidRPr="5C5933C4" w:rsidR="62A83E01">
        <w:rPr>
          <w:color w:val="000000" w:themeColor="text1"/>
          <w:lang w:val="en-GB"/>
        </w:rPr>
        <w:t xml:space="preserve">that </w:t>
      </w:r>
      <w:r w:rsidRPr="5C5933C4" w:rsidR="2829C873">
        <w:rPr>
          <w:color w:val="000000" w:themeColor="text1"/>
          <w:lang w:val="en-GB"/>
        </w:rPr>
        <w:t>is</w:t>
      </w:r>
      <w:r w:rsidRPr="5C5933C4" w:rsidR="0DD2427A">
        <w:rPr>
          <w:color w:val="000000" w:themeColor="text1"/>
          <w:lang w:val="en-GB"/>
        </w:rPr>
        <w:t xml:space="preserve"> typically 26 to 35 per cent</w:t>
      </w:r>
      <w:r w:rsidRPr="5C5933C4" w:rsidR="04BB4A69">
        <w:rPr>
          <w:color w:val="000000" w:themeColor="text1"/>
          <w:lang w:val="en-GB"/>
        </w:rPr>
        <w:t xml:space="preserve"> of the volume </w:t>
      </w:r>
      <w:r w:rsidRPr="5C5933C4" w:rsidR="66351938">
        <w:rPr>
          <w:color w:val="000000" w:themeColor="text1"/>
          <w:lang w:val="en-GB"/>
        </w:rPr>
        <w:t xml:space="preserve">which may result in a lower than recommended stand density. Later thinnings are done with a lower thinning intensity, </w:t>
      </w:r>
      <w:r w:rsidRPr="5C5933C4" w:rsidR="5B5C42C4">
        <w:rPr>
          <w:color w:val="000000" w:themeColor="text1"/>
          <w:lang w:val="en-GB"/>
        </w:rPr>
        <w:t xml:space="preserve">and </w:t>
      </w:r>
      <w:r w:rsidRPr="5C5933C4" w:rsidR="24D9FE6A">
        <w:rPr>
          <w:color w:val="000000" w:themeColor="text1"/>
          <w:lang w:val="en-GB"/>
        </w:rPr>
        <w:t>t</w:t>
      </w:r>
      <w:r w:rsidRPr="5C5933C4" w:rsidR="0FA10863">
        <w:rPr>
          <w:color w:val="000000" w:themeColor="text1"/>
          <w:lang w:val="en-GB"/>
        </w:rPr>
        <w:t xml:space="preserve">here is an unfortunate trend for thinning to be done </w:t>
      </w:r>
      <w:r w:rsidRPr="5C5933C4" w:rsidR="59E515D6">
        <w:rPr>
          <w:color w:val="000000" w:themeColor="text1"/>
          <w:lang w:val="en-GB"/>
        </w:rPr>
        <w:t>at stand heights that surpass the recommended (&gt;20 m)</w:t>
      </w:r>
      <w:r w:rsidRPr="5C5933C4" w:rsidR="6481C576">
        <w:rPr>
          <w:color w:val="000000" w:themeColor="text1"/>
          <w:lang w:val="en-GB"/>
        </w:rPr>
        <w:t>.</w:t>
      </w:r>
      <w:r w:rsidRPr="5C5933C4" w:rsidR="59E515D6">
        <w:rPr>
          <w:color w:val="000000" w:themeColor="text1"/>
          <w:lang w:val="en-GB"/>
        </w:rPr>
        <w:t xml:space="preserve"> </w:t>
      </w:r>
      <w:r w:rsidRPr="5C5933C4" w:rsidR="35A1B421">
        <w:rPr>
          <w:color w:val="000000" w:themeColor="text1"/>
          <w:lang w:val="en-GB"/>
        </w:rPr>
        <w:t xml:space="preserve"> Waiting to enable a higher removal volume is tempting as it may be the difference between a negative and positive net revenue</w:t>
      </w:r>
      <w:r w:rsidRPr="5C5933C4" w:rsidR="02407300">
        <w:rPr>
          <w:color w:val="000000" w:themeColor="text1"/>
          <w:lang w:val="en-GB"/>
        </w:rPr>
        <w:t>. Normal strip road width in south Sweden is 4,2 metres, and 4.6 in the north. Strip roads are normally 21 metres apart in the south, and 26 in the north. The strip road infrastructure needs to be established at first thinning and commonly it results in that 15-25% of the stand area is harvested to make room for the strip roads (Bergquist et al 2016).</w:t>
      </w:r>
    </w:p>
    <w:p w:rsidR="095CB6D4" w:rsidP="18900CD2" w:rsidRDefault="5E0B6FA5" w14:paraId="07A51932" w14:textId="34E3DC24">
      <w:pPr>
        <w:rPr>
          <w:color w:val="000000" w:themeColor="text1"/>
          <w:lang w:val="en-GB"/>
        </w:rPr>
      </w:pPr>
      <w:r w:rsidRPr="5C5933C4">
        <w:rPr>
          <w:lang w:val="en-GB"/>
        </w:rPr>
        <w:t xml:space="preserve">The forest may be damaged </w:t>
      </w:r>
      <w:r w:rsidRPr="5C5933C4" w:rsidR="2C257E22">
        <w:rPr>
          <w:lang w:val="en-GB"/>
        </w:rPr>
        <w:t xml:space="preserve">in different ways </w:t>
      </w:r>
      <w:r w:rsidRPr="5C5933C4">
        <w:rPr>
          <w:lang w:val="en-GB"/>
        </w:rPr>
        <w:t xml:space="preserve">at the time of felling, which has direct and indirect effects on forest growth and </w:t>
      </w:r>
      <w:r w:rsidRPr="5C5933C4" w:rsidR="4915BD2B">
        <w:rPr>
          <w:lang w:val="en-GB"/>
        </w:rPr>
        <w:t xml:space="preserve">ecosystem functioning. </w:t>
      </w:r>
      <w:r w:rsidRPr="5C5933C4" w:rsidR="00518DDE">
        <w:rPr>
          <w:lang w:val="en-GB"/>
        </w:rPr>
        <w:t xml:space="preserve">Spread of root rot </w:t>
      </w:r>
      <w:r w:rsidRPr="5C5933C4" w:rsidR="1FE38C38">
        <w:rPr>
          <w:lang w:val="en-GB"/>
        </w:rPr>
        <w:t>(</w:t>
      </w:r>
      <w:r w:rsidRPr="5C5933C4" w:rsidR="1FE38C38">
        <w:rPr>
          <w:i/>
          <w:iCs/>
          <w:lang w:val="en-GB"/>
        </w:rPr>
        <w:t xml:space="preserve">Heterobasidion </w:t>
      </w:r>
      <w:r w:rsidRPr="5C5933C4" w:rsidR="1FE38C38">
        <w:rPr>
          <w:lang w:val="en-GB"/>
        </w:rPr>
        <w:t xml:space="preserve">spp.) </w:t>
      </w:r>
      <w:r w:rsidRPr="5C5933C4" w:rsidR="00518DDE">
        <w:rPr>
          <w:lang w:val="en-GB"/>
        </w:rPr>
        <w:t>in connection to thinning is a problem all over Sweden that needs to be taken into account in all silviculture</w:t>
      </w:r>
      <w:r w:rsidRPr="5C5933C4" w:rsidR="66CB6E02">
        <w:rPr>
          <w:lang w:val="en-GB"/>
        </w:rPr>
        <w:t xml:space="preserve">. </w:t>
      </w:r>
      <w:r w:rsidRPr="5C5933C4" w:rsidR="58AEC3D8">
        <w:rPr>
          <w:lang w:val="en-GB"/>
        </w:rPr>
        <w:t>Reducing spread is approached by</w:t>
      </w:r>
      <w:r w:rsidRPr="5C5933C4" w:rsidR="4BD8E05F">
        <w:rPr>
          <w:lang w:val="en-GB"/>
        </w:rPr>
        <w:t xml:space="preserve"> applying</w:t>
      </w:r>
      <w:r w:rsidRPr="5C5933C4" w:rsidR="5CDC2663">
        <w:rPr>
          <w:lang w:val="en-GB"/>
        </w:rPr>
        <w:t xml:space="preserve"> the barrier protection</w:t>
      </w:r>
      <w:r w:rsidRPr="5C5933C4" w:rsidR="4BD8E05F">
        <w:rPr>
          <w:lang w:val="en-GB"/>
        </w:rPr>
        <w:t xml:space="preserve"> </w:t>
      </w:r>
      <w:r w:rsidRPr="5C5933C4" w:rsidR="1709B3AC">
        <w:rPr>
          <w:i/>
          <w:iCs/>
          <w:lang w:val="en-GB"/>
        </w:rPr>
        <w:t>Phlebiopsis gigantea</w:t>
      </w:r>
      <w:r w:rsidRPr="5C5933C4" w:rsidR="1709B3AC">
        <w:rPr>
          <w:lang w:val="en-GB"/>
        </w:rPr>
        <w:t xml:space="preserve"> (Rotstop®S gel)</w:t>
      </w:r>
      <w:r w:rsidRPr="5C5933C4" w:rsidR="4BD8E05F">
        <w:rPr>
          <w:lang w:val="en-GB"/>
        </w:rPr>
        <w:t xml:space="preserve"> on e</w:t>
      </w:r>
      <w:r w:rsidRPr="5C5933C4" w:rsidR="070021F6">
        <w:rPr>
          <w:lang w:val="en-GB"/>
        </w:rPr>
        <w:t xml:space="preserve">very stump </w:t>
      </w:r>
      <w:r w:rsidRPr="5C5933C4" w:rsidR="4BD8E05F">
        <w:rPr>
          <w:lang w:val="en-GB"/>
        </w:rPr>
        <w:t>harvested at the time of fellin</w:t>
      </w:r>
      <w:r w:rsidRPr="5C5933C4" w:rsidR="620086FC">
        <w:rPr>
          <w:lang w:val="en-GB"/>
        </w:rPr>
        <w:t>g.</w:t>
      </w:r>
      <w:r w:rsidRPr="5C5933C4" w:rsidR="3021C52A">
        <w:rPr>
          <w:lang w:val="en-GB"/>
        </w:rPr>
        <w:t xml:space="preserve"> </w:t>
      </w:r>
      <w:r w:rsidRPr="5C5933C4" w:rsidR="28B95DC3">
        <w:rPr>
          <w:lang w:val="en-GB"/>
        </w:rPr>
        <w:t>Three to seven per cent of the residual trees are damaged</w:t>
      </w:r>
      <w:r w:rsidRPr="5C5933C4" w:rsidR="1E90528B">
        <w:rPr>
          <w:lang w:val="en-GB"/>
        </w:rPr>
        <w:t xml:space="preserve"> in ea</w:t>
      </w:r>
      <w:r w:rsidRPr="5C5933C4" w:rsidR="463FBA6A">
        <w:rPr>
          <w:lang w:val="en-GB"/>
        </w:rPr>
        <w:t>r</w:t>
      </w:r>
      <w:r w:rsidRPr="5C5933C4" w:rsidR="1E90528B">
        <w:rPr>
          <w:lang w:val="en-GB"/>
        </w:rPr>
        <w:t>ly thinnings</w:t>
      </w:r>
      <w:r w:rsidRPr="5C5933C4" w:rsidR="05D14F90">
        <w:rPr>
          <w:lang w:val="en-GB"/>
        </w:rPr>
        <w:t xml:space="preserve"> in the form of stem </w:t>
      </w:r>
      <w:r w:rsidRPr="5C5933C4" w:rsidR="4DC09F42">
        <w:rPr>
          <w:lang w:val="en-GB"/>
        </w:rPr>
        <w:t>scar</w:t>
      </w:r>
      <w:r w:rsidRPr="5C5933C4" w:rsidR="05D14F90">
        <w:rPr>
          <w:lang w:val="en-GB"/>
        </w:rPr>
        <w:t>s</w:t>
      </w:r>
      <w:r w:rsidRPr="5C5933C4" w:rsidR="401417DB">
        <w:rPr>
          <w:lang w:val="en-GB"/>
        </w:rPr>
        <w:t xml:space="preserve">, by damage afflicted when felling </w:t>
      </w:r>
      <w:r w:rsidRPr="5C5933C4" w:rsidR="63CAF9F3">
        <w:rPr>
          <w:lang w:val="en-GB"/>
        </w:rPr>
        <w:t>neighbouring</w:t>
      </w:r>
      <w:r w:rsidRPr="5C5933C4" w:rsidR="401417DB">
        <w:rPr>
          <w:lang w:val="en-GB"/>
        </w:rPr>
        <w:t xml:space="preserve"> trees</w:t>
      </w:r>
      <w:r w:rsidRPr="5C5933C4" w:rsidR="7EB8FD0C">
        <w:rPr>
          <w:lang w:val="en-GB"/>
        </w:rPr>
        <w:t xml:space="preserve"> etc</w:t>
      </w:r>
      <w:r w:rsidRPr="5C5933C4" w:rsidR="5F518110">
        <w:rPr>
          <w:lang w:val="en-GB"/>
        </w:rPr>
        <w:t>.</w:t>
      </w:r>
      <w:r w:rsidRPr="5C5933C4" w:rsidR="184BB900">
        <w:rPr>
          <w:lang w:val="en-GB"/>
        </w:rPr>
        <w:t xml:space="preserve"> S</w:t>
      </w:r>
      <w:r w:rsidRPr="5C5933C4" w:rsidR="3E370128">
        <w:rPr>
          <w:lang w:val="en-GB"/>
        </w:rPr>
        <w:t xml:space="preserve">oil disturbance </w:t>
      </w:r>
      <w:r w:rsidRPr="5C5933C4" w:rsidR="0C37E5F4">
        <w:rPr>
          <w:lang w:val="en-GB"/>
        </w:rPr>
        <w:t>oc</w:t>
      </w:r>
      <w:r w:rsidRPr="5C5933C4" w:rsidR="095CB6D4">
        <w:rPr>
          <w:lang w:val="en-GB"/>
        </w:rPr>
        <w:t xml:space="preserve">cur in some 15 per cent of the stands thinned. </w:t>
      </w:r>
      <w:r w:rsidRPr="5C5933C4" w:rsidR="065581B2">
        <w:rPr>
          <w:lang w:val="en-GB"/>
        </w:rPr>
        <w:t xml:space="preserve">However, the </w:t>
      </w:r>
      <w:r w:rsidRPr="5C5933C4" w:rsidR="2D447BEB">
        <w:rPr>
          <w:lang w:val="en-GB"/>
        </w:rPr>
        <w:t>e</w:t>
      </w:r>
      <w:r w:rsidRPr="5C5933C4" w:rsidR="095CB6D4">
        <w:rPr>
          <w:lang w:val="en-GB"/>
        </w:rPr>
        <w:t xml:space="preserve">xtent is generally moderate, covering less than two per cent of the </w:t>
      </w:r>
      <w:r w:rsidRPr="5C5933C4" w:rsidR="7FBBB8B0">
        <w:rPr>
          <w:lang w:val="en-GB"/>
        </w:rPr>
        <w:t>strip road length in the stands thinned</w:t>
      </w:r>
      <w:r w:rsidRPr="5C5933C4" w:rsidR="6D5E53ED">
        <w:rPr>
          <w:lang w:val="en-GB"/>
        </w:rPr>
        <w:t xml:space="preserve"> </w:t>
      </w:r>
      <w:r w:rsidRPr="5C5933C4" w:rsidR="6D5E53ED">
        <w:rPr>
          <w:color w:val="000000" w:themeColor="text1"/>
          <w:lang w:val="en-GB"/>
        </w:rPr>
        <w:t>(Bergquist et al 2016).</w:t>
      </w:r>
      <w:r w:rsidRPr="5C5933C4" w:rsidR="7FBBB8B0">
        <w:rPr>
          <w:lang w:val="en-GB"/>
        </w:rPr>
        <w:t xml:space="preserve"> </w:t>
      </w:r>
    </w:p>
    <w:p w:rsidR="1689324F" w:rsidP="18900CD2" w:rsidRDefault="378B3D69" w14:paraId="4AA67CE0" w14:textId="4E03C8E4">
      <w:pPr>
        <w:rPr>
          <w:color w:val="000000" w:themeColor="text1"/>
          <w:lang w:val="en-GB"/>
        </w:rPr>
      </w:pPr>
      <w:r w:rsidRPr="5C5933C4">
        <w:rPr>
          <w:color w:val="000000" w:themeColor="text1"/>
          <w:lang w:val="en-GB"/>
        </w:rPr>
        <w:t xml:space="preserve">Economics </w:t>
      </w:r>
      <w:r w:rsidRPr="5C5933C4" w:rsidR="4E6AD3A0">
        <w:rPr>
          <w:color w:val="000000" w:themeColor="text1"/>
          <w:lang w:val="en-GB"/>
        </w:rPr>
        <w:t>in</w:t>
      </w:r>
      <w:r w:rsidRPr="5C5933C4">
        <w:rPr>
          <w:color w:val="000000" w:themeColor="text1"/>
          <w:lang w:val="en-GB"/>
        </w:rPr>
        <w:t xml:space="preserve"> silviculture </w:t>
      </w:r>
      <w:r w:rsidRPr="5C5933C4" w:rsidR="4E887A43">
        <w:rPr>
          <w:color w:val="000000" w:themeColor="text1"/>
          <w:lang w:val="en-GB"/>
        </w:rPr>
        <w:t xml:space="preserve">is an issue of when to reap the profits from a treatment, </w:t>
      </w:r>
      <w:r w:rsidRPr="5C5933C4" w:rsidR="3E62CC2F">
        <w:rPr>
          <w:color w:val="000000" w:themeColor="text1"/>
          <w:lang w:val="en-GB"/>
        </w:rPr>
        <w:t>in the short, or long, term, taking calamity risks into account.</w:t>
      </w:r>
      <w:r w:rsidRPr="5C5933C4" w:rsidR="2E0D15BA">
        <w:rPr>
          <w:color w:val="000000" w:themeColor="text1"/>
          <w:lang w:val="en-GB"/>
        </w:rPr>
        <w:t xml:space="preserve"> </w:t>
      </w:r>
      <w:r w:rsidRPr="5C5933C4" w:rsidR="1551188F">
        <w:rPr>
          <w:color w:val="000000" w:themeColor="text1"/>
          <w:lang w:val="en-GB"/>
        </w:rPr>
        <w:t>T</w:t>
      </w:r>
      <w:r w:rsidRPr="5C5933C4" w:rsidR="0FBC9353">
        <w:rPr>
          <w:color w:val="000000" w:themeColor="text1"/>
          <w:lang w:val="en-GB"/>
        </w:rPr>
        <w:t>his</w:t>
      </w:r>
      <w:r w:rsidRPr="5C5933C4">
        <w:rPr>
          <w:color w:val="000000" w:themeColor="text1"/>
          <w:lang w:val="en-GB"/>
        </w:rPr>
        <w:t xml:space="preserve"> is particularly true for early thinnings. </w:t>
      </w:r>
    </w:p>
    <w:p w:rsidR="76AB30CC" w:rsidP="5C5933C4" w:rsidRDefault="76AB30CC" w14:paraId="118FECD1" w14:textId="21B3DB18">
      <w:pPr>
        <w:pStyle w:val="Heading2"/>
        <w:rPr>
          <w:lang w:val="en-GB"/>
        </w:rPr>
      </w:pPr>
      <w:bookmarkStart w:name="_Toc161814640" w:id="308"/>
      <w:r w:rsidRPr="5C5933C4">
        <w:rPr>
          <w:lang w:val="en-GB"/>
        </w:rPr>
        <w:t>Finally</w:t>
      </w:r>
      <w:bookmarkEnd w:id="308"/>
    </w:p>
    <w:p w:rsidR="5E912FDA" w:rsidP="1BBEA4C4" w:rsidRDefault="5E912FDA" w14:paraId="5CE2E175" w14:textId="085643AC">
      <w:pPr>
        <w:rPr>
          <w:lang w:val="en-GB"/>
        </w:rPr>
      </w:pPr>
      <w:r w:rsidRPr="5C5933C4">
        <w:rPr>
          <w:lang w:val="en-GB"/>
        </w:rPr>
        <w:t xml:space="preserve">Finally, electricity-based technology development is in line with the objective of reducing carbon dioxide emissions and improving air quality. A transition to fossil-free vehicles in the forestry sector can reduce the sector's environmental footprint while being beneficial for its economy and future. The forest sector can strengthen its market position by adopting fossil-free vehicles, which can be a differentiating factor and increase the </w:t>
      </w:r>
      <w:r w:rsidRPr="5C5933C4">
        <w:rPr>
          <w:lang w:val="en-GB"/>
        </w:rPr>
        <w:lastRenderedPageBreak/>
        <w:t>demand for forest-based products from environmentally conscious consumers and companies.</w:t>
      </w:r>
    </w:p>
    <w:p w:rsidRPr="006822CC" w:rsidR="004A6A92" w:rsidP="78585FC8" w:rsidRDefault="6F9E32E7" w14:paraId="4C22C636" w14:textId="7978187A">
      <w:pPr>
        <w:pStyle w:val="Heading2"/>
        <w:spacing w:after="160" w:line="259" w:lineRule="auto"/>
        <w:rPr>
          <w:sz w:val="22"/>
          <w:szCs w:val="22"/>
          <w:lang w:val="en-US"/>
        </w:rPr>
      </w:pPr>
      <w:bookmarkStart w:name="_Toc161814641" w:id="309"/>
      <w:r w:rsidRPr="4B368C42">
        <w:rPr>
          <w:lang w:val="en-US"/>
        </w:rPr>
        <w:t>Objective</w:t>
      </w:r>
      <w:r w:rsidRPr="4B368C42" w:rsidR="31412B0D">
        <w:rPr>
          <w:lang w:val="en-US"/>
        </w:rPr>
        <w:t>s</w:t>
      </w:r>
      <w:bookmarkEnd w:id="309"/>
    </w:p>
    <w:p w:rsidR="31412B0D" w:rsidP="1BBEA4C4" w:rsidRDefault="31412B0D" w14:paraId="0B76DE2E" w14:textId="4F7CE5EE">
      <w:pPr>
        <w:rPr>
          <w:lang w:val="en-US"/>
        </w:rPr>
      </w:pPr>
      <w:r w:rsidRPr="6D5D5E85">
        <w:rPr>
          <w:lang w:val="en-US"/>
        </w:rPr>
        <w:t xml:space="preserve">The objective of the present study is to, by means of a desk study, evaluate the usefulness of an airborne system in thinning operations in forests of Fennoscandia. The system is based on unmanned aerial vehicles (hence referred to as drones). Usefulness is evaluated from a technical, environmental and a silvicultural standpoint. </w:t>
      </w:r>
    </w:p>
    <w:p w:rsidR="004A6A92" w:rsidP="40E69D11" w:rsidRDefault="31412B0D" w14:paraId="15A40F36" w14:textId="5D69E03E">
      <w:pPr>
        <w:rPr>
          <w:lang w:val="en-US"/>
        </w:rPr>
      </w:pPr>
      <w:r w:rsidRPr="40E69D11">
        <w:rPr>
          <w:lang w:val="en-US"/>
        </w:rPr>
        <w:t>The study is part of the work under way at Air Forestry AB to develop a drone-based system for thinning. It is important to point out that the study is an evaluation of the usefulness of drones for thinning in general, not an evaluation of the Air Forestry system under development.</w:t>
      </w:r>
    </w:p>
    <w:p w:rsidRPr="006822CC" w:rsidR="004A6A92" w:rsidP="69BCC960" w:rsidRDefault="13C318EC" w14:paraId="61A05B05" w14:textId="0006469D">
      <w:pPr>
        <w:pStyle w:val="Heading1"/>
        <w:numPr>
          <w:ilvl w:val="0"/>
          <w:numId w:val="49"/>
        </w:numPr>
        <w:rPr>
          <w:lang w:val="en-US"/>
        </w:rPr>
      </w:pPr>
      <w:bookmarkStart w:name="_Toc161814642" w:id="310"/>
      <w:r w:rsidRPr="78585FC8">
        <w:rPr>
          <w:lang w:val="en-US"/>
        </w:rPr>
        <w:t>Silvicultural aspects of drones in thinning</w:t>
      </w:r>
      <w:bookmarkEnd w:id="310"/>
    </w:p>
    <w:p w:rsidR="6AB921B5" w:rsidP="0E640CC4" w:rsidRDefault="6AB921B5" w14:paraId="380FC1E9" w14:textId="4C083736">
      <w:pPr>
        <w:rPr>
          <w:lang w:val="en-US"/>
        </w:rPr>
      </w:pPr>
      <w:r w:rsidRPr="0E640CC4">
        <w:rPr>
          <w:lang w:val="en-US"/>
        </w:rPr>
        <w:t>Jonas Cedergren</w:t>
      </w:r>
    </w:p>
    <w:p w:rsidR="71285CD3" w:rsidP="71285CD3" w:rsidRDefault="71285CD3" w14:paraId="12046C70" w14:textId="77777777">
      <w:pPr>
        <w:pStyle w:val="Heading2"/>
      </w:pPr>
      <w:bookmarkStart w:name="_Toc161814643" w:id="311"/>
      <w:r>
        <w:t>Assumptions</w:t>
      </w:r>
      <w:bookmarkEnd w:id="311"/>
    </w:p>
    <w:p w:rsidR="71285CD3" w:rsidP="71285CD3" w:rsidRDefault="13C318EC" w14:paraId="67474402" w14:textId="3A209DE0">
      <w:pPr>
        <w:rPr>
          <w:lang w:val="en-US"/>
        </w:rPr>
      </w:pPr>
      <w:r w:rsidRPr="141C215A">
        <w:rPr>
          <w:lang w:val="en-US"/>
        </w:rPr>
        <w:t xml:space="preserve">This section is mainly focused on the silvicultural usefulness of </w:t>
      </w:r>
      <w:r w:rsidRPr="141C215A" w:rsidR="7A05D9E4">
        <w:rPr>
          <w:lang w:val="en-US"/>
        </w:rPr>
        <w:t xml:space="preserve">an </w:t>
      </w:r>
      <w:r w:rsidRPr="141C215A">
        <w:rPr>
          <w:lang w:val="en-US"/>
        </w:rPr>
        <w:t>airborne system in thinning operations. Consequences outlined are general, mainly indicating tendencies. Individual sites differ from each other, and so, will the magnitude of the consequences outlined here.</w:t>
      </w:r>
    </w:p>
    <w:p w:rsidR="71285CD3" w:rsidP="71285CD3" w:rsidRDefault="71285CD3" w14:paraId="7496E2C1" w14:textId="5256BCA7">
      <w:pPr>
        <w:spacing w:before="240"/>
        <w:rPr>
          <w:lang w:val="en-US"/>
        </w:rPr>
      </w:pPr>
      <w:r w:rsidRPr="40E69D11">
        <w:rPr>
          <w:lang w:val="en-US"/>
        </w:rPr>
        <w:t xml:space="preserve"> </w:t>
      </w:r>
      <w:r w:rsidRPr="71285CD3">
        <w:rPr>
          <w:lang w:val="en-US"/>
        </w:rPr>
        <w:t xml:space="preserve">The discussion is based on the following assumptions on the forests in question: </w:t>
      </w:r>
    </w:p>
    <w:p w:rsidR="71285CD3" w:rsidP="71285CD3" w:rsidRDefault="71285CD3" w14:paraId="2D49185E" w14:textId="43256AA4">
      <w:pPr>
        <w:pStyle w:val="ListParagraph"/>
        <w:numPr>
          <w:ilvl w:val="0"/>
          <w:numId w:val="47"/>
        </w:numPr>
        <w:spacing w:before="240"/>
        <w:rPr>
          <w:sz w:val="20"/>
          <w:szCs w:val="20"/>
          <w:lang w:val="en-US"/>
        </w:rPr>
      </w:pPr>
      <w:r w:rsidRPr="18900CD2">
        <w:rPr>
          <w:sz w:val="20"/>
          <w:szCs w:val="20"/>
          <w:lang w:val="en-US"/>
        </w:rPr>
        <w:t>Operations are done in stands dominated by coniferous trees</w:t>
      </w:r>
    </w:p>
    <w:p w:rsidR="71285CD3" w:rsidP="71285CD3" w:rsidRDefault="71285CD3" w14:paraId="58F8AA02" w14:textId="78023748">
      <w:pPr>
        <w:pStyle w:val="ListParagraph"/>
        <w:numPr>
          <w:ilvl w:val="0"/>
          <w:numId w:val="47"/>
        </w:numPr>
        <w:spacing w:before="240"/>
        <w:rPr>
          <w:sz w:val="20"/>
          <w:szCs w:val="20"/>
          <w:lang w:val="en-US"/>
        </w:rPr>
      </w:pPr>
      <w:r w:rsidRPr="18900CD2">
        <w:rPr>
          <w:sz w:val="20"/>
          <w:szCs w:val="20"/>
          <w:lang w:val="en-US"/>
        </w:rPr>
        <w:t>Ground-based logging is done using the cut to length system</w:t>
      </w:r>
    </w:p>
    <w:p w:rsidR="71285CD3" w:rsidP="71285CD3" w:rsidRDefault="71285CD3" w14:paraId="48C0989E" w14:textId="77777777">
      <w:pPr>
        <w:pStyle w:val="ListParagraph"/>
        <w:numPr>
          <w:ilvl w:val="0"/>
          <w:numId w:val="47"/>
        </w:numPr>
        <w:spacing w:before="240"/>
        <w:rPr>
          <w:sz w:val="20"/>
          <w:szCs w:val="20"/>
          <w:lang w:val="en-US"/>
        </w:rPr>
      </w:pPr>
      <w:r w:rsidRPr="5C5933C4">
        <w:rPr>
          <w:sz w:val="20"/>
          <w:szCs w:val="20"/>
          <w:lang w:val="en-US"/>
        </w:rPr>
        <w:t xml:space="preserve">The logging method dominant for thinnings in Sweden is used, i.e., a two-machine setup consisting of a harvester and forwarder working from striproads (Björheden </w:t>
      </w:r>
      <w:r w:rsidRPr="5C5933C4">
        <w:rPr>
          <w:i/>
          <w:iCs/>
          <w:sz w:val="20"/>
          <w:szCs w:val="20"/>
          <w:lang w:val="en-US"/>
        </w:rPr>
        <w:t>et al</w:t>
      </w:r>
      <w:r w:rsidRPr="5C5933C4">
        <w:rPr>
          <w:sz w:val="20"/>
          <w:szCs w:val="20"/>
          <w:lang w:val="en-US"/>
        </w:rPr>
        <w:t>.2018)</w:t>
      </w:r>
    </w:p>
    <w:p w:rsidR="71285CD3" w:rsidP="71285CD3" w:rsidRDefault="13C318EC" w14:paraId="526CFF52" w14:textId="64F08107">
      <w:pPr>
        <w:rPr>
          <w:lang w:val="en-US"/>
        </w:rPr>
      </w:pPr>
      <w:r w:rsidRPr="0274AA6B">
        <w:rPr>
          <w:lang w:val="en-US"/>
        </w:rPr>
        <w:t>Methods for thinnings in Sweden also include using small harvester</w:t>
      </w:r>
      <w:r w:rsidRPr="0274AA6B" w:rsidR="426CA692">
        <w:rPr>
          <w:lang w:val="en-US"/>
        </w:rPr>
        <w:t>s</w:t>
      </w:r>
      <w:r w:rsidRPr="0274AA6B">
        <w:rPr>
          <w:lang w:val="en-US"/>
        </w:rPr>
        <w:t xml:space="preserve"> </w:t>
      </w:r>
      <w:r w:rsidRPr="0274AA6B" w:rsidR="3DB402B1">
        <w:rPr>
          <w:lang w:val="en-US"/>
        </w:rPr>
        <w:t xml:space="preserve">working from both strip roads and </w:t>
      </w:r>
      <w:r w:rsidRPr="0274AA6B" w:rsidR="2A3E4953">
        <w:rPr>
          <w:lang w:val="en-US"/>
        </w:rPr>
        <w:t>ghost trails</w:t>
      </w:r>
      <w:r w:rsidRPr="0274AA6B" w:rsidR="609AC3F1">
        <w:rPr>
          <w:lang w:val="en-US"/>
        </w:rPr>
        <w:t xml:space="preserve"> between</w:t>
      </w:r>
      <w:r w:rsidRPr="0274AA6B">
        <w:rPr>
          <w:lang w:val="en-US"/>
        </w:rPr>
        <w:t xml:space="preserve"> strip roads</w:t>
      </w:r>
      <w:r w:rsidRPr="0274AA6B" w:rsidR="101858CD">
        <w:rPr>
          <w:lang w:val="en-US"/>
        </w:rPr>
        <w:t>. The forwarder works from strip roads</w:t>
      </w:r>
      <w:r w:rsidRPr="0274AA6B" w:rsidR="2BF76C73">
        <w:rPr>
          <w:lang w:val="en-US"/>
        </w:rPr>
        <w:t xml:space="preserve"> (</w:t>
      </w:r>
      <w:r w:rsidRPr="0274AA6B">
        <w:rPr>
          <w:lang w:val="en-US"/>
        </w:rPr>
        <w:t xml:space="preserve">Grönesjö 2016). Harwarders, i.e. machines that harvest trees and forward logs to landings are to a very small extent used for thinnings (Bergqvist </w:t>
      </w:r>
      <w:r w:rsidRPr="0274AA6B">
        <w:rPr>
          <w:i/>
          <w:iCs/>
          <w:lang w:val="en-US"/>
        </w:rPr>
        <w:t>et al.</w:t>
      </w:r>
      <w:r w:rsidRPr="0274AA6B">
        <w:rPr>
          <w:lang w:val="en-US"/>
        </w:rPr>
        <w:t xml:space="preserve"> 2002). Motor-manual cutting and forwarding by means of agricultural tractors still occurs but is rare (Jonsson, 2023).</w:t>
      </w:r>
    </w:p>
    <w:p w:rsidR="0BDBA762" w:rsidP="40E69D11" w:rsidRDefault="0BDBA762" w14:paraId="335357E1" w14:textId="541B6102">
      <w:pPr>
        <w:spacing w:after="0"/>
        <w:rPr>
          <w:rFonts w:asciiTheme="majorHAnsi" w:hAnsiTheme="majorHAnsi" w:cstheme="majorBidi"/>
          <w:b/>
          <w:bCs/>
          <w:color w:val="21578A" w:themeColor="accent4"/>
          <w:sz w:val="28"/>
          <w:szCs w:val="28"/>
          <w:lang w:eastAsia="sv-SE"/>
        </w:rPr>
      </w:pPr>
      <w:r w:rsidRPr="40E69D11">
        <w:rPr>
          <w:rFonts w:asciiTheme="majorHAnsi" w:hAnsiTheme="majorHAnsi" w:cstheme="majorBidi"/>
          <w:b/>
          <w:bCs/>
          <w:color w:val="21578A" w:themeColor="accent4"/>
          <w:sz w:val="28"/>
          <w:szCs w:val="28"/>
          <w:lang w:eastAsia="sv-SE"/>
        </w:rPr>
        <w:t>Strip roads and growth</w:t>
      </w:r>
    </w:p>
    <w:p w:rsidR="2A18B978" w:rsidP="71285CD3" w:rsidRDefault="0BDBA762" w14:paraId="0F0F74F4" w14:textId="3844187E">
      <w:pPr>
        <w:rPr>
          <w:lang w:val="en-US"/>
        </w:rPr>
      </w:pPr>
      <w:r w:rsidRPr="5C5933C4">
        <w:rPr>
          <w:lang w:val="en-US"/>
        </w:rPr>
        <w:t xml:space="preserve">Strip roads are normally systematically aligned. Strip road width in normal operations using standard machinery is </w:t>
      </w:r>
      <w:r w:rsidRPr="5C5933C4" w:rsidR="1A6988B1">
        <w:rPr>
          <w:lang w:val="en-US"/>
        </w:rPr>
        <w:t>slightly more than</w:t>
      </w:r>
      <w:r w:rsidRPr="5C5933C4">
        <w:rPr>
          <w:lang w:val="en-US"/>
        </w:rPr>
        <w:t xml:space="preserve"> 4 m (Agestam 2015</w:t>
      </w:r>
      <w:r w:rsidRPr="5C5933C4" w:rsidR="3058068B">
        <w:rPr>
          <w:lang w:val="en-US"/>
        </w:rPr>
        <w:t xml:space="preserve"> and Ber</w:t>
      </w:r>
      <w:r w:rsidRPr="5C5933C4" w:rsidR="41646378">
        <w:rPr>
          <w:lang w:val="en-US"/>
        </w:rPr>
        <w:t>g</w:t>
      </w:r>
      <w:r w:rsidRPr="5C5933C4" w:rsidR="3058068B">
        <w:rPr>
          <w:lang w:val="en-US"/>
        </w:rPr>
        <w:t>quist et al. 2016</w:t>
      </w:r>
      <w:r w:rsidRPr="5C5933C4">
        <w:rPr>
          <w:lang w:val="en-US"/>
        </w:rPr>
        <w:t>). Harvester cranes can reach and process trees at a distance slightly more than 10 m. This means that striproads coverage in stands thinned is about 18 percent. Strip roads are normally aligned so that they can be used also in future thinnings.</w:t>
      </w:r>
      <w:r w:rsidRPr="5C5933C4" w:rsidR="238A3B4E">
        <w:rPr>
          <w:lang w:val="en-US"/>
        </w:rPr>
        <w:t xml:space="preserve"> </w:t>
      </w:r>
      <w:r w:rsidRPr="5C5933C4">
        <w:rPr>
          <w:lang w:val="en-US"/>
        </w:rPr>
        <w:t xml:space="preserve">A strip road is an area </w:t>
      </w:r>
      <w:r w:rsidRPr="5C5933C4">
        <w:rPr>
          <w:lang w:val="en-US"/>
        </w:rPr>
        <w:lastRenderedPageBreak/>
        <w:t>cleared of trees</w:t>
      </w:r>
      <w:r w:rsidRPr="5C5933C4" w:rsidR="228EFD5C">
        <w:rPr>
          <w:lang w:val="en-US"/>
        </w:rPr>
        <w:t xml:space="preserve"> and a</w:t>
      </w:r>
      <w:r w:rsidRPr="5C5933C4">
        <w:rPr>
          <w:lang w:val="en-US"/>
        </w:rPr>
        <w:t xml:space="preserve">reas cleared means production lost. Edge effects prevent production losses from becoming proportional to areas cleared. Scandinavian and Central European studies indicate a production loss of 5 to 10 percent the following 15 to 20 years (Agestam 2015). In an example in Lundmark </w:t>
      </w:r>
      <w:r w:rsidRPr="5C5933C4">
        <w:rPr>
          <w:i/>
          <w:iCs/>
          <w:lang w:val="en-US"/>
        </w:rPr>
        <w:t>et al</w:t>
      </w:r>
      <w:r w:rsidRPr="5C5933C4">
        <w:rPr>
          <w:lang w:val="en-US"/>
        </w:rPr>
        <w:t>. (2014) it is shown that a stand of some 100 m</w:t>
      </w:r>
      <w:r w:rsidRPr="5C5933C4">
        <w:rPr>
          <w:vertAlign w:val="superscript"/>
          <w:lang w:val="en-US"/>
        </w:rPr>
        <w:t xml:space="preserve">3 </w:t>
      </w:r>
      <w:r w:rsidRPr="5C5933C4">
        <w:rPr>
          <w:lang w:val="en-US"/>
        </w:rPr>
        <w:t xml:space="preserve">solid under bark that is thinned with a strip road free method will, for some 15 to 20 years, have </w:t>
      </w:r>
      <w:r w:rsidRPr="5C5933C4" w:rsidR="1B232BFF">
        <w:rPr>
          <w:lang w:val="en-US"/>
        </w:rPr>
        <w:t>gain</w:t>
      </w:r>
      <w:r w:rsidRPr="5C5933C4">
        <w:rPr>
          <w:lang w:val="en-US"/>
        </w:rPr>
        <w:t xml:space="preserve"> </w:t>
      </w:r>
      <w:r w:rsidRPr="5C5933C4" w:rsidR="6748BF8E">
        <w:rPr>
          <w:lang w:val="en-US"/>
        </w:rPr>
        <w:t xml:space="preserve">an additional </w:t>
      </w:r>
      <w:r w:rsidRPr="5C5933C4">
        <w:rPr>
          <w:lang w:val="en-US"/>
        </w:rPr>
        <w:t>5 to 10 m</w:t>
      </w:r>
      <w:r w:rsidRPr="5C5933C4">
        <w:rPr>
          <w:vertAlign w:val="superscript"/>
          <w:lang w:val="en-US"/>
        </w:rPr>
        <w:t>3</w:t>
      </w:r>
      <w:r w:rsidRPr="5C5933C4">
        <w:rPr>
          <w:lang w:val="en-US"/>
        </w:rPr>
        <w:t xml:space="preserve"> per hectare than had it been thinned with a method using strip roads. This roughly corresponds to an increase in carbon sequestration of 3.5 to 9 </w:t>
      </w:r>
      <w:r w:rsidRPr="5C5933C4" w:rsidR="6098A8C5">
        <w:rPr>
          <w:lang w:val="en-US"/>
        </w:rPr>
        <w:t>Tonnes. The</w:t>
      </w:r>
      <w:r w:rsidRPr="5C5933C4">
        <w:rPr>
          <w:lang w:val="en-US"/>
        </w:rPr>
        <w:t xml:space="preserve"> above is largely confirmed for operations in high productive stands of Norway spruce in south Sweden (Eriksson </w:t>
      </w:r>
      <w:r w:rsidRPr="5C5933C4">
        <w:rPr>
          <w:i/>
          <w:iCs/>
          <w:lang w:val="en-US"/>
        </w:rPr>
        <w:t>et al</w:t>
      </w:r>
      <w:r w:rsidRPr="5C5933C4">
        <w:rPr>
          <w:lang w:val="en-US"/>
        </w:rPr>
        <w:t>., 1994), and for pine stands in north Sweden (Bucht, 1981).</w:t>
      </w:r>
      <w:r w:rsidRPr="5C5933C4" w:rsidR="520B773E">
        <w:rPr>
          <w:lang w:val="en-US"/>
        </w:rPr>
        <w:t xml:space="preserve"> </w:t>
      </w:r>
      <w:r w:rsidRPr="5C5933C4" w:rsidR="34CD9CB5">
        <w:rPr>
          <w:lang w:val="en-US"/>
        </w:rPr>
        <w:t>Ano</w:t>
      </w:r>
      <w:r w:rsidRPr="5C5933C4" w:rsidR="150B5691">
        <w:rPr>
          <w:lang w:val="en-US"/>
        </w:rPr>
        <w:t>t</w:t>
      </w:r>
      <w:r w:rsidRPr="5C5933C4" w:rsidR="124DF096">
        <w:rPr>
          <w:lang w:val="en-US"/>
        </w:rPr>
        <w:t>her effect of the absence of strip roads is that stands may be more resilient to win</w:t>
      </w:r>
      <w:r w:rsidRPr="5C5933C4" w:rsidR="1920821C">
        <w:rPr>
          <w:lang w:val="en-US"/>
        </w:rPr>
        <w:t>d</w:t>
      </w:r>
      <w:r w:rsidRPr="5C5933C4" w:rsidR="4554C7B7">
        <w:rPr>
          <w:lang w:val="en-US"/>
        </w:rPr>
        <w:t>- and snow damage</w:t>
      </w:r>
      <w:r w:rsidRPr="5C5933C4" w:rsidR="1920821C">
        <w:rPr>
          <w:lang w:val="en-US"/>
        </w:rPr>
        <w:t>.</w:t>
      </w:r>
      <w:r w:rsidRPr="5C5933C4" w:rsidR="2A18B978">
        <w:rPr>
          <w:lang w:val="en-US"/>
        </w:rPr>
        <w:t xml:space="preserve"> Striproads entail thinning effects that will be foregone when using an airborne system.</w:t>
      </w:r>
    </w:p>
    <w:p w:rsidR="2A01C49F" w:rsidP="34577440" w:rsidRDefault="2A01C49F" w14:paraId="08FDF682" w14:textId="16ECCA11">
      <w:pPr>
        <w:rPr>
          <w:lang w:val="en-US"/>
        </w:rPr>
      </w:pPr>
      <w:r w:rsidRPr="34577440">
        <w:rPr>
          <w:lang w:val="en-US"/>
        </w:rPr>
        <w:t>Although gains in production may appear to be modest it should be remembered that they are of the same dignity as those obtained from fertilisation 10 years ahead of fin</w:t>
      </w:r>
      <w:r w:rsidRPr="34577440" w:rsidR="5DA3E837">
        <w:rPr>
          <w:lang w:val="en-US"/>
        </w:rPr>
        <w:t>al felling, an investment generally considered worth its prize.</w:t>
      </w:r>
    </w:p>
    <w:p w:rsidR="71285CD3" w:rsidP="71285CD3" w:rsidRDefault="71285CD3" w14:paraId="1855AE67" w14:textId="3449DED3">
      <w:pPr>
        <w:pStyle w:val="Heading2"/>
        <w:rPr>
          <w:lang w:val="en-US"/>
        </w:rPr>
      </w:pPr>
      <w:bookmarkStart w:name="_Toc161814644" w:id="312"/>
      <w:r w:rsidRPr="40E69D11">
        <w:rPr>
          <w:lang w:val="en-US"/>
        </w:rPr>
        <w:t>Broadleaves</w:t>
      </w:r>
      <w:bookmarkEnd w:id="312"/>
    </w:p>
    <w:p w:rsidR="71285CD3" w:rsidP="18900CD2" w:rsidRDefault="71285CD3" w14:paraId="0C342557" w14:textId="5CCF6E2E">
      <w:pPr>
        <w:rPr>
          <w:lang w:val="en-US"/>
        </w:rPr>
      </w:pPr>
      <w:r w:rsidRPr="0E640CC4">
        <w:rPr>
          <w:lang w:val="en-US"/>
        </w:rPr>
        <w:t xml:space="preserve">A harvester head that works its way down a tree depends on trees species with racemose growth. That rules out several broadleaves, trees with </w:t>
      </w:r>
      <w:r w:rsidRPr="0E640CC4" w:rsidR="1F014D2F">
        <w:rPr>
          <w:lang w:val="en-US"/>
        </w:rPr>
        <w:t xml:space="preserve">wide </w:t>
      </w:r>
      <w:r w:rsidRPr="0E640CC4">
        <w:rPr>
          <w:lang w:val="en-US"/>
        </w:rPr>
        <w:t xml:space="preserve">double tops, and to some extent deformed trees. Harvesting of </w:t>
      </w:r>
      <w:r w:rsidRPr="0E640CC4" w:rsidR="1BBA1A3D">
        <w:rPr>
          <w:lang w:val="en-US"/>
        </w:rPr>
        <w:t>some broadleaved species</w:t>
      </w:r>
      <w:r w:rsidRPr="0E640CC4">
        <w:rPr>
          <w:lang w:val="en-US"/>
        </w:rPr>
        <w:t xml:space="preserve"> will be a challenge as long as delimbing is done from the top downwards.</w:t>
      </w:r>
    </w:p>
    <w:p w:rsidR="71285CD3" w:rsidP="71285CD3" w:rsidRDefault="71285CD3" w14:paraId="6E4AF08A" w14:textId="683780BD">
      <w:pPr>
        <w:spacing w:after="0"/>
        <w:rPr>
          <w:rFonts w:asciiTheme="majorHAnsi" w:hAnsiTheme="majorHAnsi" w:cstheme="majorBidi"/>
          <w:b/>
          <w:bCs/>
          <w:color w:val="21578A" w:themeColor="accent4"/>
          <w:sz w:val="28"/>
          <w:szCs w:val="28"/>
          <w:lang w:val="en-US"/>
        </w:rPr>
      </w:pPr>
      <w:r w:rsidRPr="71285CD3">
        <w:rPr>
          <w:rFonts w:asciiTheme="majorHAnsi" w:hAnsiTheme="majorHAnsi" w:cstheme="majorBidi"/>
          <w:b/>
          <w:bCs/>
          <w:color w:val="21578A" w:themeColor="accent4"/>
          <w:sz w:val="28"/>
          <w:szCs w:val="28"/>
          <w:lang w:val="en-US"/>
        </w:rPr>
        <w:t>Mandatory trees</w:t>
      </w:r>
    </w:p>
    <w:p w:rsidR="71285CD3" w:rsidP="71285CD3" w:rsidRDefault="71285CD3" w14:paraId="79D0EF82" w14:textId="141822DA">
      <w:pPr>
        <w:rPr>
          <w:lang w:val="en-US"/>
        </w:rPr>
      </w:pPr>
      <w:r w:rsidRPr="5C5933C4">
        <w:rPr>
          <w:lang w:val="en-US"/>
        </w:rPr>
        <w:t xml:space="preserve">In ground-based operations, </w:t>
      </w:r>
      <w:r w:rsidRPr="5C5933C4" w:rsidR="7DE7B79C">
        <w:rPr>
          <w:lang w:val="en-US"/>
        </w:rPr>
        <w:t xml:space="preserve">strip road </w:t>
      </w:r>
      <w:r w:rsidRPr="5C5933C4">
        <w:rPr>
          <w:lang w:val="en-US"/>
        </w:rPr>
        <w:t xml:space="preserve">trees </w:t>
      </w:r>
      <w:r w:rsidRPr="5C5933C4" w:rsidR="4AA002A3">
        <w:rPr>
          <w:lang w:val="en-US"/>
        </w:rPr>
        <w:t>are</w:t>
      </w:r>
      <w:r w:rsidRPr="5C5933C4">
        <w:rPr>
          <w:lang w:val="en-US"/>
        </w:rPr>
        <w:t xml:space="preserve"> removed</w:t>
      </w:r>
      <w:r w:rsidRPr="5C5933C4" w:rsidR="6B7647B4">
        <w:rPr>
          <w:lang w:val="en-US"/>
        </w:rPr>
        <w:t xml:space="preserve"> with less</w:t>
      </w:r>
      <w:r w:rsidRPr="5C5933C4">
        <w:rPr>
          <w:lang w:val="en-US"/>
        </w:rPr>
        <w:t xml:space="preserve"> regard of quality </w:t>
      </w:r>
      <w:r w:rsidRPr="5C5933C4" w:rsidR="3874A3BB">
        <w:rPr>
          <w:lang w:val="en-US"/>
        </w:rPr>
        <w:t xml:space="preserve">than for ordinary thinning trees </w:t>
      </w:r>
      <w:r w:rsidRPr="5C5933C4">
        <w:rPr>
          <w:lang w:val="en-US"/>
        </w:rPr>
        <w:t>when a strip road is opened. Strip road trees together with deformed and/or big trees are sometimes called mandatory trees. High quality trees along the edge of strip roads may be also damaged by machinery. Natural pruning of trees along strip roads is slower, making future clear bole heights lower.</w:t>
      </w:r>
    </w:p>
    <w:p w:rsidR="71285CD3" w:rsidP="71285CD3" w:rsidRDefault="71285CD3" w14:paraId="44318358" w14:textId="77777777">
      <w:pPr>
        <w:rPr>
          <w:lang w:val="en-US"/>
        </w:rPr>
      </w:pPr>
      <w:r w:rsidRPr="71285CD3">
        <w:rPr>
          <w:lang w:val="en-US"/>
        </w:rPr>
        <w:t>Mandatory trees make up a big proportion of the trees removed in early thinnings when using ground-based logging methods. A proportion so big that there is not much room for variation in thinning form (Lageson 1996). With airborne systems, thinning can be more selective, there is no need to cut strip road trees, thus permitting a wider range of extraction rates and variations in thinning form. Big and deformed trees may still be a problem with airborne systems.</w:t>
      </w:r>
    </w:p>
    <w:p w:rsidR="71285CD3" w:rsidP="71285CD3" w:rsidRDefault="71285CD3" w14:paraId="119A077E" w14:textId="753B0FBB">
      <w:pPr>
        <w:rPr>
          <w:lang w:val="en-US"/>
        </w:rPr>
      </w:pPr>
      <w:r w:rsidRPr="18900CD2">
        <w:rPr>
          <w:lang w:val="en-US"/>
        </w:rPr>
        <w:t>Big and deformed trees as well as broadleaves will have to be taken into account when selecting stands</w:t>
      </w:r>
      <w:r w:rsidRPr="18900CD2" w:rsidR="27A0C155">
        <w:rPr>
          <w:lang w:val="en-US"/>
        </w:rPr>
        <w:t xml:space="preserve"> </w:t>
      </w:r>
      <w:r w:rsidRPr="18900CD2">
        <w:rPr>
          <w:lang w:val="en-US"/>
        </w:rPr>
        <w:t xml:space="preserve">to be thinned by </w:t>
      </w:r>
      <w:r w:rsidRPr="18900CD2" w:rsidR="57C2689A">
        <w:rPr>
          <w:lang w:val="en-US"/>
        </w:rPr>
        <w:t xml:space="preserve">an </w:t>
      </w:r>
      <w:r w:rsidRPr="18900CD2" w:rsidR="6B459D37">
        <w:rPr>
          <w:lang w:val="en-US"/>
        </w:rPr>
        <w:t>airborne</w:t>
      </w:r>
      <w:r w:rsidRPr="18900CD2">
        <w:rPr>
          <w:lang w:val="en-US"/>
        </w:rPr>
        <w:t xml:space="preserve"> system.</w:t>
      </w:r>
    </w:p>
    <w:p w:rsidR="71285CD3" w:rsidP="71285CD3" w:rsidRDefault="71285CD3" w14:paraId="3513E750" w14:textId="77777777">
      <w:pPr>
        <w:pStyle w:val="Heading2"/>
        <w:rPr>
          <w:lang w:val="en-US"/>
        </w:rPr>
      </w:pPr>
      <w:bookmarkStart w:name="_Toc161814645" w:id="313"/>
      <w:r w:rsidRPr="71285CD3">
        <w:rPr>
          <w:lang w:val="en-US"/>
        </w:rPr>
        <w:t>The residual stand</w:t>
      </w:r>
      <w:bookmarkEnd w:id="313"/>
    </w:p>
    <w:p w:rsidR="71285CD3" w:rsidP="71285CD3" w:rsidRDefault="1CD0C259" w14:paraId="248ACEC4" w14:textId="7A1DF25A">
      <w:pPr>
        <w:rPr>
          <w:lang w:val="en-US"/>
        </w:rPr>
      </w:pPr>
      <w:r w:rsidRPr="48E50A8C">
        <w:rPr>
          <w:lang w:val="en-US"/>
        </w:rPr>
        <w:t>Thinning by means of a</w:t>
      </w:r>
      <w:r w:rsidRPr="48E50A8C" w:rsidR="71285CD3">
        <w:rPr>
          <w:lang w:val="en-US"/>
        </w:rPr>
        <w:t xml:space="preserve">irborne logging systems will have implications on the diameter distribution of the residual stand. The number of small trees and big trees will increase. The big trees community will </w:t>
      </w:r>
      <w:r w:rsidRPr="48E50A8C" w:rsidR="25110C86">
        <w:rPr>
          <w:lang w:val="en-US"/>
        </w:rPr>
        <w:t>include</w:t>
      </w:r>
      <w:r w:rsidRPr="48E50A8C" w:rsidR="71285CD3">
        <w:rPr>
          <w:lang w:val="en-US"/>
        </w:rPr>
        <w:t xml:space="preserve"> broadleaved trees and conifers with deformed stems. This will have implications on the nature of growth and yield </w:t>
      </w:r>
      <w:r w:rsidRPr="48E50A8C" w:rsidR="28797BDE">
        <w:rPr>
          <w:lang w:val="en-US"/>
        </w:rPr>
        <w:t xml:space="preserve">when these types of </w:t>
      </w:r>
      <w:r w:rsidRPr="48E50A8C" w:rsidR="61C121AF">
        <w:rPr>
          <w:lang w:val="en-US"/>
        </w:rPr>
        <w:t>trees competing</w:t>
      </w:r>
      <w:r w:rsidRPr="48E50A8C" w:rsidR="71285CD3">
        <w:rPr>
          <w:lang w:val="en-US"/>
        </w:rPr>
        <w:t xml:space="preserve"> for space, water and nutrients. Prescriptions for pre-commercial thinnings in stands scheduled for thinning by airborne systems may have to be adapted to this. Indeed, as understanding of the system improves, it may prove necessary to tailor data gathering to identify areas suitable for airborne logging</w:t>
      </w:r>
      <w:r w:rsidRPr="48E50A8C" w:rsidR="4C40D521">
        <w:rPr>
          <w:lang w:val="en-US"/>
        </w:rPr>
        <w:t xml:space="preserve"> systems</w:t>
      </w:r>
      <w:r w:rsidRPr="48E50A8C" w:rsidR="71285CD3">
        <w:rPr>
          <w:lang w:val="en-US"/>
        </w:rPr>
        <w:t>.</w:t>
      </w:r>
      <w:r w:rsidRPr="48E50A8C" w:rsidR="00875D62">
        <w:rPr>
          <w:lang w:val="en-US"/>
        </w:rPr>
        <w:t xml:space="preserve"> </w:t>
      </w:r>
      <w:r w:rsidRPr="48E50A8C" w:rsidR="71285CD3">
        <w:rPr>
          <w:lang w:val="en-US"/>
        </w:rPr>
        <w:t xml:space="preserve">Retention of small trees can also potentially change species distribution in residual stands, possibly affecting </w:t>
      </w:r>
      <w:r w:rsidRPr="48E50A8C" w:rsidR="71285CD3">
        <w:rPr>
          <w:lang w:val="en-US"/>
        </w:rPr>
        <w:lastRenderedPageBreak/>
        <w:t>later thinnings.</w:t>
      </w:r>
      <w:r w:rsidRPr="48E50A8C" w:rsidR="00875D62">
        <w:rPr>
          <w:lang w:val="en-US"/>
        </w:rPr>
        <w:t xml:space="preserve"> </w:t>
      </w:r>
      <w:r w:rsidRPr="48E50A8C" w:rsidR="71285CD3">
        <w:rPr>
          <w:lang w:val="en-US"/>
        </w:rPr>
        <w:t>The</w:t>
      </w:r>
      <w:r w:rsidRPr="48E50A8C" w:rsidR="4BF48B97">
        <w:rPr>
          <w:lang w:val="en-US"/>
        </w:rPr>
        <w:t xml:space="preserve"> </w:t>
      </w:r>
      <w:r w:rsidRPr="48E50A8C" w:rsidR="71285CD3">
        <w:rPr>
          <w:lang w:val="en-US"/>
        </w:rPr>
        <w:t xml:space="preserve">potential </w:t>
      </w:r>
      <w:r w:rsidRPr="48E50A8C" w:rsidR="032DCCEE">
        <w:rPr>
          <w:lang w:val="en-US"/>
        </w:rPr>
        <w:t>importance</w:t>
      </w:r>
      <w:r w:rsidRPr="48E50A8C" w:rsidR="71285CD3">
        <w:rPr>
          <w:lang w:val="en-US"/>
        </w:rPr>
        <w:t xml:space="preserve"> of the</w:t>
      </w:r>
      <w:r w:rsidRPr="48E50A8C" w:rsidR="563744E0">
        <w:rPr>
          <w:lang w:val="en-US"/>
        </w:rPr>
        <w:t xml:space="preserve"> effects mentioned above</w:t>
      </w:r>
      <w:r w:rsidRPr="48E50A8C" w:rsidR="71285CD3">
        <w:rPr>
          <w:lang w:val="en-US"/>
        </w:rPr>
        <w:t xml:space="preserve"> have not been subject of scientific studies, so meaningful quantifications are not feasible.</w:t>
      </w:r>
    </w:p>
    <w:p w:rsidR="71285CD3" w:rsidP="71285CD3" w:rsidRDefault="71285CD3" w14:paraId="6AB6B961" w14:textId="3CC42BB3">
      <w:pPr>
        <w:spacing w:after="0"/>
        <w:rPr>
          <w:rFonts w:asciiTheme="majorHAnsi" w:hAnsiTheme="majorHAnsi" w:cstheme="majorBidi"/>
          <w:b/>
          <w:bCs/>
          <w:color w:val="21578A" w:themeColor="accent4"/>
          <w:sz w:val="28"/>
          <w:szCs w:val="28"/>
          <w:lang w:val="en-US" w:eastAsia="sv-SE"/>
        </w:rPr>
      </w:pPr>
      <w:r w:rsidRPr="71285CD3">
        <w:rPr>
          <w:rFonts w:asciiTheme="majorHAnsi" w:hAnsiTheme="majorHAnsi" w:cstheme="majorBidi"/>
          <w:b/>
          <w:bCs/>
          <w:color w:val="21578A" w:themeColor="accent4"/>
          <w:sz w:val="28"/>
          <w:szCs w:val="28"/>
          <w:lang w:val="en-US" w:eastAsia="sv-SE"/>
        </w:rPr>
        <w:t>Logging damage</w:t>
      </w:r>
    </w:p>
    <w:p w:rsidR="4AC646DF" w:rsidP="71285CD3" w:rsidRDefault="71285CD3" w14:paraId="370727D4" w14:textId="4A85BB93">
      <w:pPr>
        <w:rPr>
          <w:lang w:val="en-US"/>
        </w:rPr>
      </w:pPr>
      <w:r w:rsidRPr="5C5933C4">
        <w:rPr>
          <w:lang w:val="en-US"/>
        </w:rPr>
        <w:t xml:space="preserve">Logging damage </w:t>
      </w:r>
      <w:r w:rsidRPr="5C5933C4" w:rsidR="6B46F543">
        <w:rPr>
          <w:lang w:val="en-US"/>
        </w:rPr>
        <w:t xml:space="preserve">may </w:t>
      </w:r>
      <w:r w:rsidRPr="5C5933C4">
        <w:rPr>
          <w:lang w:val="en-US"/>
        </w:rPr>
        <w:t>be reduced when trees are lifted</w:t>
      </w:r>
      <w:r w:rsidRPr="5C5933C4" w:rsidR="1D4901D3">
        <w:rPr>
          <w:lang w:val="en-US"/>
        </w:rPr>
        <w:t xml:space="preserve"> to landings instead of</w:t>
      </w:r>
      <w:r w:rsidRPr="5C5933C4">
        <w:rPr>
          <w:lang w:val="en-US"/>
        </w:rPr>
        <w:t xml:space="preserve"> forwarded or skidded. </w:t>
      </w:r>
      <w:r w:rsidRPr="5C5933C4" w:rsidR="4D564F0D">
        <w:rPr>
          <w:lang w:val="en-US"/>
        </w:rPr>
        <w:t>However, o</w:t>
      </w:r>
      <w:r w:rsidRPr="5C5933C4">
        <w:rPr>
          <w:lang w:val="en-US"/>
        </w:rPr>
        <w:t xml:space="preserve">perational data to help quantify this effect </w:t>
      </w:r>
      <w:r w:rsidRPr="5C5933C4" w:rsidR="74E05513">
        <w:rPr>
          <w:lang w:val="en-US"/>
        </w:rPr>
        <w:t>are</w:t>
      </w:r>
      <w:r w:rsidRPr="5C5933C4">
        <w:rPr>
          <w:lang w:val="en-US"/>
        </w:rPr>
        <w:t xml:space="preserve"> </w:t>
      </w:r>
      <w:r w:rsidRPr="5C5933C4" w:rsidR="241010FA">
        <w:rPr>
          <w:lang w:val="en-US"/>
        </w:rPr>
        <w:t>based on motor manual felling and helicopter extraction</w:t>
      </w:r>
      <w:r w:rsidRPr="5C5933C4">
        <w:rPr>
          <w:lang w:val="en-US"/>
        </w:rPr>
        <w:t xml:space="preserve">. Reduced levels of damage to boles and the absence of heavy machinery in the stand reduces susceptibility to rot (Andersson 1980). </w:t>
      </w:r>
      <w:r w:rsidRPr="5C5933C4" w:rsidR="4AC646DF">
        <w:rPr>
          <w:lang w:val="en-US"/>
        </w:rPr>
        <w:t>Using drone for thinning also most likely means that damage to residual trees will be lower, reducing the risk for root rot. Stum</w:t>
      </w:r>
      <w:r w:rsidRPr="5C5933C4" w:rsidR="295516DE">
        <w:rPr>
          <w:lang w:val="en-US"/>
        </w:rPr>
        <w:t>p</w:t>
      </w:r>
      <w:r w:rsidRPr="5C5933C4" w:rsidR="4AC646DF">
        <w:rPr>
          <w:lang w:val="en-US"/>
        </w:rPr>
        <w:t xml:space="preserve"> treatment in connection to harvesting should be considered in the work to develop the harvester unit. The mere presence of stumps poses a risk for root rot. Recommendations for timing of operations will not be affected by the use of drones.</w:t>
      </w:r>
    </w:p>
    <w:p w:rsidR="71285CD3" w:rsidP="71285CD3" w:rsidRDefault="71285CD3" w14:paraId="7AA494FC" w14:textId="2521AF2A">
      <w:pPr>
        <w:rPr>
          <w:lang w:val="en-US"/>
        </w:rPr>
      </w:pPr>
    </w:p>
    <w:p w:rsidR="71285CD3" w:rsidP="63BF1566" w:rsidRDefault="71285CD3" w14:paraId="1779AA75" w14:textId="0D5FAECC">
      <w:pPr>
        <w:rPr>
          <w:rFonts w:asciiTheme="majorHAnsi" w:hAnsiTheme="majorHAnsi" w:cstheme="majorBidi"/>
          <w:b/>
          <w:bCs/>
          <w:color w:val="21578A" w:themeColor="accent4"/>
          <w:sz w:val="28"/>
          <w:szCs w:val="28"/>
          <w:lang w:val="en-US" w:eastAsia="sv-SE"/>
        </w:rPr>
      </w:pPr>
      <w:r w:rsidRPr="5A0EA01F">
        <w:rPr>
          <w:rFonts w:asciiTheme="majorHAnsi" w:hAnsiTheme="majorHAnsi" w:cstheme="majorBidi"/>
          <w:b/>
          <w:bCs/>
          <w:color w:val="215689"/>
          <w:sz w:val="28"/>
          <w:szCs w:val="28"/>
          <w:lang w:val="en-US" w:eastAsia="sv-SE"/>
        </w:rPr>
        <w:t>Nurse crops</w:t>
      </w:r>
    </w:p>
    <w:p w:rsidR="71285CD3" w:rsidP="18900CD2" w:rsidRDefault="71285CD3" w14:paraId="42706368" w14:textId="43212E49">
      <w:pPr>
        <w:rPr>
          <w:lang w:val="en-GB"/>
        </w:rPr>
      </w:pPr>
      <w:r w:rsidRPr="35BC8B0D">
        <w:rPr>
          <w:color w:val="1B1B1B"/>
          <w:lang w:val="en-GB"/>
        </w:rPr>
        <w:t>A nurse crop is a crop of trees or shrubs that fosters the development of another tree species by protecting the second species during its youth from frost, insolation, or wind (Ford-Robertson 1971).</w:t>
      </w:r>
      <w:r w:rsidRPr="35BC8B0D">
        <w:rPr>
          <w:lang w:val="en-GB"/>
        </w:rPr>
        <w:t xml:space="preserve"> Shelterwood trees are usually birches (Föreningen Skogen 2000). </w:t>
      </w:r>
      <w:r w:rsidRPr="35BC8B0D">
        <w:rPr>
          <w:color w:val="1B1B1B"/>
          <w:lang w:val="en-GB"/>
        </w:rPr>
        <w:t>Nurse crops can be said to be an intermediate method between natural regeneration and planting, normally a combination of planted spruce and naturally regenerated birch (Grönlund &amp; Eliasson 2019).</w:t>
      </w:r>
      <w:r w:rsidRPr="35BC8B0D" w:rsidR="00BD2313">
        <w:rPr>
          <w:color w:val="1B1B1B"/>
          <w:lang w:val="en-GB"/>
        </w:rPr>
        <w:t xml:space="preserve"> </w:t>
      </w:r>
      <w:r w:rsidRPr="35BC8B0D" w:rsidR="4115E791">
        <w:rPr>
          <w:color w:val="1B1B1B"/>
          <w:lang w:val="en-GB"/>
        </w:rPr>
        <w:t xml:space="preserve">Nurse crops is a regeneration method that could increase the share of broadleaves </w:t>
      </w:r>
      <w:r w:rsidRPr="35BC8B0D" w:rsidR="5833E2B2">
        <w:rPr>
          <w:color w:val="1B1B1B"/>
          <w:lang w:val="en-GB"/>
        </w:rPr>
        <w:t>and mixed forests</w:t>
      </w:r>
      <w:r w:rsidRPr="35BC8B0D" w:rsidR="12D3632C">
        <w:rPr>
          <w:color w:val="1B1B1B"/>
          <w:lang w:val="en-GB"/>
        </w:rPr>
        <w:t xml:space="preserve"> </w:t>
      </w:r>
      <w:r w:rsidRPr="35BC8B0D" w:rsidR="4115E791">
        <w:rPr>
          <w:color w:val="1B1B1B"/>
          <w:lang w:val="en-GB"/>
        </w:rPr>
        <w:t>in Swedish forest. In a nurse crop birch grows ahead of spruce</w:t>
      </w:r>
      <w:r w:rsidRPr="35BC8B0D" w:rsidR="12D3632C">
        <w:rPr>
          <w:color w:val="1B1B1B"/>
          <w:lang w:val="en-GB"/>
        </w:rPr>
        <w:t>.</w:t>
      </w:r>
      <w:r w:rsidRPr="35BC8B0D" w:rsidR="4115E791">
        <w:rPr>
          <w:color w:val="1B1B1B"/>
          <w:lang w:val="en-GB"/>
        </w:rPr>
        <w:t xml:space="preserve"> Protection against frost, and control of groundwater are advantages with the </w:t>
      </w:r>
      <w:r w:rsidRPr="35BC8B0D" w:rsidR="6071407E">
        <w:rPr>
          <w:color w:val="1B1B1B"/>
          <w:lang w:val="en-GB"/>
        </w:rPr>
        <w:t>method. Nurse</w:t>
      </w:r>
      <w:r w:rsidRPr="35BC8B0D" w:rsidR="4115E791">
        <w:rPr>
          <w:lang w:val="en-GB"/>
        </w:rPr>
        <w:t xml:space="preserve"> crops enhance seedling survival</w:t>
      </w:r>
      <w:r w:rsidRPr="35BC8B0D" w:rsidR="12D3632C">
        <w:rPr>
          <w:lang w:val="en-GB"/>
        </w:rPr>
        <w:t>.</w:t>
      </w:r>
      <w:r w:rsidRPr="35BC8B0D" w:rsidR="21AF5C62">
        <w:rPr>
          <w:lang w:val="en-GB"/>
        </w:rPr>
        <w:t xml:space="preserve"> Nurse crops increase wood production over the rotation</w:t>
      </w:r>
      <w:r w:rsidRPr="35BC8B0D" w:rsidR="0C4C9C60">
        <w:rPr>
          <w:lang w:val="en-GB"/>
        </w:rPr>
        <w:t xml:space="preserve"> by 10 to 15 percent</w:t>
      </w:r>
      <w:r w:rsidRPr="35BC8B0D" w:rsidR="2C75F7A5">
        <w:rPr>
          <w:lang w:val="en-GB"/>
        </w:rPr>
        <w:t xml:space="preserve"> (e.g. Tham 1988</w:t>
      </w:r>
      <w:r w:rsidRPr="35BC8B0D" w:rsidR="0F02D1FD">
        <w:rPr>
          <w:lang w:val="en-GB"/>
        </w:rPr>
        <w:t>, Johansson 2014 and Lundqvist 2014</w:t>
      </w:r>
      <w:r w:rsidRPr="35BC8B0D" w:rsidR="2C75F7A5">
        <w:rPr>
          <w:lang w:val="en-GB"/>
        </w:rPr>
        <w:t>)</w:t>
      </w:r>
      <w:r w:rsidRPr="35BC8B0D" w:rsidR="780BC611">
        <w:rPr>
          <w:lang w:val="en-GB"/>
        </w:rPr>
        <w:t>.</w:t>
      </w:r>
      <w:r w:rsidRPr="35BC8B0D" w:rsidR="13F2539F">
        <w:rPr>
          <w:lang w:val="en-GB"/>
        </w:rPr>
        <w:t xml:space="preserve"> </w:t>
      </w:r>
      <w:r w:rsidRPr="35BC8B0D" w:rsidR="607D252F">
        <w:rPr>
          <w:lang w:val="en-GB"/>
        </w:rPr>
        <w:t xml:space="preserve">Results of studies indicate that there is some loss of </w:t>
      </w:r>
      <w:r w:rsidRPr="35BC8B0D" w:rsidR="1E77FB48">
        <w:rPr>
          <w:lang w:val="en-GB"/>
        </w:rPr>
        <w:t xml:space="preserve">Norway spruce </w:t>
      </w:r>
      <w:r w:rsidRPr="35BC8B0D" w:rsidR="607D252F">
        <w:rPr>
          <w:lang w:val="en-GB"/>
        </w:rPr>
        <w:t>produ</w:t>
      </w:r>
      <w:r w:rsidRPr="35BC8B0D" w:rsidR="521BFA23">
        <w:rPr>
          <w:lang w:val="en-GB"/>
        </w:rPr>
        <w:t>ction, but that this loss is more than compensated by production of the birch shelterwood.</w:t>
      </w:r>
      <w:r w:rsidRPr="35BC8B0D" w:rsidR="099706C5">
        <w:rPr>
          <w:lang w:val="en-GB"/>
        </w:rPr>
        <w:t xml:space="preserve"> </w:t>
      </w:r>
      <w:r w:rsidRPr="35BC8B0D" w:rsidR="5432DE79">
        <w:rPr>
          <w:lang w:val="en-GB"/>
        </w:rPr>
        <w:t xml:space="preserve">Interest in mixed stands, especially a mix of Norway spruce and birch, has grown in Sweden in recent decades. When managing mixed stands, the different growth patterns of the different tree species must be </w:t>
      </w:r>
      <w:r w:rsidRPr="35BC8B0D" w:rsidR="36B8D7B7">
        <w:rPr>
          <w:lang w:val="en-GB"/>
        </w:rPr>
        <w:t>considered</w:t>
      </w:r>
      <w:r w:rsidRPr="35BC8B0D" w:rsidR="5432DE79">
        <w:rPr>
          <w:lang w:val="en-GB"/>
        </w:rPr>
        <w:t>. One option is to utilise the fast initial growth of the birch to act as a shelter for the Norway spruce (Jacobsson 2015).</w:t>
      </w:r>
      <w:r w:rsidRPr="35BC8B0D" w:rsidR="49146139">
        <w:rPr>
          <w:lang w:val="en-GB"/>
        </w:rPr>
        <w:t xml:space="preserve"> </w:t>
      </w:r>
      <w:r w:rsidRPr="35BC8B0D" w:rsidR="551B0493">
        <w:rPr>
          <w:lang w:val="en-GB"/>
        </w:rPr>
        <w:t xml:space="preserve">There are </w:t>
      </w:r>
      <w:r w:rsidRPr="35BC8B0D" w:rsidR="61CD0F5C">
        <w:rPr>
          <w:lang w:val="en-GB"/>
        </w:rPr>
        <w:t>substantial</w:t>
      </w:r>
      <w:r w:rsidRPr="35BC8B0D" w:rsidR="551B0493">
        <w:rPr>
          <w:lang w:val="en-GB"/>
        </w:rPr>
        <w:t xml:space="preserve"> areas suitable for nurse crops in the Swedish, </w:t>
      </w:r>
      <w:r w:rsidRPr="35BC8B0D" w:rsidR="18F48633">
        <w:rPr>
          <w:lang w:val="en-GB"/>
        </w:rPr>
        <w:t>and should the method be used more widely, a substantial volume of wood will be made available to the forest industry.</w:t>
      </w:r>
    </w:p>
    <w:p w:rsidR="71285CD3" w:rsidP="69BCC960" w:rsidRDefault="0649276B" w14:paraId="38B36471" w14:textId="350D9332">
      <w:pPr>
        <w:rPr>
          <w:lang w:val="en-US"/>
        </w:rPr>
      </w:pPr>
      <w:r w:rsidRPr="69BCC960">
        <w:rPr>
          <w:lang w:val="en-GB"/>
        </w:rPr>
        <w:t>The birch shelterwood is removed in 1 to 3 operations, making the method more intensive, and costly than normal practice. Shelterwood removal also entices risks for damage to the residual stand.</w:t>
      </w:r>
      <w:r w:rsidRPr="69BCC960" w:rsidR="6D7EB55D">
        <w:rPr>
          <w:lang w:val="en-GB"/>
        </w:rPr>
        <w:t xml:space="preserve"> </w:t>
      </w:r>
    </w:p>
    <w:p w:rsidR="71285CD3" w:rsidP="71285CD3" w:rsidRDefault="71285CD3" w14:paraId="560B7270" w14:textId="2B584B81">
      <w:pPr>
        <w:rPr>
          <w:lang w:val="en-US"/>
        </w:rPr>
      </w:pPr>
      <w:r w:rsidRPr="5C5933C4">
        <w:rPr>
          <w:lang w:val="en-GB"/>
        </w:rPr>
        <w:t xml:space="preserve">Nurse crop removal using ordinary methods is </w:t>
      </w:r>
      <w:r w:rsidRPr="5C5933C4" w:rsidR="595562AB">
        <w:rPr>
          <w:lang w:val="en-GB"/>
        </w:rPr>
        <w:t xml:space="preserve">also </w:t>
      </w:r>
      <w:r w:rsidRPr="5C5933C4">
        <w:rPr>
          <w:lang w:val="en-GB"/>
        </w:rPr>
        <w:t>a costly undertaking, especially when the crop is gradually removed (Grönlund Ö. &amp; Eliasson L., 2019). There is also a risk that regeneration is damaged as shelter trees are removed.</w:t>
      </w:r>
      <w:r w:rsidRPr="5C5933C4" w:rsidR="00875D62">
        <w:rPr>
          <w:lang w:val="en-GB"/>
        </w:rPr>
        <w:t xml:space="preserve"> </w:t>
      </w:r>
      <w:r w:rsidRPr="5C5933C4">
        <w:rPr>
          <w:lang w:val="en-GB"/>
        </w:rPr>
        <w:t xml:space="preserve">Grönlund and Eliasson (2019) recorded damage on 7 to 17 % of the </w:t>
      </w:r>
      <w:r w:rsidRPr="5C5933C4" w:rsidR="0649276B">
        <w:rPr>
          <w:lang w:val="en-GB"/>
        </w:rPr>
        <w:t>rem</w:t>
      </w:r>
      <w:r w:rsidRPr="5C5933C4" w:rsidR="42C2BEB2">
        <w:rPr>
          <w:lang w:val="en-GB"/>
        </w:rPr>
        <w:t>a</w:t>
      </w:r>
      <w:r w:rsidRPr="5C5933C4" w:rsidR="0649276B">
        <w:rPr>
          <w:lang w:val="en-GB"/>
        </w:rPr>
        <w:t>ining</w:t>
      </w:r>
      <w:r w:rsidRPr="5C5933C4">
        <w:rPr>
          <w:lang w:val="en-GB"/>
        </w:rPr>
        <w:t xml:space="preserve"> trees. The harvester was responsible for the brunt of this. The study concludes that nurse crops of birch should be used mainly on sites where conventional regeneration methods have little scope of success. The study, of course, did not include airborne</w:t>
      </w:r>
      <w:r w:rsidRPr="5C5933C4">
        <w:rPr>
          <w:lang w:val="en-US"/>
        </w:rPr>
        <w:t xml:space="preserve"> systems.</w:t>
      </w:r>
    </w:p>
    <w:p w:rsidR="71285CD3" w:rsidP="69BCC960" w:rsidRDefault="0F607B57" w14:paraId="51BEC108" w14:textId="17B473A2">
      <w:pPr>
        <w:rPr>
          <w:rFonts w:ascii="Georgia" w:hAnsi="Georgia" w:eastAsia="Georgia" w:cs="Georgia"/>
          <w:lang w:val="en-US"/>
        </w:rPr>
      </w:pPr>
      <w:r w:rsidRPr="69BCC960">
        <w:rPr>
          <w:rFonts w:ascii="Georgia" w:hAnsi="Georgia" w:eastAsia="Georgia" w:cs="Georgia"/>
          <w:lang w:val="en-US"/>
        </w:rPr>
        <w:t xml:space="preserve">In summary, the </w:t>
      </w:r>
      <w:r w:rsidRPr="69BCC960" w:rsidR="2F60C55B">
        <w:rPr>
          <w:rFonts w:ascii="Georgia" w:hAnsi="Georgia" w:eastAsia="Georgia" w:cs="Georgia"/>
          <w:lang w:val="en-US"/>
        </w:rPr>
        <w:t xml:space="preserve">nurse crops </w:t>
      </w:r>
      <w:r w:rsidRPr="69BCC960">
        <w:rPr>
          <w:rFonts w:ascii="Georgia" w:hAnsi="Georgia" w:eastAsia="Georgia" w:cs="Georgia"/>
          <w:lang w:val="en-US"/>
        </w:rPr>
        <w:t>must be regarded as an intensive silvicultural system, requiring good local knowledge of the suitability of the site, as well as a great deal of flexibility and supervision. When this system is under consideration, many questions and problems are involved, but it clearly has a great potential.</w:t>
      </w:r>
    </w:p>
    <w:p w:rsidR="71285CD3" w:rsidP="69BCC960" w:rsidRDefault="38E3EBC6" w14:paraId="6A747723" w14:textId="39AEC9E1">
      <w:pPr>
        <w:rPr>
          <w:color w:val="FF0000"/>
        </w:rPr>
      </w:pPr>
      <w:r w:rsidRPr="0B04F2E7" w:rsidR="38E3EBC6">
        <w:rPr>
          <w:rFonts w:ascii="Georgia" w:hAnsi="Georgia" w:eastAsia="Georgia" w:cs="Georgia"/>
          <w:lang w:val="en-US"/>
        </w:rPr>
        <w:t xml:space="preserve">With airborne systems damage could </w:t>
      </w:r>
      <w:r w:rsidRPr="0B04F2E7" w:rsidR="38E3EBC6">
        <w:rPr>
          <w:rFonts w:ascii="Georgia" w:hAnsi="Georgia" w:eastAsia="Georgia" w:cs="Georgia"/>
          <w:lang w:val="en-US"/>
        </w:rPr>
        <w:t>probably be</w:t>
      </w:r>
      <w:r w:rsidRPr="0B04F2E7" w:rsidR="38E3EBC6">
        <w:rPr>
          <w:rFonts w:ascii="Georgia" w:hAnsi="Georgia" w:eastAsia="Georgia" w:cs="Georgia"/>
          <w:lang w:val="en-US"/>
        </w:rPr>
        <w:t xml:space="preserve"> held at acceptable levels, and recurrent oper</w:t>
      </w:r>
      <w:r w:rsidRPr="0B04F2E7" w:rsidR="4CD9B5DD">
        <w:rPr>
          <w:rFonts w:ascii="Georgia" w:hAnsi="Georgia" w:eastAsia="Georgia" w:cs="Georgia"/>
          <w:lang w:val="en-US"/>
        </w:rPr>
        <w:t xml:space="preserve">ations could be economically more </w:t>
      </w:r>
      <w:r w:rsidRPr="0B04F2E7" w:rsidR="4CD9B5DD">
        <w:rPr>
          <w:rFonts w:ascii="Georgia" w:hAnsi="Georgia" w:eastAsia="Georgia" w:cs="Georgia"/>
          <w:lang w:val="en-US"/>
        </w:rPr>
        <w:t>viable</w:t>
      </w:r>
      <w:r w:rsidRPr="0B04F2E7" w:rsidR="4CD9B5DD">
        <w:rPr>
          <w:rFonts w:ascii="Georgia" w:hAnsi="Georgia" w:eastAsia="Georgia" w:cs="Georgia"/>
          <w:lang w:val="en-US"/>
        </w:rPr>
        <w:t>. This would enable wider use of nurse crops, not only for frost protection</w:t>
      </w:r>
      <w:r w:rsidRPr="0B04F2E7" w:rsidR="296EC27B">
        <w:rPr>
          <w:rFonts w:ascii="Georgia" w:hAnsi="Georgia" w:eastAsia="Georgia" w:cs="Georgia"/>
          <w:lang w:val="en-US"/>
        </w:rPr>
        <w:t>,</w:t>
      </w:r>
      <w:r w:rsidRPr="0B04F2E7" w:rsidR="4CD9B5DD">
        <w:rPr>
          <w:rFonts w:ascii="Georgia" w:hAnsi="Georgia" w:eastAsia="Georgia" w:cs="Georgia"/>
          <w:lang w:val="en-US"/>
        </w:rPr>
        <w:t xml:space="preserve"> </w:t>
      </w:r>
      <w:r w:rsidRPr="0B04F2E7" w:rsidR="009E7983">
        <w:rPr>
          <w:rFonts w:ascii="Georgia" w:hAnsi="Georgia" w:eastAsia="Georgia" w:cs="Georgia"/>
          <w:lang w:val="en-US"/>
        </w:rPr>
        <w:t>but also for</w:t>
      </w:r>
      <w:r w:rsidRPr="0B04F2E7" w:rsidR="35338AFF">
        <w:rPr>
          <w:rFonts w:ascii="Georgia" w:hAnsi="Georgia" w:eastAsia="Georgia" w:cs="Georgia"/>
          <w:lang w:val="en-US"/>
        </w:rPr>
        <w:t>, over the rotation,</w:t>
      </w:r>
      <w:r w:rsidRPr="0B04F2E7" w:rsidR="009E7983">
        <w:rPr>
          <w:rFonts w:ascii="Georgia" w:hAnsi="Georgia" w:eastAsia="Georgia" w:cs="Georgia"/>
          <w:lang w:val="en-US"/>
        </w:rPr>
        <w:t xml:space="preserve"> higher production</w:t>
      </w:r>
      <w:r w:rsidRPr="0B04F2E7" w:rsidR="410DBCFB">
        <w:rPr>
          <w:rFonts w:ascii="Georgia" w:hAnsi="Georgia" w:eastAsia="Georgia" w:cs="Georgia"/>
          <w:lang w:val="en-US"/>
        </w:rPr>
        <w:t>.</w:t>
      </w:r>
    </w:p>
    <w:p w:rsidR="038AD230" w:rsidP="0B04F2E7" w:rsidRDefault="038AD230" w14:paraId="76B6BC12" w14:textId="54AC7D60">
      <w:pPr>
        <w:pStyle w:val="Normal"/>
        <w:rPr/>
      </w:pPr>
      <w:r w:rsidR="09D8EFA8">
        <w:drawing>
          <wp:inline wp14:editId="01E5C460" wp14:anchorId="1D199BFB">
            <wp:extent cx="3429000" cy="4572000"/>
            <wp:effectExtent l="0" t="0" r="0" b="0"/>
            <wp:docPr id="1245461454" name="" title=""/>
            <wp:cNvGraphicFramePr>
              <a:graphicFrameLocks noChangeAspect="1"/>
            </wp:cNvGraphicFramePr>
            <a:graphic>
              <a:graphicData uri="http://schemas.openxmlformats.org/drawingml/2006/picture">
                <pic:pic>
                  <pic:nvPicPr>
                    <pic:cNvPr id="0" name=""/>
                    <pic:cNvPicPr/>
                  </pic:nvPicPr>
                  <pic:blipFill>
                    <a:blip r:embed="R21ab120735ad479d">
                      <a:extLst>
                        <a:ext xmlns:a="http://schemas.openxmlformats.org/drawingml/2006/main" uri="{28A0092B-C50C-407E-A947-70E740481C1C}">
                          <a14:useLocalDpi val="0"/>
                        </a:ext>
                      </a:extLst>
                    </a:blip>
                    <a:stretch>
                      <a:fillRect/>
                    </a:stretch>
                  </pic:blipFill>
                  <pic:spPr>
                    <a:xfrm>
                      <a:off x="0" y="0"/>
                      <a:ext cx="3429000" cy="4572000"/>
                    </a:xfrm>
                    <a:prstGeom prst="rect">
                      <a:avLst/>
                    </a:prstGeom>
                  </pic:spPr>
                </pic:pic>
              </a:graphicData>
            </a:graphic>
          </wp:inline>
        </w:drawing>
      </w:r>
    </w:p>
    <w:p w:rsidR="038AD230" w:rsidP="0B04F2E7" w:rsidRDefault="038AD230" w14:paraId="02AAC6AD" w14:textId="2B45E762">
      <w:pPr>
        <w:pStyle w:val="Normal"/>
        <w:rPr>
          <w:rFonts w:ascii="Calibri" w:hAnsi="Calibri" w:cs="" w:asciiTheme="majorAscii" w:hAnsiTheme="majorAscii" w:cstheme="majorBidi"/>
          <w:b w:val="1"/>
          <w:bCs w:val="1"/>
          <w:color w:val="21578A" w:themeColor="accent4"/>
          <w:sz w:val="28"/>
          <w:szCs w:val="28"/>
          <w:lang w:val="en-US" w:eastAsia="sv-SE"/>
        </w:rPr>
      </w:pPr>
      <w:r w:rsidRPr="0B04F2E7" w:rsidR="038AD230">
        <w:rPr>
          <w:rFonts w:ascii="Calibri" w:hAnsi="Calibri" w:cs="" w:asciiTheme="majorAscii" w:hAnsiTheme="majorAscii" w:cstheme="majorBidi"/>
          <w:b w:val="1"/>
          <w:bCs w:val="1"/>
          <w:color w:val="21578A" w:themeColor="accent4" w:themeTint="FF" w:themeShade="FF"/>
          <w:sz w:val="28"/>
          <w:szCs w:val="28"/>
          <w:lang w:val="en-US" w:eastAsia="sv-SE"/>
        </w:rPr>
        <w:t>Buffer zones, Cultural Heritage Sites, and Protected Areas</w:t>
      </w:r>
    </w:p>
    <w:p w:rsidR="53681B7D" w:rsidP="5C5933C4" w:rsidRDefault="038AD230" w14:paraId="73872497" w14:textId="016B38EC">
      <w:pPr>
        <w:rPr>
          <w:lang w:val="en-GB"/>
        </w:rPr>
      </w:pPr>
      <w:r w:rsidRPr="5C5933C4">
        <w:rPr>
          <w:lang w:val="en-US"/>
        </w:rPr>
        <w:t>Dense spruce undergrowth can be a problem common to buffer zones</w:t>
      </w:r>
      <w:r w:rsidRPr="5C5933C4" w:rsidR="2DB51134">
        <w:rPr>
          <w:lang w:val="en-US"/>
        </w:rPr>
        <w:t>,</w:t>
      </w:r>
      <w:r w:rsidRPr="5C5933C4">
        <w:rPr>
          <w:lang w:val="en-US"/>
        </w:rPr>
        <w:t xml:space="preserve"> protected areas and heritage sites.</w:t>
      </w:r>
      <w:r w:rsidRPr="5C5933C4" w:rsidR="70E04063">
        <w:rPr>
          <w:lang w:val="en-US"/>
        </w:rPr>
        <w:t xml:space="preserve"> Low site impact may be imperative in such areas</w:t>
      </w:r>
      <w:r w:rsidRPr="5C5933C4" w:rsidR="12EF9141">
        <w:rPr>
          <w:lang w:val="en-US"/>
        </w:rPr>
        <w:t>, and airborne systems could prove useful</w:t>
      </w:r>
      <w:r w:rsidRPr="5C5933C4" w:rsidR="70E04063">
        <w:rPr>
          <w:lang w:val="en-US"/>
        </w:rPr>
        <w:t>. If in or in the vici</w:t>
      </w:r>
      <w:r w:rsidRPr="5C5933C4" w:rsidR="37464F11">
        <w:rPr>
          <w:lang w:val="en-US"/>
        </w:rPr>
        <w:t xml:space="preserve">nity of inhabited areas or areas used for </w:t>
      </w:r>
      <w:r w:rsidRPr="5C5933C4" w:rsidR="65F90933">
        <w:rPr>
          <w:lang w:val="en-US"/>
        </w:rPr>
        <w:t>r</w:t>
      </w:r>
      <w:r w:rsidRPr="5C5933C4" w:rsidR="37464F11">
        <w:rPr>
          <w:lang w:val="en-US"/>
        </w:rPr>
        <w:t>ecreation,</w:t>
      </w:r>
      <w:r w:rsidRPr="5C5933C4">
        <w:rPr>
          <w:lang w:val="en-US"/>
        </w:rPr>
        <w:t xml:space="preserve"> </w:t>
      </w:r>
      <w:r w:rsidRPr="5C5933C4" w:rsidR="5F23AA25">
        <w:rPr>
          <w:lang w:val="en-US"/>
        </w:rPr>
        <w:t>p</w:t>
      </w:r>
      <w:r w:rsidRPr="5C5933C4" w:rsidR="19EC31B9">
        <w:rPr>
          <w:lang w:val="en-US"/>
        </w:rPr>
        <w:t xml:space="preserve">ublic access will, for safety reasons, have to be restricted </w:t>
      </w:r>
      <w:r w:rsidRPr="5C5933C4" w:rsidR="034E6B1F">
        <w:rPr>
          <w:lang w:val="en-US"/>
        </w:rPr>
        <w:t xml:space="preserve">when operations are in progress. </w:t>
      </w:r>
    </w:p>
    <w:p w:rsidR="53681B7D" w:rsidRDefault="7156396B" w14:paraId="41B21B94" w14:textId="04205B6F">
      <w:pPr>
        <w:pStyle w:val="Heading2"/>
        <w:rPr>
          <w:lang w:val="en-GB"/>
        </w:rPr>
      </w:pPr>
      <w:bookmarkStart w:name="_Toc161814646" w:id="314"/>
      <w:r w:rsidRPr="5C5933C4">
        <w:rPr>
          <w:lang w:val="en-GB"/>
        </w:rPr>
        <w:t>Bioenergy</w:t>
      </w:r>
      <w:bookmarkEnd w:id="314"/>
    </w:p>
    <w:p w:rsidR="6943DB2C" w:rsidP="71285CD3" w:rsidRDefault="7156396B" w14:paraId="446437A7" w14:textId="0F382EA8">
      <w:pPr>
        <w:rPr>
          <w:lang w:val="en-US"/>
        </w:rPr>
      </w:pPr>
      <w:r w:rsidRPr="7A705620">
        <w:rPr>
          <w:lang w:val="en-US"/>
        </w:rPr>
        <w:t>H</w:t>
      </w:r>
      <w:r w:rsidRPr="7A705620" w:rsidR="6943DB2C">
        <w:rPr>
          <w:lang w:val="en-US"/>
        </w:rPr>
        <w:t xml:space="preserve">arvesting of bioenergy is hardly an issue in thinnings. Should that change, it is unlikely that residuals can be extracted using drones. It may however be possible to remove whole trees, thereby potentially improving utilization of tree parts. Quantifying, or even confirming, this effect is </w:t>
      </w:r>
      <w:r w:rsidRPr="7A705620" w:rsidR="2105AE92">
        <w:rPr>
          <w:lang w:val="en-US"/>
        </w:rPr>
        <w:t>not viable currently</w:t>
      </w:r>
      <w:r w:rsidRPr="7A705620" w:rsidR="6943DB2C">
        <w:rPr>
          <w:lang w:val="en-US"/>
        </w:rPr>
        <w:t>.</w:t>
      </w:r>
    </w:p>
    <w:p w:rsidR="23A5ABEA" w:rsidP="40E69D11" w:rsidRDefault="23A5ABEA" w14:paraId="1E63A218" w14:textId="25F2E8BE">
      <w:pPr>
        <w:pStyle w:val="Heading2"/>
        <w:rPr>
          <w:lang w:val="en-GB"/>
        </w:rPr>
      </w:pPr>
      <w:bookmarkStart w:name="_Toc161814647" w:id="315"/>
      <w:r w:rsidRPr="40E69D11">
        <w:rPr>
          <w:lang w:val="en-GB"/>
        </w:rPr>
        <w:t>Technical comments</w:t>
      </w:r>
      <w:bookmarkEnd w:id="315"/>
    </w:p>
    <w:p w:rsidR="5F61D326" w:rsidP="6F8555C4" w:rsidRDefault="0754C628" w14:paraId="2D746E71" w14:textId="6FED73EB">
      <w:pPr>
        <w:rPr>
          <w:lang w:val="en-GB"/>
        </w:rPr>
      </w:pPr>
      <w:r w:rsidRPr="6F8555C4">
        <w:rPr>
          <w:lang w:val="en-GB"/>
        </w:rPr>
        <w:t>When developing the harvester head</w:t>
      </w:r>
      <w:r w:rsidRPr="6F8555C4" w:rsidR="089E4683">
        <w:rPr>
          <w:lang w:val="en-GB"/>
        </w:rPr>
        <w:t>,</w:t>
      </w:r>
      <w:r w:rsidRPr="6F8555C4">
        <w:rPr>
          <w:lang w:val="en-GB"/>
        </w:rPr>
        <w:t xml:space="preserve"> it is important </w:t>
      </w:r>
      <w:r w:rsidRPr="6F8555C4" w:rsidR="3528343F">
        <w:rPr>
          <w:lang w:val="en-GB"/>
        </w:rPr>
        <w:t xml:space="preserve">that it </w:t>
      </w:r>
      <w:r w:rsidRPr="6F8555C4" w:rsidR="67E78DA9">
        <w:rPr>
          <w:lang w:val="en-GB"/>
        </w:rPr>
        <w:t>can</w:t>
      </w:r>
      <w:r w:rsidRPr="6F8555C4" w:rsidR="3528343F">
        <w:rPr>
          <w:lang w:val="en-GB"/>
        </w:rPr>
        <w:t xml:space="preserve"> accommodate</w:t>
      </w:r>
      <w:r w:rsidRPr="6F8555C4" w:rsidR="0557BA42">
        <w:rPr>
          <w:lang w:val="en-GB"/>
        </w:rPr>
        <w:t xml:space="preserve"> </w:t>
      </w:r>
      <w:r w:rsidRPr="6F8555C4" w:rsidR="110AA8D2">
        <w:rPr>
          <w:lang w:val="en-GB"/>
        </w:rPr>
        <w:t xml:space="preserve">a </w:t>
      </w:r>
      <w:r w:rsidRPr="6F8555C4" w:rsidR="7139989F">
        <w:rPr>
          <w:lang w:val="en-GB"/>
        </w:rPr>
        <w:t>harvester production data monitoring tool</w:t>
      </w:r>
      <w:r w:rsidRPr="6F8555C4" w:rsidR="738EA11E">
        <w:rPr>
          <w:lang w:val="en-GB"/>
        </w:rPr>
        <w:t>.</w:t>
      </w:r>
      <w:r w:rsidRPr="6F8555C4" w:rsidR="7139989F">
        <w:rPr>
          <w:lang w:val="en-GB"/>
        </w:rPr>
        <w:t xml:space="preserve"> This tool enables</w:t>
      </w:r>
      <w:r w:rsidRPr="6F8555C4" w:rsidR="567D99AC">
        <w:rPr>
          <w:lang w:val="en-GB"/>
        </w:rPr>
        <w:t xml:space="preserve"> very precise and efficient follow up of operations, e.g. cutting rates.</w:t>
      </w:r>
      <w:r w:rsidRPr="6F8555C4" w:rsidR="55BD2CF2">
        <w:rPr>
          <w:lang w:val="en-GB"/>
        </w:rPr>
        <w:t xml:space="preserve"> If combined with Lidar scanning, there is a wealth of infor</w:t>
      </w:r>
      <w:r w:rsidRPr="6F8555C4" w:rsidR="4AD6825D">
        <w:rPr>
          <w:lang w:val="en-GB"/>
        </w:rPr>
        <w:t xml:space="preserve">mation on the </w:t>
      </w:r>
      <w:r w:rsidRPr="6F8555C4" w:rsidR="75E953E9">
        <w:rPr>
          <w:lang w:val="en-GB"/>
        </w:rPr>
        <w:t>residual stand that can be extracted.</w:t>
      </w:r>
      <w:r w:rsidRPr="6F8555C4" w:rsidR="55BD2CF2">
        <w:rPr>
          <w:lang w:val="en-GB"/>
        </w:rPr>
        <w:t xml:space="preserve"> </w:t>
      </w:r>
    </w:p>
    <w:p w:rsidR="5F61D326" w:rsidP="678F1675" w:rsidRDefault="5F61D326" w14:paraId="374CF2EF" w14:textId="3777BEBE">
      <w:pPr>
        <w:rPr>
          <w:lang w:val="en-GB"/>
        </w:rPr>
      </w:pPr>
      <w:r w:rsidRPr="1BBEA4C4">
        <w:rPr>
          <w:lang w:val="en-GB"/>
        </w:rPr>
        <w:t xml:space="preserve">Fitting the drone with a grapple instead of a harvester head way be worth considering. In such a system the drone would be working with a light </w:t>
      </w:r>
      <w:r w:rsidRPr="1BBEA4C4" w:rsidR="3FEF73F9">
        <w:rPr>
          <w:lang w:val="en-GB"/>
        </w:rPr>
        <w:t xml:space="preserve">ground-based </w:t>
      </w:r>
      <w:r w:rsidRPr="1BBEA4C4">
        <w:rPr>
          <w:lang w:val="en-GB"/>
        </w:rPr>
        <w:t>harvester</w:t>
      </w:r>
      <w:r w:rsidRPr="1BBEA4C4" w:rsidR="07C3598A">
        <w:rPr>
          <w:lang w:val="en-GB"/>
        </w:rPr>
        <w:t xml:space="preserve"> operating from ghost trails</w:t>
      </w:r>
      <w:r w:rsidRPr="1BBEA4C4">
        <w:rPr>
          <w:lang w:val="en-GB"/>
        </w:rPr>
        <w:t xml:space="preserve">, </w:t>
      </w:r>
      <w:r w:rsidRPr="1BBEA4C4" w:rsidR="06619614">
        <w:rPr>
          <w:lang w:val="en-GB"/>
        </w:rPr>
        <w:t xml:space="preserve">in the future </w:t>
      </w:r>
      <w:r w:rsidRPr="1BBEA4C4">
        <w:rPr>
          <w:lang w:val="en-GB"/>
        </w:rPr>
        <w:t xml:space="preserve">possibly autonomous. </w:t>
      </w:r>
      <w:r w:rsidRPr="1BBEA4C4" w:rsidR="0E9C385E">
        <w:rPr>
          <w:lang w:val="en-GB"/>
        </w:rPr>
        <w:t>That would make harvesting of broadleaves easier</w:t>
      </w:r>
      <w:r w:rsidRPr="1BBEA4C4" w:rsidR="773DA02A">
        <w:rPr>
          <w:lang w:val="en-GB"/>
        </w:rPr>
        <w:t xml:space="preserve">, enable harvesting of deformed trees, </w:t>
      </w:r>
      <w:r w:rsidRPr="1BBEA4C4" w:rsidR="6FC3CF79">
        <w:rPr>
          <w:lang w:val="en-GB"/>
        </w:rPr>
        <w:t>A grapple would further be lighter than a harvesting head</w:t>
      </w:r>
      <w:r w:rsidRPr="1BBEA4C4" w:rsidR="36F31570">
        <w:rPr>
          <w:lang w:val="en-GB"/>
        </w:rPr>
        <w:t>, thus permitting bigger loads</w:t>
      </w:r>
      <w:r w:rsidRPr="1BBEA4C4" w:rsidR="6D0D99DC">
        <w:rPr>
          <w:lang w:val="en-GB"/>
        </w:rPr>
        <w:t>.</w:t>
      </w:r>
      <w:r w:rsidRPr="1BBEA4C4" w:rsidR="6FC3CF79">
        <w:rPr>
          <w:lang w:val="en-GB"/>
        </w:rPr>
        <w:t xml:space="preserve"> With a ground</w:t>
      </w:r>
      <w:r w:rsidRPr="1BBEA4C4" w:rsidR="28021E47">
        <w:rPr>
          <w:lang w:val="en-GB"/>
        </w:rPr>
        <w:t>-</w:t>
      </w:r>
      <w:r w:rsidRPr="1BBEA4C4" w:rsidR="6FC3CF79">
        <w:rPr>
          <w:lang w:val="en-GB"/>
        </w:rPr>
        <w:t>based harve</w:t>
      </w:r>
      <w:r w:rsidRPr="1BBEA4C4" w:rsidR="76CAAFD1">
        <w:rPr>
          <w:lang w:val="en-GB"/>
        </w:rPr>
        <w:t>ster</w:t>
      </w:r>
      <w:r w:rsidRPr="1BBEA4C4" w:rsidR="575E8C66">
        <w:rPr>
          <w:lang w:val="en-GB"/>
        </w:rPr>
        <w:t xml:space="preserve">, the drone would </w:t>
      </w:r>
      <w:r w:rsidRPr="1BBEA4C4" w:rsidR="05D8783F">
        <w:rPr>
          <w:lang w:val="en-GB"/>
        </w:rPr>
        <w:t xml:space="preserve">further </w:t>
      </w:r>
      <w:r w:rsidRPr="1BBEA4C4" w:rsidR="575E8C66">
        <w:rPr>
          <w:lang w:val="en-GB"/>
        </w:rPr>
        <w:t>be transporting logs rather than stems</w:t>
      </w:r>
      <w:r w:rsidRPr="1BBEA4C4" w:rsidR="6E35F409">
        <w:rPr>
          <w:lang w:val="en-GB"/>
        </w:rPr>
        <w:t xml:space="preserve"> with tops.</w:t>
      </w:r>
    </w:p>
    <w:p w:rsidRPr="00FC5B3A" w:rsidR="004A6A92" w:rsidP="4B368C42" w:rsidRDefault="438EC681" w14:paraId="36966121" w14:textId="272ED122">
      <w:pPr>
        <w:pStyle w:val="Heading1"/>
      </w:pPr>
      <w:bookmarkStart w:name="_Toc148446066" w:id="316"/>
      <w:bookmarkStart w:name="_Toc161814648" w:id="317"/>
      <w:r w:rsidRPr="004633E8">
        <w:rPr>
          <w:lang w:val="en-GB"/>
        </w:rPr>
        <w:t>3.</w:t>
      </w:r>
      <w:r w:rsidRPr="004633E8" w:rsidR="05317CB7">
        <w:rPr>
          <w:lang w:val="en-GB"/>
        </w:rPr>
        <w:t xml:space="preserve"> </w:t>
      </w:r>
      <w:r w:rsidRPr="004633E8" w:rsidR="7EBD73C4">
        <w:rPr>
          <w:lang w:val="en-GB"/>
        </w:rPr>
        <w:t>A</w:t>
      </w:r>
      <w:r w:rsidRPr="004633E8" w:rsidR="48CDBFEA">
        <w:rPr>
          <w:lang w:val="en-GB"/>
        </w:rPr>
        <w:t>n</w:t>
      </w:r>
      <w:r w:rsidRPr="004633E8" w:rsidR="7EBD73C4">
        <w:rPr>
          <w:lang w:val="en-GB"/>
        </w:rPr>
        <w:t xml:space="preserve"> </w:t>
      </w:r>
      <w:r w:rsidRPr="004633E8" w:rsidR="2DAA5EBA">
        <w:rPr>
          <w:lang w:val="en-GB"/>
        </w:rPr>
        <w:t xml:space="preserve">operational </w:t>
      </w:r>
      <w:r w:rsidRPr="004633E8" w:rsidR="7EBD73C4">
        <w:rPr>
          <w:lang w:val="en-GB"/>
        </w:rPr>
        <w:t xml:space="preserve">evaluation of </w:t>
      </w:r>
      <w:r w:rsidR="7EBD73C4">
        <w:t xml:space="preserve">drones </w:t>
      </w:r>
      <w:r w:rsidR="2CC72A2E">
        <w:t>in thinning</w:t>
      </w:r>
      <w:bookmarkEnd w:id="316"/>
      <w:bookmarkEnd w:id="317"/>
    </w:p>
    <w:p w:rsidR="1A765EF5" w:rsidP="78585FC8" w:rsidRDefault="1A765EF5" w14:paraId="3C6A4E92" w14:textId="1771AD2B">
      <w:r>
        <w:t>Lars Eliasson</w:t>
      </w:r>
    </w:p>
    <w:p w:rsidRPr="00BD2313" w:rsidR="3DD59501" w:rsidP="78585FC8" w:rsidRDefault="3DD59501" w14:paraId="48AD55AA" w14:textId="2419F1B5">
      <w:pPr>
        <w:rPr>
          <w:lang w:val="en-GB"/>
        </w:rPr>
      </w:pPr>
      <w:r w:rsidRPr="21AC860F">
        <w:rPr>
          <w:lang w:val="en-GB"/>
        </w:rPr>
        <w:t xml:space="preserve">Most harvesting operations in the Nordic countries are made using ground-based harvesting techniques, mainly single grip harvesters and forwarders (Lundbäck et al. 2021). A small share of the wood in steeper terrain is harvested using motor-manual felling and processing and extraction with cable equipment or, </w:t>
      </w:r>
      <w:r w:rsidRPr="21AC860F" w:rsidR="13957272">
        <w:rPr>
          <w:lang w:val="en-GB"/>
        </w:rPr>
        <w:t>o</w:t>
      </w:r>
      <w:r w:rsidRPr="21AC860F">
        <w:rPr>
          <w:lang w:val="en-GB"/>
        </w:rPr>
        <w:t>n rare occasions, helicopters. In countries with a larger share of steep terrain cable and helicopter systems are used more frequently (MacDonald 1999). Due to the high costs of these extraction methods, they are mostly used for harvesting large trees either in final felling or selection cutting (MacDonald 1999) and care is taken to optimise load weight per turn to avoid loss in productivity.</w:t>
      </w:r>
    </w:p>
    <w:p w:rsidR="21AC860F" w:rsidP="21AC860F" w:rsidRDefault="21AC860F" w14:paraId="7EEFFCBB" w14:textId="40F55231">
      <w:pPr>
        <w:rPr>
          <w:lang w:val="en-GB"/>
        </w:rPr>
      </w:pPr>
    </w:p>
    <w:p w:rsidR="172AA5E0" w:rsidP="6DEB2DA1" w:rsidRDefault="53D260B4" w14:paraId="0D814D79" w14:textId="3DE3502E">
      <w:pPr>
        <w:rPr>
          <w:lang w:val="en-GB"/>
        </w:rPr>
      </w:pPr>
      <w:r>
        <w:rPr>
          <w:noProof/>
        </w:rPr>
        <w:drawing>
          <wp:inline distT="0" distB="0" distL="0" distR="0" wp14:anchorId="45D5CFD8" wp14:editId="305B3578">
            <wp:extent cx="5039999" cy="2903928"/>
            <wp:effectExtent l="0" t="0" r="0" b="0"/>
            <wp:docPr id="565515512" name="Picture 565515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515512"/>
                    <pic:cNvPicPr/>
                  </pic:nvPicPr>
                  <pic:blipFill>
                    <a:blip r:embed="rId13">
                      <a:extLst>
                        <a:ext uri="{28A0092B-C50C-407E-A947-70E740481C1C}">
                          <a14:useLocalDpi xmlns:a14="http://schemas.microsoft.com/office/drawing/2010/main" val="0"/>
                        </a:ext>
                      </a:extLst>
                    </a:blip>
                    <a:srcRect l="8958" b="21069"/>
                    <a:stretch>
                      <a:fillRect/>
                    </a:stretch>
                  </pic:blipFill>
                  <pic:spPr>
                    <a:xfrm>
                      <a:off x="0" y="0"/>
                      <a:ext cx="5039999" cy="2903928"/>
                    </a:xfrm>
                    <a:prstGeom prst="rect">
                      <a:avLst/>
                    </a:prstGeom>
                  </pic:spPr>
                </pic:pic>
              </a:graphicData>
            </a:graphic>
          </wp:inline>
        </w:drawing>
      </w:r>
      <w:r w:rsidRPr="69BCC960" w:rsidR="18F900E2">
        <w:rPr>
          <w:lang w:val="en-GB"/>
        </w:rPr>
        <w:t xml:space="preserve">Figure </w:t>
      </w:r>
      <w:r w:rsidRPr="69BCC960" w:rsidR="693D95CD">
        <w:rPr>
          <w:lang w:val="en-GB"/>
        </w:rPr>
        <w:t>3.</w:t>
      </w:r>
      <w:r w:rsidRPr="69BCC960" w:rsidR="18F900E2">
        <w:rPr>
          <w:lang w:val="en-GB"/>
        </w:rPr>
        <w:t>1. Harvester in thinning of pine forest.</w:t>
      </w:r>
    </w:p>
    <w:p w:rsidRPr="00BD2313" w:rsidR="3DD59501" w:rsidP="31E3300E" w:rsidRDefault="3DD59501" w14:paraId="0982FBDA" w14:textId="4E535B63">
      <w:pPr>
        <w:rPr>
          <w:lang w:val="en-GB"/>
        </w:rPr>
      </w:pPr>
      <w:r w:rsidRPr="21AC860F">
        <w:rPr>
          <w:lang w:val="en-GB"/>
        </w:rPr>
        <w:t>In thinning</w:t>
      </w:r>
      <w:r w:rsidRPr="21AC860F" w:rsidR="00BD2313">
        <w:rPr>
          <w:lang w:val="en-GB"/>
        </w:rPr>
        <w:t>,</w:t>
      </w:r>
      <w:r w:rsidRPr="21AC860F">
        <w:rPr>
          <w:lang w:val="en-GB"/>
        </w:rPr>
        <w:t xml:space="preserve"> harvester</w:t>
      </w:r>
      <w:r w:rsidRPr="21AC860F" w:rsidR="243A8CDD">
        <w:rPr>
          <w:lang w:val="en-GB"/>
        </w:rPr>
        <w:t xml:space="preserve"> </w:t>
      </w:r>
      <w:r w:rsidRPr="21AC860F" w:rsidR="2C25A9CB">
        <w:rPr>
          <w:lang w:val="en-GB"/>
        </w:rPr>
        <w:t>(</w:t>
      </w:r>
      <w:r w:rsidRPr="21AC860F" w:rsidR="40593438">
        <w:rPr>
          <w:lang w:val="en-GB"/>
        </w:rPr>
        <w:t>F</w:t>
      </w:r>
      <w:r w:rsidRPr="21AC860F" w:rsidR="2C25A9CB">
        <w:rPr>
          <w:lang w:val="en-GB"/>
        </w:rPr>
        <w:t xml:space="preserve">igure </w:t>
      </w:r>
      <w:r w:rsidRPr="21AC860F" w:rsidR="1B655A0B">
        <w:rPr>
          <w:lang w:val="en-GB"/>
        </w:rPr>
        <w:t>3.</w:t>
      </w:r>
      <w:r w:rsidRPr="21AC860F" w:rsidR="2C25A9CB">
        <w:rPr>
          <w:lang w:val="en-GB"/>
        </w:rPr>
        <w:t>1</w:t>
      </w:r>
      <w:r w:rsidRPr="21AC860F" w:rsidR="4659A173">
        <w:rPr>
          <w:lang w:val="en-GB"/>
        </w:rPr>
        <w:t>.</w:t>
      </w:r>
      <w:r w:rsidRPr="21AC860F" w:rsidR="2C25A9CB">
        <w:rPr>
          <w:lang w:val="en-GB"/>
        </w:rPr>
        <w:t>)</w:t>
      </w:r>
      <w:r w:rsidRPr="21AC860F">
        <w:rPr>
          <w:lang w:val="en-GB"/>
        </w:rPr>
        <w:t xml:space="preserve"> and forwarder productivity is low compared to final felling, leading to high costs (Eliasson 2022), and there </w:t>
      </w:r>
      <w:r w:rsidRPr="21AC860F" w:rsidR="00BD2313">
        <w:rPr>
          <w:lang w:val="en-GB"/>
        </w:rPr>
        <w:t>are</w:t>
      </w:r>
      <w:r w:rsidRPr="21AC860F">
        <w:rPr>
          <w:lang w:val="en-GB"/>
        </w:rPr>
        <w:t xml:space="preserve"> risks for damage to both soil and residual stand. One of the major causes of low productivity and, thus, high costs are that the trees harvested are small (Lageson 1996; Laitila 2012). To increase productivity in early thinning</w:t>
      </w:r>
      <w:r w:rsidRPr="21AC860F" w:rsidR="1C6BB71A">
        <w:rPr>
          <w:lang w:val="en-GB"/>
        </w:rPr>
        <w:t>,</w:t>
      </w:r>
      <w:r w:rsidRPr="21AC860F">
        <w:rPr>
          <w:lang w:val="en-GB"/>
        </w:rPr>
        <w:t xml:space="preserve"> technology and methods that enable multi</w:t>
      </w:r>
      <w:r w:rsidRPr="21AC860F" w:rsidR="669EEA64">
        <w:rPr>
          <w:lang w:val="en-GB"/>
        </w:rPr>
        <w:t>-</w:t>
      </w:r>
      <w:r w:rsidRPr="21AC860F">
        <w:rPr>
          <w:lang w:val="en-GB"/>
        </w:rPr>
        <w:t>tree handling has been introduced. Operators try to minimise soil damage by avoiding sensitive areas and reinforcing strip roads with branches and tops of the harvested trees (Mohtashami 2022). However, as long as it is necessary for the forwarder pass the same strip road with multiple loads there is a risk for damage. Cable or air borne systems ha</w:t>
      </w:r>
      <w:r w:rsidRPr="21AC860F" w:rsidR="00BD2313">
        <w:rPr>
          <w:lang w:val="en-GB"/>
        </w:rPr>
        <w:t>ve</w:t>
      </w:r>
      <w:r w:rsidRPr="21AC860F">
        <w:rPr>
          <w:lang w:val="en-GB"/>
        </w:rPr>
        <w:t xml:space="preserve"> the possibility to reduce or eliminate the risk for soil damage</w:t>
      </w:r>
      <w:r w:rsidRPr="21AC860F" w:rsidR="0E90AC5A">
        <w:rPr>
          <w:lang w:val="en-GB"/>
        </w:rPr>
        <w:t xml:space="preserve"> (Han and Kellogg 2000)</w:t>
      </w:r>
      <w:r w:rsidRPr="21AC860F" w:rsidR="243A8CDD">
        <w:rPr>
          <w:lang w:val="en-GB"/>
        </w:rPr>
        <w:t>,</w:t>
      </w:r>
      <w:r w:rsidRPr="21AC860F">
        <w:rPr>
          <w:lang w:val="en-GB"/>
        </w:rPr>
        <w:t xml:space="preserve"> but this comes at a higher harvesting cost. In selection harvest on flat ground harvesting costs of ca. 80 EUR per cubic metre over bark has been reported for cable logging methods (Schweier et al. 2023). Helicopters </w:t>
      </w:r>
      <w:r w:rsidRPr="21AC860F" w:rsidR="61F13D54">
        <w:rPr>
          <w:lang w:val="en-GB"/>
        </w:rPr>
        <w:t xml:space="preserve">logging </w:t>
      </w:r>
      <w:r w:rsidRPr="21AC860F">
        <w:rPr>
          <w:lang w:val="en-GB"/>
        </w:rPr>
        <w:t>has high hourly operating costs (3000-4000 USD) and although the productivity can be high (&gt;60 m3 per hour) when handling large trees costs per cubic metre is unacceptably high for Nordic conditions. Furthermore, helicopters are sensitive to tree size, load size, horizontal and vertical distance as well as weather conditions (Stampfer et al. 2002; Bigsby and Ling 2013). The performance of aerial drones that conducts early thinning has earlier been modelled in a master thesis, and the results were disappointing as the small trees harvested led to a costly extraction (Häggström and Svangärd 2022).</w:t>
      </w:r>
    </w:p>
    <w:p w:rsidR="3DD59501" w:rsidP="31E3300E" w:rsidRDefault="3DD59501" w14:paraId="63979F93" w14:textId="7EA9C526">
      <w:r w:rsidRPr="6F8555C4">
        <w:rPr>
          <w:lang w:val="en-GB"/>
        </w:rPr>
        <w:t xml:space="preserve">The aim of the </w:t>
      </w:r>
      <w:r w:rsidRPr="6F8555C4" w:rsidR="144D27E0">
        <w:rPr>
          <w:lang w:val="en-GB"/>
        </w:rPr>
        <w:t>present chapter of this study</w:t>
      </w:r>
      <w:r w:rsidRPr="6F8555C4">
        <w:rPr>
          <w:lang w:val="en-GB"/>
        </w:rPr>
        <w:t xml:space="preserve"> </w:t>
      </w:r>
      <w:r w:rsidRPr="6F8555C4" w:rsidR="1AB3BE44">
        <w:rPr>
          <w:lang w:val="en-GB"/>
        </w:rPr>
        <w:t>is</w:t>
      </w:r>
      <w:r w:rsidRPr="6F8555C4">
        <w:rPr>
          <w:lang w:val="en-GB"/>
        </w:rPr>
        <w:t xml:space="preserve"> to establish what revenues a drone for early thinning could expect to bring to the owner of the machine</w:t>
      </w:r>
      <w:r w:rsidRPr="6F8555C4" w:rsidR="12982629">
        <w:rPr>
          <w:lang w:val="en-GB"/>
        </w:rPr>
        <w:t>,</w:t>
      </w:r>
      <w:r w:rsidRPr="6F8555C4">
        <w:rPr>
          <w:lang w:val="en-GB"/>
        </w:rPr>
        <w:t xml:space="preserve"> given that the contractor is paid the current Swedish thinning prices per cubic meter </w:t>
      </w:r>
      <w:r w:rsidRPr="6F8555C4" w:rsidR="6162BE7E">
        <w:rPr>
          <w:lang w:val="en-GB"/>
        </w:rPr>
        <w:t xml:space="preserve">solid </w:t>
      </w:r>
      <w:r w:rsidRPr="6F8555C4">
        <w:rPr>
          <w:lang w:val="en-GB"/>
        </w:rPr>
        <w:t>under bark (m</w:t>
      </w:r>
      <w:r w:rsidRPr="6F8555C4">
        <w:rPr>
          <w:vertAlign w:val="superscript"/>
          <w:lang w:val="en-GB"/>
        </w:rPr>
        <w:t>3</w:t>
      </w:r>
      <w:r w:rsidRPr="6F8555C4">
        <w:rPr>
          <w:lang w:val="en-GB"/>
        </w:rPr>
        <w:t>fub).</w:t>
      </w:r>
    </w:p>
    <w:p w:rsidR="31E3300E" w:rsidP="31E3300E" w:rsidRDefault="31E3300E" w14:paraId="57D3F9E5" w14:textId="09990594"/>
    <w:p w:rsidRPr="0088028B" w:rsidR="007B716A" w:rsidP="007B716A" w:rsidRDefault="007B716A" w14:paraId="5BEE8B88" w14:textId="77777777">
      <w:pPr>
        <w:pStyle w:val="Heading2"/>
        <w:rPr>
          <w:lang w:val="en-GB"/>
        </w:rPr>
      </w:pPr>
      <w:bookmarkStart w:name="_Toc148446070" w:id="318"/>
      <w:bookmarkStart w:name="_Toc161814649" w:id="319"/>
      <w:r w:rsidRPr="0088028B">
        <w:rPr>
          <w:lang w:val="en-GB"/>
        </w:rPr>
        <w:lastRenderedPageBreak/>
        <w:t>Material and met</w:t>
      </w:r>
      <w:r>
        <w:rPr>
          <w:lang w:val="en-GB"/>
        </w:rPr>
        <w:t>h</w:t>
      </w:r>
      <w:r w:rsidRPr="0088028B">
        <w:rPr>
          <w:lang w:val="en-GB"/>
        </w:rPr>
        <w:t>od</w:t>
      </w:r>
      <w:bookmarkEnd w:id="319"/>
    </w:p>
    <w:p w:rsidR="007B716A" w:rsidP="007B716A" w:rsidRDefault="007B716A" w14:paraId="696BD31F" w14:textId="2C581FDF">
      <w:pPr>
        <w:rPr>
          <w:lang w:val="en-GB"/>
        </w:rPr>
      </w:pPr>
      <w:r w:rsidRPr="71234D7F">
        <w:rPr>
          <w:lang w:val="en-GB"/>
        </w:rPr>
        <w:t>Thinning using an aerial drone for felling, delimbing and primary extraction of single trees was simulated using Extend</w:t>
      </w:r>
      <w:r w:rsidRPr="71234D7F" w:rsidR="0E963604">
        <w:rPr>
          <w:lang w:val="en-GB"/>
        </w:rPr>
        <w:t>S</w:t>
      </w:r>
      <w:r w:rsidRPr="71234D7F">
        <w:rPr>
          <w:lang w:val="en-GB"/>
        </w:rPr>
        <w:t>im. The efficient work time of the drone was modelled as the sum of the times for:</w:t>
      </w:r>
    </w:p>
    <w:p w:rsidRPr="00BD2313" w:rsidR="007B716A" w:rsidP="007B716A" w:rsidRDefault="007B716A" w14:paraId="688F299F" w14:textId="77777777">
      <w:pPr>
        <w:pStyle w:val="ListParagraph"/>
        <w:numPr>
          <w:ilvl w:val="0"/>
          <w:numId w:val="50"/>
        </w:numPr>
        <w:rPr>
          <w:sz w:val="20"/>
          <w:szCs w:val="20"/>
          <w:lang w:val="en-GB"/>
        </w:rPr>
      </w:pPr>
      <w:r w:rsidRPr="00BD2313">
        <w:rPr>
          <w:sz w:val="20"/>
          <w:szCs w:val="20"/>
          <w:lang w:val="en-GB"/>
        </w:rPr>
        <w:t>Flight from the landing to the tree</w:t>
      </w:r>
    </w:p>
    <w:p w:rsidRPr="00BD2313" w:rsidR="007B716A" w:rsidP="007B716A" w:rsidRDefault="007B716A" w14:paraId="68B48A97" w14:textId="079ACFB1">
      <w:pPr>
        <w:pStyle w:val="ListParagraph"/>
        <w:numPr>
          <w:ilvl w:val="0"/>
          <w:numId w:val="50"/>
        </w:numPr>
        <w:rPr>
          <w:sz w:val="20"/>
          <w:szCs w:val="20"/>
          <w:lang w:val="en-GB"/>
        </w:rPr>
      </w:pPr>
      <w:r w:rsidRPr="6F8555C4">
        <w:rPr>
          <w:sz w:val="20"/>
          <w:szCs w:val="20"/>
          <w:lang w:val="en-GB"/>
        </w:rPr>
        <w:t>Positioning of the harvester head, delimbing the tree and felling</w:t>
      </w:r>
    </w:p>
    <w:p w:rsidRPr="00BD2313" w:rsidR="007B716A" w:rsidP="007B716A" w:rsidRDefault="007B716A" w14:paraId="4BAE1A26" w14:textId="373A69A7">
      <w:pPr>
        <w:pStyle w:val="ListParagraph"/>
        <w:numPr>
          <w:ilvl w:val="0"/>
          <w:numId w:val="50"/>
        </w:numPr>
        <w:rPr>
          <w:sz w:val="20"/>
          <w:szCs w:val="20"/>
          <w:lang w:val="en-GB"/>
        </w:rPr>
      </w:pPr>
      <w:r w:rsidRPr="6F8555C4">
        <w:rPr>
          <w:sz w:val="20"/>
          <w:szCs w:val="20"/>
          <w:lang w:val="en-GB"/>
        </w:rPr>
        <w:t>Flight from the stump back to the landing with the felled tree</w:t>
      </w:r>
    </w:p>
    <w:p w:rsidRPr="00BD2313" w:rsidR="007B716A" w:rsidP="007B716A" w:rsidRDefault="007B716A" w14:paraId="712E03A3" w14:textId="77777777">
      <w:pPr>
        <w:pStyle w:val="ListParagraph"/>
        <w:numPr>
          <w:ilvl w:val="0"/>
          <w:numId w:val="50"/>
        </w:numPr>
        <w:rPr>
          <w:sz w:val="20"/>
          <w:szCs w:val="20"/>
          <w:lang w:val="en-GB"/>
        </w:rPr>
      </w:pPr>
      <w:r w:rsidRPr="00BD2313">
        <w:rPr>
          <w:sz w:val="20"/>
          <w:szCs w:val="20"/>
          <w:lang w:val="en-GB"/>
        </w:rPr>
        <w:t>Positioning of the stem in a stack on the roadside landing</w:t>
      </w:r>
    </w:p>
    <w:p w:rsidR="007B716A" w:rsidP="007B716A" w:rsidRDefault="007B716A" w14:paraId="0D4E6A45" w14:textId="77777777">
      <w:pPr>
        <w:rPr>
          <w:lang w:val="en-GB"/>
        </w:rPr>
      </w:pPr>
      <w:r>
        <w:rPr>
          <w:lang w:val="en-GB"/>
        </w:rPr>
        <w:t xml:space="preserve">The aerial drone is not assumed to cut the stem into logs. This work task is assigned either to the log truck, which can do it with a grapple saw, or to a central processing station at the receiving pulp mill. This assumption results in a limitation of the number of log products produced to two or three pulpwood assortments. </w:t>
      </w:r>
    </w:p>
    <w:p w:rsidR="007B716A" w:rsidP="007B716A" w:rsidRDefault="007B716A" w14:paraId="144F9BD5" w14:textId="77777777">
      <w:pPr>
        <w:rPr>
          <w:lang w:val="en-GB"/>
        </w:rPr>
      </w:pPr>
      <w:r>
        <w:rPr>
          <w:lang w:val="en-GB"/>
        </w:rPr>
        <w:t>As very little data regarding the drone capacity was available at the time of the simulations four scenarios were analysed based on the following assumptions:</w:t>
      </w:r>
    </w:p>
    <w:p w:rsidRPr="00BD2313" w:rsidR="007B716A" w:rsidP="007B716A" w:rsidRDefault="007B716A" w14:paraId="4D19E7C9" w14:textId="70E64BFC">
      <w:pPr>
        <w:pStyle w:val="ListParagraph"/>
        <w:numPr>
          <w:ilvl w:val="0"/>
          <w:numId w:val="51"/>
        </w:numPr>
        <w:rPr>
          <w:sz w:val="20"/>
          <w:szCs w:val="20"/>
          <w:lang w:val="en-GB"/>
        </w:rPr>
      </w:pPr>
      <w:r w:rsidRPr="00BD2313">
        <w:rPr>
          <w:sz w:val="20"/>
          <w:szCs w:val="20"/>
          <w:lang w:val="en-GB"/>
        </w:rPr>
        <w:t xml:space="preserve">The </w:t>
      </w:r>
      <w:r w:rsidRPr="00BD2313" w:rsidR="00BD2313">
        <w:rPr>
          <w:sz w:val="20"/>
          <w:szCs w:val="20"/>
          <w:lang w:val="en-GB"/>
        </w:rPr>
        <w:t>aerial</w:t>
      </w:r>
      <w:r w:rsidRPr="00BD2313">
        <w:rPr>
          <w:sz w:val="20"/>
          <w:szCs w:val="20"/>
          <w:lang w:val="en-GB"/>
        </w:rPr>
        <w:t xml:space="preserve"> drone can safely handle stems with a weight of up to 150 kg</w:t>
      </w:r>
    </w:p>
    <w:p w:rsidRPr="00BD2313" w:rsidR="007B716A" w:rsidP="007B716A" w:rsidRDefault="007B716A" w14:paraId="75DDE6B4" w14:textId="77777777">
      <w:pPr>
        <w:pStyle w:val="ListParagraph"/>
        <w:numPr>
          <w:ilvl w:val="0"/>
          <w:numId w:val="51"/>
        </w:numPr>
        <w:rPr>
          <w:sz w:val="20"/>
          <w:szCs w:val="20"/>
          <w:lang w:val="en-GB"/>
        </w:rPr>
      </w:pPr>
      <w:r w:rsidRPr="00BD2313">
        <w:rPr>
          <w:sz w:val="20"/>
          <w:szCs w:val="20"/>
          <w:lang w:val="en-GB"/>
        </w:rPr>
        <w:t xml:space="preserve">The unloaded drone can fly with a speed of either 6 (normal scenario) or 15 m/s (fast scenario) </w:t>
      </w:r>
    </w:p>
    <w:p w:rsidRPr="00BD2313" w:rsidR="007B716A" w:rsidP="007B716A" w:rsidRDefault="007B716A" w14:paraId="5CE87BAE" w14:textId="77777777">
      <w:pPr>
        <w:pStyle w:val="ListParagraph"/>
        <w:numPr>
          <w:ilvl w:val="0"/>
          <w:numId w:val="51"/>
        </w:numPr>
        <w:rPr>
          <w:rFonts w:eastAsiaTheme="minorEastAsia"/>
          <w:sz w:val="20"/>
          <w:szCs w:val="20"/>
          <w:lang w:val="en-GB"/>
        </w:rPr>
      </w:pPr>
      <w:r w:rsidRPr="00BD2313">
        <w:rPr>
          <w:sz w:val="20"/>
          <w:szCs w:val="20"/>
          <w:lang w:val="en-GB"/>
        </w:rPr>
        <w:t xml:space="preserve">The loaded drone flies with an average speed that is calculated as </w:t>
      </w:r>
      <w:r w:rsidRPr="00BD2313">
        <w:rPr>
          <w:rFonts w:eastAsiaTheme="minorEastAsia"/>
          <w:sz w:val="20"/>
          <w:szCs w:val="20"/>
          <w:lang w:val="en-GB"/>
        </w:rPr>
        <w:br/>
      </w:r>
      <m:oMathPara>
        <m:oMathParaPr>
          <m:jc m:val="left"/>
        </m:oMathParaPr>
        <m:oMath>
          <m:d>
            <m:dPr>
              <m:ctrlPr>
                <w:rPr>
                  <w:rFonts w:ascii="Cambria Math" w:hAnsi="Cambria Math"/>
                  <w:i/>
                  <w:sz w:val="20"/>
                  <w:szCs w:val="20"/>
                  <w:lang w:val="en-GB"/>
                </w:rPr>
              </m:ctrlPr>
            </m:dPr>
            <m:e>
              <m:r>
                <w:rPr>
                  <w:rFonts w:ascii="Cambria Math" w:hAnsi="Cambria Math"/>
                  <w:sz w:val="20"/>
                  <w:szCs w:val="20"/>
                  <w:lang w:val="en-GB"/>
                </w:rPr>
                <m:t>0.95-0.45×</m:t>
              </m:r>
              <m:f>
                <m:fPr>
                  <m:ctrlPr>
                    <w:rPr>
                      <w:rFonts w:ascii="Cambria Math" w:hAnsi="Cambria Math"/>
                      <w:i/>
                      <w:sz w:val="20"/>
                      <w:szCs w:val="20"/>
                      <w:lang w:val="en-GB"/>
                    </w:rPr>
                  </m:ctrlPr>
                </m:fPr>
                <m:num>
                  <m:r>
                    <w:rPr>
                      <w:rFonts w:ascii="Cambria Math" w:hAnsi="Cambria Math"/>
                      <w:sz w:val="20"/>
                      <w:szCs w:val="20"/>
                      <w:lang w:val="en-GB"/>
                    </w:rPr>
                    <m:t>Stem weight</m:t>
                  </m:r>
                </m:num>
                <m:den>
                  <m:r>
                    <w:rPr>
                      <w:rFonts w:ascii="Cambria Math" w:hAnsi="Cambria Math"/>
                      <w:sz w:val="20"/>
                      <w:szCs w:val="20"/>
                      <w:lang w:val="en-GB"/>
                    </w:rPr>
                    <m:t>100</m:t>
                  </m:r>
                </m:den>
              </m:f>
            </m:e>
          </m:d>
          <m:r>
            <w:rPr>
              <w:rFonts w:ascii="Cambria Math" w:hAnsi="Cambria Math"/>
              <w:sz w:val="20"/>
              <w:szCs w:val="20"/>
              <w:lang w:val="en-GB"/>
            </w:rPr>
            <m:t>×Unloadedspeed</m:t>
          </m:r>
        </m:oMath>
      </m:oMathPara>
    </w:p>
    <w:p w:rsidRPr="00BD2313" w:rsidR="007B716A" w:rsidP="007B716A" w:rsidRDefault="007B716A" w14:paraId="5DDD9874" w14:textId="77777777">
      <w:pPr>
        <w:pStyle w:val="ListParagraph"/>
        <w:numPr>
          <w:ilvl w:val="0"/>
          <w:numId w:val="51"/>
        </w:numPr>
        <w:rPr>
          <w:rFonts w:eastAsiaTheme="minorEastAsia"/>
          <w:sz w:val="20"/>
          <w:szCs w:val="20"/>
          <w:lang w:val="en-GB"/>
        </w:rPr>
      </w:pPr>
      <w:r w:rsidRPr="00BD2313">
        <w:rPr>
          <w:rFonts w:eastAsiaTheme="minorEastAsia"/>
          <w:sz w:val="20"/>
          <w:szCs w:val="20"/>
          <w:lang w:val="en-GB"/>
        </w:rPr>
        <w:t>In the normal positioning scenario positioning the harvester head takes 15s, including the time for identifying the tree top and get the head in the correct position. In the rapid-positioning scenario this time is reduced to 7.5 s.</w:t>
      </w:r>
    </w:p>
    <w:p w:rsidRPr="00BD2313" w:rsidR="007B716A" w:rsidP="40E69D11" w:rsidRDefault="007B716A" w14:paraId="192E769B" w14:textId="3C1E8B73">
      <w:pPr>
        <w:pStyle w:val="ListParagraph"/>
        <w:numPr>
          <w:ilvl w:val="0"/>
          <w:numId w:val="51"/>
        </w:numPr>
        <w:rPr>
          <w:rFonts w:eastAsiaTheme="minorEastAsia"/>
          <w:sz w:val="20"/>
          <w:szCs w:val="20"/>
          <w:lang w:val="en-GB"/>
        </w:rPr>
      </w:pPr>
      <w:r w:rsidRPr="00BD2313">
        <w:rPr>
          <w:rFonts w:eastAsiaTheme="minorEastAsia"/>
          <w:sz w:val="20"/>
          <w:szCs w:val="20"/>
          <w:lang w:val="en-GB"/>
        </w:rPr>
        <w:t xml:space="preserve">The time for delimbing and felling of the tree is dependent on tree volume and set to 3.3 s plus the time needed by a medium harvester to fell and </w:t>
      </w:r>
      <w:r w:rsidRPr="00BD2313" w:rsidR="000E6110">
        <w:rPr>
          <w:rFonts w:eastAsiaTheme="minorEastAsia"/>
          <w:sz w:val="20"/>
          <w:szCs w:val="20"/>
          <w:lang w:val="en-GB"/>
        </w:rPr>
        <w:t xml:space="preserve">process </w:t>
      </w:r>
      <w:r w:rsidRPr="00BD2313">
        <w:rPr>
          <w:rFonts w:eastAsiaTheme="minorEastAsia"/>
          <w:sz w:val="20"/>
          <w:szCs w:val="20"/>
          <w:lang w:val="en-GB"/>
        </w:rPr>
        <w:t>a tree of the same size.</w:t>
      </w:r>
    </w:p>
    <w:p w:rsidRPr="00BD2313" w:rsidR="007B716A" w:rsidP="18900CD2" w:rsidRDefault="007B716A" w14:paraId="2688D155" w14:textId="53A3DEC3">
      <w:pPr>
        <w:pStyle w:val="ListParagraph"/>
        <w:numPr>
          <w:ilvl w:val="0"/>
          <w:numId w:val="51"/>
        </w:numPr>
        <w:rPr>
          <w:rFonts w:eastAsiaTheme="minorEastAsia"/>
          <w:sz w:val="20"/>
          <w:szCs w:val="20"/>
          <w:lang w:val="en-GB"/>
        </w:rPr>
      </w:pPr>
      <w:r w:rsidRPr="00BD2313">
        <w:rPr>
          <w:rFonts w:eastAsiaTheme="minorEastAsia"/>
          <w:sz w:val="20"/>
          <w:szCs w:val="20"/>
          <w:lang w:val="en-GB"/>
        </w:rPr>
        <w:t>The distance from landing to the 0;0 coordinate in the type stand is set to 160 m The further distance to the coordinates of the trees harvested is calculated using trigonometry, on average this results in a</w:t>
      </w:r>
      <w:r w:rsidRPr="00BD2313" w:rsidR="4558F279">
        <w:rPr>
          <w:rFonts w:eastAsiaTheme="minorEastAsia"/>
          <w:sz w:val="20"/>
          <w:szCs w:val="20"/>
          <w:lang w:val="en-GB"/>
        </w:rPr>
        <w:t>n</w:t>
      </w:r>
      <w:r w:rsidRPr="00BD2313">
        <w:rPr>
          <w:rFonts w:eastAsiaTheme="minorEastAsia"/>
          <w:sz w:val="20"/>
          <w:szCs w:val="20"/>
          <w:lang w:val="en-GB"/>
        </w:rPr>
        <w:t xml:space="preserve"> extraction distance of 186m. </w:t>
      </w:r>
    </w:p>
    <w:p w:rsidRPr="00BD2313" w:rsidR="007B716A" w:rsidP="007B716A" w:rsidRDefault="007B716A" w14:paraId="69D3661E" w14:textId="77777777">
      <w:pPr>
        <w:pStyle w:val="ListParagraph"/>
        <w:numPr>
          <w:ilvl w:val="0"/>
          <w:numId w:val="51"/>
        </w:numPr>
        <w:rPr>
          <w:rFonts w:eastAsiaTheme="minorEastAsia"/>
          <w:sz w:val="20"/>
          <w:szCs w:val="20"/>
          <w:lang w:val="en-GB"/>
        </w:rPr>
      </w:pPr>
      <w:r w:rsidRPr="00BD2313">
        <w:rPr>
          <w:rFonts w:eastAsiaTheme="minorEastAsia"/>
          <w:sz w:val="20"/>
          <w:szCs w:val="20"/>
          <w:lang w:val="en-GB"/>
        </w:rPr>
        <w:t xml:space="preserve">To avoid unnecessary low productivity, trees with a commercial volume of less than 0.025 </w:t>
      </w:r>
      <w:bookmarkStart w:name="_Hlk148704851" w:id="320"/>
      <w:r w:rsidRPr="00BD2313">
        <w:rPr>
          <w:rFonts w:eastAsiaTheme="minorEastAsia"/>
          <w:sz w:val="20"/>
          <w:szCs w:val="20"/>
          <w:lang w:val="en-GB"/>
        </w:rPr>
        <w:t>m</w:t>
      </w:r>
      <w:r w:rsidRPr="00BD2313">
        <w:rPr>
          <w:rFonts w:eastAsiaTheme="minorEastAsia"/>
          <w:sz w:val="20"/>
          <w:szCs w:val="20"/>
          <w:vertAlign w:val="superscript"/>
          <w:lang w:val="en-GB"/>
        </w:rPr>
        <w:t>3</w:t>
      </w:r>
      <w:r w:rsidRPr="00BD2313">
        <w:rPr>
          <w:rFonts w:eastAsiaTheme="minorEastAsia"/>
          <w:sz w:val="20"/>
          <w:szCs w:val="20"/>
          <w:lang w:val="en-GB"/>
        </w:rPr>
        <w:t xml:space="preserve"> under bark (u.b.</w:t>
      </w:r>
      <w:bookmarkEnd w:id="320"/>
      <w:r w:rsidRPr="00BD2313">
        <w:rPr>
          <w:rFonts w:eastAsiaTheme="minorEastAsia"/>
          <w:sz w:val="20"/>
          <w:szCs w:val="20"/>
          <w:lang w:val="en-GB"/>
        </w:rPr>
        <w:t xml:space="preserve">) is not harvested. </w:t>
      </w:r>
    </w:p>
    <w:p w:rsidR="007B716A" w:rsidP="007B716A" w:rsidRDefault="007B716A" w14:paraId="6E018E99" w14:textId="77777777">
      <w:pPr>
        <w:rPr>
          <w:lang w:val="en-GB"/>
        </w:rPr>
      </w:pPr>
      <w:r w:rsidRPr="00803E1E">
        <w:rPr>
          <w:lang w:val="en-GB"/>
        </w:rPr>
        <w:t>T</w:t>
      </w:r>
      <w:r>
        <w:rPr>
          <w:lang w:val="en-GB"/>
        </w:rPr>
        <w:t>h</w:t>
      </w:r>
      <w:r w:rsidRPr="00803E1E">
        <w:rPr>
          <w:lang w:val="en-GB"/>
        </w:rPr>
        <w:t>is gives the scenarios:</w:t>
      </w:r>
    </w:p>
    <w:p w:rsidRPr="00BD2313" w:rsidR="007B716A" w:rsidP="007B716A" w:rsidRDefault="007B716A" w14:paraId="4CC86D88" w14:textId="77777777">
      <w:pPr>
        <w:pStyle w:val="ListParagraph"/>
        <w:numPr>
          <w:ilvl w:val="0"/>
          <w:numId w:val="53"/>
        </w:numPr>
        <w:rPr>
          <w:rFonts w:eastAsiaTheme="minorEastAsia"/>
          <w:sz w:val="20"/>
          <w:szCs w:val="20"/>
          <w:lang w:val="en-GB"/>
        </w:rPr>
      </w:pPr>
      <w:r w:rsidRPr="00BD2313">
        <w:rPr>
          <w:rFonts w:eastAsiaTheme="minorEastAsia"/>
          <w:sz w:val="20"/>
          <w:szCs w:val="20"/>
          <w:lang w:val="en-GB"/>
        </w:rPr>
        <w:t>Normal scenario. Flight speed (empty) 6m/s and 15s for positioning</w:t>
      </w:r>
    </w:p>
    <w:p w:rsidRPr="00BD2313" w:rsidR="007B716A" w:rsidP="007B716A" w:rsidRDefault="007B716A" w14:paraId="401ECE40" w14:textId="77777777">
      <w:pPr>
        <w:pStyle w:val="ListParagraph"/>
        <w:numPr>
          <w:ilvl w:val="0"/>
          <w:numId w:val="53"/>
        </w:numPr>
        <w:rPr>
          <w:rFonts w:eastAsiaTheme="minorEastAsia"/>
          <w:sz w:val="20"/>
          <w:szCs w:val="20"/>
          <w:lang w:val="en-GB"/>
        </w:rPr>
      </w:pPr>
      <w:r w:rsidRPr="00BD2313">
        <w:rPr>
          <w:rFonts w:eastAsiaTheme="minorEastAsia"/>
          <w:sz w:val="20"/>
          <w:szCs w:val="20"/>
          <w:lang w:val="en-GB"/>
        </w:rPr>
        <w:t>Normal speed + rapid positioning (7.5s)</w:t>
      </w:r>
    </w:p>
    <w:p w:rsidRPr="00BD2313" w:rsidR="007B716A" w:rsidP="007B716A" w:rsidRDefault="007B716A" w14:paraId="78DB50E7" w14:textId="77777777">
      <w:pPr>
        <w:pStyle w:val="ListParagraph"/>
        <w:numPr>
          <w:ilvl w:val="0"/>
          <w:numId w:val="53"/>
        </w:numPr>
        <w:rPr>
          <w:rFonts w:eastAsiaTheme="minorEastAsia"/>
          <w:sz w:val="20"/>
          <w:szCs w:val="20"/>
          <w:lang w:val="en-GB"/>
        </w:rPr>
      </w:pPr>
      <w:r w:rsidRPr="00BD2313">
        <w:rPr>
          <w:rFonts w:eastAsiaTheme="minorEastAsia"/>
          <w:sz w:val="20"/>
          <w:szCs w:val="20"/>
          <w:lang w:val="en-GB"/>
        </w:rPr>
        <w:t>Fast scenario. Flight speed (empty) 15m/s and 15s for positioning</w:t>
      </w:r>
    </w:p>
    <w:p w:rsidRPr="00BD2313" w:rsidR="007B716A" w:rsidP="007B716A" w:rsidRDefault="007B716A" w14:paraId="10BB9E17" w14:textId="77777777">
      <w:pPr>
        <w:pStyle w:val="ListParagraph"/>
        <w:numPr>
          <w:ilvl w:val="0"/>
          <w:numId w:val="53"/>
        </w:numPr>
        <w:rPr>
          <w:rFonts w:eastAsiaTheme="minorEastAsia"/>
          <w:sz w:val="20"/>
          <w:szCs w:val="20"/>
          <w:lang w:val="en-GB"/>
        </w:rPr>
      </w:pPr>
      <w:r w:rsidRPr="00BD2313">
        <w:rPr>
          <w:rFonts w:eastAsiaTheme="minorEastAsia"/>
          <w:sz w:val="20"/>
          <w:szCs w:val="20"/>
          <w:lang w:val="en-GB"/>
        </w:rPr>
        <w:t>Fast and rapid scenario. Fast speed (15 m/s) with rapid positioning (7.5s)</w:t>
      </w:r>
    </w:p>
    <w:p w:rsidRPr="0088028B" w:rsidR="007B716A" w:rsidP="007B716A" w:rsidRDefault="007B716A" w14:paraId="08AC88B0" w14:textId="33E79E6D">
      <w:pPr>
        <w:rPr>
          <w:lang w:val="en-GB"/>
        </w:rPr>
      </w:pPr>
      <w:r w:rsidRPr="6F8555C4">
        <w:rPr>
          <w:lang w:val="en-GB"/>
        </w:rPr>
        <w:t>As it is difficult to estimate the aerial drones cost per effective hour and its reliability no harvesting costs per m</w:t>
      </w:r>
      <w:r w:rsidRPr="6F8555C4">
        <w:rPr>
          <w:vertAlign w:val="superscript"/>
          <w:lang w:val="en-GB"/>
        </w:rPr>
        <w:t>3</w:t>
      </w:r>
      <w:r w:rsidRPr="6F8555C4">
        <w:rPr>
          <w:lang w:val="en-GB"/>
        </w:rPr>
        <w:t xml:space="preserve">u.b. is calculated. Instead, the drones potential gross earning per effective hour has been calculated as its productivity multiplied by the thinning cost for a conventional harvester forwarder thinning team under the same circumstances. The thinning costs has been collected from “Cost and revenues in Swedish forest 2021” </w:t>
      </w:r>
      <w:r w:rsidRPr="6F8555C4">
        <w:rPr>
          <w:lang w:val="en-GB"/>
        </w:rPr>
        <w:fldChar w:fldCharType="begin"/>
      </w:r>
      <w:r w:rsidRPr="6F8555C4">
        <w:rPr>
          <w:lang w:val="en-GB"/>
        </w:rPr>
        <w:instrText xml:space="preserve"> ADDIN EN.CITE &lt;EndNote&gt;&lt;Cite&gt;&lt;Author&gt;Eliasson&lt;/Author&gt;&lt;Year&gt;2022&lt;/Year&gt;&lt;RecNum&gt;2285&lt;/RecNum&gt;&lt;DisplayText&gt;(Eliasson 2022)&lt;/DisplayText&gt;&lt;record&gt;&lt;rec-number&gt;2285&lt;/rec-number&gt;&lt;foreign-keys&gt;&lt;key app="EN" db-id="9fextrxp42ddxkedaww5f5vcr5xfr2t2dsze" timestamp="1656580155"&gt;2285&lt;/key&gt;&lt;/foreign-keys&gt;&lt;ref-type name="Report"&gt;27&lt;/ref-type&gt;&lt;contributors&gt;&lt;authors&gt;&lt;author&gt;Eliasson, Lars&lt;/author&gt;&lt;/authors&gt;&lt;/contributors&gt;&lt;titles&gt;&lt;title&gt;Skogsbrukets kostnader och intäkter 2021  (Costs and revenues in Swedish forestry 2021)&lt;/title&gt;&lt;secondary-title&gt;Webresultat&lt;/secondary-title&gt;&lt;/titles&gt;&lt;pages&gt;5&lt;/pages&gt;&lt;number&gt;29-2022&lt;/number&gt;&lt;dates&gt;&lt;year&gt;2022&lt;/year&gt;&lt;/dates&gt;&lt;publisher&gt;Skogforsk&lt;/publisher&gt;&lt;urls&gt;&lt;related-urls&gt;&lt;url&gt;https://www.skogforsk.se/kunskap/kunskapsbanken/2022/skogsbrukets-kostnader-och-intakter-2021/&lt;/url&gt;&lt;/related-urls&gt;&lt;/urls&gt;&lt;/record&gt;&lt;/Cite&gt;&lt;/EndNote&gt;</w:instrText>
      </w:r>
      <w:r w:rsidRPr="6F8555C4">
        <w:rPr>
          <w:lang w:val="en-GB"/>
        </w:rPr>
        <w:fldChar w:fldCharType="separate"/>
      </w:r>
      <w:r w:rsidRPr="6F8555C4">
        <w:rPr>
          <w:noProof/>
          <w:lang w:val="en-GB"/>
        </w:rPr>
        <w:t>(Eliasson 2022)</w:t>
      </w:r>
      <w:r w:rsidRPr="6F8555C4">
        <w:rPr>
          <w:lang w:val="en-GB"/>
        </w:rPr>
        <w:fldChar w:fldCharType="end"/>
      </w:r>
      <w:r w:rsidRPr="6F8555C4">
        <w:rPr>
          <w:lang w:val="en-GB"/>
        </w:rPr>
        <w:t xml:space="preserve"> and corrected to extraction of the same extracted mean stem size as in the simulated</w:t>
      </w:r>
      <w:r w:rsidRPr="6F8555C4" w:rsidR="0CB0FFA7">
        <w:rPr>
          <w:lang w:val="en-GB"/>
        </w:rPr>
        <w:t xml:space="preserve"> </w:t>
      </w:r>
      <w:r w:rsidRPr="6F8555C4">
        <w:rPr>
          <w:lang w:val="en-GB"/>
        </w:rPr>
        <w:t>type stands.</w:t>
      </w:r>
    </w:p>
    <w:p w:rsidR="007B716A" w:rsidP="007B716A" w:rsidRDefault="007B716A" w14:paraId="5E04817B" w14:textId="1C991B01">
      <w:pPr>
        <w:rPr>
          <w:lang w:val="en-GB"/>
        </w:rPr>
      </w:pPr>
      <w:r w:rsidRPr="7A40DACA">
        <w:rPr>
          <w:lang w:val="en-GB"/>
        </w:rPr>
        <w:t xml:space="preserve">In the late 1960s a large number of 0.1 ha (25x40 m) “Type stands” for thinning were collected by Royal college of Forestry </w:t>
      </w:r>
      <w:r>
        <w:fldChar w:fldCharType="begin"/>
      </w:r>
      <w:r>
        <w:instrText xml:space="preserve"> ADDIN EN.CITE &lt;EndNote&gt;&lt;Cite&gt;&lt;Author&gt;Bredberg&lt;/Author&gt;&lt;Year&gt;1972&lt;/Year&gt;&lt;RecNum&gt;69&lt;/RecNum&gt;&lt;DisplayText&gt;(Bredberg 1972)&lt;/DisplayText&gt;&lt;record&gt;&lt;rec-number&gt;69&lt;/rec-number&gt;&lt;foreign-keys&gt;&lt;key app="EN" db-id="9fextrxp42ddxkedaww5f5vcr5xfr2t2dsze" timestamp="1350838960"&gt;69&lt;/key&gt;&lt;/foreign-keys&gt;&lt;ref-type name="Report"&gt;27&lt;/ref-type&gt;&lt;contributors&gt;&lt;authors&gt;&lt;author&gt;&lt;style face="normal" font="default" charset="140" size="100%"&gt;Bredberg, C. J.&lt;/style&gt;&lt;/author&gt;&lt;/authors&gt;&lt;/contributors&gt;&lt;titles&gt;&lt;title&gt;Typbestånd i förstagallringar.&lt;/title&gt;&lt;/titles&gt;&lt;number&gt;55&lt;/number&gt;&lt;dates&gt;&lt;year&gt;1972&lt;/year&gt;&lt;/dates&gt;&lt;publisher&gt;Skogshögskolan, institutionen för skogsteknik.&lt;/publisher&gt;&lt;isbn&gt;55&lt;/isbn&gt;&lt;work-type&gt;Rapporter och uppsatser&lt;/work-type&gt;&lt;urls&gt;&lt;/urls&gt;&lt;/record&gt;&lt;/Cite&gt;&lt;/EndNote&gt;</w:instrText>
      </w:r>
      <w:r>
        <w:fldChar w:fldCharType="separate"/>
      </w:r>
      <w:r w:rsidRPr="7A40DACA">
        <w:rPr>
          <w:noProof/>
        </w:rPr>
        <w:t>(Bredberg 1972)</w:t>
      </w:r>
      <w:r>
        <w:fldChar w:fldCharType="end"/>
      </w:r>
      <w:r w:rsidRPr="7A40DACA">
        <w:rPr>
          <w:lang w:val="en-GB"/>
        </w:rPr>
        <w:t>. In these type stands, e</w:t>
      </w:r>
      <w:r w:rsidRPr="7A40DACA" w:rsidR="2B58DC81">
        <w:rPr>
          <w:lang w:val="en-GB"/>
        </w:rPr>
        <w:t xml:space="preserve">very </w:t>
      </w:r>
      <w:r w:rsidRPr="7A40DACA">
        <w:rPr>
          <w:lang w:val="en-GB"/>
        </w:rPr>
        <w:t xml:space="preserve">tree was positioned, measured (e.g. dbh, height, volume, weight, stem weight) and classified in a </w:t>
      </w:r>
      <w:r w:rsidRPr="7A40DACA" w:rsidR="35C99038">
        <w:rPr>
          <w:lang w:val="en-GB"/>
        </w:rPr>
        <w:t>seven-</w:t>
      </w:r>
      <w:r w:rsidRPr="7A40DACA">
        <w:rPr>
          <w:lang w:val="en-GB"/>
        </w:rPr>
        <w:t xml:space="preserve">grade scale based on the need to remove it in the thinning. Future crop trees for </w:t>
      </w:r>
      <w:r w:rsidRPr="7A40DACA">
        <w:rPr>
          <w:lang w:val="en-GB"/>
        </w:rPr>
        <w:lastRenderedPageBreak/>
        <w:t xml:space="preserve">the final felling stands were assigned a 6 or a 7, and those with a lower rank were prioritized for thinning. </w:t>
      </w:r>
    </w:p>
    <w:p w:rsidR="007B716A" w:rsidP="0FA305A6" w:rsidRDefault="007B716A" w14:paraId="6DE838B4" w14:textId="773B8D2F">
      <w:pPr>
        <w:rPr>
          <w:lang w:val="en-GB"/>
        </w:rPr>
      </w:pPr>
      <w:r w:rsidRPr="21AC860F">
        <w:rPr>
          <w:lang w:val="en-GB"/>
        </w:rPr>
        <w:t xml:space="preserve">In the simulations three of these stands has been thinned with the drone (Table </w:t>
      </w:r>
      <w:r w:rsidRPr="21AC860F" w:rsidR="00CF684C">
        <w:rPr>
          <w:lang w:val="en-GB"/>
        </w:rPr>
        <w:t>3.</w:t>
      </w:r>
      <w:r w:rsidRPr="21AC860F">
        <w:rPr>
          <w:lang w:val="en-GB"/>
        </w:rPr>
        <w:t>1). The extraction rate has either been according to the standard instruction “Gallringsmall”</w:t>
      </w:r>
      <w:r w:rsidRPr="21AC860F" w:rsidR="28404BB2">
        <w:rPr>
          <w:lang w:val="en-GB"/>
        </w:rPr>
        <w:t xml:space="preserve"> (</w:t>
      </w:r>
      <w:hyperlink r:id="rId14">
        <w:r w:rsidRPr="21AC860F" w:rsidR="28404BB2">
          <w:rPr>
            <w:rStyle w:val="Hyperlink"/>
            <w:rFonts w:ascii="Georgia" w:hAnsi="Georgia" w:eastAsia="Georgia" w:cs="Georgia"/>
            <w:sz w:val="24"/>
            <w:szCs w:val="24"/>
            <w:lang w:val="en-GB"/>
          </w:rPr>
          <w:t>Skogskunskap</w:t>
        </w:r>
        <w:r w:rsidRPr="21AC860F" w:rsidR="1A7DC674">
          <w:rPr>
            <w:rStyle w:val="Hyperlink"/>
            <w:rFonts w:ascii="Georgia" w:hAnsi="Georgia" w:eastAsia="Georgia" w:cs="Georgia"/>
            <w:sz w:val="24"/>
            <w:szCs w:val="24"/>
            <w:lang w:val="en-GB"/>
          </w:rPr>
          <w:t xml:space="preserve"> </w:t>
        </w:r>
        <w:r w:rsidRPr="21AC860F" w:rsidR="46428CEB">
          <w:rPr>
            <w:rStyle w:val="Hyperlink"/>
            <w:rFonts w:ascii="Georgia" w:hAnsi="Georgia" w:eastAsia="Georgia" w:cs="Georgia"/>
            <w:sz w:val="24"/>
            <w:szCs w:val="24"/>
            <w:lang w:val="en-GB"/>
          </w:rPr>
          <w:t>2016</w:t>
        </w:r>
        <w:r w:rsidRPr="21AC860F" w:rsidR="28404BB2">
          <w:rPr>
            <w:rStyle w:val="Hyperlink"/>
            <w:rFonts w:ascii="Georgia" w:hAnsi="Georgia" w:eastAsia="Georgia" w:cs="Georgia"/>
            <w:sz w:val="24"/>
            <w:szCs w:val="24"/>
            <w:lang w:val="en-GB"/>
          </w:rPr>
          <w:t>)</w:t>
        </w:r>
      </w:hyperlink>
      <w:r w:rsidRPr="21AC860F">
        <w:rPr>
          <w:lang w:val="en-GB"/>
        </w:rPr>
        <w:t xml:space="preserve"> or 35% of the standing volume (Table </w:t>
      </w:r>
      <w:r w:rsidRPr="21AC860F" w:rsidR="00CF684C">
        <w:rPr>
          <w:lang w:val="en-GB"/>
        </w:rPr>
        <w:t>3.</w:t>
      </w:r>
      <w:r w:rsidRPr="21AC860F">
        <w:rPr>
          <w:lang w:val="en-GB"/>
        </w:rPr>
        <w:t>2). Trees ha</w:t>
      </w:r>
      <w:r w:rsidRPr="21AC860F" w:rsidR="6DA6F21B">
        <w:rPr>
          <w:lang w:val="en-GB"/>
        </w:rPr>
        <w:t>ve</w:t>
      </w:r>
      <w:r w:rsidRPr="21AC860F">
        <w:rPr>
          <w:lang w:val="en-GB"/>
        </w:rPr>
        <w:t xml:space="preserve"> been selected for felling from trees in thinning priority classes 1 to 5, starting from class 1 until enough trees has been selected to reach the desired extraction rate. Trees too heavy for the </w:t>
      </w:r>
      <w:r w:rsidRPr="21AC860F" w:rsidR="076DD33B">
        <w:rPr>
          <w:lang w:val="en-GB"/>
        </w:rPr>
        <w:t xml:space="preserve">simulated </w:t>
      </w:r>
      <w:r w:rsidRPr="21AC860F">
        <w:rPr>
          <w:lang w:val="en-GB"/>
        </w:rPr>
        <w:t>drone or too small were excluded from selection. In stand 404</w:t>
      </w:r>
      <w:r w:rsidRPr="21AC860F" w:rsidR="0FB3F3CA">
        <w:rPr>
          <w:lang w:val="en-GB"/>
        </w:rPr>
        <w:t>,</w:t>
      </w:r>
      <w:r w:rsidRPr="21AC860F">
        <w:rPr>
          <w:lang w:val="en-GB"/>
        </w:rPr>
        <w:t xml:space="preserve"> it was not feasible to reach a 35% extraction rate due to the large variation in tree sizes in the stand.</w:t>
      </w:r>
    </w:p>
    <w:p w:rsidR="6F8555C4" w:rsidRDefault="6F8555C4" w14:paraId="11776D26" w14:textId="573B65CC"/>
    <w:p w:rsidRPr="00BD2313" w:rsidR="007B716A" w:rsidP="007B716A" w:rsidRDefault="007B716A" w14:paraId="6831D53E" w14:textId="2EA1E0DC">
      <w:r w:rsidRPr="00BD2313">
        <w:t xml:space="preserve">Table </w:t>
      </w:r>
      <w:r w:rsidR="7AFD0699">
        <w:t>3.</w:t>
      </w:r>
      <w:r w:rsidRPr="00BD2313">
        <w:t>1. Site descriptions</w:t>
      </w:r>
    </w:p>
    <w:tbl>
      <w:tblPr>
        <w:tblStyle w:val="TableGrid"/>
        <w:tblW w:w="9497"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1134"/>
        <w:gridCol w:w="709"/>
        <w:gridCol w:w="1276"/>
        <w:gridCol w:w="850"/>
        <w:gridCol w:w="992"/>
        <w:gridCol w:w="709"/>
        <w:gridCol w:w="1275"/>
        <w:gridCol w:w="1134"/>
        <w:gridCol w:w="1418"/>
      </w:tblGrid>
      <w:tr w:rsidRPr="00BD2313" w:rsidR="007B716A" w:rsidTr="00BD2313" w14:paraId="6791745C" w14:textId="77777777">
        <w:tc>
          <w:tcPr>
            <w:tcW w:w="1134" w:type="dxa"/>
            <w:tcBorders>
              <w:top w:val="single" w:color="auto" w:sz="4" w:space="0"/>
              <w:bottom w:val="single" w:color="auto" w:sz="4" w:space="0"/>
            </w:tcBorders>
          </w:tcPr>
          <w:p w:rsidRPr="00BD2313" w:rsidR="007B716A" w:rsidRDefault="007B716A" w14:paraId="5ACE9ADE" w14:textId="77777777">
            <w:r w:rsidRPr="00BD2313">
              <w:t>Stand</w:t>
            </w:r>
          </w:p>
        </w:tc>
        <w:tc>
          <w:tcPr>
            <w:tcW w:w="709" w:type="dxa"/>
            <w:tcBorders>
              <w:top w:val="single" w:color="auto" w:sz="4" w:space="0"/>
              <w:bottom w:val="single" w:color="auto" w:sz="4" w:space="0"/>
            </w:tcBorders>
          </w:tcPr>
          <w:p w:rsidRPr="00BD2313" w:rsidR="007B716A" w:rsidRDefault="007B716A" w14:paraId="431818CE" w14:textId="77777777">
            <w:r w:rsidRPr="00BD2313">
              <w:t>Age</w:t>
            </w:r>
          </w:p>
        </w:tc>
        <w:tc>
          <w:tcPr>
            <w:tcW w:w="1276" w:type="dxa"/>
            <w:tcBorders>
              <w:top w:val="single" w:color="auto" w:sz="4" w:space="0"/>
              <w:bottom w:val="single" w:color="auto" w:sz="4" w:space="0"/>
            </w:tcBorders>
          </w:tcPr>
          <w:p w:rsidRPr="00BD2313" w:rsidR="007B716A" w:rsidRDefault="007B716A" w14:paraId="0E7C6EBB" w14:textId="77777777">
            <w:r w:rsidRPr="00BD2313">
              <w:t>Dominant height (dm)</w:t>
            </w:r>
          </w:p>
        </w:tc>
        <w:tc>
          <w:tcPr>
            <w:tcW w:w="850" w:type="dxa"/>
            <w:tcBorders>
              <w:top w:val="single" w:color="auto" w:sz="4" w:space="0"/>
              <w:bottom w:val="single" w:color="auto" w:sz="4" w:space="0"/>
            </w:tcBorders>
          </w:tcPr>
          <w:p w:rsidRPr="00BD2313" w:rsidR="007B716A" w:rsidRDefault="007B716A" w14:paraId="56B0B1E2" w14:textId="77777777">
            <w:r w:rsidRPr="00BD2313">
              <w:t>Site Index</w:t>
            </w:r>
          </w:p>
        </w:tc>
        <w:tc>
          <w:tcPr>
            <w:tcW w:w="992" w:type="dxa"/>
            <w:tcBorders>
              <w:top w:val="single" w:color="auto" w:sz="4" w:space="0"/>
              <w:bottom w:val="single" w:color="auto" w:sz="4" w:space="0"/>
            </w:tcBorders>
          </w:tcPr>
          <w:p w:rsidRPr="00BD2313" w:rsidR="007B716A" w:rsidRDefault="007B716A" w14:paraId="53A4FC8C" w14:textId="77777777">
            <w:r w:rsidRPr="00BD2313">
              <w:t xml:space="preserve">Dbh </w:t>
            </w:r>
          </w:p>
          <w:p w:rsidRPr="00BD2313" w:rsidR="007B716A" w:rsidRDefault="007B716A" w14:paraId="7B7971B4" w14:textId="77777777">
            <w:r w:rsidRPr="00BD2313">
              <w:t>(cm)</w:t>
            </w:r>
          </w:p>
        </w:tc>
        <w:tc>
          <w:tcPr>
            <w:tcW w:w="709" w:type="dxa"/>
            <w:tcBorders>
              <w:top w:val="single" w:color="auto" w:sz="4" w:space="0"/>
              <w:bottom w:val="single" w:color="auto" w:sz="4" w:space="0"/>
            </w:tcBorders>
          </w:tcPr>
          <w:p w:rsidRPr="00BD2313" w:rsidR="007B716A" w:rsidRDefault="007B716A" w14:paraId="7D0C0757" w14:textId="77777777">
            <w:r w:rsidRPr="00BD2313">
              <w:t>Basal area (m</w:t>
            </w:r>
            <w:r w:rsidRPr="00BD2313">
              <w:rPr>
                <w:vertAlign w:val="superscript"/>
              </w:rPr>
              <w:t>2</w:t>
            </w:r>
            <w:r w:rsidRPr="00BD2313">
              <w:t>)</w:t>
            </w:r>
          </w:p>
        </w:tc>
        <w:tc>
          <w:tcPr>
            <w:tcW w:w="1275" w:type="dxa"/>
            <w:tcBorders>
              <w:top w:val="single" w:color="auto" w:sz="4" w:space="0"/>
              <w:bottom w:val="single" w:color="auto" w:sz="4" w:space="0"/>
            </w:tcBorders>
          </w:tcPr>
          <w:p w:rsidRPr="00BD2313" w:rsidR="007B716A" w:rsidRDefault="007B716A" w14:paraId="518285AC" w14:textId="77777777">
            <w:r w:rsidRPr="00BD2313">
              <w:t>Stems per ha</w:t>
            </w:r>
          </w:p>
        </w:tc>
        <w:tc>
          <w:tcPr>
            <w:tcW w:w="1134" w:type="dxa"/>
            <w:tcBorders>
              <w:top w:val="single" w:color="auto" w:sz="4" w:space="0"/>
              <w:bottom w:val="single" w:color="auto" w:sz="4" w:space="0"/>
            </w:tcBorders>
          </w:tcPr>
          <w:p w:rsidRPr="00BD2313" w:rsidR="007B716A" w:rsidRDefault="007B716A" w14:paraId="174EF513" w14:textId="77777777">
            <w:r w:rsidRPr="00BD2313">
              <w:t>Standing volume (m</w:t>
            </w:r>
            <w:r w:rsidRPr="00BD2313">
              <w:rPr>
                <w:vertAlign w:val="superscript"/>
              </w:rPr>
              <w:t>3</w:t>
            </w:r>
            <w:r w:rsidRPr="00BD2313">
              <w:t>/ha)</w:t>
            </w:r>
          </w:p>
        </w:tc>
        <w:tc>
          <w:tcPr>
            <w:tcW w:w="1418" w:type="dxa"/>
            <w:tcBorders>
              <w:top w:val="single" w:color="auto" w:sz="4" w:space="0"/>
              <w:bottom w:val="single" w:color="auto" w:sz="4" w:space="0"/>
            </w:tcBorders>
          </w:tcPr>
          <w:p w:rsidRPr="00BD2313" w:rsidR="007B716A" w:rsidRDefault="007B716A" w14:paraId="4B1C885C" w14:textId="77777777">
            <w:r w:rsidRPr="00BD2313">
              <w:t>Average tree volume</w:t>
            </w:r>
          </w:p>
          <w:p w:rsidRPr="00BD2313" w:rsidR="007B716A" w:rsidRDefault="007B716A" w14:paraId="20A7FC94" w14:textId="77777777">
            <w:r w:rsidRPr="00BD2313">
              <w:t>(m</w:t>
            </w:r>
            <w:r w:rsidRPr="00BD2313">
              <w:rPr>
                <w:vertAlign w:val="superscript"/>
              </w:rPr>
              <w:t>3</w:t>
            </w:r>
            <w:r w:rsidRPr="00BD2313">
              <w:t>ub)</w:t>
            </w:r>
          </w:p>
        </w:tc>
      </w:tr>
      <w:tr w:rsidRPr="00BD2313" w:rsidR="007B716A" w:rsidTr="00BD2313" w14:paraId="1CD8FADA" w14:textId="77777777">
        <w:tc>
          <w:tcPr>
            <w:tcW w:w="1134" w:type="dxa"/>
            <w:tcBorders>
              <w:top w:val="single" w:color="auto" w:sz="4" w:space="0"/>
            </w:tcBorders>
          </w:tcPr>
          <w:p w:rsidRPr="00BD2313" w:rsidR="007B716A" w:rsidRDefault="007B716A" w14:paraId="5229C8E9" w14:textId="77777777">
            <w:r w:rsidRPr="00BD2313">
              <w:t>202</w:t>
            </w:r>
          </w:p>
        </w:tc>
        <w:tc>
          <w:tcPr>
            <w:tcW w:w="709" w:type="dxa"/>
            <w:tcBorders>
              <w:top w:val="single" w:color="auto" w:sz="4" w:space="0"/>
            </w:tcBorders>
          </w:tcPr>
          <w:p w:rsidRPr="00BD2313" w:rsidR="007B716A" w:rsidRDefault="007B716A" w14:paraId="280D642B" w14:textId="77777777">
            <w:r w:rsidRPr="00BD2313">
              <w:t>37</w:t>
            </w:r>
          </w:p>
        </w:tc>
        <w:tc>
          <w:tcPr>
            <w:tcW w:w="1276" w:type="dxa"/>
            <w:tcBorders>
              <w:top w:val="single" w:color="auto" w:sz="4" w:space="0"/>
            </w:tcBorders>
          </w:tcPr>
          <w:p w:rsidRPr="00BD2313" w:rsidR="007B716A" w:rsidRDefault="007B716A" w14:paraId="24C89113" w14:textId="77777777">
            <w:r w:rsidRPr="00BD2313">
              <w:t>135</w:t>
            </w:r>
          </w:p>
        </w:tc>
        <w:tc>
          <w:tcPr>
            <w:tcW w:w="850" w:type="dxa"/>
            <w:tcBorders>
              <w:top w:val="single" w:color="auto" w:sz="4" w:space="0"/>
            </w:tcBorders>
          </w:tcPr>
          <w:p w:rsidRPr="00BD2313" w:rsidR="007B716A" w:rsidRDefault="007B716A" w14:paraId="3D725C5F" w14:textId="77777777">
            <w:r w:rsidRPr="00BD2313">
              <w:t>T18</w:t>
            </w:r>
          </w:p>
        </w:tc>
        <w:tc>
          <w:tcPr>
            <w:tcW w:w="992" w:type="dxa"/>
            <w:tcBorders>
              <w:top w:val="single" w:color="auto" w:sz="4" w:space="0"/>
            </w:tcBorders>
          </w:tcPr>
          <w:p w:rsidRPr="00BD2313" w:rsidR="007B716A" w:rsidRDefault="007B716A" w14:paraId="674E7383" w14:textId="77777777">
            <w:r w:rsidRPr="00BD2313">
              <w:t>12</w:t>
            </w:r>
          </w:p>
        </w:tc>
        <w:tc>
          <w:tcPr>
            <w:tcW w:w="709" w:type="dxa"/>
            <w:tcBorders>
              <w:top w:val="single" w:color="auto" w:sz="4" w:space="0"/>
            </w:tcBorders>
          </w:tcPr>
          <w:p w:rsidRPr="00BD2313" w:rsidR="007B716A" w:rsidRDefault="007B716A" w14:paraId="47B261F9" w14:textId="1B2D25F5">
            <w:r w:rsidRPr="00BD2313">
              <w:t>21</w:t>
            </w:r>
            <w:r w:rsidR="55D177AE">
              <w:t>.</w:t>
            </w:r>
            <w:r w:rsidRPr="00BD2313">
              <w:t>4</w:t>
            </w:r>
          </w:p>
        </w:tc>
        <w:tc>
          <w:tcPr>
            <w:tcW w:w="1275" w:type="dxa"/>
            <w:tcBorders>
              <w:top w:val="single" w:color="auto" w:sz="4" w:space="0"/>
            </w:tcBorders>
          </w:tcPr>
          <w:p w:rsidRPr="00BD2313" w:rsidR="007B716A" w:rsidRDefault="007B716A" w14:paraId="21657130" w14:textId="77777777">
            <w:r w:rsidRPr="00BD2313">
              <w:t>1780</w:t>
            </w:r>
          </w:p>
        </w:tc>
        <w:tc>
          <w:tcPr>
            <w:tcW w:w="1134" w:type="dxa"/>
            <w:tcBorders>
              <w:top w:val="single" w:color="auto" w:sz="4" w:space="0"/>
            </w:tcBorders>
          </w:tcPr>
          <w:p w:rsidRPr="00BD2313" w:rsidR="007B716A" w:rsidRDefault="007B716A" w14:paraId="4BB40F36" w14:textId="77777777">
            <w:r w:rsidRPr="00BD2313">
              <w:t>126</w:t>
            </w:r>
          </w:p>
        </w:tc>
        <w:tc>
          <w:tcPr>
            <w:tcW w:w="1418" w:type="dxa"/>
            <w:tcBorders>
              <w:top w:val="single" w:color="auto" w:sz="4" w:space="0"/>
            </w:tcBorders>
          </w:tcPr>
          <w:p w:rsidRPr="00BD2313" w:rsidR="007B716A" w:rsidRDefault="007B716A" w14:paraId="55B85D1D" w14:textId="26A9A508">
            <w:r>
              <w:t>0</w:t>
            </w:r>
            <w:r w:rsidR="7B58AEFC">
              <w:t>.</w:t>
            </w:r>
            <w:r>
              <w:t>060</w:t>
            </w:r>
          </w:p>
        </w:tc>
      </w:tr>
      <w:tr w:rsidRPr="00BD2313" w:rsidR="007B716A" w:rsidTr="00BD2313" w14:paraId="76D7162B" w14:textId="77777777">
        <w:tc>
          <w:tcPr>
            <w:tcW w:w="1134" w:type="dxa"/>
          </w:tcPr>
          <w:p w:rsidRPr="00BD2313" w:rsidR="007B716A" w:rsidRDefault="007B716A" w14:paraId="4B1C4474" w14:textId="77777777">
            <w:r w:rsidRPr="00BD2313">
              <w:t>208</w:t>
            </w:r>
          </w:p>
        </w:tc>
        <w:tc>
          <w:tcPr>
            <w:tcW w:w="709" w:type="dxa"/>
          </w:tcPr>
          <w:p w:rsidRPr="00BD2313" w:rsidR="007B716A" w:rsidRDefault="007B716A" w14:paraId="167AE604" w14:textId="77777777">
            <w:r w:rsidRPr="00BD2313">
              <w:t>38</w:t>
            </w:r>
          </w:p>
        </w:tc>
        <w:tc>
          <w:tcPr>
            <w:tcW w:w="1276" w:type="dxa"/>
          </w:tcPr>
          <w:p w:rsidRPr="00BD2313" w:rsidR="007B716A" w:rsidRDefault="007B716A" w14:paraId="03D6F30F" w14:textId="77777777">
            <w:r w:rsidRPr="00BD2313">
              <w:t>160</w:t>
            </w:r>
          </w:p>
        </w:tc>
        <w:tc>
          <w:tcPr>
            <w:tcW w:w="850" w:type="dxa"/>
          </w:tcPr>
          <w:p w:rsidRPr="00BD2313" w:rsidR="007B716A" w:rsidRDefault="007B716A" w14:paraId="6837447D" w14:textId="77777777">
            <w:r w:rsidRPr="00BD2313">
              <w:t>T22</w:t>
            </w:r>
          </w:p>
        </w:tc>
        <w:tc>
          <w:tcPr>
            <w:tcW w:w="992" w:type="dxa"/>
          </w:tcPr>
          <w:p w:rsidRPr="00BD2313" w:rsidR="007B716A" w:rsidRDefault="007B716A" w14:paraId="2B4B5889" w14:textId="77777777">
            <w:r w:rsidRPr="00BD2313">
              <w:t>14</w:t>
            </w:r>
          </w:p>
        </w:tc>
        <w:tc>
          <w:tcPr>
            <w:tcW w:w="709" w:type="dxa"/>
          </w:tcPr>
          <w:p w:rsidRPr="00BD2313" w:rsidR="007B716A" w:rsidRDefault="007B716A" w14:paraId="0490538B" w14:textId="1019B25E">
            <w:r w:rsidRPr="00BD2313">
              <w:t>25</w:t>
            </w:r>
            <w:r w:rsidR="474C1AE8">
              <w:t>.</w:t>
            </w:r>
            <w:r w:rsidRPr="00BD2313">
              <w:t>0</w:t>
            </w:r>
          </w:p>
        </w:tc>
        <w:tc>
          <w:tcPr>
            <w:tcW w:w="1275" w:type="dxa"/>
          </w:tcPr>
          <w:p w:rsidRPr="00BD2313" w:rsidR="007B716A" w:rsidRDefault="007B716A" w14:paraId="2FE1B1D2" w14:textId="77777777">
            <w:r w:rsidRPr="00BD2313">
              <w:t>1480</w:t>
            </w:r>
          </w:p>
        </w:tc>
        <w:tc>
          <w:tcPr>
            <w:tcW w:w="1134" w:type="dxa"/>
          </w:tcPr>
          <w:p w:rsidRPr="00BD2313" w:rsidR="007B716A" w:rsidRDefault="007B716A" w14:paraId="006F9338" w14:textId="77777777">
            <w:r w:rsidRPr="00BD2313">
              <w:t>164</w:t>
            </w:r>
          </w:p>
        </w:tc>
        <w:tc>
          <w:tcPr>
            <w:tcW w:w="1418" w:type="dxa"/>
          </w:tcPr>
          <w:p w:rsidRPr="00BD2313" w:rsidR="007B716A" w:rsidRDefault="007B716A" w14:paraId="536F7B39" w14:textId="1F4A10F5">
            <w:r>
              <w:t>0</w:t>
            </w:r>
            <w:r w:rsidR="59822E8C">
              <w:t>.</w:t>
            </w:r>
            <w:r>
              <w:t>094</w:t>
            </w:r>
          </w:p>
        </w:tc>
      </w:tr>
      <w:tr w:rsidRPr="00BD2313" w:rsidR="007B716A" w:rsidTr="00BD2313" w14:paraId="6CA45ECE" w14:textId="77777777">
        <w:trPr>
          <w:trHeight w:val="420"/>
        </w:trPr>
        <w:tc>
          <w:tcPr>
            <w:tcW w:w="1134" w:type="dxa"/>
            <w:tcBorders>
              <w:bottom w:val="single" w:color="auto" w:sz="4" w:space="0"/>
            </w:tcBorders>
          </w:tcPr>
          <w:p w:rsidRPr="00BD2313" w:rsidR="007B716A" w:rsidRDefault="007B716A" w14:paraId="347A5A78" w14:textId="77777777">
            <w:r w:rsidRPr="00BD2313">
              <w:t>404</w:t>
            </w:r>
          </w:p>
        </w:tc>
        <w:tc>
          <w:tcPr>
            <w:tcW w:w="709" w:type="dxa"/>
            <w:tcBorders>
              <w:bottom w:val="single" w:color="auto" w:sz="4" w:space="0"/>
            </w:tcBorders>
          </w:tcPr>
          <w:p w:rsidRPr="00BD2313" w:rsidR="007B716A" w:rsidRDefault="007B716A" w14:paraId="54ED8855" w14:textId="77777777">
            <w:r w:rsidRPr="00BD2313">
              <w:t>40</w:t>
            </w:r>
          </w:p>
        </w:tc>
        <w:tc>
          <w:tcPr>
            <w:tcW w:w="1276" w:type="dxa"/>
            <w:tcBorders>
              <w:bottom w:val="single" w:color="auto" w:sz="4" w:space="0"/>
            </w:tcBorders>
          </w:tcPr>
          <w:p w:rsidRPr="00BD2313" w:rsidR="007B716A" w:rsidRDefault="007B716A" w14:paraId="3793FD72" w14:textId="77777777">
            <w:r w:rsidRPr="00BD2313">
              <w:t>200</w:t>
            </w:r>
          </w:p>
        </w:tc>
        <w:tc>
          <w:tcPr>
            <w:tcW w:w="850" w:type="dxa"/>
            <w:tcBorders>
              <w:bottom w:val="single" w:color="auto" w:sz="4" w:space="0"/>
            </w:tcBorders>
          </w:tcPr>
          <w:p w:rsidRPr="00BD2313" w:rsidR="007B716A" w:rsidRDefault="007B716A" w14:paraId="436ECCB7" w14:textId="77777777">
            <w:r w:rsidRPr="00BD2313">
              <w:t>G26</w:t>
            </w:r>
          </w:p>
        </w:tc>
        <w:tc>
          <w:tcPr>
            <w:tcW w:w="992" w:type="dxa"/>
            <w:tcBorders>
              <w:bottom w:val="single" w:color="auto" w:sz="4" w:space="0"/>
            </w:tcBorders>
          </w:tcPr>
          <w:p w:rsidRPr="00BD2313" w:rsidR="007B716A" w:rsidRDefault="007B716A" w14:paraId="0CB05B34" w14:textId="77777777">
            <w:r w:rsidRPr="00BD2313">
              <w:t>14</w:t>
            </w:r>
          </w:p>
        </w:tc>
        <w:tc>
          <w:tcPr>
            <w:tcW w:w="709" w:type="dxa"/>
            <w:tcBorders>
              <w:bottom w:val="single" w:color="auto" w:sz="4" w:space="0"/>
            </w:tcBorders>
          </w:tcPr>
          <w:p w:rsidRPr="00BD2313" w:rsidR="007B716A" w:rsidRDefault="007B716A" w14:paraId="64A7A1BF" w14:textId="1A2314F4">
            <w:r w:rsidRPr="00BD2313">
              <w:t>27</w:t>
            </w:r>
            <w:r w:rsidR="3217F450">
              <w:t>.</w:t>
            </w:r>
            <w:r w:rsidRPr="00BD2313">
              <w:t>6</w:t>
            </w:r>
          </w:p>
        </w:tc>
        <w:tc>
          <w:tcPr>
            <w:tcW w:w="1275" w:type="dxa"/>
            <w:tcBorders>
              <w:bottom w:val="single" w:color="auto" w:sz="4" w:space="0"/>
            </w:tcBorders>
          </w:tcPr>
          <w:p w:rsidRPr="00BD2313" w:rsidR="007B716A" w:rsidRDefault="007B716A" w14:paraId="0DF4FDA6" w14:textId="77777777">
            <w:r w:rsidRPr="00BD2313">
              <w:t>1500</w:t>
            </w:r>
          </w:p>
        </w:tc>
        <w:tc>
          <w:tcPr>
            <w:tcW w:w="1134" w:type="dxa"/>
            <w:tcBorders>
              <w:bottom w:val="single" w:color="auto" w:sz="4" w:space="0"/>
            </w:tcBorders>
          </w:tcPr>
          <w:p w:rsidRPr="00BD2313" w:rsidR="007B716A" w:rsidRDefault="007B716A" w14:paraId="0AB373F1" w14:textId="77777777">
            <w:r w:rsidRPr="00BD2313">
              <w:t>231</w:t>
            </w:r>
          </w:p>
        </w:tc>
        <w:tc>
          <w:tcPr>
            <w:tcW w:w="1418" w:type="dxa"/>
            <w:tcBorders>
              <w:bottom w:val="single" w:color="auto" w:sz="4" w:space="0"/>
            </w:tcBorders>
          </w:tcPr>
          <w:p w:rsidRPr="00BD2313" w:rsidR="007B716A" w:rsidRDefault="007B716A" w14:paraId="2173A597" w14:textId="12490704">
            <w:r>
              <w:t>0</w:t>
            </w:r>
            <w:r w:rsidR="1925195D">
              <w:t>.</w:t>
            </w:r>
            <w:r>
              <w:t>131</w:t>
            </w:r>
          </w:p>
        </w:tc>
      </w:tr>
    </w:tbl>
    <w:p w:rsidR="4450C85A" w:rsidP="4450C85A" w:rsidRDefault="4450C85A" w14:paraId="77FB7E2A" w14:textId="3326CC89">
      <w:pPr>
        <w:spacing w:before="240"/>
      </w:pPr>
    </w:p>
    <w:p w:rsidRPr="00BD2313" w:rsidR="007B716A" w:rsidP="007B716A" w:rsidRDefault="007B716A" w14:paraId="42EE6096" w14:textId="6940C561">
      <w:pPr>
        <w:spacing w:before="240"/>
      </w:pPr>
      <w:r w:rsidRPr="00BD2313">
        <w:t xml:space="preserve">Table </w:t>
      </w:r>
      <w:r w:rsidR="15623415">
        <w:t>3.</w:t>
      </w:r>
      <w:r w:rsidRPr="00BD2313">
        <w:t xml:space="preserve">2. </w:t>
      </w:r>
      <w:r w:rsidRPr="00BD2313" w:rsidR="006E4982">
        <w:t xml:space="preserve">Extraction </w:t>
      </w:r>
      <w:r w:rsidRPr="00BD2313">
        <w:t>rates</w:t>
      </w:r>
      <w:r w:rsidRPr="00BD2313" w:rsidR="006E4982">
        <w:t xml:space="preserve"> and extracted volumes in the scenarios with extraction </w:t>
      </w:r>
      <w:r w:rsidR="00BD2313">
        <w:t>a</w:t>
      </w:r>
      <w:r w:rsidRPr="00BD2313" w:rsidR="006E4982">
        <w:t>ccording to gallringsmall and of 35% of volume</w:t>
      </w:r>
    </w:p>
    <w:tbl>
      <w:tblPr>
        <w:tblStyle w:val="TableGrid"/>
        <w:tblW w:w="9214"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851"/>
        <w:gridCol w:w="1312"/>
        <w:gridCol w:w="1239"/>
        <w:gridCol w:w="3402"/>
        <w:gridCol w:w="2410"/>
      </w:tblGrid>
      <w:tr w:rsidRPr="00BD2313" w:rsidR="007B716A" w:rsidTr="40E69D11" w14:paraId="5C0552D2" w14:textId="77777777">
        <w:tc>
          <w:tcPr>
            <w:tcW w:w="851" w:type="dxa"/>
            <w:tcBorders>
              <w:top w:val="single" w:color="auto" w:sz="4" w:space="0"/>
              <w:bottom w:val="single" w:color="auto" w:sz="4" w:space="0"/>
            </w:tcBorders>
          </w:tcPr>
          <w:p w:rsidRPr="00BD2313" w:rsidR="007B716A" w:rsidRDefault="007B716A" w14:paraId="4DFC4304" w14:textId="77777777">
            <w:r w:rsidRPr="00BD2313">
              <w:t>Stand</w:t>
            </w:r>
          </w:p>
        </w:tc>
        <w:tc>
          <w:tcPr>
            <w:tcW w:w="1312" w:type="dxa"/>
            <w:tcBorders>
              <w:top w:val="single" w:color="auto" w:sz="4" w:space="0"/>
              <w:bottom w:val="single" w:color="auto" w:sz="4" w:space="0"/>
            </w:tcBorders>
          </w:tcPr>
          <w:p w:rsidRPr="00BD2313" w:rsidR="007B716A" w:rsidRDefault="007B716A" w14:paraId="61A3D933" w14:textId="77777777">
            <w:r w:rsidRPr="00BD2313">
              <w:t>Extraction rate (% basal area)</w:t>
            </w:r>
          </w:p>
        </w:tc>
        <w:tc>
          <w:tcPr>
            <w:tcW w:w="1239" w:type="dxa"/>
            <w:tcBorders>
              <w:top w:val="single" w:color="auto" w:sz="4" w:space="0"/>
              <w:bottom w:val="single" w:color="auto" w:sz="4" w:space="0"/>
            </w:tcBorders>
          </w:tcPr>
          <w:p w:rsidRPr="00BD2313" w:rsidR="007B716A" w:rsidRDefault="007B716A" w14:paraId="65D0772E" w14:textId="77777777">
            <w:r w:rsidRPr="00BD2313">
              <w:t>Extracted volume (m</w:t>
            </w:r>
            <w:r w:rsidRPr="00BD2313">
              <w:rPr>
                <w:vertAlign w:val="superscript"/>
              </w:rPr>
              <w:t>3</w:t>
            </w:r>
            <w:r w:rsidRPr="00BD2313">
              <w:t>ub/ha)</w:t>
            </w:r>
          </w:p>
        </w:tc>
        <w:tc>
          <w:tcPr>
            <w:tcW w:w="3402" w:type="dxa"/>
            <w:tcBorders>
              <w:top w:val="single" w:color="auto" w:sz="4" w:space="0"/>
              <w:bottom w:val="single" w:color="auto" w:sz="4" w:space="0"/>
            </w:tcBorders>
          </w:tcPr>
          <w:p w:rsidRPr="00BD2313" w:rsidR="007B716A" w:rsidRDefault="007B716A" w14:paraId="09791102" w14:textId="77777777">
            <w:r w:rsidRPr="00BD2313">
              <w:t>Notes</w:t>
            </w:r>
          </w:p>
        </w:tc>
        <w:tc>
          <w:tcPr>
            <w:tcW w:w="2410" w:type="dxa"/>
            <w:tcBorders>
              <w:top w:val="single" w:color="auto" w:sz="4" w:space="0"/>
              <w:bottom w:val="single" w:color="auto" w:sz="4" w:space="0"/>
            </w:tcBorders>
          </w:tcPr>
          <w:p w:rsidRPr="00BD2313" w:rsidR="007B716A" w:rsidRDefault="007B716A" w14:paraId="048E1F6B" w14:textId="77777777">
            <w:r w:rsidRPr="00BD2313">
              <w:t>35% extraction rate</w:t>
            </w:r>
          </w:p>
          <w:p w:rsidRPr="00BD2313" w:rsidR="007B716A" w:rsidRDefault="006E4982" w14:paraId="5B580D5B" w14:textId="4D39208A">
            <w:r w:rsidRPr="00BD2313">
              <w:t xml:space="preserve">Extracted volume </w:t>
            </w:r>
            <w:r w:rsidRPr="00BD2313" w:rsidR="007B716A">
              <w:t>(m</w:t>
            </w:r>
            <w:r w:rsidRPr="00BD2313" w:rsidR="007B716A">
              <w:rPr>
                <w:vertAlign w:val="superscript"/>
              </w:rPr>
              <w:t>3</w:t>
            </w:r>
            <w:r w:rsidRPr="00BD2313" w:rsidR="007B716A">
              <w:t>ub/ha)</w:t>
            </w:r>
          </w:p>
        </w:tc>
      </w:tr>
      <w:tr w:rsidRPr="00BD2313" w:rsidR="007B716A" w:rsidTr="40E69D11" w14:paraId="41E7E754" w14:textId="77777777">
        <w:tc>
          <w:tcPr>
            <w:tcW w:w="851" w:type="dxa"/>
            <w:tcBorders>
              <w:top w:val="single" w:color="auto" w:sz="4" w:space="0"/>
            </w:tcBorders>
          </w:tcPr>
          <w:p w:rsidRPr="00BD2313" w:rsidR="007B716A" w:rsidRDefault="007B716A" w14:paraId="5347184E" w14:textId="77777777">
            <w:r w:rsidRPr="00BD2313">
              <w:t>202</w:t>
            </w:r>
          </w:p>
        </w:tc>
        <w:tc>
          <w:tcPr>
            <w:tcW w:w="1312" w:type="dxa"/>
            <w:tcBorders>
              <w:top w:val="single" w:color="auto" w:sz="4" w:space="0"/>
            </w:tcBorders>
          </w:tcPr>
          <w:p w:rsidRPr="00BD2313" w:rsidR="007B716A" w:rsidRDefault="007B716A" w14:paraId="697C5641" w14:textId="77777777">
            <w:r w:rsidRPr="00BD2313">
              <w:t>27</w:t>
            </w:r>
          </w:p>
        </w:tc>
        <w:tc>
          <w:tcPr>
            <w:tcW w:w="1239" w:type="dxa"/>
            <w:tcBorders>
              <w:top w:val="single" w:color="auto" w:sz="4" w:space="0"/>
            </w:tcBorders>
          </w:tcPr>
          <w:p w:rsidRPr="00BD2313" w:rsidR="007B716A" w:rsidRDefault="007B716A" w14:paraId="6205E75C" w14:textId="77777777">
            <w:r w:rsidRPr="00BD2313">
              <w:t>28</w:t>
            </w:r>
          </w:p>
        </w:tc>
        <w:tc>
          <w:tcPr>
            <w:tcW w:w="3402" w:type="dxa"/>
            <w:tcBorders>
              <w:top w:val="single" w:color="auto" w:sz="4" w:space="0"/>
            </w:tcBorders>
          </w:tcPr>
          <w:p w:rsidRPr="00BD2313" w:rsidR="007B716A" w:rsidRDefault="007B716A" w14:paraId="178995E8" w14:textId="77777777">
            <w:r w:rsidRPr="00BD2313">
              <w:t>Average according to standard</w:t>
            </w:r>
          </w:p>
        </w:tc>
        <w:tc>
          <w:tcPr>
            <w:tcW w:w="2410" w:type="dxa"/>
            <w:tcBorders>
              <w:top w:val="single" w:color="auto" w:sz="4" w:space="0"/>
            </w:tcBorders>
          </w:tcPr>
          <w:p w:rsidRPr="00BD2313" w:rsidR="007B716A" w:rsidRDefault="007B716A" w14:paraId="1448A4D3" w14:textId="77777777">
            <w:r w:rsidRPr="00BD2313">
              <w:t>37</w:t>
            </w:r>
          </w:p>
        </w:tc>
      </w:tr>
      <w:tr w:rsidRPr="00BD2313" w:rsidR="007B716A" w:rsidTr="40E69D11" w14:paraId="1630A425" w14:textId="77777777">
        <w:tc>
          <w:tcPr>
            <w:tcW w:w="851" w:type="dxa"/>
          </w:tcPr>
          <w:p w:rsidRPr="00BD2313" w:rsidR="007B716A" w:rsidRDefault="007B716A" w14:paraId="78A24F96" w14:textId="77777777">
            <w:r w:rsidRPr="00BD2313">
              <w:t>208</w:t>
            </w:r>
          </w:p>
        </w:tc>
        <w:tc>
          <w:tcPr>
            <w:tcW w:w="1312" w:type="dxa"/>
          </w:tcPr>
          <w:p w:rsidRPr="00BD2313" w:rsidR="007B716A" w:rsidRDefault="007B716A" w14:paraId="05D4380A" w14:textId="77777777">
            <w:r w:rsidRPr="00BD2313">
              <w:t>33</w:t>
            </w:r>
          </w:p>
        </w:tc>
        <w:tc>
          <w:tcPr>
            <w:tcW w:w="1239" w:type="dxa"/>
          </w:tcPr>
          <w:p w:rsidRPr="00BD2313" w:rsidR="007B716A" w:rsidRDefault="007B716A" w14:paraId="39768591" w14:textId="77777777">
            <w:r w:rsidRPr="00BD2313">
              <w:t>45</w:t>
            </w:r>
          </w:p>
        </w:tc>
        <w:tc>
          <w:tcPr>
            <w:tcW w:w="3402" w:type="dxa"/>
          </w:tcPr>
          <w:p w:rsidRPr="00BD2313" w:rsidR="007B716A" w:rsidRDefault="007B716A" w14:paraId="12EECC6B" w14:textId="77777777">
            <w:r w:rsidRPr="00BD2313">
              <w:t>Average according to standard</w:t>
            </w:r>
          </w:p>
        </w:tc>
        <w:tc>
          <w:tcPr>
            <w:tcW w:w="2410" w:type="dxa"/>
          </w:tcPr>
          <w:p w:rsidRPr="00BD2313" w:rsidR="007B716A" w:rsidRDefault="007B716A" w14:paraId="6E24D5F2" w14:textId="77777777">
            <w:r w:rsidRPr="00BD2313">
              <w:t>49</w:t>
            </w:r>
          </w:p>
        </w:tc>
      </w:tr>
      <w:tr w:rsidRPr="00BD2313" w:rsidR="007B716A" w:rsidTr="40E69D11" w14:paraId="5E104BFB" w14:textId="77777777">
        <w:tc>
          <w:tcPr>
            <w:tcW w:w="851" w:type="dxa"/>
            <w:tcBorders>
              <w:bottom w:val="single" w:color="auto" w:sz="4" w:space="0"/>
            </w:tcBorders>
          </w:tcPr>
          <w:p w:rsidRPr="00BD2313" w:rsidR="007B716A" w:rsidRDefault="007B716A" w14:paraId="6315E366" w14:textId="77777777">
            <w:r w:rsidRPr="00BD2313">
              <w:t>404</w:t>
            </w:r>
          </w:p>
        </w:tc>
        <w:tc>
          <w:tcPr>
            <w:tcW w:w="1312" w:type="dxa"/>
            <w:tcBorders>
              <w:bottom w:val="single" w:color="auto" w:sz="4" w:space="0"/>
            </w:tcBorders>
          </w:tcPr>
          <w:p w:rsidRPr="00BD2313" w:rsidR="007B716A" w:rsidRDefault="007B716A" w14:paraId="59C1B697" w14:textId="77777777">
            <w:r w:rsidRPr="00BD2313">
              <w:t>14</w:t>
            </w:r>
          </w:p>
        </w:tc>
        <w:tc>
          <w:tcPr>
            <w:tcW w:w="1239" w:type="dxa"/>
            <w:tcBorders>
              <w:bottom w:val="single" w:color="auto" w:sz="4" w:space="0"/>
            </w:tcBorders>
          </w:tcPr>
          <w:p w:rsidRPr="00BD2313" w:rsidR="007B716A" w:rsidRDefault="007B716A" w14:paraId="7786A654" w14:textId="77777777">
            <w:r w:rsidRPr="00BD2313">
              <w:t>28</w:t>
            </w:r>
          </w:p>
        </w:tc>
        <w:tc>
          <w:tcPr>
            <w:tcW w:w="3402" w:type="dxa"/>
            <w:tcBorders>
              <w:bottom w:val="single" w:color="auto" w:sz="4" w:space="0"/>
            </w:tcBorders>
          </w:tcPr>
          <w:p w:rsidRPr="00BD2313" w:rsidR="007B716A" w:rsidRDefault="007B716A" w14:paraId="03A7DECD" w14:textId="77777777">
            <w:r w:rsidRPr="00BD2313">
              <w:t>Low extraxtion to lower field in the standard. Thinning could have been postphoned</w:t>
            </w:r>
          </w:p>
        </w:tc>
        <w:tc>
          <w:tcPr>
            <w:tcW w:w="2410" w:type="dxa"/>
            <w:tcBorders>
              <w:bottom w:val="single" w:color="auto" w:sz="4" w:space="0"/>
            </w:tcBorders>
          </w:tcPr>
          <w:p w:rsidRPr="00BD2313" w:rsidR="007B716A" w:rsidRDefault="007B716A" w14:paraId="5A1B22BB" w14:textId="77777777">
            <w:r w:rsidRPr="00BD2313">
              <w:t>69 (Not possible with the drone due to the set restrictions)</w:t>
            </w:r>
          </w:p>
        </w:tc>
      </w:tr>
    </w:tbl>
    <w:p w:rsidRPr="004A5B79" w:rsidR="007B716A" w:rsidP="007B716A" w:rsidRDefault="007B716A" w14:paraId="50C99AC4" w14:textId="77777777">
      <w:pPr>
        <w:pStyle w:val="Heading2"/>
        <w:rPr>
          <w:lang w:val="en-GB"/>
        </w:rPr>
      </w:pPr>
      <w:bookmarkStart w:name="_Toc161814650" w:id="321"/>
      <w:r w:rsidRPr="004A5B79">
        <w:rPr>
          <w:lang w:val="en-GB"/>
        </w:rPr>
        <w:t>Result</w:t>
      </w:r>
      <w:r>
        <w:rPr>
          <w:lang w:val="en-GB"/>
        </w:rPr>
        <w:t>s</w:t>
      </w:r>
      <w:bookmarkEnd w:id="321"/>
    </w:p>
    <w:p w:rsidR="007B716A" w:rsidP="007B716A" w:rsidRDefault="007B716A" w14:paraId="61432DBD" w14:textId="4BEE5B8D">
      <w:pPr>
        <w:rPr>
          <w:lang w:val="en-GB"/>
        </w:rPr>
      </w:pPr>
      <w:r w:rsidRPr="0A647477" w:rsidR="007B716A">
        <w:rPr>
          <w:lang w:val="en-GB"/>
        </w:rPr>
        <w:t xml:space="preserve">In the scenario with 35% extraction rate, a fast drone with a rapid positioning the aerial drone reached a potential gross earning of 940 SEK per effective work hour in stand 208 (Figure </w:t>
      </w:r>
      <w:r w:rsidRPr="0A647477" w:rsidR="00CF684C">
        <w:rPr>
          <w:lang w:val="en-GB"/>
        </w:rPr>
        <w:t>3.</w:t>
      </w:r>
      <w:r w:rsidRPr="0A647477" w:rsidR="3F1A0EEA">
        <w:rPr>
          <w:lang w:val="en-GB"/>
        </w:rPr>
        <w:t>2</w:t>
      </w:r>
      <w:r w:rsidRPr="0A647477" w:rsidR="007B716A">
        <w:rPr>
          <w:lang w:val="en-GB"/>
        </w:rPr>
        <w:t xml:space="preserve">). When the extraction rate is according to the standard instructions this is reduced somewhat, as the average tree volume is lower than in the 35% extraction rate case. In the combination of </w:t>
      </w:r>
      <w:bookmarkStart w:name="_Hlk148711332" w:id="322"/>
      <w:r w:rsidRPr="0A647477" w:rsidR="007B716A">
        <w:rPr>
          <w:lang w:val="en-GB"/>
        </w:rPr>
        <w:t>normal speed and normal positioning time</w:t>
      </w:r>
      <w:bookmarkEnd w:id="322"/>
      <w:r w:rsidRPr="0A647477" w:rsidR="007B716A">
        <w:rPr>
          <w:lang w:val="en-GB"/>
        </w:rPr>
        <w:t xml:space="preserve">, the gross earnings are reduced to between 400 and 500 SEK per effective hour. </w:t>
      </w:r>
      <w:r w:rsidRPr="0A647477" w:rsidR="00495872">
        <w:rPr>
          <w:lang w:val="en-GB"/>
        </w:rPr>
        <w:t>However</w:t>
      </w:r>
      <w:r w:rsidRPr="0A647477" w:rsidR="0002690C">
        <w:rPr>
          <w:lang w:val="en-GB"/>
        </w:rPr>
        <w:t>,</w:t>
      </w:r>
      <w:r w:rsidRPr="0A647477" w:rsidR="00495872">
        <w:rPr>
          <w:lang w:val="en-GB"/>
        </w:rPr>
        <w:t xml:space="preserve"> the drone is sensitive to transport distance from stump to landing (</w:t>
      </w:r>
      <w:r w:rsidRPr="0A647477" w:rsidR="00CF684C">
        <w:rPr>
          <w:lang w:val="en-GB"/>
        </w:rPr>
        <w:t>F</w:t>
      </w:r>
      <w:r w:rsidRPr="0A647477" w:rsidR="00495872">
        <w:rPr>
          <w:lang w:val="en-GB"/>
        </w:rPr>
        <w:t xml:space="preserve">igure </w:t>
      </w:r>
      <w:r w:rsidRPr="0A647477" w:rsidR="00CF684C">
        <w:rPr>
          <w:lang w:val="en-GB"/>
        </w:rPr>
        <w:t>3.</w:t>
      </w:r>
      <w:r w:rsidRPr="0A647477" w:rsidR="1D89092E">
        <w:rPr>
          <w:lang w:val="en-GB"/>
        </w:rPr>
        <w:t>3</w:t>
      </w:r>
      <w:r w:rsidRPr="0A647477" w:rsidR="00495872">
        <w:rPr>
          <w:lang w:val="en-GB"/>
        </w:rPr>
        <w:t>), and with increasing distance the potential gross earnings are reduced.</w:t>
      </w:r>
      <w:r w:rsidRPr="0A647477" w:rsidR="794BCFC9">
        <w:rPr>
          <w:lang w:val="en-GB"/>
        </w:rPr>
        <w:t xml:space="preserve"> </w:t>
      </w:r>
      <w:r w:rsidRPr="0A647477" w:rsidR="00495872">
        <w:rPr>
          <w:lang w:val="en-GB"/>
        </w:rPr>
        <w:t>For the normal speed scenarios the predicted gross income before cost would be reduced by 20-25% by an additional 100 m in transport distance, i.e. a</w:t>
      </w:r>
      <w:r w:rsidRPr="0A647477" w:rsidR="017C0BF0">
        <w:rPr>
          <w:lang w:val="en-GB"/>
        </w:rPr>
        <w:t>n</w:t>
      </w:r>
      <w:r w:rsidRPr="0A647477" w:rsidR="00495872">
        <w:rPr>
          <w:lang w:val="en-GB"/>
        </w:rPr>
        <w:t xml:space="preserve"> increase from 186 m to 286 m. In the scenarios with the fast drone an additional transport distance of 100 m would reduce predicted gross income by </w:t>
      </w:r>
      <w:r w:rsidRPr="0A647477" w:rsidR="00495872">
        <w:rPr>
          <w:lang w:val="en-GB"/>
        </w:rPr>
        <w:t>17-23 %.</w:t>
      </w:r>
      <w:r w:rsidRPr="0A647477" w:rsidR="000E6110">
        <w:rPr>
          <w:lang w:val="en-GB"/>
        </w:rPr>
        <w:t xml:space="preserve"> Figure </w:t>
      </w:r>
      <w:r w:rsidRPr="0A647477" w:rsidR="00CF684C">
        <w:rPr>
          <w:lang w:val="en-GB"/>
        </w:rPr>
        <w:t>3.</w:t>
      </w:r>
      <w:r w:rsidRPr="0A647477" w:rsidR="3CFAEF10">
        <w:rPr>
          <w:lang w:val="en-GB"/>
        </w:rPr>
        <w:t>3</w:t>
      </w:r>
      <w:r w:rsidRPr="0A647477" w:rsidR="000E6110">
        <w:rPr>
          <w:lang w:val="en-GB"/>
        </w:rPr>
        <w:t xml:space="preserve"> also show large positive effects on time consumption of flying the drone with optimum load weights</w:t>
      </w:r>
      <w:r w:rsidRPr="0A647477" w:rsidR="26DDBDF2">
        <w:rPr>
          <w:lang w:val="en-GB"/>
        </w:rPr>
        <w:t xml:space="preserve">, </w:t>
      </w:r>
      <w:r w:rsidRPr="0A647477" w:rsidR="000E6110">
        <w:rPr>
          <w:lang w:val="en-GB"/>
        </w:rPr>
        <w:t>110- 140 kg</w:t>
      </w:r>
      <w:r w:rsidRPr="0A647477" w:rsidR="606773C1">
        <w:rPr>
          <w:lang w:val="en-GB"/>
        </w:rPr>
        <w:t xml:space="preserve"> in the case of the simulated drone</w:t>
      </w:r>
      <w:r w:rsidRPr="0A647477" w:rsidR="000E6110">
        <w:rPr>
          <w:lang w:val="en-GB"/>
        </w:rPr>
        <w:t>.</w:t>
      </w:r>
      <w:r w:rsidRPr="0A647477" w:rsidR="32A6231C">
        <w:rPr>
          <w:lang w:val="en-GB"/>
        </w:rPr>
        <w:t xml:space="preserve"> This is in line with previous experiences of helicopter logging (</w:t>
      </w:r>
      <w:r w:rsidRPr="0A647477" w:rsidR="22B3F80D">
        <w:rPr>
          <w:lang w:val="en-GB"/>
        </w:rPr>
        <w:t>Dykstra et al 1978).</w:t>
      </w:r>
    </w:p>
    <w:p w:rsidR="000E6110" w:rsidP="007B716A" w:rsidRDefault="000E6110" w14:paraId="23ABB016" w14:textId="77777777">
      <w:pPr>
        <w:rPr>
          <w:lang w:val="en-GB"/>
        </w:rPr>
      </w:pPr>
    </w:p>
    <w:p w:rsidRPr="004A5B79" w:rsidR="00495872" w:rsidP="00495872" w:rsidRDefault="00495872" w14:paraId="53691D2D" w14:textId="77777777">
      <w:pPr>
        <w:rPr>
          <w:lang w:val="en-GB"/>
        </w:rPr>
      </w:pPr>
      <w:r>
        <w:rPr>
          <w:noProof/>
        </w:rPr>
        <w:drawing>
          <wp:inline distT="0" distB="0" distL="0" distR="0" wp14:anchorId="1169CAB2" wp14:editId="28091424">
            <wp:extent cx="4572636" cy="2712720"/>
            <wp:effectExtent l="0" t="0" r="0" b="0"/>
            <wp:docPr id="1910107909" name="Picture 1910107909" descr="A graph of a graph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910107909"/>
                    <pic:cNvPicPr/>
                  </pic:nvPicPr>
                  <pic:blipFill>
                    <a:blip r:embed="rId15">
                      <a:extLst>
                        <a:ext uri="{28A0092B-C50C-407E-A947-70E740481C1C}">
                          <a14:useLocalDpi xmlns:a14="http://schemas.microsoft.com/office/drawing/2010/main" val="0"/>
                        </a:ext>
                      </a:extLst>
                    </a:blip>
                    <a:stretch>
                      <a:fillRect/>
                    </a:stretch>
                  </pic:blipFill>
                  <pic:spPr>
                    <a:xfrm>
                      <a:off x="0" y="0"/>
                      <a:ext cx="4572636" cy="2712720"/>
                    </a:xfrm>
                    <a:prstGeom prst="rect">
                      <a:avLst/>
                    </a:prstGeom>
                  </pic:spPr>
                </pic:pic>
              </a:graphicData>
            </a:graphic>
          </wp:inline>
        </w:drawing>
      </w:r>
    </w:p>
    <w:p w:rsidRPr="00803E1E" w:rsidR="00495872" w:rsidP="00495872" w:rsidRDefault="00495872" w14:paraId="02913C2A" w14:textId="007CAC20">
      <w:pPr>
        <w:rPr>
          <w:rFonts w:ascii="Arial Narrow" w:hAnsi="Arial Narrow"/>
          <w:lang w:val="en-GB"/>
        </w:rPr>
      </w:pPr>
      <w:r w:rsidRPr="6DEB2DA1">
        <w:rPr>
          <w:rFonts w:ascii="Arial Narrow" w:hAnsi="Arial Narrow"/>
          <w:lang w:val="en-GB"/>
        </w:rPr>
        <w:t>Figur</w:t>
      </w:r>
      <w:r w:rsidR="00CF684C">
        <w:rPr>
          <w:rFonts w:ascii="Arial Narrow" w:hAnsi="Arial Narrow"/>
          <w:lang w:val="en-GB"/>
        </w:rPr>
        <w:t>e</w:t>
      </w:r>
      <w:r w:rsidRPr="6DEB2DA1">
        <w:rPr>
          <w:rFonts w:ascii="Arial Narrow" w:hAnsi="Arial Narrow"/>
          <w:lang w:val="en-GB"/>
        </w:rPr>
        <w:t xml:space="preserve"> </w:t>
      </w:r>
      <w:r w:rsidR="00CF684C">
        <w:rPr>
          <w:rFonts w:ascii="Arial Narrow" w:hAnsi="Arial Narrow"/>
          <w:lang w:val="en-GB"/>
        </w:rPr>
        <w:t>3.</w:t>
      </w:r>
      <w:r w:rsidRPr="6DEB2DA1" w:rsidR="22E0BEFD">
        <w:rPr>
          <w:rFonts w:ascii="Arial Narrow" w:hAnsi="Arial Narrow"/>
          <w:lang w:val="en-GB"/>
        </w:rPr>
        <w:t>2</w:t>
      </w:r>
      <w:r w:rsidRPr="6DEB2DA1">
        <w:rPr>
          <w:rFonts w:ascii="Arial Narrow" w:hAnsi="Arial Narrow"/>
          <w:lang w:val="en-GB"/>
        </w:rPr>
        <w:t>. Potential gross revenue per effective work hour for the aerial drone in three forest stands. The four scenarios are based on the set of drone capabilities outlined in the materials.</w:t>
      </w:r>
    </w:p>
    <w:p w:rsidR="00495872" w:rsidP="007B716A" w:rsidRDefault="00495872" w14:paraId="5448993A" w14:textId="537B0A35">
      <w:pPr>
        <w:rPr>
          <w:lang w:val="en-GB"/>
        </w:rPr>
      </w:pPr>
      <w:r>
        <w:rPr>
          <w:noProof/>
        </w:rPr>
        <w:drawing>
          <wp:inline distT="0" distB="0" distL="0" distR="0" wp14:anchorId="1E87F71A" wp14:editId="38845ECB">
            <wp:extent cx="4572636" cy="2743200"/>
            <wp:effectExtent l="0" t="0" r="0" b="0"/>
            <wp:docPr id="1087133104" name="Picture 1087133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087133104"/>
                    <pic:cNvPicPr/>
                  </pic:nvPicPr>
                  <pic:blipFill>
                    <a:blip r:embed="rId16">
                      <a:extLst>
                        <a:ext uri="{28A0092B-C50C-407E-A947-70E740481C1C}">
                          <a14:useLocalDpi xmlns:a14="http://schemas.microsoft.com/office/drawing/2010/main" val="0"/>
                        </a:ext>
                      </a:extLst>
                    </a:blip>
                    <a:stretch>
                      <a:fillRect/>
                    </a:stretch>
                  </pic:blipFill>
                  <pic:spPr>
                    <a:xfrm>
                      <a:off x="0" y="0"/>
                      <a:ext cx="4572636" cy="2743200"/>
                    </a:xfrm>
                    <a:prstGeom prst="rect">
                      <a:avLst/>
                    </a:prstGeom>
                  </pic:spPr>
                </pic:pic>
              </a:graphicData>
            </a:graphic>
          </wp:inline>
        </w:drawing>
      </w:r>
    </w:p>
    <w:p w:rsidR="00495872" w:rsidP="007B716A" w:rsidRDefault="00495872" w14:paraId="071AD0FE" w14:textId="7AEF2EEF">
      <w:pPr>
        <w:rPr>
          <w:rFonts w:ascii="Arial Narrow" w:hAnsi="Arial Narrow" w:eastAsia="Arial Narrow" w:cs="Arial Narrow"/>
          <w:lang w:val="en-GB"/>
        </w:rPr>
      </w:pPr>
      <w:r w:rsidRPr="6DEB2DA1">
        <w:rPr>
          <w:rFonts w:ascii="Arial Narrow" w:hAnsi="Arial Narrow" w:eastAsia="Arial Narrow" w:cs="Arial Narrow"/>
          <w:lang w:val="en-GB"/>
        </w:rPr>
        <w:t xml:space="preserve">Figure </w:t>
      </w:r>
      <w:r w:rsidR="00CF684C">
        <w:rPr>
          <w:rFonts w:ascii="Arial Narrow" w:hAnsi="Arial Narrow" w:eastAsia="Arial Narrow" w:cs="Arial Narrow"/>
          <w:lang w:val="en-GB"/>
        </w:rPr>
        <w:t>3.</w:t>
      </w:r>
      <w:r w:rsidRPr="6DEB2DA1" w:rsidR="388BFA87">
        <w:rPr>
          <w:rFonts w:ascii="Arial Narrow" w:hAnsi="Arial Narrow" w:eastAsia="Arial Narrow" w:cs="Arial Narrow"/>
          <w:lang w:val="en-GB"/>
        </w:rPr>
        <w:t>3.</w:t>
      </w:r>
      <w:r w:rsidRPr="6DEB2DA1">
        <w:rPr>
          <w:rFonts w:ascii="Arial Narrow" w:hAnsi="Arial Narrow" w:eastAsia="Arial Narrow" w:cs="Arial Narrow"/>
          <w:lang w:val="en-GB"/>
        </w:rPr>
        <w:t xml:space="preserve"> Additional flight time per 100 m increased distance between the tree and the landing.</w:t>
      </w:r>
      <w:r w:rsidRPr="6DEB2DA1" w:rsidR="62160F87">
        <w:rPr>
          <w:rFonts w:ascii="Arial Narrow" w:hAnsi="Arial Narrow" w:eastAsia="Arial Narrow" w:cs="Arial Narrow"/>
          <w:lang w:val="en-GB"/>
        </w:rPr>
        <w:t xml:space="preserve"> Blue line normal speed scenarios, orange line fast speed scenarios. </w:t>
      </w:r>
    </w:p>
    <w:p w:rsidR="00495872" w:rsidP="007B716A" w:rsidRDefault="007B716A" w14:paraId="52E2B218" w14:textId="4F535716">
      <w:pPr>
        <w:rPr>
          <w:lang w:val="en-GB"/>
        </w:rPr>
      </w:pPr>
      <w:r w:rsidRPr="0FA305A6">
        <w:rPr>
          <w:lang w:val="en-GB"/>
        </w:rPr>
        <w:t xml:space="preserve">The gross earning per workplace hour will be far lower, as the time for establishment on a site, battery changes, repair and maintenance, and </w:t>
      </w:r>
      <w:r w:rsidRPr="0FA305A6" w:rsidR="00495872">
        <w:rPr>
          <w:lang w:val="en-GB"/>
        </w:rPr>
        <w:t xml:space="preserve">delay </w:t>
      </w:r>
      <w:r w:rsidRPr="0FA305A6">
        <w:rPr>
          <w:lang w:val="en-GB"/>
        </w:rPr>
        <w:t xml:space="preserve">time </w:t>
      </w:r>
      <w:r w:rsidRPr="0FA305A6" w:rsidR="00495872">
        <w:rPr>
          <w:lang w:val="en-GB"/>
        </w:rPr>
        <w:t xml:space="preserve">due to </w:t>
      </w:r>
      <w:r w:rsidRPr="0FA305A6">
        <w:rPr>
          <w:lang w:val="en-GB"/>
        </w:rPr>
        <w:t>bad weather has to be added to the effective work time. If one assume</w:t>
      </w:r>
      <w:r w:rsidRPr="0FA305A6" w:rsidR="00BD2313">
        <w:rPr>
          <w:lang w:val="en-GB"/>
        </w:rPr>
        <w:t>s</w:t>
      </w:r>
      <w:r w:rsidRPr="0FA305A6">
        <w:rPr>
          <w:lang w:val="en-GB"/>
        </w:rPr>
        <w:t xml:space="preserve"> that this additional time on average is 1/3</w:t>
      </w:r>
      <w:r w:rsidRPr="0FA305A6">
        <w:rPr>
          <w:vertAlign w:val="superscript"/>
          <w:lang w:val="en-GB"/>
        </w:rPr>
        <w:t>rd</w:t>
      </w:r>
      <w:r w:rsidRPr="0FA305A6">
        <w:rPr>
          <w:lang w:val="en-GB"/>
        </w:rPr>
        <w:t xml:space="preserve"> of the workplace time, then the gross earning per workplace hour will be from 625 SEK in the fast drone with a rapid positioning case to around 300 SEK in the of normal speed and normal positioning time case. </w:t>
      </w:r>
      <w:r w:rsidRPr="0FA305A6" w:rsidR="00495872">
        <w:rPr>
          <w:lang w:val="en-GB"/>
        </w:rPr>
        <w:t xml:space="preserve">Given that the cost of </w:t>
      </w:r>
      <w:r w:rsidRPr="0FA305A6" w:rsidR="00762A62">
        <w:rPr>
          <w:lang w:val="en-GB"/>
        </w:rPr>
        <w:t>a</w:t>
      </w:r>
      <w:r w:rsidRPr="0FA305A6" w:rsidR="00495872">
        <w:rPr>
          <w:lang w:val="en-GB"/>
        </w:rPr>
        <w:t xml:space="preserve"> machine operator is </w:t>
      </w:r>
      <w:r w:rsidRPr="0FA305A6" w:rsidR="00495872">
        <w:rPr>
          <w:lang w:val="en-GB"/>
        </w:rPr>
        <w:lastRenderedPageBreak/>
        <w:t xml:space="preserve">roughly </w:t>
      </w:r>
      <w:r w:rsidRPr="0FA305A6" w:rsidR="6B0B2E46">
        <w:rPr>
          <w:lang w:val="en-GB"/>
        </w:rPr>
        <w:t>40</w:t>
      </w:r>
      <w:r w:rsidRPr="0FA305A6" w:rsidR="00495872">
        <w:rPr>
          <w:lang w:val="en-GB"/>
        </w:rPr>
        <w:t xml:space="preserve">0 SEK per workplace hour, a drone operator </w:t>
      </w:r>
      <w:r w:rsidRPr="6DEB2DA1" w:rsidR="2CFBCC1F">
        <w:rPr>
          <w:lang w:val="en-GB"/>
        </w:rPr>
        <w:t>must</w:t>
      </w:r>
      <w:r w:rsidRPr="0FA305A6" w:rsidR="00495872">
        <w:rPr>
          <w:lang w:val="en-GB"/>
        </w:rPr>
        <w:t xml:space="preserve"> be able to operate multiple drones in order to enable profitable operations for the drone owner.</w:t>
      </w:r>
    </w:p>
    <w:p w:rsidR="007B716A" w:rsidP="007B716A" w:rsidRDefault="007B716A" w14:paraId="20745B94" w14:textId="77777777">
      <w:pPr>
        <w:rPr>
          <w:lang w:val="en-GB"/>
        </w:rPr>
      </w:pPr>
      <w:r>
        <w:rPr>
          <w:lang w:val="en-GB"/>
        </w:rPr>
        <w:t>Three other conclusions can be extracted from the simulations:</w:t>
      </w:r>
    </w:p>
    <w:p w:rsidRPr="007B716A" w:rsidR="007B716A" w:rsidP="21AC860F" w:rsidRDefault="007B716A" w14:paraId="2AE9F21E" w14:textId="5F04348B">
      <w:pPr>
        <w:pStyle w:val="ListParagraph"/>
        <w:numPr>
          <w:ilvl w:val="0"/>
          <w:numId w:val="52"/>
        </w:numPr>
        <w:rPr>
          <w:sz w:val="20"/>
          <w:szCs w:val="20"/>
          <w:lang w:val="en-GB"/>
        </w:rPr>
      </w:pPr>
      <w:r w:rsidRPr="1A6AC57A">
        <w:rPr>
          <w:sz w:val="20"/>
          <w:szCs w:val="20"/>
          <w:lang w:val="en-GB"/>
        </w:rPr>
        <w:t>Drone productivity is sensitive to the tree weight, an optimum load volume is close to the max</w:t>
      </w:r>
      <w:r w:rsidRPr="1A6AC57A" w:rsidR="000E6110">
        <w:rPr>
          <w:sz w:val="20"/>
          <w:szCs w:val="20"/>
          <w:lang w:val="en-GB"/>
        </w:rPr>
        <w:t>imum</w:t>
      </w:r>
      <w:r w:rsidRPr="1A6AC57A">
        <w:rPr>
          <w:sz w:val="20"/>
          <w:szCs w:val="20"/>
          <w:lang w:val="en-GB"/>
        </w:rPr>
        <w:t xml:space="preserve"> payload. </w:t>
      </w:r>
    </w:p>
    <w:p w:rsidRPr="007B716A" w:rsidR="007B716A" w:rsidP="21AC860F" w:rsidRDefault="007B716A" w14:paraId="6BFA28F6" w14:textId="77777777">
      <w:pPr>
        <w:pStyle w:val="ListParagraph"/>
        <w:numPr>
          <w:ilvl w:val="0"/>
          <w:numId w:val="52"/>
        </w:numPr>
        <w:rPr>
          <w:sz w:val="20"/>
          <w:szCs w:val="20"/>
          <w:lang w:val="en-GB"/>
        </w:rPr>
      </w:pPr>
      <w:r w:rsidRPr="1A6AC57A">
        <w:rPr>
          <w:sz w:val="20"/>
          <w:szCs w:val="20"/>
          <w:lang w:val="en-GB"/>
        </w:rPr>
        <w:t>Small trees give low productivity. Small trees positioned close to larger future crop trees might be hard to position the harvester head on in reality which will cause further reductions in productivity.</w:t>
      </w:r>
    </w:p>
    <w:p w:rsidRPr="007B716A" w:rsidR="007B716A" w:rsidP="21AC860F" w:rsidRDefault="007B716A" w14:paraId="77024AD1" w14:textId="77777777">
      <w:pPr>
        <w:pStyle w:val="ListParagraph"/>
        <w:numPr>
          <w:ilvl w:val="0"/>
          <w:numId w:val="52"/>
        </w:numPr>
        <w:rPr>
          <w:sz w:val="20"/>
          <w:szCs w:val="20"/>
          <w:lang w:val="en-GB"/>
        </w:rPr>
      </w:pPr>
      <w:r w:rsidRPr="1A6AC57A">
        <w:rPr>
          <w:sz w:val="20"/>
          <w:szCs w:val="20"/>
          <w:lang w:val="en-GB"/>
        </w:rPr>
        <w:t>The desired extraction rates will be difficult to reach in thinning stands with a large variation in tree sizes, especially when the average stem weight is close to the safe cargo weight.</w:t>
      </w:r>
    </w:p>
    <w:p w:rsidR="007B716A" w:rsidP="007B716A" w:rsidRDefault="007B716A" w14:paraId="2DFD3208" w14:textId="11663F79">
      <w:pPr>
        <w:rPr>
          <w:lang w:val="en-GB"/>
        </w:rPr>
      </w:pPr>
      <w:r w:rsidRPr="21AC860F">
        <w:rPr>
          <w:lang w:val="en-GB"/>
        </w:rPr>
        <w:t>The fact that the</w:t>
      </w:r>
      <w:r w:rsidRPr="21AC860F" w:rsidDel="007B716A">
        <w:rPr>
          <w:lang w:val="en-GB"/>
        </w:rPr>
        <w:t xml:space="preserve"> </w:t>
      </w:r>
      <w:r w:rsidRPr="21AC860F" w:rsidR="5EB701AC">
        <w:rPr>
          <w:lang w:val="en-GB"/>
        </w:rPr>
        <w:t xml:space="preserve">simulated </w:t>
      </w:r>
      <w:r w:rsidRPr="21AC860F">
        <w:rPr>
          <w:lang w:val="en-GB"/>
        </w:rPr>
        <w:t>drone cannot handle large trees in a safe manner and that small trees have to be left unfelled, due to high costs, will lead to a thinned forest with a larger variety of tree sizes than after conventional thinning. The spatial heterogeneity of these stands will be higher as well</w:t>
      </w:r>
      <w:r w:rsidRPr="21AC860F" w:rsidR="00762A62">
        <w:rPr>
          <w:lang w:val="en-GB"/>
        </w:rPr>
        <w:t xml:space="preserve"> </w:t>
      </w:r>
      <w:r w:rsidRPr="21AC860F" w:rsidR="32CCDF79">
        <w:rPr>
          <w:lang w:val="en-GB"/>
        </w:rPr>
        <w:t xml:space="preserve">as shown in the example in </w:t>
      </w:r>
      <w:r w:rsidRPr="21AC860F" w:rsidR="00762A62">
        <w:rPr>
          <w:lang w:val="en-GB"/>
        </w:rPr>
        <w:t xml:space="preserve">Figure </w:t>
      </w:r>
      <w:r w:rsidRPr="21AC860F" w:rsidR="00CF684C">
        <w:rPr>
          <w:lang w:val="en-GB"/>
        </w:rPr>
        <w:t>3</w:t>
      </w:r>
      <w:r w:rsidRPr="21AC860F" w:rsidR="05430474">
        <w:rPr>
          <w:lang w:val="en-GB"/>
        </w:rPr>
        <w:t>.</w:t>
      </w:r>
      <w:r w:rsidRPr="21AC860F" w:rsidR="0A6BF6B3">
        <w:rPr>
          <w:lang w:val="en-GB"/>
        </w:rPr>
        <w:t>4</w:t>
      </w:r>
      <w:r w:rsidRPr="21AC860F">
        <w:rPr>
          <w:lang w:val="en-GB"/>
        </w:rPr>
        <w:t>.</w:t>
      </w:r>
    </w:p>
    <w:p w:rsidR="007B716A" w:rsidP="007B716A" w:rsidRDefault="007B716A" w14:paraId="65752B5B" w14:textId="786C1D12"/>
    <w:p w:rsidR="608FF539" w:rsidP="21AC860F" w:rsidRDefault="608FF539" w14:paraId="2E36D437" w14:textId="480CAB42">
      <w:r>
        <w:rPr>
          <w:noProof/>
        </w:rPr>
        <w:lastRenderedPageBreak/>
        <w:drawing>
          <wp:inline distT="0" distB="0" distL="0" distR="0" wp14:anchorId="46511607" wp14:editId="4E07B850">
            <wp:extent cx="2700000" cy="3891825"/>
            <wp:effectExtent l="0" t="0" r="0" b="0"/>
            <wp:docPr id="1776885015" name="Picture 1776885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6885015"/>
                    <pic:cNvPicPr/>
                  </pic:nvPicPr>
                  <pic:blipFill>
                    <a:blip r:embed="rId17">
                      <a:extLst>
                        <a:ext uri="{28A0092B-C50C-407E-A947-70E740481C1C}">
                          <a14:useLocalDpi xmlns:a14="http://schemas.microsoft.com/office/drawing/2010/main" val="0"/>
                        </a:ext>
                      </a:extLst>
                    </a:blip>
                    <a:stretch>
                      <a:fillRect/>
                    </a:stretch>
                  </pic:blipFill>
                  <pic:spPr>
                    <a:xfrm>
                      <a:off x="0" y="0"/>
                      <a:ext cx="2700000" cy="3891825"/>
                    </a:xfrm>
                    <a:prstGeom prst="rect">
                      <a:avLst/>
                    </a:prstGeom>
                  </pic:spPr>
                </pic:pic>
              </a:graphicData>
            </a:graphic>
          </wp:inline>
        </w:drawing>
      </w:r>
      <w:r w:rsidR="4DE0642F">
        <w:rPr>
          <w:noProof/>
        </w:rPr>
        <w:drawing>
          <wp:inline distT="0" distB="0" distL="0" distR="0" wp14:anchorId="414754C3" wp14:editId="4D296E4D">
            <wp:extent cx="5038724" cy="3629025"/>
            <wp:effectExtent l="0" t="0" r="0" b="0"/>
            <wp:docPr id="2134624099" name="Picture 2134624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4624099"/>
                    <pic:cNvPicPr/>
                  </pic:nvPicPr>
                  <pic:blipFill>
                    <a:blip r:embed="rId18">
                      <a:extLst>
                        <a:ext uri="{28A0092B-C50C-407E-A947-70E740481C1C}">
                          <a14:useLocalDpi xmlns:a14="http://schemas.microsoft.com/office/drawing/2010/main" val="0"/>
                        </a:ext>
                      </a:extLst>
                    </a:blip>
                    <a:stretch>
                      <a:fillRect/>
                    </a:stretch>
                  </pic:blipFill>
                  <pic:spPr>
                    <a:xfrm>
                      <a:off x="0" y="0"/>
                      <a:ext cx="5038724" cy="3629025"/>
                    </a:xfrm>
                    <a:prstGeom prst="rect">
                      <a:avLst/>
                    </a:prstGeom>
                  </pic:spPr>
                </pic:pic>
              </a:graphicData>
            </a:graphic>
          </wp:inline>
        </w:drawing>
      </w:r>
    </w:p>
    <w:p w:rsidR="00762A62" w:rsidP="007B716A" w:rsidRDefault="00762A62" w14:paraId="2332DF5B" w14:textId="48BCD4FC">
      <w:pPr>
        <w:rPr>
          <w:rFonts w:ascii="Arial Narrow" w:hAnsi="Arial Narrow" w:eastAsia="Arial Narrow" w:cs="Arial Narrow"/>
          <w:lang w:val="en-GB"/>
        </w:rPr>
      </w:pPr>
      <w:r w:rsidRPr="21AC860F">
        <w:rPr>
          <w:rFonts w:ascii="Arial Narrow" w:hAnsi="Arial Narrow" w:eastAsia="Arial Narrow" w:cs="Arial Narrow"/>
          <w:lang w:val="en-GB"/>
        </w:rPr>
        <w:t xml:space="preserve">Figure </w:t>
      </w:r>
      <w:r w:rsidRPr="21AC860F" w:rsidR="00CF684C">
        <w:rPr>
          <w:rFonts w:ascii="Arial Narrow" w:hAnsi="Arial Narrow" w:eastAsia="Arial Narrow" w:cs="Arial Narrow"/>
          <w:lang w:val="en-GB"/>
        </w:rPr>
        <w:t>3.</w:t>
      </w:r>
      <w:r w:rsidRPr="21AC860F" w:rsidR="1B110772">
        <w:rPr>
          <w:rFonts w:ascii="Arial Narrow" w:hAnsi="Arial Narrow" w:eastAsia="Arial Narrow" w:cs="Arial Narrow"/>
          <w:lang w:val="en-GB"/>
        </w:rPr>
        <w:t>4</w:t>
      </w:r>
      <w:r w:rsidRPr="21AC860F">
        <w:rPr>
          <w:rFonts w:ascii="Arial Narrow" w:hAnsi="Arial Narrow" w:eastAsia="Arial Narrow" w:cs="Arial Narrow"/>
          <w:lang w:val="en-GB"/>
        </w:rPr>
        <w:t xml:space="preserve">. </w:t>
      </w:r>
      <w:r w:rsidRPr="21AC860F" w:rsidR="5704608E">
        <w:rPr>
          <w:rFonts w:ascii="Arial Narrow" w:hAnsi="Arial Narrow" w:eastAsia="Arial Narrow" w:cs="Arial Narrow"/>
          <w:lang w:val="en-GB"/>
        </w:rPr>
        <w:t xml:space="preserve">Stand prior to harvesting (top), </w:t>
      </w:r>
      <w:r w:rsidRPr="36E32D70" w:rsidR="10D727DD">
        <w:rPr>
          <w:rFonts w:ascii="Arial Narrow" w:hAnsi="Arial Narrow" w:eastAsia="Arial Narrow" w:cs="Arial Narrow"/>
          <w:lang w:val="en-GB"/>
        </w:rPr>
        <w:t>r</w:t>
      </w:r>
      <w:r w:rsidRPr="36E32D70">
        <w:rPr>
          <w:rFonts w:ascii="Arial Narrow" w:hAnsi="Arial Narrow" w:eastAsia="Arial Narrow" w:cs="Arial Narrow"/>
          <w:lang w:val="en-GB"/>
        </w:rPr>
        <w:t>esidual</w:t>
      </w:r>
      <w:r w:rsidRPr="21AC860F">
        <w:rPr>
          <w:rFonts w:ascii="Arial Narrow" w:hAnsi="Arial Narrow" w:eastAsia="Arial Narrow" w:cs="Arial Narrow"/>
          <w:lang w:val="en-GB"/>
        </w:rPr>
        <w:t xml:space="preserve"> trees after conventional thinning (</w:t>
      </w:r>
      <w:r w:rsidRPr="21AC860F" w:rsidR="4B2A2E92">
        <w:rPr>
          <w:rFonts w:ascii="Arial Narrow" w:hAnsi="Arial Narrow" w:eastAsia="Arial Narrow" w:cs="Arial Narrow"/>
          <w:lang w:val="en-GB"/>
        </w:rPr>
        <w:t xml:space="preserve">bottom </w:t>
      </w:r>
      <w:r w:rsidRPr="21AC860F">
        <w:rPr>
          <w:rFonts w:ascii="Arial Narrow" w:hAnsi="Arial Narrow" w:eastAsia="Arial Narrow" w:cs="Arial Narrow"/>
          <w:lang w:val="en-GB"/>
        </w:rPr>
        <w:t>left) and thinning with a drone (</w:t>
      </w:r>
      <w:r w:rsidRPr="21AC860F" w:rsidR="5B82157E">
        <w:rPr>
          <w:rFonts w:ascii="Arial Narrow" w:hAnsi="Arial Narrow" w:eastAsia="Arial Narrow" w:cs="Arial Narrow"/>
          <w:lang w:val="en-GB"/>
        </w:rPr>
        <w:t xml:space="preserve">bottom </w:t>
      </w:r>
      <w:r w:rsidRPr="21AC860F">
        <w:rPr>
          <w:rFonts w:ascii="Arial Narrow" w:hAnsi="Arial Narrow" w:eastAsia="Arial Narrow" w:cs="Arial Narrow"/>
          <w:lang w:val="en-GB"/>
        </w:rPr>
        <w:t>right). Harvested trees (Black triangles), Remaining trees (green dots), remaining due to small size (green circles), and remaining due to weight (blue dots).  Thinning according to standard instruction (gallringsmall</w:t>
      </w:r>
      <w:r w:rsidRPr="21AC860F" w:rsidR="69A34401">
        <w:rPr>
          <w:rFonts w:ascii="Arial Narrow" w:hAnsi="Arial Narrow" w:eastAsia="Arial Narrow" w:cs="Arial Narrow"/>
          <w:lang w:val="en-GB"/>
        </w:rPr>
        <w:t>)</w:t>
      </w:r>
      <w:r w:rsidRPr="21AC860F">
        <w:rPr>
          <w:rFonts w:ascii="Arial Narrow" w:hAnsi="Arial Narrow" w:eastAsia="Arial Narrow" w:cs="Arial Narrow"/>
          <w:lang w:val="en-GB"/>
        </w:rPr>
        <w:t>.</w:t>
      </w:r>
    </w:p>
    <w:p w:rsidRPr="0097316E" w:rsidR="007B716A" w:rsidP="007B716A" w:rsidRDefault="007B716A" w14:paraId="0259E684" w14:textId="5C780EF1">
      <w:pPr>
        <w:pStyle w:val="Heading2"/>
        <w:rPr>
          <w:lang w:val="en-GB"/>
        </w:rPr>
      </w:pPr>
      <w:bookmarkStart w:name="_Toc161814651" w:id="324"/>
      <w:r w:rsidRPr="40E69D11">
        <w:rPr>
          <w:lang w:val="en-GB"/>
        </w:rPr>
        <w:lastRenderedPageBreak/>
        <w:t>Discussion</w:t>
      </w:r>
      <w:bookmarkEnd w:id="324"/>
    </w:p>
    <w:p w:rsidRPr="0097316E" w:rsidR="007B716A" w:rsidP="21AC860F" w:rsidRDefault="007B716A" w14:paraId="7875CD08" w14:textId="4079B61A">
      <w:pPr>
        <w:rPr>
          <w:lang w:val="en-GB"/>
        </w:rPr>
      </w:pPr>
      <w:r w:rsidRPr="21AC860F">
        <w:rPr>
          <w:lang w:val="en-GB"/>
        </w:rPr>
        <w:t xml:space="preserve">The results from the scenario “normal speed and normal positioning time” shows, as did the study by </w:t>
      </w:r>
      <w:r>
        <w:fldChar w:fldCharType="begin"/>
      </w:r>
      <w:r>
        <w:instrText xml:space="preserve"> ADDIN EN.CITE &lt;EndNote&gt;&lt;Cite AuthorYear="1"&gt;&lt;Author&gt;Häggström&lt;/Author&gt;&lt;Year&gt;2022&lt;/Year&gt;&lt;RecNum&gt;2368&lt;/RecNum&gt;&lt;DisplayText&gt;Häggström and Svangärd (2022)&lt;/DisplayText&gt;&lt;record&gt;&lt;rec-number&gt;2368&lt;/rec-number&gt;&lt;foreign-keys&gt;&lt;key app="EN" db-id="9fextrxp42ddxkedaww5f5vcr5xfr2t2dsze" timestamp="1689077052"&gt;2368&lt;/key&gt;&lt;/foreign-keys&gt;&lt;ref-type name="Report"&gt;27&lt;/ref-type&gt;&lt;contributors&gt;&lt;authors&gt;&lt;author&gt;Häggström, Kristina&lt;/author&gt;&lt;author&gt;Svangärd, Lukas&lt;/author&gt;&lt;/authors&gt;&lt;tertiary-authors&gt;&lt;author&gt;SLU&lt;/author&gt;&lt;/tertiary-authors&gt;&lt;/contributors&gt;&lt;titles&gt;&lt;title&gt;Drönaranvändning i gallringsskog. Flygande gallring - en teoretisk analys av drönares potential.&lt;/title&gt;&lt;secondary-title&gt;Kandidatarbeten &lt;/secondary-title&gt;&lt;/titles&gt;&lt;pages&gt;38&lt;/pages&gt;&lt;number&gt;2022:04&lt;/number&gt;&lt;dates&gt;&lt;year&gt;2022&lt;/year&gt;&lt;/dates&gt;&lt;publisher&gt;Inst. f. skogens biomaterial och teknologi&lt;/publisher&gt;&lt;urls&gt;&lt;/urls&gt;&lt;/record&gt;&lt;/Cite&gt;&lt;/EndNote&gt;</w:instrText>
      </w:r>
      <w:r>
        <w:fldChar w:fldCharType="separate"/>
      </w:r>
      <w:r w:rsidRPr="21AC860F">
        <w:rPr>
          <w:noProof/>
        </w:rPr>
        <w:t>Häggström and Svangärd (2022)</w:t>
      </w:r>
      <w:r>
        <w:fldChar w:fldCharType="end"/>
      </w:r>
      <w:r w:rsidRPr="21AC860F" w:rsidR="7AB3395E">
        <w:rPr>
          <w:lang w:val="en-GB"/>
        </w:rPr>
        <w:t xml:space="preserve">, that </w:t>
      </w:r>
      <w:r w:rsidRPr="21AC860F" w:rsidR="4EC4D69D">
        <w:rPr>
          <w:lang w:val="en-GB"/>
        </w:rPr>
        <w:t xml:space="preserve">a single </w:t>
      </w:r>
      <w:r w:rsidRPr="21AC860F" w:rsidR="7AB3395E">
        <w:rPr>
          <w:lang w:val="en-GB"/>
        </w:rPr>
        <w:t>aerial drone</w:t>
      </w:r>
      <w:r w:rsidRPr="21AC860F" w:rsidR="1566280B">
        <w:rPr>
          <w:lang w:val="en-GB"/>
        </w:rPr>
        <w:t>, under the assumptions</w:t>
      </w:r>
      <w:r w:rsidRPr="21AC860F" w:rsidR="177D8F26">
        <w:rPr>
          <w:lang w:val="en-GB"/>
        </w:rPr>
        <w:t xml:space="preserve"> made</w:t>
      </w:r>
      <w:r w:rsidRPr="21AC860F" w:rsidR="1566280B">
        <w:rPr>
          <w:lang w:val="en-GB"/>
        </w:rPr>
        <w:t xml:space="preserve">, </w:t>
      </w:r>
      <w:r w:rsidRPr="21AC860F" w:rsidR="002FFBA0">
        <w:rPr>
          <w:lang w:val="en-GB"/>
        </w:rPr>
        <w:t xml:space="preserve">is not </w:t>
      </w:r>
      <w:r w:rsidRPr="21AC860F" w:rsidR="7AB3395E">
        <w:rPr>
          <w:lang w:val="en-GB"/>
        </w:rPr>
        <w:t xml:space="preserve">an economically </w:t>
      </w:r>
      <w:r w:rsidRPr="21AC860F" w:rsidR="213D8D6A">
        <w:rPr>
          <w:lang w:val="en-GB"/>
        </w:rPr>
        <w:t xml:space="preserve">viable </w:t>
      </w:r>
      <w:r w:rsidRPr="21AC860F" w:rsidR="7AB3395E">
        <w:rPr>
          <w:lang w:val="en-GB"/>
        </w:rPr>
        <w:t>option for thinning. If it is possible to produce a faster drone with short positioning times the results get more positive</w:t>
      </w:r>
      <w:r w:rsidRPr="21AC860F" w:rsidR="17F1681E">
        <w:rPr>
          <w:lang w:val="en-GB"/>
        </w:rPr>
        <w:t xml:space="preserve"> in pure coniferous stands, but the profitability is still doubtful</w:t>
      </w:r>
      <w:r w:rsidRPr="21AC860F" w:rsidR="7AB3395E">
        <w:rPr>
          <w:lang w:val="en-GB"/>
        </w:rPr>
        <w:t xml:space="preserve">. </w:t>
      </w:r>
      <w:r w:rsidRPr="21AC860F" w:rsidR="35467E27">
        <w:rPr>
          <w:lang w:val="en-GB"/>
        </w:rPr>
        <w:t>However, as the system is sensitive to increased transport distances, even a faster drone will not be a</w:t>
      </w:r>
      <w:r w:rsidRPr="21AC860F" w:rsidR="00DC0CC5">
        <w:rPr>
          <w:lang w:val="en-GB"/>
        </w:rPr>
        <w:t xml:space="preserve"> solution at long distances</w:t>
      </w:r>
      <w:r w:rsidRPr="21AC860F" w:rsidR="35467E27">
        <w:rPr>
          <w:lang w:val="en-GB"/>
        </w:rPr>
        <w:t>.</w:t>
      </w:r>
      <w:r w:rsidRPr="21AC860F" w:rsidR="31CB2ABD">
        <w:rPr>
          <w:lang w:val="en-GB"/>
        </w:rPr>
        <w:t xml:space="preserve"> </w:t>
      </w:r>
      <w:r w:rsidRPr="21AC860F" w:rsidR="3D0E5A26">
        <w:rPr>
          <w:lang w:val="en-GB"/>
        </w:rPr>
        <w:t xml:space="preserve">A cost not taken into account in the analysis is the cost for cross-cutting the stems into logs at the landing. This cost can be kept low if done by a grapple saw on the log truck, </w:t>
      </w:r>
      <w:r w:rsidRPr="21AC860F" w:rsidR="5DB1809E">
        <w:rPr>
          <w:lang w:val="en-GB"/>
        </w:rPr>
        <w:t xml:space="preserve">but that </w:t>
      </w:r>
      <w:r w:rsidRPr="21AC860F" w:rsidR="61044E06">
        <w:rPr>
          <w:lang w:val="en-GB"/>
        </w:rPr>
        <w:t xml:space="preserve">may </w:t>
      </w:r>
      <w:r w:rsidRPr="21AC860F" w:rsidR="5DB1809E">
        <w:rPr>
          <w:lang w:val="en-GB"/>
        </w:rPr>
        <w:t>reduce the value recovery for possible saw logs.</w:t>
      </w:r>
      <w:r w:rsidRPr="21AC860F" w:rsidR="37D98F74">
        <w:rPr>
          <w:lang w:val="en-GB"/>
        </w:rPr>
        <w:t xml:space="preserve"> One thing that will improve the cost efficiency of drone operations is if some work tasks can be automated, allowing one operator to operate two or more drones at the same time. The total economy of the system is also dependent on the investment cost which is not known today.</w:t>
      </w:r>
    </w:p>
    <w:p w:rsidRPr="0097316E" w:rsidR="007B716A" w:rsidP="21AC860F" w:rsidRDefault="6BD763B6" w14:paraId="246A2C40" w14:textId="4A25A500">
      <w:pPr>
        <w:rPr>
          <w:lang w:val="en-GB"/>
        </w:rPr>
      </w:pPr>
      <w:r w:rsidRPr="21AC860F">
        <w:rPr>
          <w:lang w:val="en-GB"/>
        </w:rPr>
        <w:t xml:space="preserve"> If, as in central Europe </w:t>
      </w:r>
      <w:r>
        <w:t>(Schweier et al. 2023)</w:t>
      </w:r>
      <w:r w:rsidRPr="21AC860F">
        <w:rPr>
          <w:lang w:val="en-GB"/>
        </w:rPr>
        <w:t>, minimum impact operations get government subsidies or if landowners are prepared to pay more for the thinning service than the current market price the results will be more positive for a drone contractor.</w:t>
      </w:r>
    </w:p>
    <w:p w:rsidRPr="0097316E" w:rsidR="007B716A" w:rsidP="6DEB2DA1" w:rsidRDefault="3D0E5A26" w14:paraId="75BD16CD" w14:textId="11AB973A">
      <w:pPr>
        <w:rPr>
          <w:lang w:val="en-GB"/>
        </w:rPr>
      </w:pPr>
      <w:r w:rsidRPr="21AC860F">
        <w:rPr>
          <w:lang w:val="en-GB"/>
        </w:rPr>
        <w:t xml:space="preserve"> </w:t>
      </w:r>
      <w:r w:rsidRPr="21AC860F" w:rsidR="7AB3395E">
        <w:rPr>
          <w:lang w:val="en-GB"/>
        </w:rPr>
        <w:t xml:space="preserve">It is hard to see how </w:t>
      </w:r>
      <w:r w:rsidRPr="21AC860F" w:rsidR="6F25D2F1">
        <w:rPr>
          <w:lang w:val="en-GB"/>
        </w:rPr>
        <w:t xml:space="preserve">an airborne drone </w:t>
      </w:r>
      <w:r w:rsidRPr="21AC860F" w:rsidR="7AB3395E">
        <w:rPr>
          <w:lang w:val="en-GB"/>
        </w:rPr>
        <w:t xml:space="preserve">system becomes an option for deciduous or damaged trees as it depends on a harvester head that delimbs the trees from the top and down. Crooked, multi-topped or damaged trees </w:t>
      </w:r>
      <w:r w:rsidRPr="21AC860F" w:rsidR="7E9A0CC0">
        <w:rPr>
          <w:lang w:val="en-GB"/>
        </w:rPr>
        <w:t xml:space="preserve">may </w:t>
      </w:r>
      <w:r w:rsidRPr="21AC860F" w:rsidR="7AB3395E">
        <w:rPr>
          <w:lang w:val="en-GB"/>
        </w:rPr>
        <w:t xml:space="preserve">pose a challenge for such a harvester head. </w:t>
      </w:r>
    </w:p>
    <w:p w:rsidRPr="0097316E" w:rsidR="007B716A" w:rsidP="31E3300E" w:rsidRDefault="755FAD57" w14:paraId="5D49055E" w14:textId="0F260C71">
      <w:pPr>
        <w:rPr>
          <w:lang w:val="en-GB"/>
        </w:rPr>
      </w:pPr>
      <w:r w:rsidRPr="6F8555C4">
        <w:rPr>
          <w:lang w:val="en-GB"/>
        </w:rPr>
        <w:t>Like</w:t>
      </w:r>
      <w:r w:rsidRPr="6F8555C4" w:rsidR="6D7FD6E7">
        <w:rPr>
          <w:lang w:val="en-GB"/>
        </w:rPr>
        <w:t xml:space="preserve"> helicopters, </w:t>
      </w:r>
      <w:r w:rsidRPr="6F8555C4" w:rsidR="3AA6EA98">
        <w:rPr>
          <w:lang w:val="en-GB"/>
        </w:rPr>
        <w:t xml:space="preserve">aerial </w:t>
      </w:r>
      <w:r w:rsidRPr="6F8555C4" w:rsidR="6D7FD6E7">
        <w:rPr>
          <w:lang w:val="en-GB"/>
        </w:rPr>
        <w:t>drones will be sensitive to adverse weather conditio</w:t>
      </w:r>
      <w:r w:rsidRPr="6F8555C4" w:rsidR="697E844E">
        <w:rPr>
          <w:lang w:val="en-GB"/>
        </w:rPr>
        <w:t>ns</w:t>
      </w:r>
      <w:r w:rsidRPr="6F8555C4" w:rsidR="5F04D8C6">
        <w:rPr>
          <w:lang w:val="en-GB"/>
        </w:rPr>
        <w:t xml:space="preserve"> and</w:t>
      </w:r>
      <w:r w:rsidRPr="6F8555C4" w:rsidR="697E844E">
        <w:rPr>
          <w:lang w:val="en-GB"/>
        </w:rPr>
        <w:t xml:space="preserve"> </w:t>
      </w:r>
      <w:r w:rsidRPr="6F8555C4" w:rsidR="4D567BA2">
        <w:rPr>
          <w:lang w:val="en-GB"/>
        </w:rPr>
        <w:t>vertical distance</w:t>
      </w:r>
      <w:r w:rsidRPr="6F8555C4" w:rsidR="5C030431">
        <w:rPr>
          <w:lang w:val="en-GB"/>
        </w:rPr>
        <w:t xml:space="preserve"> which has not been taken into account in the calculations. </w:t>
      </w:r>
      <w:r w:rsidRPr="6F8555C4" w:rsidR="4D567BA2">
        <w:rPr>
          <w:lang w:val="en-GB"/>
        </w:rPr>
        <w:t xml:space="preserve"> </w:t>
      </w:r>
      <w:r w:rsidRPr="6F8555C4" w:rsidR="44E2A769">
        <w:rPr>
          <w:lang w:val="en-GB"/>
        </w:rPr>
        <w:t>Furthermore</w:t>
      </w:r>
      <w:r w:rsidRPr="6F8555C4" w:rsidR="327D1963">
        <w:rPr>
          <w:lang w:val="en-GB"/>
        </w:rPr>
        <w:t xml:space="preserve">, powerlines, trafficked roads and populated </w:t>
      </w:r>
      <w:r w:rsidRPr="6F8555C4" w:rsidR="4765DE46">
        <w:rPr>
          <w:lang w:val="en-GB"/>
        </w:rPr>
        <w:t>areas will restrict where it will be possible to operate air borne equipment.</w:t>
      </w:r>
      <w:r w:rsidRPr="6F8555C4" w:rsidR="24351A02">
        <w:rPr>
          <w:lang w:val="en-GB"/>
        </w:rPr>
        <w:t xml:space="preserve"> Separate analyses of the expected effects of weat</w:t>
      </w:r>
      <w:r w:rsidRPr="6F8555C4" w:rsidR="773E91F4">
        <w:rPr>
          <w:lang w:val="en-GB"/>
        </w:rPr>
        <w:t>her on the effective work time, and of the effects of areal restrictions on the area possible to thin w</w:t>
      </w:r>
      <w:r w:rsidRPr="6F8555C4" w:rsidR="5ABE6718">
        <w:rPr>
          <w:lang w:val="en-GB"/>
        </w:rPr>
        <w:t>ith airborne equipment are necessary for accurate estimatio</w:t>
      </w:r>
      <w:r w:rsidRPr="6F8555C4" w:rsidR="3A10D9B1">
        <w:rPr>
          <w:lang w:val="en-GB"/>
        </w:rPr>
        <w:t xml:space="preserve">ns of the feasibility of thinning using </w:t>
      </w:r>
      <w:r w:rsidRPr="6F8555C4" w:rsidR="1C0B48CD">
        <w:rPr>
          <w:lang w:val="en-GB"/>
        </w:rPr>
        <w:t>aerial drones.</w:t>
      </w:r>
      <w:r w:rsidRPr="6F8555C4" w:rsidR="3A10D9B1">
        <w:rPr>
          <w:lang w:val="en-GB"/>
        </w:rPr>
        <w:t xml:space="preserve"> </w:t>
      </w:r>
    </w:p>
    <w:p w:rsidRPr="0097316E" w:rsidR="007B716A" w:rsidP="007B716A" w:rsidRDefault="007B716A" w14:paraId="172E2E0E" w14:textId="58E64B4A">
      <w:pPr>
        <w:rPr>
          <w:lang w:val="en-GB"/>
        </w:rPr>
      </w:pPr>
      <w:r w:rsidRPr="0FA305A6">
        <w:rPr>
          <w:lang w:val="en-GB"/>
        </w:rPr>
        <w:t xml:space="preserve">One thing that would optimize the extraction performance is if the drone could work with an optimized load weight for each trip between the forest and the landing. Maximising pay loads are one of the most important factors affecting productivity in helicopter extraction of logs </w:t>
      </w:r>
      <w:r w:rsidRPr="0FA305A6">
        <w:rPr>
          <w:lang w:val="en-GB"/>
        </w:rPr>
        <w:fldChar w:fldCharType="begin"/>
      </w:r>
      <w:r w:rsidRPr="0FA305A6">
        <w:rPr>
          <w:lang w:val="en-GB"/>
        </w:rPr>
        <w:instrText xml:space="preserve"> ADDIN EN.CITE &lt;EndNote&gt;&lt;Cite&gt;&lt;Author&gt;Conway&lt;/Author&gt;&lt;Year&gt;1982&lt;/Year&gt;&lt;RecNum&gt;624&lt;/RecNum&gt;&lt;DisplayText&gt;(Conway 1982; MacDonald 1999)&lt;/DisplayText&gt;&lt;record&gt;&lt;rec-number&gt;624&lt;/rec-number&gt;&lt;foreign-keys&gt;&lt;key app="EN" db-id="9fextrxp42ddxkedaww5f5vcr5xfr2t2dsze" timestamp="1350838963"&gt;624&lt;/key&gt;&lt;/foreign-keys&gt;&lt;ref-type name="Book"&gt;6&lt;/ref-type&gt;&lt;contributors&gt;&lt;authors&gt;&lt;author&gt;Conway, Steve&lt;/author&gt;&lt;/authors&gt;&lt;/contributors&gt;&lt;titles&gt;&lt;title&gt;Logging Practices - Principles of Timber Harvesting Systems&lt;/title&gt;&lt;/titles&gt;&lt;pages&gt;432&lt;/pages&gt;&lt;edition&gt;2&lt;/edition&gt;&lt;dates&gt;&lt;year&gt;1982&lt;/year&gt;&lt;/dates&gt;&lt;pub-location&gt;San Francisco&lt;/pub-location&gt;&lt;publisher&gt;Miller Freeman Inc.&lt;/publisher&gt;&lt;isbn&gt;0-87930-144-9&lt;/isbn&gt;&lt;urls&gt;&lt;/urls&gt;&lt;/record&gt;&lt;/Cite&gt;&lt;Cite&gt;&lt;Author&gt;MacDonald&lt;/Author&gt;&lt;Year&gt;1999&lt;/Year&gt;&lt;RecNum&gt;625&lt;/RecNum&gt;&lt;record&gt;&lt;rec-number&gt;625&lt;/rec-number&gt;&lt;foreign-keys&gt;&lt;key app="EN" db-id="9fextrxp42ddxkedaww5f5vcr5xfr2t2dsze" timestamp="1350838963"&gt;625&lt;/key&gt;&lt;/foreign-keys&gt;&lt;ref-type name="Book"&gt;6&lt;/ref-type&gt;&lt;contributors&gt;&lt;authors&gt;&lt;author&gt;MacDonald, A. Jack&lt;/author&gt;&lt;/authors&gt;&lt;/contributors&gt;&lt;titles&gt;&lt;title&gt;Harvesting Systems and equipment in British Columbia&lt;/title&gt;&lt;/titles&gt;&lt;pages&gt;197&lt;/pages&gt;&lt;dates&gt;&lt;year&gt;1999&lt;/year&gt;&lt;/dates&gt;&lt;pub-location&gt;Victoria&lt;/pub-location&gt;&lt;publisher&gt;B.C. Ministry of Forests&lt;/publisher&gt;&lt;isbn&gt;0-7726-3827-6&lt;/isbn&gt;&lt;urls&gt;&lt;/urls&gt;&lt;/record&gt;&lt;/Cite&gt;&lt;/EndNote&gt;</w:instrText>
      </w:r>
      <w:r w:rsidRPr="0FA305A6">
        <w:rPr>
          <w:lang w:val="en-GB"/>
        </w:rPr>
        <w:fldChar w:fldCharType="separate"/>
      </w:r>
      <w:r w:rsidRPr="0FA305A6">
        <w:rPr>
          <w:noProof/>
          <w:lang w:val="en-GB"/>
        </w:rPr>
        <w:t>(Conway 1982; MacDonald 1999)</w:t>
      </w:r>
      <w:r w:rsidRPr="0FA305A6">
        <w:rPr>
          <w:lang w:val="en-GB"/>
        </w:rPr>
        <w:fldChar w:fldCharType="end"/>
      </w:r>
      <w:r w:rsidRPr="0FA305A6">
        <w:rPr>
          <w:lang w:val="en-GB"/>
        </w:rPr>
        <w:t>. However, as the drone is designed to delimb, fell and extract the trees, achieving optimum pay loads will be difficult given the thinning instructions. One option could be to have a two-machine system, where a second machine fell</w:t>
      </w:r>
      <w:r w:rsidRPr="0FA305A6" w:rsidR="462FF171">
        <w:rPr>
          <w:lang w:val="en-GB"/>
        </w:rPr>
        <w:t>s</w:t>
      </w:r>
      <w:r w:rsidRPr="0FA305A6">
        <w:rPr>
          <w:lang w:val="en-GB"/>
        </w:rPr>
        <w:t xml:space="preserve"> the trees, delimbs and cut them into logs piled into </w:t>
      </w:r>
      <w:r w:rsidRPr="6DEB2DA1" w:rsidR="4CD07451">
        <w:rPr>
          <w:lang w:val="en-GB"/>
        </w:rPr>
        <w:t>weight-</w:t>
      </w:r>
      <w:r w:rsidRPr="0FA305A6">
        <w:rPr>
          <w:lang w:val="en-GB"/>
        </w:rPr>
        <w:t>optimized piles</w:t>
      </w:r>
      <w:r w:rsidRPr="6DEB2DA1" w:rsidR="15E1C93A">
        <w:rPr>
          <w:lang w:val="en-GB"/>
        </w:rPr>
        <w:t xml:space="preserve"> to improve aerial drone productivity</w:t>
      </w:r>
      <w:r w:rsidRPr="6DEB2DA1" w:rsidR="34199124">
        <w:rPr>
          <w:lang w:val="en-GB"/>
        </w:rPr>
        <w:t xml:space="preserve"> (</w:t>
      </w:r>
      <w:r w:rsidRPr="6DEB2DA1" w:rsidR="4413AEE7">
        <w:rPr>
          <w:lang w:val="en-GB"/>
        </w:rPr>
        <w:t xml:space="preserve">cf. </w:t>
      </w:r>
      <w:r w:rsidRPr="6DEB2DA1" w:rsidR="34199124">
        <w:rPr>
          <w:lang w:val="en-GB"/>
        </w:rPr>
        <w:t>Dykstra et al 1978)</w:t>
      </w:r>
      <w:r w:rsidRPr="6DEB2DA1" w:rsidR="7AB3395E">
        <w:rPr>
          <w:lang w:val="en-GB"/>
        </w:rPr>
        <w:t>.</w:t>
      </w:r>
      <w:r w:rsidRPr="0FA305A6">
        <w:rPr>
          <w:lang w:val="en-GB"/>
        </w:rPr>
        <w:t xml:space="preserve"> Thereafter, the aerial drone extracts these weight-optimized piles of logs to the landing. The use of a ground-based machine for the felling and processing part would also solve many of the issues associated with to heavy trees and removes the problems with having to delimb deciduous or damaged trees from the top down. Furthermore, it has the advantage that an optimal mix of log products can be produced, as in the current harvester and forwarder system. Today, felling and processing could be done by a small thinning harvester, but in </w:t>
      </w:r>
      <w:r w:rsidRPr="0FA305A6" w:rsidR="5681AC92">
        <w:rPr>
          <w:lang w:val="en-GB"/>
        </w:rPr>
        <w:t>the</w:t>
      </w:r>
      <w:r w:rsidRPr="0FA305A6">
        <w:rPr>
          <w:lang w:val="en-GB"/>
        </w:rPr>
        <w:t xml:space="preserve"> future it might be more realistic with a small </w:t>
      </w:r>
      <w:r w:rsidRPr="0FA305A6" w:rsidR="5D40377C">
        <w:rPr>
          <w:lang w:val="en-GB"/>
        </w:rPr>
        <w:t>ground-based</w:t>
      </w:r>
      <w:r w:rsidRPr="0FA305A6">
        <w:rPr>
          <w:lang w:val="en-GB"/>
        </w:rPr>
        <w:t xml:space="preserve"> drone cooperating with the aerial drone.  </w:t>
      </w:r>
    </w:p>
    <w:p w:rsidRPr="00181410" w:rsidR="00860348" w:rsidP="00CF74D9" w:rsidRDefault="6DEB2DA1" w14:paraId="21832194" w14:textId="7D5C28B7">
      <w:pPr>
        <w:pStyle w:val="Heading1"/>
        <w:rPr>
          <w:lang w:val="en-GB"/>
        </w:rPr>
      </w:pPr>
      <w:bookmarkStart w:name="_Toc161814652" w:id="325"/>
      <w:r w:rsidRPr="004633E8">
        <w:rPr>
          <w:lang w:val="en-GB"/>
        </w:rPr>
        <w:lastRenderedPageBreak/>
        <w:t xml:space="preserve">4. </w:t>
      </w:r>
      <w:r w:rsidRPr="004633E8" w:rsidR="00232500">
        <w:rPr>
          <w:lang w:val="en-GB"/>
        </w:rPr>
        <w:t>Airborne d</w:t>
      </w:r>
      <w:r w:rsidRPr="004633E8" w:rsidR="45E5146E">
        <w:rPr>
          <w:lang w:val="en-GB"/>
        </w:rPr>
        <w:t xml:space="preserve">rones in forestry from a </w:t>
      </w:r>
      <w:r w:rsidRPr="004633E8" w:rsidR="1CB5A9B2">
        <w:rPr>
          <w:lang w:val="en-GB"/>
        </w:rPr>
        <w:t>biodiversity</w:t>
      </w:r>
      <w:r w:rsidRPr="004633E8" w:rsidR="45E5146E">
        <w:rPr>
          <w:lang w:val="en-GB"/>
        </w:rPr>
        <w:t xml:space="preserve"> standpoint</w:t>
      </w:r>
      <w:bookmarkEnd w:id="318"/>
      <w:bookmarkEnd w:id="325"/>
    </w:p>
    <w:p w:rsidR="2049F7EC" w:rsidP="004633E8" w:rsidRDefault="32CDE974" w14:paraId="411C51FD" w14:textId="645F6574">
      <w:r>
        <w:t xml:space="preserve">Emelie Fredriksson &amp; </w:t>
      </w:r>
      <w:r w:rsidR="2049F7EC">
        <w:t xml:space="preserve">Line Djupström </w:t>
      </w:r>
    </w:p>
    <w:p w:rsidR="000B0A7B" w:rsidP="000B0A7B" w:rsidRDefault="000B0A7B" w14:paraId="57006C21" w14:textId="77777777">
      <w:pPr>
        <w:pStyle w:val="Heading2"/>
        <w:rPr>
          <w:lang w:val="en-GB"/>
        </w:rPr>
      </w:pPr>
      <w:bookmarkStart w:name="_Toc923376482" w:id="326"/>
      <w:bookmarkStart w:name="_Toc161814653" w:id="327"/>
      <w:r w:rsidRPr="620B45F7">
        <w:rPr>
          <w:lang w:val="en-GB"/>
        </w:rPr>
        <w:t>Background</w:t>
      </w:r>
      <w:bookmarkEnd w:id="326"/>
      <w:bookmarkEnd w:id="327"/>
    </w:p>
    <w:p w:rsidR="000B0A7B" w:rsidP="000E1226" w:rsidRDefault="4B196198" w14:paraId="46411550" w14:textId="5E8D41DD">
      <w:pPr>
        <w:rPr>
          <w:lang w:val="en-GB"/>
        </w:rPr>
      </w:pPr>
      <w:r w:rsidRPr="4D786A15">
        <w:rPr>
          <w:lang w:val="en-GB"/>
        </w:rPr>
        <w:t xml:space="preserve">Forest management in Sweden is almost entirely based on rotations of 70 to 100 years. It is common for </w:t>
      </w:r>
      <w:r w:rsidRPr="4D786A15" w:rsidR="30D26A95">
        <w:rPr>
          <w:lang w:val="en-GB"/>
        </w:rPr>
        <w:t>stands to be treated with pre-commercial thinning followed by one or two thinnings</w:t>
      </w:r>
      <w:r w:rsidRPr="4D786A15" w:rsidR="000B0A7B">
        <w:rPr>
          <w:lang w:val="en-GB"/>
        </w:rPr>
        <w:t>, which have well-documented impacts on biodiversity, both at the local and landscape scales (Esseen et al. 1997). Thinning is, in terms of area, the most common harvest</w:t>
      </w:r>
      <w:r w:rsidRPr="4D786A15" w:rsidR="4E53C957">
        <w:rPr>
          <w:lang w:val="en-GB"/>
        </w:rPr>
        <w:t>ing</w:t>
      </w:r>
      <w:r w:rsidRPr="4D786A15" w:rsidR="000B0A7B">
        <w:rPr>
          <w:lang w:val="en-GB"/>
        </w:rPr>
        <w:t xml:space="preserve"> operation, with approximately 40</w:t>
      </w:r>
      <w:r w:rsidRPr="4D786A15" w:rsidR="63A8CC8D">
        <w:rPr>
          <w:lang w:val="en-GB"/>
        </w:rPr>
        <w:t xml:space="preserve"> percent</w:t>
      </w:r>
      <w:r w:rsidRPr="4D786A15" w:rsidR="000B0A7B">
        <w:rPr>
          <w:lang w:val="en-GB"/>
        </w:rPr>
        <w:t xml:space="preserve"> of Swedish forests in the thinning phase, usually around 30 years old. </w:t>
      </w:r>
      <w:r w:rsidRPr="4D786A15" w:rsidR="612CE247">
        <w:rPr>
          <w:lang w:val="en-GB"/>
        </w:rPr>
        <w:t xml:space="preserve">The thinning phase of the rotation is the phase that </w:t>
      </w:r>
      <w:r w:rsidRPr="4D786A15" w:rsidR="00A86238">
        <w:rPr>
          <w:lang w:val="en-GB"/>
        </w:rPr>
        <w:t xml:space="preserve"> </w:t>
      </w:r>
      <w:r w:rsidRPr="4D786A15" w:rsidR="612CE247">
        <w:rPr>
          <w:lang w:val="en-GB"/>
        </w:rPr>
        <w:t>has</w:t>
      </w:r>
      <w:r w:rsidRPr="4D786A15" w:rsidR="000C022B">
        <w:rPr>
          <w:lang w:val="en-GB"/>
        </w:rPr>
        <w:t xml:space="preserve"> </w:t>
      </w:r>
      <w:r w:rsidRPr="4D786A15" w:rsidR="000B0A7B">
        <w:rPr>
          <w:lang w:val="en-GB"/>
        </w:rPr>
        <w:t xml:space="preserve">the lowest amount of coarse woody debris (Ranius et al., 2003), a structural component of high importance for biodiversity (Stenbacka et al. 2010, </w:t>
      </w:r>
      <w:r w:rsidRPr="4D786A15" w:rsidR="000B0A7B">
        <w:rPr>
          <w:rFonts w:ascii="Calibri" w:hAnsi="Calibri" w:eastAsia="Calibri" w:cs="Calibri"/>
        </w:rPr>
        <w:t>Peltoniemi et al. 2013</w:t>
      </w:r>
      <w:r w:rsidRPr="4D786A15" w:rsidR="000B0A7B">
        <w:rPr>
          <w:lang w:val="en-GB"/>
        </w:rPr>
        <w:t xml:space="preserve">) and one that is currently </w:t>
      </w:r>
      <w:r w:rsidRPr="4D786A15" w:rsidR="51A97FE2">
        <w:rPr>
          <w:lang w:val="en-GB"/>
        </w:rPr>
        <w:t>in short supply</w:t>
      </w:r>
      <w:r w:rsidRPr="4D786A15" w:rsidR="000B0A7B">
        <w:rPr>
          <w:lang w:val="en-GB"/>
        </w:rPr>
        <w:t xml:space="preserve"> in the modern forest landscape (Siitonen et al. 2021, Fridman et al. 2000). Current forestry standards for thinning operations encompass guidelines aimed at both creating and protecting structures that hold biodiversity value, including creating high</w:t>
      </w:r>
      <w:r w:rsidRPr="4D786A15" w:rsidR="005E71D6">
        <w:rPr>
          <w:lang w:val="en-GB"/>
        </w:rPr>
        <w:t>-cut</w:t>
      </w:r>
      <w:r w:rsidRPr="4D786A15" w:rsidR="000B0A7B">
        <w:rPr>
          <w:lang w:val="en-GB"/>
        </w:rPr>
        <w:t xml:space="preserve"> stumps</w:t>
      </w:r>
      <w:r w:rsidRPr="4D786A15" w:rsidR="00727E7B">
        <w:rPr>
          <w:lang w:val="en-GB"/>
        </w:rPr>
        <w:t xml:space="preserve"> (Figure 4.1)</w:t>
      </w:r>
      <w:r w:rsidRPr="4D786A15" w:rsidR="000B0A7B">
        <w:rPr>
          <w:lang w:val="en-GB"/>
        </w:rPr>
        <w:t xml:space="preserve">, and protection of old trees (Albrektson et al. 2012). </w:t>
      </w:r>
      <w:r w:rsidRPr="4D786A15" w:rsidR="54E74A28">
        <w:rPr>
          <w:rFonts w:eastAsia="Calibri" w:cs="Calibri"/>
          <w:lang w:val="en-GB"/>
        </w:rPr>
        <w:t>T</w:t>
      </w:r>
      <w:r w:rsidRPr="4D786A15" w:rsidR="232A8C26">
        <w:rPr>
          <w:rFonts w:eastAsia="Calibri" w:cs="Calibri"/>
          <w:lang w:val="en-GB"/>
        </w:rPr>
        <w:t>he t</w:t>
      </w:r>
      <w:r w:rsidRPr="4D786A15" w:rsidR="54E74A28">
        <w:rPr>
          <w:rFonts w:eastAsia="Calibri" w:cs="Calibri"/>
          <w:lang w:val="en-GB"/>
        </w:rPr>
        <w:t xml:space="preserve">hinning </w:t>
      </w:r>
      <w:r w:rsidRPr="4D786A15" w:rsidR="3C84BB27">
        <w:rPr>
          <w:rFonts w:eastAsia="Calibri" w:cs="Calibri"/>
          <w:lang w:val="en-GB"/>
        </w:rPr>
        <w:t>stage specifically</w:t>
      </w:r>
      <w:r w:rsidRPr="4D786A15" w:rsidR="000B0A7B">
        <w:rPr>
          <w:rFonts w:eastAsia="Calibri" w:cs="Calibri"/>
          <w:lang w:val="en-GB"/>
        </w:rPr>
        <w:t xml:space="preserve"> has enormous potential to add dead wood since its lacking at a landscape level and beneficial to many species, such as beetles</w:t>
      </w:r>
      <w:r w:rsidRPr="4D786A15" w:rsidR="005E71D6">
        <w:rPr>
          <w:rFonts w:eastAsia="Calibri" w:cs="Calibri"/>
          <w:lang w:val="en-GB"/>
        </w:rPr>
        <w:t xml:space="preserve"> </w:t>
      </w:r>
      <w:r w:rsidRPr="4D786A15" w:rsidR="000B0A7B">
        <w:rPr>
          <w:rFonts w:eastAsia="Calibri" w:cs="Calibri"/>
          <w:lang w:val="en-GB"/>
        </w:rPr>
        <w:t>(Thibault et al. 2016</w:t>
      </w:r>
      <w:r w:rsidRPr="4D786A15" w:rsidR="651D54EE">
        <w:rPr>
          <w:rFonts w:eastAsia="Calibri" w:cs="Calibri"/>
          <w:lang w:val="en-GB"/>
        </w:rPr>
        <w:t xml:space="preserve">, </w:t>
      </w:r>
      <w:r w:rsidRPr="4D786A15" w:rsidR="000B0A7B">
        <w:rPr>
          <w:rFonts w:eastAsia="Calibri" w:cs="Calibri"/>
          <w:lang w:val="en-GB"/>
        </w:rPr>
        <w:t>Lindbladh &amp; Abrahamsson 2008).</w:t>
      </w:r>
      <w:r w:rsidRPr="4D786A15" w:rsidR="000B0A7B">
        <w:rPr>
          <w:lang w:val="en-GB"/>
        </w:rPr>
        <w:t xml:space="preserve"> However, issues such as soil compaction, tree damage, and rutting are often challenging to mitigate when heavy machinery is used in the forest (</w:t>
      </w:r>
      <w:r w:rsidR="000B0A7B">
        <w:t xml:space="preserve">Worrell &amp; Hampson, 1997, </w:t>
      </w:r>
      <w:r w:rsidRPr="4D786A15" w:rsidR="000B0A7B">
        <w:rPr>
          <w:lang w:val="en-US"/>
        </w:rPr>
        <w:t>Sirén</w:t>
      </w:r>
      <w:r w:rsidR="000B0A7B">
        <w:t xml:space="preserve"> et al. 2013)</w:t>
      </w:r>
      <w:r w:rsidRPr="4D786A15" w:rsidR="000B0A7B">
        <w:rPr>
          <w:lang w:val="en-GB"/>
        </w:rPr>
        <w:t xml:space="preserve">. These issues can have significant impacts on ecosystem functioning and important structural components. In this section, we aim to evaluate the potential differences between </w:t>
      </w:r>
      <w:r w:rsidRPr="4D786A15" w:rsidR="00232500">
        <w:rPr>
          <w:lang w:val="en-GB"/>
        </w:rPr>
        <w:t xml:space="preserve">conventional </w:t>
      </w:r>
      <w:r w:rsidRPr="4D786A15" w:rsidR="000B0A7B">
        <w:rPr>
          <w:lang w:val="en-GB"/>
        </w:rPr>
        <w:t xml:space="preserve">thinning </w:t>
      </w:r>
      <w:r w:rsidRPr="4D786A15" w:rsidR="00232500">
        <w:rPr>
          <w:lang w:val="en-GB"/>
        </w:rPr>
        <w:t xml:space="preserve">systems </w:t>
      </w:r>
      <w:r w:rsidRPr="4D786A15" w:rsidR="000B0A7B">
        <w:rPr>
          <w:lang w:val="en-GB"/>
        </w:rPr>
        <w:t xml:space="preserve">and </w:t>
      </w:r>
      <w:r w:rsidRPr="4D786A15" w:rsidR="00232500">
        <w:rPr>
          <w:lang w:val="en-GB"/>
        </w:rPr>
        <w:t>airborne systems</w:t>
      </w:r>
      <w:r w:rsidRPr="4D786A15" w:rsidR="000B0A7B">
        <w:rPr>
          <w:lang w:val="en-GB"/>
        </w:rPr>
        <w:t xml:space="preserve"> in terms of their biodiversity impacts at a theoretical level.</w:t>
      </w:r>
    </w:p>
    <w:p w:rsidR="00727E7B" w:rsidP="000E1226" w:rsidRDefault="00727E7B" w14:paraId="3769F4C5" w14:textId="564245FF">
      <w:pPr>
        <w:rPr>
          <w:lang w:val="en-GB"/>
        </w:rPr>
      </w:pPr>
      <w:r>
        <w:rPr>
          <w:noProof/>
          <w:lang w:val="en-GB"/>
        </w:rPr>
        <w:lastRenderedPageBreak/>
        <w:drawing>
          <wp:inline distT="0" distB="0" distL="0" distR="0" wp14:anchorId="47843B8D" wp14:editId="3ECA3956">
            <wp:extent cx="5039360" cy="3337560"/>
            <wp:effectExtent l="0" t="0" r="8890" b="0"/>
            <wp:docPr id="897264776" name="Bildobjekt 1" descr="En bild som visar utomhus, växt, träd, himmel&#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64776" name="Bildobjekt 1" descr="En bild som visar utomhus, växt, träd, himmel&#10;&#10;Automatiskt genererad beskrivning"/>
                    <pic:cNvPicPr/>
                  </pic:nvPicPr>
                  <pic:blipFill>
                    <a:blip r:embed="rId19"/>
                    <a:stretch>
                      <a:fillRect/>
                    </a:stretch>
                  </pic:blipFill>
                  <pic:spPr>
                    <a:xfrm>
                      <a:off x="0" y="0"/>
                      <a:ext cx="5039360" cy="3337560"/>
                    </a:xfrm>
                    <a:prstGeom prst="rect">
                      <a:avLst/>
                    </a:prstGeom>
                  </pic:spPr>
                </pic:pic>
              </a:graphicData>
            </a:graphic>
          </wp:inline>
        </w:drawing>
      </w:r>
    </w:p>
    <w:p w:rsidR="00727E7B" w:rsidP="000E1226" w:rsidRDefault="00727E7B" w14:paraId="55A5D594" w14:textId="7F6B7F07">
      <w:pPr>
        <w:rPr>
          <w:lang w:val="en-GB"/>
        </w:rPr>
      </w:pPr>
      <w:r>
        <w:rPr>
          <w:lang w:val="en-GB"/>
        </w:rPr>
        <w:t>Figure 4.1</w:t>
      </w:r>
      <w:r w:rsidR="00AD6729">
        <w:rPr>
          <w:lang w:val="en-GB"/>
        </w:rPr>
        <w:t xml:space="preserve">. </w:t>
      </w:r>
      <w:r w:rsidRPr="00A54883" w:rsidR="00A54883">
        <w:rPr>
          <w:lang w:val="en-GB"/>
        </w:rPr>
        <w:t>High-cut stumps are a common Swedish conservation measure aimed at cutting trees at a height of 3-4 meters, thus creating standing, sun</w:t>
      </w:r>
      <w:r w:rsidR="00386692">
        <w:rPr>
          <w:lang w:val="en-GB"/>
        </w:rPr>
        <w:t>exposed</w:t>
      </w:r>
      <w:r w:rsidRPr="00A54883" w:rsidR="00A54883">
        <w:rPr>
          <w:lang w:val="en-GB"/>
        </w:rPr>
        <w:t xml:space="preserve"> deadwood. High</w:t>
      </w:r>
      <w:r w:rsidR="00386692">
        <w:rPr>
          <w:lang w:val="en-GB"/>
        </w:rPr>
        <w:t>-cut</w:t>
      </w:r>
      <w:r w:rsidRPr="00A54883" w:rsidR="00A54883">
        <w:rPr>
          <w:lang w:val="en-GB"/>
        </w:rPr>
        <w:t xml:space="preserve"> stumps are long-lasting substrates that provide habitats for extended periods</w:t>
      </w:r>
      <w:r w:rsidR="00A54883">
        <w:rPr>
          <w:lang w:val="en-GB"/>
        </w:rPr>
        <w:t xml:space="preserve"> </w:t>
      </w:r>
      <w:r w:rsidRPr="00C32736" w:rsidR="00A54883">
        <w:rPr>
          <w:i/>
          <w:iCs/>
          <w:lang w:val="en-GB"/>
        </w:rPr>
        <w:t>(</w:t>
      </w:r>
      <w:r w:rsidR="00C32736">
        <w:rPr>
          <w:i/>
          <w:iCs/>
          <w:lang w:val="en-GB"/>
        </w:rPr>
        <w:t>Credits</w:t>
      </w:r>
      <w:r w:rsidRPr="00C32736" w:rsidR="00A54883">
        <w:rPr>
          <w:i/>
          <w:iCs/>
          <w:lang w:val="en-GB"/>
        </w:rPr>
        <w:t>: L. Djupström)</w:t>
      </w:r>
      <w:r w:rsidR="00C32736">
        <w:rPr>
          <w:i/>
          <w:iCs/>
          <w:lang w:val="en-GB"/>
        </w:rPr>
        <w:t>.</w:t>
      </w:r>
    </w:p>
    <w:p w:rsidRPr="000B0A7B" w:rsidR="000B0A7B" w:rsidP="000B0A7B" w:rsidRDefault="000B0A7B" w14:paraId="3963FD83" w14:textId="77777777">
      <w:pPr>
        <w:pStyle w:val="Heading2"/>
        <w:rPr>
          <w:lang w:val="en-GB"/>
        </w:rPr>
      </w:pPr>
      <w:bookmarkStart w:name="_Toc761972855" w:id="328"/>
      <w:bookmarkStart w:name="_Toc161814654" w:id="329"/>
      <w:r w:rsidRPr="000B0A7B">
        <w:rPr>
          <w:lang w:val="en-GB"/>
        </w:rPr>
        <w:t>Method</w:t>
      </w:r>
      <w:bookmarkEnd w:id="328"/>
      <w:bookmarkEnd w:id="329"/>
    </w:p>
    <w:p w:rsidRPr="000B0A7B" w:rsidR="000B0A7B" w:rsidP="000E1226" w:rsidRDefault="000B0A7B" w14:paraId="4C01512C" w14:textId="288F6377">
      <w:pPr>
        <w:spacing w:after="160"/>
        <w:rPr>
          <w:rFonts w:eastAsia="Calibri" w:cs="Arial"/>
          <w:lang w:val="en-GB"/>
        </w:rPr>
      </w:pPr>
      <w:r w:rsidRPr="1BBEA4C4">
        <w:rPr>
          <w:rFonts w:eastAsia="Calibri" w:cs="Arial"/>
          <w:lang w:val="en-GB"/>
        </w:rPr>
        <w:t>To evaluate and describe the potential impacts on biodiversity when thinning with a</w:t>
      </w:r>
      <w:r w:rsidRPr="1BBEA4C4" w:rsidR="739621CA">
        <w:rPr>
          <w:rFonts w:eastAsia="Calibri" w:cs="Arial"/>
          <w:lang w:val="en-GB"/>
        </w:rPr>
        <w:t>n</w:t>
      </w:r>
      <w:r w:rsidRPr="1BBEA4C4">
        <w:rPr>
          <w:rFonts w:eastAsia="Calibri" w:cs="Arial"/>
          <w:lang w:val="en-GB"/>
        </w:rPr>
        <w:t xml:space="preserve"> </w:t>
      </w:r>
      <w:r w:rsidRPr="1BBEA4C4" w:rsidR="00CF684C">
        <w:rPr>
          <w:rFonts w:eastAsia="Calibri" w:cs="Arial"/>
          <w:lang w:val="en-GB"/>
        </w:rPr>
        <w:t>airborne system</w:t>
      </w:r>
      <w:r w:rsidRPr="1BBEA4C4">
        <w:rPr>
          <w:rFonts w:eastAsia="Calibri" w:cs="Arial"/>
          <w:lang w:val="en-GB"/>
        </w:rPr>
        <w:t xml:space="preserve"> compared to </w:t>
      </w:r>
      <w:r w:rsidRPr="1BBEA4C4" w:rsidR="00CF684C">
        <w:rPr>
          <w:rFonts w:eastAsia="Calibri" w:cs="Arial"/>
          <w:lang w:val="en-GB"/>
        </w:rPr>
        <w:t>a conventional</w:t>
      </w:r>
      <w:r w:rsidRPr="1BBEA4C4">
        <w:rPr>
          <w:rFonts w:eastAsia="Calibri" w:cs="Arial"/>
          <w:lang w:val="en-GB"/>
        </w:rPr>
        <w:t xml:space="preserve"> thinning </w:t>
      </w:r>
      <w:r w:rsidRPr="1BBEA4C4" w:rsidR="00CF684C">
        <w:rPr>
          <w:rFonts w:eastAsia="Calibri" w:cs="Arial"/>
          <w:lang w:val="en-GB"/>
        </w:rPr>
        <w:t>system using</w:t>
      </w:r>
      <w:r w:rsidRPr="1BBEA4C4">
        <w:rPr>
          <w:rFonts w:eastAsia="Calibri" w:cs="Arial"/>
          <w:lang w:val="en-GB"/>
        </w:rPr>
        <w:t xml:space="preserve"> a ground </w:t>
      </w:r>
      <w:r w:rsidRPr="1BBEA4C4" w:rsidR="00CF684C">
        <w:rPr>
          <w:rFonts w:eastAsia="Calibri" w:cs="Arial"/>
          <w:lang w:val="en-GB"/>
        </w:rPr>
        <w:t xml:space="preserve">based </w:t>
      </w:r>
      <w:r w:rsidRPr="1BBEA4C4">
        <w:rPr>
          <w:rFonts w:eastAsia="Calibri" w:cs="Arial"/>
          <w:lang w:val="en-GB"/>
        </w:rPr>
        <w:t>harvester</w:t>
      </w:r>
      <w:r w:rsidRPr="1BBEA4C4" w:rsidR="00CF684C">
        <w:rPr>
          <w:rFonts w:eastAsia="Calibri" w:cs="Arial"/>
          <w:lang w:val="en-GB"/>
        </w:rPr>
        <w:t xml:space="preserve"> and a forwarder</w:t>
      </w:r>
      <w:r w:rsidRPr="1BBEA4C4">
        <w:rPr>
          <w:rFonts w:eastAsia="Calibri" w:cs="Arial"/>
          <w:lang w:val="en-GB"/>
        </w:rPr>
        <w:t xml:space="preserve">, we conducted a literature review. To our knowledge, no direct effects of </w:t>
      </w:r>
      <w:r w:rsidRPr="1BBEA4C4" w:rsidR="00CF684C">
        <w:rPr>
          <w:rFonts w:eastAsia="Calibri" w:cs="Arial"/>
          <w:lang w:val="en-GB"/>
        </w:rPr>
        <w:t>airborne systems</w:t>
      </w:r>
      <w:r w:rsidRPr="1BBEA4C4">
        <w:rPr>
          <w:rFonts w:eastAsia="Calibri" w:cs="Arial"/>
          <w:lang w:val="en-GB"/>
        </w:rPr>
        <w:t xml:space="preserve"> on biodiversity have been studied, even from historical attempts to harvest from the air using helicopters or balloons. Thus, we focused on theoretical possibilities and the positive/negative effects that will arise when</w:t>
      </w:r>
      <w:r w:rsidRPr="1BBEA4C4" w:rsidR="00232500">
        <w:rPr>
          <w:rFonts w:eastAsia="Calibri" w:cs="Arial"/>
          <w:lang w:val="en-GB"/>
        </w:rPr>
        <w:t xml:space="preserve"> thinning not using conventional methods is done</w:t>
      </w:r>
      <w:r w:rsidRPr="1BBEA4C4">
        <w:rPr>
          <w:rFonts w:eastAsia="Calibri" w:cs="Arial"/>
          <w:lang w:val="en-GB"/>
        </w:rPr>
        <w:t xml:space="preserve"> such as potential reduction in soil compaction.</w:t>
      </w:r>
    </w:p>
    <w:p w:rsidRPr="000B0A7B" w:rsidR="000B0A7B" w:rsidP="000E1226" w:rsidRDefault="000B0A7B" w14:paraId="6993E2DE" w14:textId="2AFD1DD5">
      <w:pPr>
        <w:spacing w:after="160"/>
        <w:rPr>
          <w:rFonts w:eastAsia="Calibri" w:cs="Arial"/>
          <w:lang w:val="en-GB"/>
        </w:rPr>
      </w:pPr>
      <w:r w:rsidRPr="18900CD2">
        <w:rPr>
          <w:rFonts w:eastAsia="Calibri" w:cs="Arial"/>
          <w:lang w:val="en-GB"/>
        </w:rPr>
        <w:t xml:space="preserve">The literature was gathered using the search engine Google Scholar with keywords related to forest thinning impacts on different types of biodiversity and the environment. This review was not conducted systematically, where a specific search string was used, and all results were evaluated. Instead, our goal was to gain an overview of the literature regarding the impacts of thinning using </w:t>
      </w:r>
      <w:r w:rsidR="00CF684C">
        <w:rPr>
          <w:rFonts w:eastAsia="Calibri" w:cs="Arial"/>
          <w:lang w:val="en-GB"/>
        </w:rPr>
        <w:t xml:space="preserve">conventional </w:t>
      </w:r>
      <w:r w:rsidRPr="18900CD2">
        <w:rPr>
          <w:rFonts w:eastAsia="Calibri" w:cs="Arial"/>
          <w:lang w:val="en-GB"/>
        </w:rPr>
        <w:t>methods, providing examples across a wide range of taxa and emphasizing relevance to Sweden.</w:t>
      </w:r>
    </w:p>
    <w:p w:rsidRPr="000B0A7B" w:rsidR="000B0A7B" w:rsidP="000B0A7B" w:rsidRDefault="000B0A7B" w14:paraId="5D866767" w14:textId="77777777">
      <w:pPr>
        <w:pStyle w:val="Heading2"/>
        <w:rPr>
          <w:lang w:val="en-GB"/>
        </w:rPr>
      </w:pPr>
      <w:bookmarkStart w:name="_Toc1129582442" w:id="330"/>
      <w:bookmarkStart w:name="_Toc161814655" w:id="331"/>
      <w:r w:rsidRPr="000B0A7B">
        <w:rPr>
          <w:lang w:val="en-GB"/>
        </w:rPr>
        <w:t>Results</w:t>
      </w:r>
      <w:bookmarkEnd w:id="330"/>
      <w:bookmarkEnd w:id="331"/>
    </w:p>
    <w:p w:rsidRPr="000B0A7B" w:rsidR="000B0A7B" w:rsidP="000B0A7B" w:rsidRDefault="000B0A7B" w14:paraId="0839C3C5" w14:textId="77777777">
      <w:pPr>
        <w:pStyle w:val="Heading3"/>
        <w:rPr>
          <w:lang w:val="en-GB"/>
        </w:rPr>
      </w:pPr>
      <w:bookmarkStart w:name="_Toc654941149" w:id="332"/>
      <w:bookmarkStart w:name="_Toc161814656" w:id="333"/>
      <w:r w:rsidRPr="000B0A7B">
        <w:rPr>
          <w:lang w:val="en-GB"/>
        </w:rPr>
        <w:t>Strip roads and soil impact</w:t>
      </w:r>
      <w:bookmarkEnd w:id="332"/>
      <w:bookmarkEnd w:id="333"/>
    </w:p>
    <w:p w:rsidR="00222446" w:rsidP="000E1226" w:rsidRDefault="00F9437E" w14:paraId="4EC751CA" w14:textId="5ECA8A67">
      <w:pPr>
        <w:spacing w:after="160"/>
        <w:rPr>
          <w:rFonts w:eastAsia="Calibri" w:cs="Arial"/>
          <w:lang w:val="en-GB"/>
        </w:rPr>
      </w:pPr>
      <w:r w:rsidRPr="4D786A15">
        <w:rPr>
          <w:color w:val="000000" w:themeColor="text1"/>
          <w:lang w:val="en-GB"/>
        </w:rPr>
        <w:t xml:space="preserve">Thinning with drones is anticipated to yield positive environmental outcomes, primarily attributed to the elimination of strip roads. </w:t>
      </w:r>
      <w:r w:rsidRPr="4D786A15" w:rsidR="000B0A7B">
        <w:rPr>
          <w:rFonts w:eastAsia="Calibri" w:cs="Arial"/>
          <w:lang w:val="en-GB"/>
        </w:rPr>
        <w:t xml:space="preserve">During mechanized logging operations, temporary logging roads (strip roads) that are typically 4-4,5 meters wide are created. Even though strip roads are a temporary measure, they still impact the functioning of the </w:t>
      </w:r>
      <w:r w:rsidRPr="4D786A15" w:rsidR="000B0A7B">
        <w:rPr>
          <w:rFonts w:eastAsia="Calibri" w:cs="Arial"/>
          <w:lang w:val="en-GB"/>
        </w:rPr>
        <w:lastRenderedPageBreak/>
        <w:t xml:space="preserve">forest ecosystem and alter local conditions in various ways. These </w:t>
      </w:r>
      <w:r w:rsidRPr="4D786A15" w:rsidR="00613848">
        <w:rPr>
          <w:rFonts w:eastAsia="Calibri" w:cs="Arial"/>
          <w:lang w:val="en-GB"/>
        </w:rPr>
        <w:t xml:space="preserve">strip </w:t>
      </w:r>
      <w:r w:rsidRPr="4D786A15" w:rsidR="000B0A7B">
        <w:rPr>
          <w:rFonts w:eastAsia="Calibri" w:cs="Arial"/>
          <w:lang w:val="en-GB"/>
        </w:rPr>
        <w:t xml:space="preserve">roads </w:t>
      </w:r>
      <w:r w:rsidRPr="4D786A15" w:rsidR="009E2534">
        <w:rPr>
          <w:rFonts w:eastAsia="Calibri" w:cs="Arial"/>
          <w:lang w:val="en-GB"/>
        </w:rPr>
        <w:t xml:space="preserve">change the structure and </w:t>
      </w:r>
      <w:r w:rsidRPr="4D786A15" w:rsidR="00FA07AE">
        <w:rPr>
          <w:rFonts w:eastAsia="Calibri" w:cs="Arial"/>
          <w:lang w:val="en-GB"/>
        </w:rPr>
        <w:t>create</w:t>
      </w:r>
      <w:r w:rsidRPr="4D786A15" w:rsidR="00613848">
        <w:rPr>
          <w:rFonts w:eastAsia="Calibri" w:cs="Arial"/>
          <w:lang w:val="en-GB"/>
        </w:rPr>
        <w:t xml:space="preserve"> a linear feature </w:t>
      </w:r>
      <w:r w:rsidRPr="4D786A15" w:rsidR="00DD63AC">
        <w:rPr>
          <w:rFonts w:eastAsia="Calibri" w:cs="Arial"/>
          <w:lang w:val="en-GB"/>
        </w:rPr>
        <w:t xml:space="preserve">in the </w:t>
      </w:r>
      <w:r w:rsidRPr="4D786A15" w:rsidR="220A6001">
        <w:rPr>
          <w:rFonts w:eastAsia="Calibri" w:cs="Arial"/>
          <w:lang w:val="en-GB"/>
        </w:rPr>
        <w:t>otherwise intact</w:t>
      </w:r>
      <w:r w:rsidRPr="4D786A15" w:rsidR="000B0A7B">
        <w:rPr>
          <w:rFonts w:eastAsia="Calibri" w:cs="Arial"/>
          <w:lang w:val="en-GB"/>
        </w:rPr>
        <w:t xml:space="preserve"> forest canopy</w:t>
      </w:r>
      <w:r w:rsidRPr="4D786A15" w:rsidR="00D37A45">
        <w:rPr>
          <w:rFonts w:eastAsia="Calibri" w:cs="Arial"/>
          <w:lang w:val="en-GB"/>
        </w:rPr>
        <w:t>,</w:t>
      </w:r>
      <w:r w:rsidRPr="4D786A15" w:rsidR="00B26E33">
        <w:rPr>
          <w:rFonts w:eastAsia="Calibri" w:cs="Arial"/>
          <w:lang w:val="en-GB"/>
        </w:rPr>
        <w:t xml:space="preserve"> </w:t>
      </w:r>
      <w:r w:rsidRPr="4D786A15" w:rsidR="00846C5C">
        <w:rPr>
          <w:rFonts w:eastAsia="Calibri" w:cs="Arial"/>
          <w:lang w:val="en-GB"/>
        </w:rPr>
        <w:t xml:space="preserve">but </w:t>
      </w:r>
      <w:r w:rsidRPr="4D786A15" w:rsidR="4EA905CA">
        <w:rPr>
          <w:rFonts w:eastAsia="Calibri" w:cs="Arial"/>
          <w:lang w:val="en-GB"/>
        </w:rPr>
        <w:t>mostly the</w:t>
      </w:r>
      <w:r w:rsidRPr="4D786A15" w:rsidR="000B0A7B">
        <w:rPr>
          <w:rFonts w:eastAsia="Calibri" w:cs="Arial"/>
          <w:lang w:val="en-GB"/>
        </w:rPr>
        <w:t xml:space="preserve"> </w:t>
      </w:r>
      <w:r w:rsidRPr="4D786A15" w:rsidR="002927D2">
        <w:rPr>
          <w:rFonts w:eastAsia="Calibri" w:cs="Arial"/>
          <w:lang w:val="en-GB"/>
        </w:rPr>
        <w:t xml:space="preserve">driving of </w:t>
      </w:r>
      <w:r w:rsidRPr="4D786A15" w:rsidR="000B0A7B">
        <w:rPr>
          <w:rFonts w:eastAsia="Calibri" w:cs="Arial"/>
          <w:lang w:val="en-GB"/>
        </w:rPr>
        <w:t>heavy machinery can lead to soil compaction, altering the soil structure and reducing its ability to absorb water, thus impacting water filtration and erosion (</w:t>
      </w:r>
      <w:r w:rsidRPr="4D786A15" w:rsidR="000B0A7B">
        <w:rPr>
          <w:rFonts w:eastAsia="Calibri" w:cs="Arial"/>
        </w:rPr>
        <w:t>Worrell &amp; Hampson, 1997</w:t>
      </w:r>
      <w:r w:rsidRPr="4D786A15" w:rsidR="003D6144">
        <w:rPr>
          <w:rFonts w:eastAsia="Calibri" w:cs="Arial"/>
        </w:rPr>
        <w:t>; Nikooy et al. 2020</w:t>
      </w:r>
      <w:r w:rsidRPr="4D786A15" w:rsidR="000B0A7B">
        <w:rPr>
          <w:rFonts w:eastAsia="Calibri" w:cs="Arial"/>
        </w:rPr>
        <w:t>)</w:t>
      </w:r>
      <w:r w:rsidRPr="4D786A15" w:rsidR="000B0A7B">
        <w:rPr>
          <w:rFonts w:eastAsia="Calibri" w:cs="Arial"/>
          <w:lang w:val="en-GB"/>
        </w:rPr>
        <w:t>. Compaction can also increase surface runoff</w:t>
      </w:r>
      <w:r w:rsidRPr="4D786A15" w:rsidR="002927D2">
        <w:rPr>
          <w:rFonts w:eastAsia="Calibri" w:cs="Arial"/>
          <w:lang w:val="en-GB"/>
        </w:rPr>
        <w:t xml:space="preserve"> and </w:t>
      </w:r>
      <w:r w:rsidRPr="4D786A15" w:rsidR="00147514">
        <w:rPr>
          <w:rFonts w:eastAsia="Calibri" w:cs="Arial"/>
          <w:lang w:val="en-GB"/>
        </w:rPr>
        <w:t>nutrient leakage</w:t>
      </w:r>
      <w:r w:rsidRPr="4D786A15" w:rsidR="000B0A7B">
        <w:rPr>
          <w:rFonts w:eastAsia="Calibri" w:cs="Arial"/>
          <w:lang w:val="en-GB"/>
        </w:rPr>
        <w:t xml:space="preserve"> affecting aquatic ecosystems (</w:t>
      </w:r>
      <w:r w:rsidRPr="4D786A15" w:rsidR="000B0A7B">
        <w:rPr>
          <w:rFonts w:eastAsia="Calibri" w:cs="Arial"/>
        </w:rPr>
        <w:t>Worrell &amp; Hampson, 1997)</w:t>
      </w:r>
      <w:r w:rsidRPr="4D786A15" w:rsidR="000B0A7B">
        <w:rPr>
          <w:rFonts w:eastAsia="Calibri" w:cs="Arial"/>
          <w:lang w:val="en-GB"/>
        </w:rPr>
        <w:t xml:space="preserve">. </w:t>
      </w:r>
    </w:p>
    <w:p w:rsidRPr="000B0A7B" w:rsidR="000B0A7B" w:rsidP="6F8555C4" w:rsidRDefault="0DE983A8" w14:paraId="2B181EE1" w14:textId="419D5404">
      <w:pPr>
        <w:spacing w:after="160"/>
        <w:rPr>
          <w:rFonts w:eastAsia="Calibri" w:cs="Arial"/>
          <w:lang w:val="en-GB"/>
        </w:rPr>
      </w:pPr>
      <w:r w:rsidRPr="4D786A15">
        <w:rPr>
          <w:rFonts w:eastAsia="Calibri" w:cs="Arial"/>
          <w:lang w:val="en-GB"/>
        </w:rPr>
        <w:t>T</w:t>
      </w:r>
      <w:r w:rsidRPr="4D786A15" w:rsidR="000B0A7B">
        <w:rPr>
          <w:rFonts w:eastAsia="Calibri" w:cs="Arial"/>
          <w:lang w:val="en-GB"/>
        </w:rPr>
        <w:t>he establishment and use of strip roads can result in direct damage to the trees' roots, and in turn, increase the risk of root rot (</w:t>
      </w:r>
      <w:r w:rsidRPr="4D786A15" w:rsidR="000B0A7B">
        <w:rPr>
          <w:rFonts w:eastAsia="Calibri" w:cs="Arial"/>
          <w:lang w:val="en-US"/>
        </w:rPr>
        <w:t>W</w:t>
      </w:r>
      <w:r w:rsidRPr="4D786A15" w:rsidR="00CF684C">
        <w:rPr>
          <w:rFonts w:eastAsia="Calibri" w:cs="Arial"/>
          <w:lang w:val="en-US"/>
        </w:rPr>
        <w:t>ä</w:t>
      </w:r>
      <w:r w:rsidRPr="4D786A15" w:rsidR="000B0A7B">
        <w:rPr>
          <w:rFonts w:eastAsia="Calibri" w:cs="Arial"/>
          <w:lang w:val="en-US"/>
        </w:rPr>
        <w:t>sterlund 2020</w:t>
      </w:r>
      <w:r w:rsidRPr="4D786A15" w:rsidR="000B0A7B">
        <w:rPr>
          <w:rFonts w:eastAsia="Calibri" w:cs="Arial"/>
          <w:lang w:val="en-GB"/>
        </w:rPr>
        <w:t xml:space="preserve">). </w:t>
      </w:r>
      <w:r w:rsidRPr="4D786A15" w:rsidR="260CB04A">
        <w:rPr>
          <w:rFonts w:eastAsia="Calibri" w:cs="Arial"/>
          <w:lang w:val="en-GB"/>
        </w:rPr>
        <w:t>H</w:t>
      </w:r>
      <w:r w:rsidRPr="4D786A15" w:rsidR="000B0A7B">
        <w:rPr>
          <w:rFonts w:eastAsia="Calibri" w:cs="Arial"/>
          <w:lang w:val="en-GB"/>
        </w:rPr>
        <w:t>eavy machinery may destroy dead wood in the late successional stages that already exist in the stand. Heavily decayed coarse dead wood, both standing and lying down (logs), is rare in Fennoscandia today and is an important structure to preserve for both insects (</w:t>
      </w:r>
      <w:r w:rsidRPr="4D786A15" w:rsidR="000B0A7B">
        <w:rPr>
          <w:rFonts w:eastAsia="Calibri" w:cs="Calibri"/>
        </w:rPr>
        <w:t>Siitonen 2001) and polypores (Sippola et al. 2001)</w:t>
      </w:r>
      <w:r w:rsidRPr="4D786A15" w:rsidR="000B0A7B">
        <w:rPr>
          <w:rFonts w:eastAsia="Calibri" w:cs="Arial"/>
          <w:lang w:val="en-GB"/>
        </w:rPr>
        <w:t xml:space="preserve">. This also holds true for species that are sensitive to disturbances in general. </w:t>
      </w:r>
      <w:r w:rsidRPr="4D786A15" w:rsidR="00F0088C">
        <w:rPr>
          <w:rFonts w:eastAsia="Calibri" w:cs="Arial"/>
          <w:lang w:val="en-GB"/>
        </w:rPr>
        <w:t xml:space="preserve">Canopy </w:t>
      </w:r>
      <w:r w:rsidRPr="4D786A15" w:rsidR="000B0A7B">
        <w:rPr>
          <w:rFonts w:eastAsia="Calibri" w:cs="Arial"/>
          <w:lang w:val="en-GB"/>
        </w:rPr>
        <w:t xml:space="preserve">gaps, </w:t>
      </w:r>
      <w:r w:rsidRPr="4D786A15" w:rsidR="00F0088C">
        <w:rPr>
          <w:rFonts w:eastAsia="Calibri" w:cs="Arial"/>
          <w:lang w:val="en-GB"/>
        </w:rPr>
        <w:t>inevitably</w:t>
      </w:r>
      <w:r w:rsidRPr="4D786A15" w:rsidR="000B0A7B">
        <w:rPr>
          <w:rFonts w:eastAsia="Calibri" w:cs="Arial"/>
          <w:lang w:val="en-GB"/>
        </w:rPr>
        <w:t xml:space="preserve"> formed by strip roads, can also positively impact biodiversity. For instance, these openings can mimic natural small-scale disturbances, leading to higher diversity of saproxylic insects in stands with sun-exposed dead wood in strip roads (Joelsson 2017). These gaps can play a significant role in establishment of early successional species in several ways. Increased light availability on forest floor promotes light-demanding plant species with positive impacts on plant diversity and richness compared to non-thinned stands (Strengbom et al. 2018, </w:t>
      </w:r>
      <w:r w:rsidRPr="4D786A15" w:rsidR="000B0A7B">
        <w:rPr>
          <w:rFonts w:eastAsia="Calibri" w:cs="Arial"/>
        </w:rPr>
        <w:t>Widenfalk &amp; Wesli</w:t>
      </w:r>
      <w:r w:rsidRPr="4D786A15" w:rsidR="00875D62">
        <w:rPr>
          <w:rFonts w:eastAsia="Calibri" w:cs="Arial"/>
        </w:rPr>
        <w:t>e</w:t>
      </w:r>
      <w:r w:rsidRPr="4D786A15" w:rsidR="000B0A7B">
        <w:rPr>
          <w:rFonts w:eastAsia="Calibri" w:cs="Arial"/>
        </w:rPr>
        <w:t>n 2009</w:t>
      </w:r>
      <w:r w:rsidRPr="4D786A15" w:rsidR="000B0A7B">
        <w:rPr>
          <w:rFonts w:eastAsia="Calibri" w:cs="Arial"/>
          <w:lang w:val="en-GB"/>
        </w:rPr>
        <w:t>). Increased sunlight warms the forest soil which can activate see</w:t>
      </w:r>
      <w:r w:rsidRPr="4D786A15" w:rsidR="3DC987F2">
        <w:rPr>
          <w:rFonts w:eastAsia="Calibri" w:cs="Arial"/>
          <w:lang w:val="en-GB"/>
        </w:rPr>
        <w:t>d</w:t>
      </w:r>
      <w:r w:rsidRPr="4D786A15" w:rsidR="000B0A7B">
        <w:rPr>
          <w:rFonts w:eastAsia="Calibri" w:cs="Arial"/>
          <w:lang w:val="en-GB"/>
        </w:rPr>
        <w:t xml:space="preserve"> bank and accelerate seed germination and enhance plant growth and establishment of new plants. When trees are removed competition is reduced and nutrients become available and early successional species can capitalize on this nutrient influx and allowing them to establish. </w:t>
      </w:r>
    </w:p>
    <w:p w:rsidRPr="000B0A7B" w:rsidR="000B0A7B" w:rsidP="000E1226" w:rsidRDefault="20CE60C1" w14:paraId="57656E0F" w14:textId="06808A02">
      <w:pPr>
        <w:spacing w:after="160"/>
        <w:rPr>
          <w:rFonts w:eastAsia="Calibri" w:cs="Arial"/>
          <w:lang w:val="en-GB"/>
        </w:rPr>
      </w:pPr>
      <w:r w:rsidRPr="2F066FD7">
        <w:rPr>
          <w:rFonts w:eastAsia="Calibri" w:cs="Arial"/>
          <w:lang w:val="en-GB"/>
        </w:rPr>
        <w:t>Using an airborne harvester</w:t>
      </w:r>
      <w:r w:rsidRPr="2F066FD7" w:rsidR="000B0A7B">
        <w:rPr>
          <w:rFonts w:eastAsia="Calibri" w:cs="Arial"/>
          <w:lang w:val="en-GB"/>
        </w:rPr>
        <w:t xml:space="preserve"> could potentially mitigate some of the negative impacts discussed above that are directly linked to strip roads, especially those affecting the forest </w:t>
      </w:r>
      <w:r w:rsidRPr="2F066FD7" w:rsidR="00692758">
        <w:rPr>
          <w:rFonts w:eastAsia="Calibri" w:cs="Arial"/>
          <w:lang w:val="en-GB"/>
        </w:rPr>
        <w:t>soil ecosystem</w:t>
      </w:r>
      <w:r w:rsidRPr="2F066FD7" w:rsidR="000B0A7B">
        <w:rPr>
          <w:rFonts w:eastAsia="Calibri" w:cs="Arial"/>
          <w:lang w:val="en-GB"/>
        </w:rPr>
        <w:t>. Harvesting with a drone would also provide greater flexibility to adapt the harvesting process to achieve stand-specific goals aligned with promoting biodiversity and ecosystem functioning.</w:t>
      </w:r>
      <w:r w:rsidR="00F0088C">
        <w:rPr>
          <w:rFonts w:eastAsia="Calibri" w:cs="Arial"/>
          <w:lang w:val="en-GB"/>
        </w:rPr>
        <w:t xml:space="preserve"> The adaptation could be to choose trees to harvest or leave that has a positive effect on structure and spatial distribution that may promote biodiversity. </w:t>
      </w:r>
    </w:p>
    <w:p w:rsidRPr="000E1226" w:rsidR="000E1226" w:rsidP="000E1226" w:rsidRDefault="37CC82D7" w14:paraId="08A32C3B" w14:textId="34F26691">
      <w:pPr>
        <w:keepNext/>
        <w:keepLines/>
        <w:spacing w:before="40" w:after="0" w:line="259" w:lineRule="auto"/>
        <w:outlineLvl w:val="1"/>
        <w:rPr>
          <w:rFonts w:ascii="Calibri Light" w:hAnsi="Calibri Light" w:eastAsia="MS Gothic" w:cs="Times New Roman"/>
          <w:color w:val="2F5496"/>
          <w:sz w:val="26"/>
          <w:szCs w:val="26"/>
          <w:lang w:val="en-GB"/>
        </w:rPr>
      </w:pPr>
      <w:bookmarkStart w:name="_Toc1107703167" w:id="334"/>
      <w:r w:rsidRPr="71285CD3">
        <w:rPr>
          <w:rFonts w:ascii="Calibri Light" w:hAnsi="Calibri Light" w:eastAsia="MS Gothic" w:cs="Times New Roman"/>
          <w:color w:val="2F5496"/>
          <w:sz w:val="26"/>
          <w:szCs w:val="26"/>
          <w:lang w:val="en-GB"/>
        </w:rPr>
        <w:t>Understory</w:t>
      </w:r>
      <w:bookmarkEnd w:id="334"/>
      <w:r w:rsidRPr="71285CD3" w:rsidR="00A5140B">
        <w:rPr>
          <w:rFonts w:ascii="Calibri Light" w:hAnsi="Calibri Light" w:eastAsia="MS Gothic" w:cs="Times New Roman"/>
          <w:color w:val="2F5496"/>
          <w:sz w:val="26"/>
          <w:szCs w:val="26"/>
          <w:lang w:val="en-GB"/>
        </w:rPr>
        <w:t xml:space="preserve"> vegetation cover</w:t>
      </w:r>
    </w:p>
    <w:p w:rsidRPr="000E1226" w:rsidR="000E1226" w:rsidP="000E1226" w:rsidRDefault="000E1226" w14:paraId="76E48C9A" w14:textId="56B7387C">
      <w:pPr>
        <w:spacing w:after="160"/>
        <w:rPr>
          <w:rFonts w:eastAsia="Calibri" w:cs="Arial"/>
          <w:lang w:val="en-GB"/>
        </w:rPr>
      </w:pPr>
      <w:r w:rsidRPr="2F066FD7">
        <w:rPr>
          <w:rFonts w:eastAsia="Calibri" w:cs="Arial"/>
          <w:lang w:val="en-GB"/>
        </w:rPr>
        <w:t xml:space="preserve">Since no machines </w:t>
      </w:r>
      <w:r w:rsidRPr="2F066FD7" w:rsidR="61AA5AF1">
        <w:rPr>
          <w:rFonts w:eastAsia="Calibri" w:cs="Arial"/>
          <w:lang w:val="en-GB"/>
        </w:rPr>
        <w:t>are needed</w:t>
      </w:r>
      <w:r w:rsidRPr="2F066FD7">
        <w:rPr>
          <w:rFonts w:eastAsia="Calibri" w:cs="Arial"/>
          <w:lang w:val="en-GB"/>
        </w:rPr>
        <w:t xml:space="preserve"> on the </w:t>
      </w:r>
      <w:r w:rsidRPr="2F066FD7" w:rsidR="2A6FA4E5">
        <w:rPr>
          <w:rFonts w:eastAsia="Calibri" w:cs="Arial"/>
          <w:lang w:val="en-GB"/>
        </w:rPr>
        <w:t>forest floor</w:t>
      </w:r>
      <w:r w:rsidRPr="2F066FD7">
        <w:rPr>
          <w:rFonts w:eastAsia="Calibri" w:cs="Arial"/>
          <w:lang w:val="en-GB"/>
        </w:rPr>
        <w:t xml:space="preserve"> when using drones there will be no need to make strip roads (discussed above) and/or removal of field layer trees or scrubs. Removal of smaller trees and scrubs is common in </w:t>
      </w:r>
      <w:r w:rsidR="00232500">
        <w:rPr>
          <w:rFonts w:eastAsia="Calibri" w:cs="Arial"/>
          <w:lang w:val="en-GB"/>
        </w:rPr>
        <w:t>conventional thinning operations</w:t>
      </w:r>
      <w:r w:rsidRPr="2F066FD7">
        <w:rPr>
          <w:rFonts w:eastAsia="Calibri" w:cs="Arial"/>
          <w:lang w:val="en-GB"/>
        </w:rPr>
        <w:t xml:space="preserve"> in Swedish forestry today (</w:t>
      </w:r>
      <w:r w:rsidR="00232500">
        <w:rPr>
          <w:rFonts w:eastAsia="Calibri" w:cs="Arial"/>
          <w:lang w:val="en-GB"/>
        </w:rPr>
        <w:t>sight clearing or, in Swedish,</w:t>
      </w:r>
      <w:r w:rsidRPr="2F066FD7">
        <w:rPr>
          <w:rFonts w:eastAsia="Calibri" w:cs="Arial"/>
          <w:lang w:val="en-GB"/>
        </w:rPr>
        <w:t xml:space="preserve">“förröjning”, Albrektson et al. 2012) to increase visibility for machine drivers </w:t>
      </w:r>
      <w:r w:rsidRPr="2F066FD7" w:rsidR="7BE17737">
        <w:rPr>
          <w:rFonts w:eastAsia="Calibri" w:cs="Arial"/>
          <w:lang w:val="en-GB"/>
        </w:rPr>
        <w:t xml:space="preserve">and </w:t>
      </w:r>
      <w:r w:rsidRPr="2F066FD7" w:rsidR="5BAA0A78">
        <w:rPr>
          <w:rFonts w:eastAsia="Calibri" w:cs="Arial"/>
          <w:lang w:val="en-GB"/>
        </w:rPr>
        <w:t xml:space="preserve">enhance </w:t>
      </w:r>
      <w:r w:rsidRPr="2F066FD7" w:rsidR="7BE17737">
        <w:rPr>
          <w:rFonts w:eastAsia="Calibri" w:cs="Arial"/>
          <w:lang w:val="en-GB"/>
        </w:rPr>
        <w:t xml:space="preserve">chainsaw </w:t>
      </w:r>
      <w:r w:rsidRPr="2F066FD7" w:rsidR="04B175DE">
        <w:rPr>
          <w:rFonts w:eastAsia="Calibri" w:cs="Arial"/>
          <w:lang w:val="en-GB"/>
        </w:rPr>
        <w:t>c</w:t>
      </w:r>
      <w:r w:rsidRPr="2F066FD7" w:rsidR="7BE17737">
        <w:rPr>
          <w:rFonts w:eastAsia="Calibri" w:cs="Arial"/>
          <w:lang w:val="en-GB"/>
        </w:rPr>
        <w:t>utting</w:t>
      </w:r>
      <w:r w:rsidRPr="2F066FD7">
        <w:rPr>
          <w:rFonts w:eastAsia="Calibri" w:cs="Arial"/>
          <w:lang w:val="en-GB"/>
        </w:rPr>
        <w:t xml:space="preserve">. Removal of </w:t>
      </w:r>
      <w:r w:rsidRPr="2F066FD7" w:rsidR="407018A9">
        <w:rPr>
          <w:rFonts w:eastAsia="Calibri" w:cs="Arial"/>
          <w:lang w:val="en-GB"/>
        </w:rPr>
        <w:t>understory</w:t>
      </w:r>
      <w:r w:rsidRPr="2F066FD7">
        <w:rPr>
          <w:rFonts w:eastAsia="Calibri" w:cs="Arial"/>
          <w:lang w:val="en-GB"/>
        </w:rPr>
        <w:t xml:space="preserve"> vegetation reduces the vertical variation in the stand which has been shown to be important for both birds and pendulous lichens (Klein 2020). From a biodiversity perspective the ability to keep a dense </w:t>
      </w:r>
      <w:r w:rsidRPr="2F066FD7" w:rsidR="25432A1A">
        <w:rPr>
          <w:rFonts w:eastAsia="Calibri" w:cs="Arial"/>
          <w:lang w:val="en-GB"/>
        </w:rPr>
        <w:t>understory</w:t>
      </w:r>
      <w:r w:rsidRPr="2F066FD7">
        <w:rPr>
          <w:rFonts w:eastAsia="Calibri" w:cs="Arial"/>
          <w:lang w:val="en-GB"/>
        </w:rPr>
        <w:t xml:space="preserve"> layer when thinning with a drone could be positive also for species that require shelter from predators. The </w:t>
      </w:r>
      <w:r w:rsidRPr="2F066FD7" w:rsidR="0239FC22">
        <w:rPr>
          <w:rFonts w:eastAsia="Calibri" w:cs="Arial"/>
          <w:lang w:val="en-GB"/>
        </w:rPr>
        <w:t xml:space="preserve">vegetation </w:t>
      </w:r>
      <w:r w:rsidRPr="2F066FD7">
        <w:rPr>
          <w:rFonts w:eastAsia="Calibri" w:cs="Arial"/>
          <w:lang w:val="en-GB"/>
        </w:rPr>
        <w:t>also acts as an important forage resource for ungulates.</w:t>
      </w:r>
    </w:p>
    <w:p w:rsidRPr="000E1226" w:rsidR="000E1226" w:rsidP="000E1226" w:rsidRDefault="000E1226" w14:paraId="38F2E07D" w14:textId="77777777">
      <w:pPr>
        <w:keepNext/>
        <w:keepLines/>
        <w:spacing w:before="40" w:after="0" w:line="259" w:lineRule="auto"/>
        <w:outlineLvl w:val="1"/>
        <w:rPr>
          <w:rFonts w:ascii="Calibri Light" w:hAnsi="Calibri Light" w:eastAsia="MS Gothic" w:cs="Times New Roman"/>
          <w:color w:val="2F5496"/>
          <w:sz w:val="26"/>
          <w:szCs w:val="26"/>
          <w:lang w:val="en-GB"/>
        </w:rPr>
      </w:pPr>
      <w:bookmarkStart w:name="_Toc346442471" w:id="335"/>
      <w:r w:rsidRPr="000E1226">
        <w:rPr>
          <w:rFonts w:ascii="Calibri Light" w:hAnsi="Calibri Light" w:eastAsia="MS Gothic" w:cs="Times New Roman"/>
          <w:color w:val="2F5496"/>
          <w:sz w:val="26"/>
          <w:szCs w:val="26"/>
          <w:lang w:val="en-GB"/>
        </w:rPr>
        <w:t>Invasive species</w:t>
      </w:r>
      <w:bookmarkEnd w:id="335"/>
    </w:p>
    <w:p w:rsidRPr="00222446" w:rsidR="000E1226" w:rsidP="000E1226" w:rsidRDefault="000E1226" w14:paraId="589AEEA8" w14:textId="3A4955B3">
      <w:pPr>
        <w:spacing w:after="160" w:line="259" w:lineRule="auto"/>
        <w:rPr>
          <w:rFonts w:eastAsia="Calibri" w:cs="Arial"/>
          <w:lang w:val="en-GB"/>
        </w:rPr>
      </w:pPr>
      <w:r w:rsidRPr="00222446">
        <w:rPr>
          <w:rFonts w:eastAsia="Calibri" w:cs="Arial"/>
          <w:lang w:val="en-GB"/>
        </w:rPr>
        <w:t xml:space="preserve">A machine driving over the ground can entail an increased risk of spreading invasive plants, among other things, as seeds and other matter may be carried into the forest from one location to another through the tires </w:t>
      </w:r>
      <w:r w:rsidRPr="00222446" w:rsidR="457C5BFD">
        <w:rPr>
          <w:rFonts w:eastAsia="Calibri" w:cs="Arial"/>
          <w:lang w:val="en-GB"/>
        </w:rPr>
        <w:t>(Rauschert et al., 2017)</w:t>
      </w:r>
      <w:r w:rsidRPr="00222446">
        <w:rPr>
          <w:rFonts w:eastAsia="Calibri" w:cs="Arial"/>
          <w:lang w:val="en-GB"/>
        </w:rPr>
        <w:t>. That risk should be minimal with drones.</w:t>
      </w:r>
    </w:p>
    <w:p w:rsidRPr="000E1226" w:rsidR="000E1226" w:rsidP="000E1226" w:rsidRDefault="000E1226" w14:paraId="4AC2754D" w14:textId="77777777">
      <w:pPr>
        <w:keepNext/>
        <w:keepLines/>
        <w:spacing w:before="40" w:after="0" w:line="259" w:lineRule="auto"/>
        <w:outlineLvl w:val="1"/>
        <w:rPr>
          <w:rFonts w:ascii="Calibri Light" w:hAnsi="Calibri Light" w:eastAsia="MS Gothic" w:cs="Times New Roman"/>
          <w:color w:val="2F5496"/>
          <w:sz w:val="26"/>
          <w:szCs w:val="26"/>
          <w:lang w:val="en-US"/>
        </w:rPr>
      </w:pPr>
      <w:bookmarkStart w:name="_Toc1545514724" w:id="336"/>
      <w:r w:rsidRPr="000E1226">
        <w:rPr>
          <w:rFonts w:ascii="Calibri Light" w:hAnsi="Calibri Light" w:eastAsia="MS Gothic" w:cs="Times New Roman"/>
          <w:color w:val="2F5496"/>
          <w:sz w:val="26"/>
          <w:szCs w:val="26"/>
          <w:lang w:val="en-US"/>
        </w:rPr>
        <w:lastRenderedPageBreak/>
        <w:t>Environmental pollution from noise propagation</w:t>
      </w:r>
      <w:bookmarkEnd w:id="336"/>
    </w:p>
    <w:p w:rsidRPr="000E1226" w:rsidR="000E1226" w:rsidP="0ED31515" w:rsidRDefault="000E1226" w14:paraId="1ED7850D" w14:textId="636F613E">
      <w:pPr>
        <w:spacing w:after="160"/>
        <w:rPr>
          <w:rFonts w:eastAsia="Calibri" w:cs="Arial"/>
          <w:lang w:val="en-US"/>
        </w:rPr>
      </w:pPr>
      <w:r w:rsidRPr="1BBEA4C4">
        <w:rPr>
          <w:rFonts w:eastAsia="Calibri" w:cs="Arial"/>
          <w:lang w:val="en-US"/>
        </w:rPr>
        <w:t>Wood harvesting, including forwarding operations</w:t>
      </w:r>
      <w:r w:rsidRPr="1BBEA4C4" w:rsidR="2F299348">
        <w:rPr>
          <w:rFonts w:eastAsia="Calibri" w:cs="Arial"/>
          <w:lang w:val="en-US"/>
        </w:rPr>
        <w:t>,</w:t>
      </w:r>
      <w:r w:rsidRPr="1BBEA4C4">
        <w:rPr>
          <w:rFonts w:eastAsia="Calibri" w:cs="Arial"/>
          <w:lang w:val="en-US"/>
        </w:rPr>
        <w:t xml:space="preserve"> can be achieved by different systems </w:t>
      </w:r>
      <w:r w:rsidRPr="1BBEA4C4" w:rsidR="6DA810ED">
        <w:rPr>
          <w:rFonts w:eastAsia="Calibri" w:cs="Arial"/>
          <w:lang w:val="en-US"/>
        </w:rPr>
        <w:t>depending on</w:t>
      </w:r>
      <w:r w:rsidRPr="1BBEA4C4">
        <w:rPr>
          <w:rFonts w:eastAsia="Calibri" w:cs="Arial"/>
          <w:lang w:val="en-US"/>
        </w:rPr>
        <w:t xml:space="preserve"> the site terrain characteristics</w:t>
      </w:r>
      <w:r w:rsidRPr="1BBEA4C4" w:rsidR="1A972602">
        <w:rPr>
          <w:rFonts w:eastAsia="Calibri" w:cs="Arial"/>
          <w:lang w:val="en-US"/>
        </w:rPr>
        <w:t>.</w:t>
      </w:r>
      <w:r w:rsidRPr="1BBEA4C4" w:rsidR="3DBDF651">
        <w:rPr>
          <w:rFonts w:eastAsia="Calibri" w:cs="Arial"/>
          <w:lang w:val="en-US"/>
        </w:rPr>
        <w:t xml:space="preserve"> </w:t>
      </w:r>
      <w:r w:rsidRPr="1BBEA4C4" w:rsidR="2CEA48AB">
        <w:rPr>
          <w:rFonts w:eastAsia="Calibri" w:cs="Arial"/>
          <w:lang w:val="en-US"/>
        </w:rPr>
        <w:t>N</w:t>
      </w:r>
      <w:r w:rsidRPr="1BBEA4C4" w:rsidR="3DBDF651">
        <w:rPr>
          <w:rFonts w:eastAsia="Calibri" w:cs="Arial"/>
          <w:lang w:val="en-US"/>
        </w:rPr>
        <w:t>evertheless</w:t>
      </w:r>
      <w:r w:rsidRPr="1BBEA4C4" w:rsidR="00D55DE4">
        <w:rPr>
          <w:rFonts w:eastAsia="Calibri" w:cs="Arial"/>
          <w:lang w:val="en-US"/>
        </w:rPr>
        <w:t>,</w:t>
      </w:r>
      <w:r w:rsidRPr="1BBEA4C4">
        <w:rPr>
          <w:rFonts w:eastAsia="Calibri" w:cs="Arial"/>
          <w:lang w:val="en-US"/>
        </w:rPr>
        <w:t xml:space="preserve"> the operations commonly use mechanized equipment that </w:t>
      </w:r>
      <w:r w:rsidRPr="1BBEA4C4" w:rsidR="1E89BB41">
        <w:rPr>
          <w:rFonts w:eastAsia="Calibri" w:cs="Arial"/>
          <w:lang w:val="en-US"/>
        </w:rPr>
        <w:t>produces</w:t>
      </w:r>
      <w:r w:rsidRPr="1BBEA4C4">
        <w:rPr>
          <w:rFonts w:eastAsia="Calibri" w:cs="Arial"/>
          <w:lang w:val="en-US"/>
        </w:rPr>
        <w:t xml:space="preserve"> noise and </w:t>
      </w:r>
      <w:r w:rsidRPr="1BBEA4C4" w:rsidR="04E551FA">
        <w:rPr>
          <w:rFonts w:eastAsia="Calibri" w:cs="Arial"/>
          <w:lang w:val="en-US"/>
        </w:rPr>
        <w:t>generates</w:t>
      </w:r>
      <w:r w:rsidRPr="1BBEA4C4">
        <w:rPr>
          <w:rFonts w:eastAsia="Calibri" w:cs="Arial"/>
          <w:lang w:val="en-US"/>
        </w:rPr>
        <w:t xml:space="preserve"> vibrations, which may have a negative effect on sensitive wildlife. Noises </w:t>
      </w:r>
      <w:r w:rsidRPr="1BBEA4C4" w:rsidR="5E8042C5">
        <w:rPr>
          <w:rFonts w:eastAsia="Calibri" w:cs="Arial"/>
          <w:lang w:val="en-US"/>
        </w:rPr>
        <w:t>creates disturbances and</w:t>
      </w:r>
      <w:r w:rsidRPr="1BBEA4C4">
        <w:rPr>
          <w:rFonts w:eastAsia="Calibri" w:cs="Arial"/>
          <w:lang w:val="en-US"/>
        </w:rPr>
        <w:t xml:space="preserve"> can stress animals, interfere with their communication, behaviors, and drive them away from important areas (e.g., Kight &amp; Swaddle 2011). The impulsive noise propagation generated from chainsaw is well recognized as being one of the most significant noise sources in forest operations even when compared to helicopters, noise based on the example of reaction of owl (Delaney et al. 1999). </w:t>
      </w:r>
      <w:r w:rsidRPr="1BBEA4C4" w:rsidR="7FF30789">
        <w:rPr>
          <w:rFonts w:eastAsia="Calibri" w:cs="Arial"/>
          <w:lang w:val="en-US"/>
        </w:rPr>
        <w:t>The effects</w:t>
      </w:r>
      <w:r w:rsidRPr="1BBEA4C4" w:rsidR="13B172B3">
        <w:rPr>
          <w:rFonts w:eastAsia="Calibri" w:cs="Arial"/>
          <w:lang w:val="en-US"/>
        </w:rPr>
        <w:t xml:space="preserve"> of aerial activity from </w:t>
      </w:r>
      <w:r w:rsidRPr="1BBEA4C4" w:rsidR="0048063B">
        <w:rPr>
          <w:rFonts w:eastAsia="Calibri" w:cs="Arial"/>
          <w:lang w:val="en-US"/>
        </w:rPr>
        <w:t xml:space="preserve">small drones and other </w:t>
      </w:r>
      <w:r w:rsidRPr="1BBEA4C4" w:rsidR="13B172B3">
        <w:rPr>
          <w:rFonts w:eastAsia="Calibri" w:cs="Arial"/>
          <w:lang w:val="en-US"/>
        </w:rPr>
        <w:t xml:space="preserve">free-flight </w:t>
      </w:r>
      <w:r w:rsidRPr="1BBEA4C4" w:rsidR="01F79102">
        <w:rPr>
          <w:rFonts w:eastAsia="Calibri" w:cs="Arial"/>
          <w:lang w:val="en-US"/>
        </w:rPr>
        <w:t xml:space="preserve">(hand-gliders, paragliders and powered derivatives) </w:t>
      </w:r>
      <w:r w:rsidRPr="1BBEA4C4" w:rsidR="13B172B3">
        <w:rPr>
          <w:rFonts w:eastAsia="Calibri" w:cs="Arial"/>
          <w:lang w:val="en-US"/>
        </w:rPr>
        <w:t>on wildlife</w:t>
      </w:r>
      <w:r w:rsidRPr="1BBEA4C4" w:rsidR="03936163">
        <w:rPr>
          <w:rFonts w:eastAsia="Calibri" w:cs="Arial"/>
          <w:lang w:val="en-US"/>
        </w:rPr>
        <w:t xml:space="preserve"> has been reviewed</w:t>
      </w:r>
      <w:r w:rsidRPr="1BBEA4C4" w:rsidR="6CD2B818">
        <w:rPr>
          <w:rFonts w:eastAsia="Calibri" w:cs="Arial"/>
          <w:lang w:val="en-US"/>
        </w:rPr>
        <w:t xml:space="preserve"> by</w:t>
      </w:r>
      <w:r w:rsidRPr="1BBEA4C4" w:rsidR="4415C6DF">
        <w:rPr>
          <w:rFonts w:eastAsia="Calibri" w:cs="Arial"/>
          <w:lang w:val="en-US"/>
        </w:rPr>
        <w:t xml:space="preserve"> </w:t>
      </w:r>
      <w:r w:rsidRPr="1BBEA4C4" w:rsidR="00C05C68">
        <w:rPr>
          <w:rFonts w:eastAsia="Calibri" w:cs="Arial"/>
          <w:lang w:val="en-US"/>
        </w:rPr>
        <w:t xml:space="preserve">Mulero-Pázmány et al. (2017) and </w:t>
      </w:r>
      <w:r w:rsidRPr="1BBEA4C4" w:rsidR="4415C6DF">
        <w:rPr>
          <w:rFonts w:eastAsia="Calibri" w:cs="Arial"/>
          <w:lang w:val="en-US"/>
        </w:rPr>
        <w:t>Tobajas et al. (2021)</w:t>
      </w:r>
      <w:r w:rsidRPr="1BBEA4C4" w:rsidR="00C05C68">
        <w:rPr>
          <w:rFonts w:eastAsia="Calibri" w:cs="Arial"/>
          <w:lang w:val="en-US"/>
        </w:rPr>
        <w:t>.</w:t>
      </w:r>
      <w:r w:rsidRPr="1BBEA4C4" w:rsidR="03936163">
        <w:rPr>
          <w:rFonts w:eastAsia="Calibri" w:cs="Arial"/>
          <w:lang w:val="en-US"/>
        </w:rPr>
        <w:t xml:space="preserve"> </w:t>
      </w:r>
      <w:r w:rsidRPr="1BBEA4C4" w:rsidR="00A27E6B">
        <w:rPr>
          <w:rFonts w:eastAsia="Calibri" w:cs="Arial"/>
          <w:lang w:val="en-US"/>
        </w:rPr>
        <w:t xml:space="preserve">Mulero-Pázmány et al. (2017) found that </w:t>
      </w:r>
      <w:r w:rsidRPr="1BBEA4C4" w:rsidR="00070609">
        <w:rPr>
          <w:rFonts w:eastAsia="Calibri" w:cs="Arial"/>
          <w:lang w:val="en-US"/>
        </w:rPr>
        <w:t xml:space="preserve">birds </w:t>
      </w:r>
      <w:r w:rsidRPr="1BBEA4C4" w:rsidR="00BF3676">
        <w:rPr>
          <w:rFonts w:eastAsia="Calibri" w:cs="Arial"/>
          <w:lang w:val="en-US"/>
        </w:rPr>
        <w:t xml:space="preserve">are </w:t>
      </w:r>
      <w:r w:rsidRPr="1BBEA4C4" w:rsidR="00070609">
        <w:rPr>
          <w:rFonts w:eastAsia="Calibri" w:cs="Arial"/>
          <w:lang w:val="en-US"/>
        </w:rPr>
        <w:t>more prone to react than other taxa</w:t>
      </w:r>
      <w:r w:rsidRPr="1BBEA4C4" w:rsidR="008867C2">
        <w:rPr>
          <w:rFonts w:eastAsia="Calibri" w:cs="Arial"/>
          <w:lang w:val="en-US"/>
        </w:rPr>
        <w:t xml:space="preserve"> and larger birds more than smaller birds</w:t>
      </w:r>
      <w:r w:rsidRPr="1BBEA4C4" w:rsidR="0003370A">
        <w:rPr>
          <w:rFonts w:eastAsia="Calibri" w:cs="Arial"/>
          <w:lang w:val="en-US"/>
        </w:rPr>
        <w:t>.</w:t>
      </w:r>
      <w:r w:rsidRPr="1BBEA4C4" w:rsidR="00C05C68">
        <w:rPr>
          <w:rFonts w:eastAsia="Calibri" w:cs="Arial"/>
          <w:lang w:val="en-US"/>
        </w:rPr>
        <w:t xml:space="preserve"> Tobajas et al. (</w:t>
      </w:r>
      <w:r w:rsidRPr="1BBEA4C4" w:rsidR="00A27E6B">
        <w:rPr>
          <w:rFonts w:eastAsia="Calibri" w:cs="Arial"/>
          <w:lang w:val="en-US"/>
        </w:rPr>
        <w:t xml:space="preserve">2021) </w:t>
      </w:r>
      <w:r w:rsidRPr="1BBEA4C4" w:rsidR="75BEDCE0">
        <w:rPr>
          <w:rFonts w:eastAsia="Calibri" w:cs="Arial"/>
          <w:lang w:val="en-US"/>
        </w:rPr>
        <w:t>indicates that unrestricted flying activities disturb wildlife</w:t>
      </w:r>
      <w:r w:rsidRPr="1BBEA4C4" w:rsidR="00BF3676">
        <w:rPr>
          <w:rFonts w:eastAsia="Calibri" w:cs="Arial"/>
          <w:lang w:val="en-US"/>
        </w:rPr>
        <w:t xml:space="preserve"> animals</w:t>
      </w:r>
      <w:r w:rsidRPr="1BBEA4C4" w:rsidR="00331529">
        <w:rPr>
          <w:rFonts w:eastAsia="Calibri" w:cs="Arial"/>
          <w:lang w:val="en-US"/>
        </w:rPr>
        <w:t xml:space="preserve"> of ungulate species</w:t>
      </w:r>
      <w:r w:rsidRPr="1BBEA4C4" w:rsidR="007F35F6">
        <w:rPr>
          <w:rFonts w:eastAsia="Calibri" w:cs="Arial"/>
          <w:lang w:val="en-US"/>
        </w:rPr>
        <w:t xml:space="preserve"> and species</w:t>
      </w:r>
      <w:r w:rsidRPr="1BBEA4C4" w:rsidR="007A6506">
        <w:rPr>
          <w:rFonts w:eastAsia="Calibri" w:cs="Arial"/>
          <w:lang w:val="en-US"/>
        </w:rPr>
        <w:t xml:space="preserve"> of raptors</w:t>
      </w:r>
      <w:r w:rsidRPr="1BBEA4C4" w:rsidR="00331529">
        <w:rPr>
          <w:rFonts w:eastAsia="Calibri" w:cs="Arial"/>
          <w:lang w:val="en-US"/>
        </w:rPr>
        <w:t xml:space="preserve"> by </w:t>
      </w:r>
      <w:r w:rsidRPr="1BBEA4C4" w:rsidR="75BEDCE0">
        <w:rPr>
          <w:rFonts w:eastAsia="Calibri" w:cs="Arial"/>
          <w:lang w:val="en-US"/>
        </w:rPr>
        <w:t>causing adverse impacts such as heightened energy consumption, decreased feeding duration, abandonment of feeding zones, diminished breeding success, deterioration of physical condition, heightened risk of predation, and potential harm from flight-related accidents. Nevertheless, the inadequate research on various species and locations, coupled with the limited number of long-term studies, hinders a comprehensive evaluation of the present status concerning the influence of this activity on wildlife.</w:t>
      </w:r>
    </w:p>
    <w:p w:rsidRPr="000E1226" w:rsidR="000E1226" w:rsidP="000E1226" w:rsidRDefault="222F0F88" w14:paraId="211AF5BF" w14:textId="719C3EC7">
      <w:pPr>
        <w:spacing w:after="160"/>
        <w:rPr>
          <w:rFonts w:eastAsia="Calibri" w:cs="Arial"/>
          <w:lang w:val="en-US"/>
        </w:rPr>
      </w:pPr>
      <w:r w:rsidRPr="21AC860F">
        <w:rPr>
          <w:rFonts w:eastAsia="Calibri" w:cs="Arial"/>
          <w:lang w:val="en-US"/>
        </w:rPr>
        <w:t>Along</w:t>
      </w:r>
      <w:r w:rsidRPr="21AC860F" w:rsidR="5E1FE260">
        <w:rPr>
          <w:rFonts w:eastAsia="Calibri" w:cs="Arial"/>
          <w:lang w:val="en-US"/>
        </w:rPr>
        <w:t xml:space="preserve"> with the potential disturbance from the </w:t>
      </w:r>
      <w:r w:rsidRPr="21AC860F" w:rsidR="2B46F611">
        <w:rPr>
          <w:rFonts w:eastAsia="Calibri" w:cs="Arial"/>
          <w:lang w:val="en-US"/>
        </w:rPr>
        <w:t>presence of</w:t>
      </w:r>
      <w:r w:rsidRPr="21AC860F" w:rsidR="5E1FE260">
        <w:rPr>
          <w:rFonts w:eastAsia="Calibri" w:cs="Arial"/>
          <w:lang w:val="en-US"/>
        </w:rPr>
        <w:t xml:space="preserve"> </w:t>
      </w:r>
      <w:r w:rsidRPr="21AC860F" w:rsidR="240B29FB">
        <w:rPr>
          <w:rFonts w:eastAsia="Calibri" w:cs="Arial"/>
          <w:lang w:val="en-US"/>
        </w:rPr>
        <w:t>f</w:t>
      </w:r>
      <w:r w:rsidRPr="21AC860F" w:rsidR="0A153688">
        <w:rPr>
          <w:rFonts w:eastAsia="Calibri" w:cs="Arial"/>
          <w:lang w:val="en-US"/>
        </w:rPr>
        <w:t xml:space="preserve">lying </w:t>
      </w:r>
      <w:r w:rsidRPr="21AC860F" w:rsidR="5E1FE260">
        <w:rPr>
          <w:rFonts w:eastAsia="Calibri" w:cs="Arial"/>
          <w:lang w:val="en-US"/>
        </w:rPr>
        <w:t>drone</w:t>
      </w:r>
      <w:r w:rsidRPr="21AC860F" w:rsidR="66B4A321">
        <w:rPr>
          <w:rFonts w:eastAsia="Calibri" w:cs="Arial"/>
          <w:lang w:val="en-US"/>
        </w:rPr>
        <w:t>s</w:t>
      </w:r>
      <w:r w:rsidRPr="21AC860F" w:rsidR="5E1FE260">
        <w:rPr>
          <w:rFonts w:eastAsia="Calibri" w:cs="Arial"/>
          <w:lang w:val="en-US"/>
        </w:rPr>
        <w:t xml:space="preserve"> in </w:t>
      </w:r>
      <w:r w:rsidRPr="21AC860F" w:rsidR="4D8D2B41">
        <w:rPr>
          <w:rFonts w:eastAsia="Calibri" w:cs="Arial"/>
          <w:lang w:val="en-US"/>
        </w:rPr>
        <w:t>forests</w:t>
      </w:r>
      <w:r w:rsidRPr="21AC860F" w:rsidR="1F6EA522">
        <w:rPr>
          <w:rFonts w:eastAsia="Calibri" w:cs="Arial"/>
          <w:lang w:val="en-US"/>
        </w:rPr>
        <w:t xml:space="preserve">, </w:t>
      </w:r>
      <w:r w:rsidRPr="21AC860F" w:rsidR="6B95B011">
        <w:rPr>
          <w:rFonts w:eastAsia="Calibri" w:cs="Arial"/>
          <w:lang w:val="en-US"/>
        </w:rPr>
        <w:t>a</w:t>
      </w:r>
      <w:r w:rsidRPr="21AC860F" w:rsidR="000E1226">
        <w:rPr>
          <w:rFonts w:eastAsia="Calibri" w:cs="Arial"/>
          <w:lang w:val="en-US"/>
        </w:rPr>
        <w:t xml:space="preserve">erial harvesting methods still necessitate the use of </w:t>
      </w:r>
      <w:r w:rsidRPr="21AC860F" w:rsidR="7784704E">
        <w:rPr>
          <w:rFonts w:eastAsia="Calibri" w:cs="Arial"/>
          <w:lang w:val="en-US"/>
        </w:rPr>
        <w:t xml:space="preserve">an electric </w:t>
      </w:r>
      <w:r w:rsidRPr="21AC860F" w:rsidR="000E1226">
        <w:rPr>
          <w:rFonts w:eastAsia="Calibri" w:cs="Arial"/>
          <w:lang w:val="en-US"/>
        </w:rPr>
        <w:t xml:space="preserve">chainsaw </w:t>
      </w:r>
      <w:r w:rsidRPr="21AC860F" w:rsidR="2CABF9EF">
        <w:rPr>
          <w:rFonts w:eastAsia="Calibri" w:cs="Arial"/>
          <w:lang w:val="en-US"/>
        </w:rPr>
        <w:t>on the harvester head</w:t>
      </w:r>
      <w:r w:rsidRPr="21AC860F" w:rsidR="000E1226">
        <w:rPr>
          <w:rFonts w:eastAsia="Calibri" w:cs="Arial"/>
          <w:lang w:val="en-US"/>
        </w:rPr>
        <w:t>.</w:t>
      </w:r>
      <w:r w:rsidRPr="21AC860F" w:rsidR="4FD8C3BD">
        <w:rPr>
          <w:rFonts w:eastAsia="Calibri" w:cs="Arial"/>
          <w:lang w:val="en-US"/>
        </w:rPr>
        <w:t xml:space="preserve"> However, the noi</w:t>
      </w:r>
      <w:r w:rsidRPr="21AC860F" w:rsidR="4B121A63">
        <w:rPr>
          <w:rFonts w:eastAsia="Calibri" w:cs="Arial"/>
          <w:lang w:val="en-US"/>
        </w:rPr>
        <w:t>s</w:t>
      </w:r>
      <w:r w:rsidRPr="21AC860F" w:rsidR="4FD8C3BD">
        <w:rPr>
          <w:rFonts w:eastAsia="Calibri" w:cs="Arial"/>
          <w:lang w:val="en-US"/>
        </w:rPr>
        <w:t xml:space="preserve">e levels from such a saw </w:t>
      </w:r>
      <w:r w:rsidRPr="5228CFBD" w:rsidR="375F3B97">
        <w:rPr>
          <w:rFonts w:eastAsia="Calibri" w:cs="Arial"/>
          <w:lang w:val="en-US"/>
        </w:rPr>
        <w:t>are</w:t>
      </w:r>
      <w:r w:rsidRPr="21AC860F" w:rsidR="4FD8C3BD">
        <w:rPr>
          <w:rFonts w:eastAsia="Calibri" w:cs="Arial"/>
          <w:lang w:val="en-US"/>
        </w:rPr>
        <w:t xml:space="preserve"> </w:t>
      </w:r>
      <w:r w:rsidRPr="21AC860F" w:rsidR="769CE29C">
        <w:rPr>
          <w:rFonts w:eastAsia="Calibri" w:cs="Arial"/>
          <w:lang w:val="en-US"/>
        </w:rPr>
        <w:t>lower than the petrol</w:t>
      </w:r>
      <w:r w:rsidRPr="21AC860F" w:rsidR="7A41D649">
        <w:rPr>
          <w:rFonts w:eastAsia="Calibri" w:cs="Arial"/>
          <w:lang w:val="en-US"/>
        </w:rPr>
        <w:t>-</w:t>
      </w:r>
      <w:r w:rsidRPr="21AC860F" w:rsidR="769CE29C">
        <w:rPr>
          <w:rFonts w:eastAsia="Calibri" w:cs="Arial"/>
          <w:lang w:val="en-US"/>
        </w:rPr>
        <w:t>powered saws used in motor manual felling.</w:t>
      </w:r>
      <w:r w:rsidRPr="21AC860F" w:rsidR="000E1226">
        <w:rPr>
          <w:rFonts w:eastAsia="Calibri" w:cs="Arial"/>
          <w:lang w:val="en-US"/>
        </w:rPr>
        <w:t xml:space="preserve"> However, disparities from ground-based thinning, encompassing variations in sound levels and operation duration, mandate thorough monitoring and analysis of the specific area. Only after such an assessment can any informed conclusions be drawn regarding potential environmental impact.</w:t>
      </w:r>
    </w:p>
    <w:p w:rsidRPr="000E1226" w:rsidR="000E1226" w:rsidP="71285CD3" w:rsidRDefault="000E1226" w14:paraId="27160940" w14:textId="032A50E1">
      <w:pPr>
        <w:keepNext/>
        <w:keepLines/>
        <w:spacing w:before="40" w:after="0" w:line="259" w:lineRule="auto"/>
        <w:outlineLvl w:val="1"/>
        <w:rPr>
          <w:rFonts w:ascii="Calibri Light" w:hAnsi="Calibri Light" w:eastAsia="MS Gothic" w:cs="Times New Roman"/>
          <w:color w:val="2F5496"/>
          <w:sz w:val="26"/>
          <w:szCs w:val="26"/>
          <w:lang w:val="en-GB"/>
        </w:rPr>
      </w:pPr>
      <w:bookmarkStart w:name="_Toc309424877" w:id="337"/>
      <w:r w:rsidRPr="71285CD3">
        <w:rPr>
          <w:rFonts w:ascii="Calibri Light" w:hAnsi="Calibri Light" w:eastAsia="MS Gothic" w:cs="Times New Roman"/>
          <w:color w:val="2F5496"/>
          <w:sz w:val="26"/>
          <w:szCs w:val="26"/>
          <w:lang w:val="en-GB"/>
        </w:rPr>
        <w:t>Theoretical potential and uncertainties</w:t>
      </w:r>
      <w:bookmarkEnd w:id="337"/>
    </w:p>
    <w:p w:rsidRPr="000E1226" w:rsidR="000E1226" w:rsidP="000E1226" w:rsidRDefault="000E1226" w14:paraId="136DA65B" w14:textId="22E534EA">
      <w:pPr>
        <w:spacing w:after="160"/>
        <w:rPr>
          <w:rFonts w:eastAsia="Calibri" w:cs="Arial"/>
          <w:lang w:val="en-GB"/>
        </w:rPr>
      </w:pPr>
      <w:r w:rsidRPr="2F066FD7">
        <w:rPr>
          <w:rFonts w:eastAsia="Calibri" w:cs="Arial"/>
          <w:lang w:val="en-GB"/>
        </w:rPr>
        <w:t xml:space="preserve">We envision the potential for goal-oriented forest management that is flexible and less spatially constrained when conducting thinning operations with a drone, as opposed to using a </w:t>
      </w:r>
      <w:r w:rsidR="00232500">
        <w:rPr>
          <w:rFonts w:eastAsia="Calibri" w:cs="Arial"/>
          <w:lang w:val="en-GB"/>
        </w:rPr>
        <w:t>conventional</w:t>
      </w:r>
      <w:r w:rsidRPr="2F066FD7">
        <w:rPr>
          <w:rFonts w:eastAsia="Calibri" w:cs="Arial"/>
          <w:lang w:val="en-GB"/>
        </w:rPr>
        <w:t xml:space="preserve"> harvester. This approach allows for extra consideration of buffer zones along waterways, selective clearing of important broadlea</w:t>
      </w:r>
      <w:r w:rsidRPr="2F066FD7" w:rsidR="10B0AC7D">
        <w:rPr>
          <w:rFonts w:eastAsia="Calibri" w:cs="Arial"/>
          <w:lang w:val="en-GB"/>
        </w:rPr>
        <w:t>ves</w:t>
      </w:r>
      <w:r w:rsidR="000C022B">
        <w:rPr>
          <w:rFonts w:eastAsia="Calibri" w:cs="Arial"/>
          <w:lang w:val="en-GB"/>
        </w:rPr>
        <w:t xml:space="preserve"> </w:t>
      </w:r>
      <w:r w:rsidRPr="2F066FD7">
        <w:rPr>
          <w:rFonts w:eastAsia="Calibri" w:cs="Arial"/>
          <w:lang w:val="en-GB"/>
        </w:rPr>
        <w:t>such as oaks, and deliberate creation of dead wood that are above the current requirements from example FSC (</w:t>
      </w:r>
      <w:r w:rsidRPr="2F066FD7">
        <w:rPr>
          <w:rFonts w:eastAsia="Calibri" w:cs="Arial"/>
          <w:lang w:val="en-US"/>
        </w:rPr>
        <w:t>Forest Stewardship Council 2015)</w:t>
      </w:r>
      <w:r w:rsidRPr="2F066FD7">
        <w:rPr>
          <w:rFonts w:eastAsia="Calibri" w:cs="Arial"/>
          <w:lang w:val="en-GB"/>
        </w:rPr>
        <w:t>. Creation of high</w:t>
      </w:r>
      <w:r w:rsidR="00426FEF">
        <w:rPr>
          <w:rFonts w:eastAsia="Calibri" w:cs="Arial"/>
          <w:lang w:val="en-GB"/>
        </w:rPr>
        <w:t>-cut</w:t>
      </w:r>
      <w:r w:rsidRPr="2F066FD7">
        <w:rPr>
          <w:rFonts w:eastAsia="Calibri" w:cs="Arial"/>
          <w:lang w:val="en-GB"/>
        </w:rPr>
        <w:t xml:space="preserve"> stumps and </w:t>
      </w:r>
      <w:r w:rsidR="00FA386C">
        <w:rPr>
          <w:rFonts w:eastAsia="Calibri" w:cs="Arial"/>
          <w:lang w:val="en-GB"/>
        </w:rPr>
        <w:t>conservation</w:t>
      </w:r>
      <w:r w:rsidRPr="2F066FD7">
        <w:rPr>
          <w:rFonts w:eastAsia="Calibri" w:cs="Arial"/>
          <w:lang w:val="en-GB"/>
        </w:rPr>
        <w:t xml:space="preserve"> of </w:t>
      </w:r>
      <w:r w:rsidRPr="16754686" w:rsidR="6A012B92">
        <w:rPr>
          <w:rFonts w:eastAsia="Calibri" w:cs="Arial"/>
          <w:lang w:val="en-GB"/>
        </w:rPr>
        <w:t>natural structures and processes</w:t>
      </w:r>
      <w:r w:rsidR="00E46CFE">
        <w:rPr>
          <w:rFonts w:eastAsia="Calibri" w:cs="Arial"/>
          <w:lang w:val="en-GB"/>
        </w:rPr>
        <w:t xml:space="preserve"> </w:t>
      </w:r>
      <w:r w:rsidRPr="2F066FD7">
        <w:rPr>
          <w:rFonts w:eastAsia="Calibri" w:cs="Arial"/>
          <w:lang w:val="en-GB"/>
        </w:rPr>
        <w:t>in stands have been seen to be of high value for biodiversity, especially in mid-rotation stands where diversity was found to be generally low (</w:t>
      </w:r>
      <w:r w:rsidRPr="2F066FD7">
        <w:rPr>
          <w:rFonts w:eastAsia="Calibri" w:cs="Calibri"/>
        </w:rPr>
        <w:t>Peltoniemi et al. 2013).</w:t>
      </w:r>
      <w:r w:rsidRPr="2F066FD7">
        <w:rPr>
          <w:rFonts w:eastAsia="Calibri" w:cs="Arial"/>
          <w:lang w:val="en-GB"/>
        </w:rPr>
        <w:t xml:space="preserve"> There is also a significant opportunity to create gaps of varying sizes, depending on local conditions, to emulate small-scale natural disturbances, thus positively impacting species that thrive in disturbed environments. For example, creating a mosaic of forest patches with different densities of trees through thinning has been seen to be positive for bats in Canada (</w:t>
      </w:r>
      <w:r w:rsidRPr="2F066FD7">
        <w:rPr>
          <w:rFonts w:eastAsia="Calibri" w:cs="Arial"/>
        </w:rPr>
        <w:t>Patriquin &amp; Barclay 2003</w:t>
      </w:r>
      <w:r w:rsidRPr="2F066FD7">
        <w:rPr>
          <w:rFonts w:eastAsia="Calibri" w:cs="Arial"/>
          <w:lang w:val="en-GB"/>
        </w:rPr>
        <w:t>). Depending on the drone's range, there is also potential for implementing smaller nature conservation measures outside the actively thinned stand. However, to fully realize these potential benefits, effective tools for planning and the identification of structures, such as old broadleaf trees, from the air are necessary.</w:t>
      </w:r>
      <w:r w:rsidRPr="2F066FD7" w:rsidR="00B5126B">
        <w:rPr>
          <w:rFonts w:eastAsia="Calibri" w:cs="Arial"/>
          <w:lang w:val="en-GB"/>
        </w:rPr>
        <w:t xml:space="preserve"> </w:t>
      </w:r>
      <w:r w:rsidRPr="2F066FD7" w:rsidR="00D82E10">
        <w:rPr>
          <w:rFonts w:eastAsia="Calibri" w:cs="Arial"/>
          <w:lang w:val="en-GB"/>
        </w:rPr>
        <w:t xml:space="preserve">There may be a negative impact from the fact that areas that have not been accessible with traditional forestry machinery, for example, technical impediments, which may now be harvested with the increased accessibility provided by drones. These areas often have high </w:t>
      </w:r>
      <w:r w:rsidRPr="2F066FD7" w:rsidR="00FF7EF5">
        <w:rPr>
          <w:rFonts w:eastAsia="Calibri" w:cs="Arial"/>
          <w:lang w:val="en-GB"/>
        </w:rPr>
        <w:t>environmental</w:t>
      </w:r>
      <w:r w:rsidRPr="2F066FD7" w:rsidR="00D82E10">
        <w:rPr>
          <w:rFonts w:eastAsia="Calibri" w:cs="Arial"/>
          <w:lang w:val="en-GB"/>
        </w:rPr>
        <w:t xml:space="preserve"> values because they have </w:t>
      </w:r>
      <w:r w:rsidRPr="2F066FD7" w:rsidR="00D82E10">
        <w:rPr>
          <w:rFonts w:eastAsia="Calibri" w:cs="Arial"/>
          <w:lang w:val="en-GB"/>
        </w:rPr>
        <w:lastRenderedPageBreak/>
        <w:t xml:space="preserve">been left undisturbed and frequently host a wide variety of habitats due to the </w:t>
      </w:r>
      <w:r w:rsidRPr="2F066FD7" w:rsidR="00FF7EF5">
        <w:rPr>
          <w:rFonts w:eastAsia="Calibri" w:cs="Arial"/>
          <w:lang w:val="en-GB"/>
        </w:rPr>
        <w:t xml:space="preserve">for example </w:t>
      </w:r>
      <w:r w:rsidRPr="2F066FD7" w:rsidR="00D82E10">
        <w:rPr>
          <w:rFonts w:eastAsia="Calibri" w:cs="Arial"/>
          <w:lang w:val="en-GB"/>
        </w:rPr>
        <w:t>diverse topography. It is always important to assess the value and the need for consideration before tree harvesting takes place.</w:t>
      </w:r>
    </w:p>
    <w:p w:rsidRPr="00CB08C3" w:rsidR="000E1226" w:rsidP="1BBEA4C4" w:rsidRDefault="427A07DD" w14:paraId="5BA770D1" w14:textId="36643CF8">
      <w:pPr>
        <w:spacing w:after="160" w:line="257" w:lineRule="auto"/>
        <w:rPr>
          <w:rFonts w:eastAsia="Calibri" w:cs="Arial"/>
          <w:lang w:val="en-GB"/>
        </w:rPr>
      </w:pPr>
      <w:r w:rsidRPr="5C5933C4">
        <w:rPr>
          <w:rFonts w:eastAsia="Calibri" w:cs="Arial"/>
          <w:lang w:val="en-GB"/>
        </w:rPr>
        <w:t xml:space="preserve">Concerning the construction and methodology employed by </w:t>
      </w:r>
      <w:r w:rsidRPr="5C5933C4" w:rsidR="00232500">
        <w:rPr>
          <w:rFonts w:eastAsia="Calibri" w:cs="Arial"/>
          <w:lang w:val="en-GB"/>
        </w:rPr>
        <w:t>an airborne system</w:t>
      </w:r>
      <w:r w:rsidRPr="5C5933C4">
        <w:rPr>
          <w:rFonts w:eastAsia="Calibri" w:cs="Arial"/>
          <w:lang w:val="en-GB"/>
        </w:rPr>
        <w:t xml:space="preserve">, it executes a sequence that involves clearing a tree's branches during its descent, followed by precision cutting and lifting of the entire tree, including the </w:t>
      </w:r>
      <w:r w:rsidRPr="5C5933C4" w:rsidR="3A9F86D4">
        <w:rPr>
          <w:rFonts w:eastAsia="Calibri" w:cs="Arial"/>
          <w:lang w:val="en-GB"/>
        </w:rPr>
        <w:t>top</w:t>
      </w:r>
      <w:r w:rsidRPr="5C5933C4">
        <w:rPr>
          <w:rFonts w:eastAsia="Calibri" w:cs="Arial"/>
          <w:lang w:val="en-GB"/>
        </w:rPr>
        <w:t xml:space="preserve">, from the forest floor. This process results in the creation of a 'bouquet' composed of small branches encircling the stump of the harvested tree. The tree </w:t>
      </w:r>
      <w:r w:rsidRPr="5C5933C4" w:rsidR="53DB71F1">
        <w:rPr>
          <w:rFonts w:eastAsia="Calibri" w:cs="Arial"/>
          <w:lang w:val="en-GB"/>
        </w:rPr>
        <w:t>top</w:t>
      </w:r>
      <w:r w:rsidRPr="5C5933C4">
        <w:rPr>
          <w:rFonts w:eastAsia="Calibri" w:cs="Arial"/>
          <w:lang w:val="en-GB"/>
        </w:rPr>
        <w:t xml:space="preserve"> and branches, referred to as slash, represent a woody residue with valuable potential for bioenergy applications.</w:t>
      </w:r>
      <w:r w:rsidRPr="5C5933C4" w:rsidR="331E26FA">
        <w:rPr>
          <w:rFonts w:eastAsia="Calibri" w:cs="Arial"/>
          <w:lang w:val="en-GB"/>
        </w:rPr>
        <w:t xml:space="preserve"> </w:t>
      </w:r>
      <w:r w:rsidRPr="5C5933C4">
        <w:rPr>
          <w:rFonts w:eastAsia="Calibri" w:cs="Arial"/>
          <w:lang w:val="en-GB"/>
        </w:rPr>
        <w:t>This utilization is more commonly observed in final felling operations. In Sweden, it is customary to leave approximately 20% of the woody residue, encompassing tree</w:t>
      </w:r>
      <w:r w:rsidRPr="5C5933C4" w:rsidR="4F884BB7">
        <w:rPr>
          <w:rFonts w:eastAsia="Calibri" w:cs="Arial"/>
          <w:lang w:val="en-GB"/>
        </w:rPr>
        <w:t>tops</w:t>
      </w:r>
      <w:r w:rsidRPr="5C5933C4">
        <w:rPr>
          <w:rFonts w:eastAsia="Calibri" w:cs="Arial"/>
          <w:lang w:val="en-GB"/>
        </w:rPr>
        <w:t>, in the forest</w:t>
      </w:r>
      <w:r w:rsidRPr="5C5933C4" w:rsidR="00315CFF">
        <w:rPr>
          <w:rFonts w:eastAsia="Calibri" w:cs="Arial"/>
          <w:lang w:val="en-GB"/>
        </w:rPr>
        <w:t xml:space="preserve"> (</w:t>
      </w:r>
      <w:r w:rsidRPr="5C5933C4" w:rsidR="3C06FCF8">
        <w:rPr>
          <w:rFonts w:eastAsia="Calibri" w:cs="Arial"/>
          <w:lang w:val="en-GB"/>
        </w:rPr>
        <w:t>Skogsstyrelsen 2008</w:t>
      </w:r>
      <w:r w:rsidRPr="5C5933C4" w:rsidR="150C6B56">
        <w:rPr>
          <w:rFonts w:eastAsia="Calibri" w:cs="Arial"/>
          <w:lang w:val="en-GB"/>
        </w:rPr>
        <w:t>)</w:t>
      </w:r>
      <w:r w:rsidRPr="5C5933C4" w:rsidR="63C9140B">
        <w:rPr>
          <w:rFonts w:eastAsia="Calibri" w:cs="Arial"/>
          <w:lang w:val="en-GB"/>
        </w:rPr>
        <w:t>.</w:t>
      </w:r>
      <w:r w:rsidRPr="5C5933C4">
        <w:rPr>
          <w:rFonts w:eastAsia="Calibri" w:cs="Arial"/>
          <w:lang w:val="en-GB"/>
        </w:rPr>
        <w:t xml:space="preserve"> This practice is rooted in environmental considerations, as it contributes to the nutrient cycle and enhances the availability of deadwood</w:t>
      </w:r>
      <w:r w:rsidRPr="5C5933C4" w:rsidR="00637338">
        <w:rPr>
          <w:rFonts w:eastAsia="Calibri" w:cs="Arial"/>
          <w:lang w:val="en-GB"/>
        </w:rPr>
        <w:t xml:space="preserve">. </w:t>
      </w:r>
      <w:r w:rsidRPr="5C5933C4">
        <w:rPr>
          <w:rFonts w:eastAsia="Calibri" w:cs="Arial"/>
          <w:lang w:val="en-GB"/>
        </w:rPr>
        <w:t xml:space="preserve">Adhering to Forest Stewardship Council (FSC) regulations, woody residues from broadleaf trees (excluding Betula spp.) are mandated to be retained, with </w:t>
      </w:r>
      <w:r w:rsidRPr="5C5933C4" w:rsidR="52E89463">
        <w:rPr>
          <w:rFonts w:eastAsia="Calibri" w:cs="Arial"/>
          <w:lang w:val="en-GB"/>
        </w:rPr>
        <w:t>treetops</w:t>
      </w:r>
      <w:r w:rsidRPr="5C5933C4">
        <w:rPr>
          <w:rFonts w:eastAsia="Calibri" w:cs="Arial"/>
          <w:lang w:val="en-GB"/>
        </w:rPr>
        <w:t xml:space="preserve"> from all broadleaf trees falling under the same stipulation. </w:t>
      </w:r>
      <w:r w:rsidRPr="5C5933C4" w:rsidR="00F0088C">
        <w:rPr>
          <w:rFonts w:eastAsia="Calibri" w:cs="Arial"/>
          <w:lang w:val="en-GB"/>
        </w:rPr>
        <w:t>It appears feasible that thinning with airborne systems could potentially leave treetops for conservation purposes.</w:t>
      </w:r>
    </w:p>
    <w:p w:rsidRPr="000E1226" w:rsidR="000E1226" w:rsidP="000E1226" w:rsidRDefault="000E1226" w14:paraId="7093BD2F" w14:textId="2892AE1E">
      <w:pPr>
        <w:spacing w:after="160"/>
        <w:rPr>
          <w:rFonts w:eastAsia="Calibri" w:cs="Arial"/>
          <w:lang w:val="en-GB"/>
        </w:rPr>
      </w:pPr>
      <w:r w:rsidRPr="71285CD3">
        <w:rPr>
          <w:rFonts w:eastAsia="Calibri" w:cs="Arial"/>
          <w:lang w:val="en-GB"/>
        </w:rPr>
        <w:t>Small-diameter deadwood can also hold significance for biodiversity of for example beetles (Brinn et al. 2011, Seibold et al. 2018) but not to the same degree as large diameter dead wood (</w:t>
      </w:r>
      <w:r w:rsidRPr="71285CD3">
        <w:rPr>
          <w:rFonts w:eastAsia="Calibri" w:cs="Calibri"/>
        </w:rPr>
        <w:t>Heilmann-Clausen &amp; Christensen 2004)</w:t>
      </w:r>
      <w:r w:rsidRPr="71285CD3">
        <w:rPr>
          <w:rFonts w:eastAsia="Calibri" w:cs="Arial"/>
          <w:lang w:val="en-GB"/>
        </w:rPr>
        <w:t xml:space="preserve">, although it is not as rare </w:t>
      </w:r>
      <w:r w:rsidRPr="00F83081">
        <w:rPr>
          <w:rFonts w:eastAsia="Calibri" w:cs="Arial"/>
          <w:lang w:val="en-GB"/>
        </w:rPr>
        <w:t>as</w:t>
      </w:r>
      <w:r w:rsidRPr="71285CD3">
        <w:rPr>
          <w:rFonts w:eastAsia="Calibri" w:cs="Arial"/>
          <w:lang w:val="en-GB"/>
        </w:rPr>
        <w:t xml:space="preserve"> large-diameter deadwood. One needs also consider the impact of branches covering </w:t>
      </w:r>
      <w:r w:rsidRPr="00F83081">
        <w:rPr>
          <w:rFonts w:eastAsia="Calibri" w:cs="Arial"/>
          <w:lang w:val="en-GB"/>
        </w:rPr>
        <w:t>vegetation</w:t>
      </w:r>
      <w:r w:rsidRPr="71285CD3">
        <w:rPr>
          <w:rFonts w:eastAsia="Calibri" w:cs="Arial"/>
          <w:lang w:val="en-GB"/>
        </w:rPr>
        <w:t xml:space="preserve"> and especially lichen rich ground in northern Sweden, as it is a declining and important recourse for reindeers (</w:t>
      </w:r>
      <w:r w:rsidRPr="71285CD3" w:rsidR="00F92C16">
        <w:rPr>
          <w:rFonts w:eastAsia="Calibri" w:cs="Arial"/>
          <w:lang w:val="en-GB"/>
        </w:rPr>
        <w:t xml:space="preserve">Sandström </w:t>
      </w:r>
      <w:r w:rsidRPr="71285CD3" w:rsidR="461BB9D3">
        <w:rPr>
          <w:rFonts w:eastAsia="Calibri" w:cs="Arial"/>
          <w:lang w:val="en-GB"/>
        </w:rPr>
        <w:t>et al.</w:t>
      </w:r>
      <w:r w:rsidRPr="71285CD3" w:rsidR="00F92C16">
        <w:rPr>
          <w:rFonts w:eastAsia="Calibri" w:cs="Arial"/>
          <w:lang w:val="en-GB"/>
        </w:rPr>
        <w:t xml:space="preserve"> 2016</w:t>
      </w:r>
      <w:r w:rsidRPr="71285CD3">
        <w:rPr>
          <w:rFonts w:eastAsia="Calibri" w:cs="Arial"/>
          <w:lang w:val="en-GB"/>
        </w:rPr>
        <w:t>). However, the specific impacts in this form of harvesting remains unknown until field studies can be conducted.</w:t>
      </w:r>
    </w:p>
    <w:p w:rsidRPr="000E1226" w:rsidR="000E1226" w:rsidP="4B368C42" w:rsidRDefault="000E1226" w14:paraId="1944A726" w14:textId="56C53513">
      <w:pPr>
        <w:pStyle w:val="Heading2"/>
        <w:keepLines/>
        <w:rPr>
          <w:rFonts w:ascii="Calibri Light" w:hAnsi="Calibri Light" w:eastAsia="MS Gothic" w:cs="Times New Roman"/>
          <w:sz w:val="32"/>
          <w:szCs w:val="32"/>
          <w:lang w:val="en-GB"/>
        </w:rPr>
      </w:pPr>
      <w:bookmarkStart w:name="_Toc407403882" w:id="338"/>
      <w:bookmarkStart w:name="_Toc161814657" w:id="339"/>
      <w:r w:rsidRPr="4B368C42">
        <w:rPr>
          <w:lang w:val="en-GB"/>
        </w:rPr>
        <w:t>Conclusion</w:t>
      </w:r>
      <w:bookmarkEnd w:id="338"/>
      <w:bookmarkEnd w:id="339"/>
    </w:p>
    <w:p w:rsidRPr="000E1226" w:rsidR="000E1226" w:rsidP="00F83081" w:rsidRDefault="000E1226" w14:paraId="3566BB27" w14:textId="191C1376">
      <w:pPr>
        <w:spacing w:after="160"/>
        <w:rPr>
          <w:rFonts w:eastAsia="Calibri" w:cs="Arial"/>
          <w:lang w:val="en-GB"/>
        </w:rPr>
      </w:pPr>
      <w:r w:rsidRPr="2F066FD7">
        <w:rPr>
          <w:rFonts w:eastAsia="Calibri" w:cs="Arial"/>
          <w:lang w:val="en-GB"/>
        </w:rPr>
        <w:t xml:space="preserve">In summary we conclude that </w:t>
      </w:r>
      <w:r w:rsidR="00232500">
        <w:rPr>
          <w:rFonts w:eastAsia="Calibri" w:cs="Arial"/>
          <w:lang w:val="en-GB"/>
        </w:rPr>
        <w:t>thinning</w:t>
      </w:r>
      <w:r w:rsidRPr="2F066FD7" w:rsidR="00232500">
        <w:rPr>
          <w:rFonts w:eastAsia="Calibri" w:cs="Arial"/>
          <w:lang w:val="en-GB"/>
        </w:rPr>
        <w:t xml:space="preserve"> </w:t>
      </w:r>
      <w:r w:rsidRPr="2F066FD7">
        <w:rPr>
          <w:rFonts w:eastAsia="Calibri" w:cs="Arial"/>
          <w:lang w:val="en-GB"/>
        </w:rPr>
        <w:t>with a</w:t>
      </w:r>
      <w:r w:rsidR="00232500">
        <w:rPr>
          <w:rFonts w:eastAsia="Calibri" w:cs="Arial"/>
          <w:lang w:val="en-GB"/>
        </w:rPr>
        <w:t>n airborne system</w:t>
      </w:r>
      <w:r w:rsidRPr="2F066FD7">
        <w:rPr>
          <w:rFonts w:eastAsia="Calibri" w:cs="Arial"/>
          <w:lang w:val="en-GB"/>
        </w:rPr>
        <w:t xml:space="preserve"> in comparison with </w:t>
      </w:r>
      <w:r w:rsidR="00232500">
        <w:rPr>
          <w:rFonts w:eastAsia="Calibri" w:cs="Arial"/>
          <w:lang w:val="en-GB"/>
        </w:rPr>
        <w:t>conventional methods</w:t>
      </w:r>
      <w:r w:rsidRPr="2F066FD7">
        <w:rPr>
          <w:rFonts w:eastAsia="Calibri" w:cs="Arial"/>
          <w:lang w:val="en-GB"/>
        </w:rPr>
        <w:t xml:space="preserve"> ha</w:t>
      </w:r>
      <w:r w:rsidRPr="2F066FD7" w:rsidR="2E6D2C3F">
        <w:rPr>
          <w:rFonts w:eastAsia="Calibri" w:cs="Arial"/>
          <w:lang w:val="en-GB"/>
        </w:rPr>
        <w:t>s</w:t>
      </w:r>
      <w:r w:rsidRPr="2F066FD7">
        <w:rPr>
          <w:rFonts w:eastAsia="Calibri" w:cs="Arial"/>
          <w:lang w:val="en-GB"/>
        </w:rPr>
        <w:t xml:space="preserve"> potential to reduce negative effects, especially in terms of no direct damage on the soil, water, structures such as logs and cultural </w:t>
      </w:r>
      <w:r w:rsidRPr="2F066FD7" w:rsidR="1650909B">
        <w:rPr>
          <w:rFonts w:eastAsia="Calibri" w:cs="Arial"/>
          <w:lang w:val="en-GB"/>
        </w:rPr>
        <w:t>heritage.</w:t>
      </w:r>
      <w:r w:rsidRPr="2F066FD7">
        <w:rPr>
          <w:rFonts w:eastAsia="Calibri" w:cs="Arial"/>
          <w:lang w:val="en-GB"/>
        </w:rPr>
        <w:t xml:space="preserve"> There might also be room for larger flexibility both spatially and temporally depending on local conditions and stands specific goals to harvest trees in different times of the year and in more difficult terrain (wet or steep). This unlocks possibilities to create and preserve structures of importance for biodiversity and to emulating small scale natural disturbances to a higher degree. However, the magnitude of these potential effects on biodiversity cannot be determined from a literature review but must be evaluated with field trials comparing the two harvesting methods and monitored over time.</w:t>
      </w:r>
    </w:p>
    <w:p w:rsidRPr="00BA13E5" w:rsidR="00354D20" w:rsidP="00232500" w:rsidRDefault="444725F9" w14:paraId="51B604B8" w14:textId="273074BD">
      <w:pPr>
        <w:pStyle w:val="Heading1"/>
        <w:numPr>
          <w:ilvl w:val="0"/>
          <w:numId w:val="53"/>
        </w:numPr>
        <w:ind w:left="426" w:hanging="426"/>
        <w:rPr>
          <w:lang w:val="en-GB"/>
        </w:rPr>
      </w:pPr>
      <w:bookmarkStart w:name="_Toc152736570" w:id="340"/>
      <w:bookmarkStart w:name="_Toc152736652" w:id="341"/>
      <w:bookmarkStart w:name="_Toc152822242" w:id="342"/>
      <w:bookmarkStart w:name="_Toc148446080" w:id="343"/>
      <w:bookmarkStart w:name="_Toc161814658" w:id="344"/>
      <w:bookmarkEnd w:id="340"/>
      <w:bookmarkEnd w:id="341"/>
      <w:bookmarkEnd w:id="342"/>
      <w:r w:rsidRPr="00BA13E5">
        <w:rPr>
          <w:lang w:val="en-GB"/>
        </w:rPr>
        <w:t xml:space="preserve">Effects on growth, stand </w:t>
      </w:r>
      <w:r w:rsidRPr="00BA13E5" w:rsidR="7AAF8290">
        <w:rPr>
          <w:lang w:val="en-GB"/>
        </w:rPr>
        <w:t>development</w:t>
      </w:r>
      <w:r w:rsidRPr="00BA13E5">
        <w:rPr>
          <w:lang w:val="en-GB"/>
        </w:rPr>
        <w:t xml:space="preserve"> and stand economy – simulations in Heureka</w:t>
      </w:r>
      <w:bookmarkEnd w:id="344"/>
      <w:r w:rsidRPr="00BA13E5">
        <w:rPr>
          <w:lang w:val="en-GB"/>
        </w:rPr>
        <w:t xml:space="preserve"> </w:t>
      </w:r>
    </w:p>
    <w:p w:rsidR="7974A8BE" w:rsidP="1A3C5EED" w:rsidRDefault="12815C6C" w14:paraId="1C7D2FD0" w14:textId="57D9EE22">
      <w:pPr>
        <w:rPr>
          <w:lang w:val="en-US"/>
        </w:rPr>
      </w:pPr>
      <w:r w:rsidRPr="1A3C5EED">
        <w:rPr>
          <w:lang w:val="en-US"/>
        </w:rPr>
        <w:t>Magnus Persson</w:t>
      </w:r>
    </w:p>
    <w:p w:rsidRPr="00DB18B6" w:rsidR="007B716A" w:rsidP="007B716A" w:rsidRDefault="007B716A" w14:paraId="7CD1589B" w14:textId="3937CC24">
      <w:pPr>
        <w:pStyle w:val="Heading2"/>
        <w:rPr>
          <w:lang w:val="en-US"/>
        </w:rPr>
      </w:pPr>
      <w:bookmarkStart w:name="_Toc161814659" w:id="345"/>
      <w:r w:rsidRPr="00DB18B6">
        <w:lastRenderedPageBreak/>
        <w:t>Backgr</w:t>
      </w:r>
      <w:r>
        <w:t>o</w:t>
      </w:r>
      <w:r w:rsidRPr="00DB18B6">
        <w:t>und</w:t>
      </w:r>
      <w:bookmarkEnd w:id="345"/>
    </w:p>
    <w:p w:rsidR="007B716A" w:rsidP="007B716A" w:rsidRDefault="2742B144" w14:paraId="06413836" w14:textId="7098F2DE">
      <w:pPr>
        <w:rPr>
          <w:lang w:val="en-US"/>
        </w:rPr>
      </w:pPr>
      <w:r w:rsidRPr="7A40DACA">
        <w:rPr>
          <w:lang w:val="en-US"/>
        </w:rPr>
        <w:t>There are technological differences between the AirForestry drone system and the conventional harvester</w:t>
      </w:r>
      <w:r w:rsidRPr="7A40DACA" w:rsidR="00C223E6">
        <w:rPr>
          <w:lang w:val="en-US"/>
        </w:rPr>
        <w:t>/</w:t>
      </w:r>
      <w:r w:rsidRPr="7A40DACA">
        <w:rPr>
          <w:lang w:val="en-US"/>
        </w:rPr>
        <w:t>forwarder system which suggest differences in how the thinning</w:t>
      </w:r>
      <w:r w:rsidRPr="7A40DACA" w:rsidR="359B0AE8">
        <w:rPr>
          <w:lang w:val="en-US"/>
        </w:rPr>
        <w:t xml:space="preserve"> operations could </w:t>
      </w:r>
      <w:r w:rsidRPr="7A40DACA" w:rsidR="079EF132">
        <w:rPr>
          <w:lang w:val="en-US"/>
        </w:rPr>
        <w:t>be</w:t>
      </w:r>
      <w:r w:rsidRPr="7A40DACA">
        <w:rPr>
          <w:lang w:val="en-US"/>
        </w:rPr>
        <w:t xml:space="preserve"> carried out</w:t>
      </w:r>
      <w:r w:rsidRPr="7A40DACA" w:rsidR="00C223E6">
        <w:rPr>
          <w:lang w:val="en-US"/>
        </w:rPr>
        <w:t xml:space="preserve"> (harvesting method)</w:t>
      </w:r>
      <w:r w:rsidRPr="7A40DACA">
        <w:rPr>
          <w:lang w:val="en-US"/>
        </w:rPr>
        <w:t>.  Strip roads account for 15-20% of the thinning intensity</w:t>
      </w:r>
      <w:r w:rsidRPr="7A40DACA" w:rsidR="00C223E6">
        <w:rPr>
          <w:lang w:val="en-US"/>
        </w:rPr>
        <w:t xml:space="preserve"> using a </w:t>
      </w:r>
      <w:r w:rsidRPr="7A40DACA">
        <w:rPr>
          <w:lang w:val="en-US"/>
        </w:rPr>
        <w:t xml:space="preserve">conventional harvesting system, and typically an additional 10-15% is harvested to create more growing space for the remaining trees in-between the strip roads. The drone system does not demand </w:t>
      </w:r>
      <w:r w:rsidRPr="7A40DACA" w:rsidR="587C7FA9">
        <w:rPr>
          <w:lang w:val="en-US"/>
        </w:rPr>
        <w:t>establish</w:t>
      </w:r>
      <w:r w:rsidRPr="7A40DACA" w:rsidR="0572137F">
        <w:rPr>
          <w:lang w:val="en-US"/>
        </w:rPr>
        <w:t>ment</w:t>
      </w:r>
      <w:r w:rsidRPr="7A40DACA" w:rsidR="587C7FA9">
        <w:rPr>
          <w:lang w:val="en-US"/>
        </w:rPr>
        <w:t xml:space="preserve"> </w:t>
      </w:r>
      <w:r w:rsidRPr="7A40DACA" w:rsidR="090DCC62">
        <w:rPr>
          <w:lang w:val="en-US"/>
        </w:rPr>
        <w:t>of</w:t>
      </w:r>
      <w:r w:rsidRPr="7A40DACA">
        <w:rPr>
          <w:lang w:val="en-US"/>
        </w:rPr>
        <w:t xml:space="preserve"> strip roads</w:t>
      </w:r>
      <w:r w:rsidRPr="7A40DACA" w:rsidR="71D5E5F2">
        <w:rPr>
          <w:lang w:val="en-US"/>
        </w:rPr>
        <w:t xml:space="preserve"> at first thinning</w:t>
      </w:r>
      <w:r w:rsidRPr="7A40DACA">
        <w:rPr>
          <w:lang w:val="en-US"/>
        </w:rPr>
        <w:t>, which allows a freer selection of trees and potentially lower thinning intensity</w:t>
      </w:r>
      <w:r w:rsidRPr="7A40DACA" w:rsidR="3910F39C">
        <w:rPr>
          <w:lang w:val="en-US"/>
        </w:rPr>
        <w:t xml:space="preserve"> (see discussion about tree selection in previous chapters)</w:t>
      </w:r>
      <w:r w:rsidRPr="7A40DACA">
        <w:rPr>
          <w:lang w:val="en-US"/>
        </w:rPr>
        <w:t xml:space="preserve">. Another main difference between the drone system and a </w:t>
      </w:r>
      <w:r w:rsidRPr="7A40DACA" w:rsidR="00C223E6">
        <w:rPr>
          <w:lang w:val="en-US"/>
        </w:rPr>
        <w:t>conventional harvester/forwarder system</w:t>
      </w:r>
      <w:r w:rsidRPr="7A40DACA">
        <w:rPr>
          <w:lang w:val="en-US"/>
        </w:rPr>
        <w:t xml:space="preserve"> is the freedom of movement. </w:t>
      </w:r>
      <w:r w:rsidRPr="7A40DACA" w:rsidR="0ED24A7D">
        <w:rPr>
          <w:lang w:val="en-US"/>
        </w:rPr>
        <w:t xml:space="preserve">Potentially, </w:t>
      </w:r>
      <w:r w:rsidRPr="7A40DACA" w:rsidR="27A53C7A">
        <w:rPr>
          <w:lang w:val="en-US"/>
        </w:rPr>
        <w:t>t</w:t>
      </w:r>
      <w:r w:rsidRPr="7A40DACA">
        <w:rPr>
          <w:lang w:val="en-US"/>
        </w:rPr>
        <w:t xml:space="preserve">he drone system will likely be </w:t>
      </w:r>
      <w:r w:rsidRPr="7A40DACA" w:rsidR="6A6A5D90">
        <w:rPr>
          <w:lang w:val="en-US"/>
        </w:rPr>
        <w:t xml:space="preserve">working in groups and should be </w:t>
      </w:r>
      <w:r w:rsidRPr="7A40DACA">
        <w:rPr>
          <w:lang w:val="en-US"/>
        </w:rPr>
        <w:t xml:space="preserve">able to operate over larger distances from the landing area than the conventional </w:t>
      </w:r>
      <w:r w:rsidRPr="7A40DACA" w:rsidR="1726FC40">
        <w:rPr>
          <w:lang w:val="en-US"/>
        </w:rPr>
        <w:t>harvester/forwarder</w:t>
      </w:r>
      <w:r w:rsidRPr="7A40DACA" w:rsidR="587C7FA9">
        <w:rPr>
          <w:lang w:val="en-US"/>
        </w:rPr>
        <w:t xml:space="preserve"> system.</w:t>
      </w:r>
      <w:r w:rsidRPr="7A40DACA">
        <w:rPr>
          <w:lang w:val="en-US"/>
        </w:rPr>
        <w:t xml:space="preserve"> Consequently, these two factors enable lower thinning intensities and that a stand can be thinned more frequently, given that forestry in the area is planned at the estate level and larger</w:t>
      </w:r>
      <w:r w:rsidRPr="7A40DACA" w:rsidR="00C223E6">
        <w:rPr>
          <w:lang w:val="en-US"/>
        </w:rPr>
        <w:t xml:space="preserve"> and that an equivalent volume must be harvested in thinning during the rotation</w:t>
      </w:r>
      <w:r w:rsidRPr="7A40DACA">
        <w:rPr>
          <w:lang w:val="en-US"/>
        </w:rPr>
        <w:t xml:space="preserve">. </w:t>
      </w:r>
    </w:p>
    <w:p w:rsidR="007B716A" w:rsidP="007B716A" w:rsidRDefault="007B716A" w14:paraId="13D0C976" w14:textId="75CBCB75">
      <w:pPr>
        <w:pStyle w:val="Heading2"/>
        <w:rPr>
          <w:lang w:val="en-US"/>
        </w:rPr>
      </w:pPr>
      <w:bookmarkStart w:name="_Toc161814660" w:id="346"/>
      <w:r w:rsidRPr="7A40DACA">
        <w:rPr>
          <w:lang w:val="en-US"/>
        </w:rPr>
        <w:t>Objective</w:t>
      </w:r>
      <w:bookmarkEnd w:id="346"/>
    </w:p>
    <w:p w:rsidRPr="00DB18B6" w:rsidR="007B716A" w:rsidP="007B716A" w:rsidRDefault="2742B144" w14:paraId="4BCD80E5" w14:textId="201CA1CD">
      <w:pPr>
        <w:rPr>
          <w:lang w:val="en-US"/>
        </w:rPr>
      </w:pPr>
      <w:r w:rsidRPr="7A40DACA">
        <w:rPr>
          <w:lang w:val="en-US"/>
        </w:rPr>
        <w:t xml:space="preserve">In this </w:t>
      </w:r>
      <w:r w:rsidRPr="7A40DACA" w:rsidR="2411F490">
        <w:rPr>
          <w:lang w:val="en-US"/>
        </w:rPr>
        <w:t>sub-</w:t>
      </w:r>
      <w:r w:rsidRPr="7A40DACA">
        <w:rPr>
          <w:lang w:val="en-US"/>
        </w:rPr>
        <w:t xml:space="preserve">project, the potential benefits of harvesting using </w:t>
      </w:r>
      <w:r w:rsidRPr="7A40DACA" w:rsidR="587C7FA9">
        <w:rPr>
          <w:lang w:val="en-US"/>
        </w:rPr>
        <w:t>Air</w:t>
      </w:r>
      <w:r w:rsidRPr="7A40DACA" w:rsidR="552F7767">
        <w:rPr>
          <w:lang w:val="en-US"/>
        </w:rPr>
        <w:t>f</w:t>
      </w:r>
      <w:r w:rsidRPr="7A40DACA" w:rsidR="587C7FA9">
        <w:rPr>
          <w:lang w:val="en-US"/>
        </w:rPr>
        <w:t>orestrys</w:t>
      </w:r>
      <w:r w:rsidRPr="7A40DACA" w:rsidR="2E52F00A">
        <w:rPr>
          <w:lang w:val="en-US"/>
        </w:rPr>
        <w:t>’</w:t>
      </w:r>
      <w:r w:rsidRPr="7A40DACA" w:rsidR="587C7FA9">
        <w:rPr>
          <w:lang w:val="en-US"/>
        </w:rPr>
        <w:t xml:space="preserve"> </w:t>
      </w:r>
      <w:r w:rsidRPr="7A40DACA" w:rsidR="6B7709C7">
        <w:rPr>
          <w:lang w:val="en-US"/>
        </w:rPr>
        <w:t xml:space="preserve">drone system </w:t>
      </w:r>
      <w:r w:rsidRPr="7A40DACA" w:rsidR="5A2CFF79">
        <w:rPr>
          <w:lang w:val="en-US"/>
        </w:rPr>
        <w:t>is</w:t>
      </w:r>
      <w:r w:rsidRPr="7A40DACA">
        <w:rPr>
          <w:lang w:val="en-US"/>
        </w:rPr>
        <w:t xml:space="preserve"> compared to a conventional harvester-forwarder system. The primary objective is to determine if there are any potential benefits directly related to the </w:t>
      </w:r>
      <w:r w:rsidRPr="7A40DACA" w:rsidR="385B1E1E">
        <w:rPr>
          <w:lang w:val="en-US"/>
        </w:rPr>
        <w:t>harvesting</w:t>
      </w:r>
      <w:r w:rsidRPr="7A40DACA">
        <w:rPr>
          <w:lang w:val="en-US"/>
        </w:rPr>
        <w:t xml:space="preserve"> technology</w:t>
      </w:r>
      <w:r w:rsidRPr="7A40DACA" w:rsidR="0CD4FAFF">
        <w:rPr>
          <w:lang w:val="en-US"/>
        </w:rPr>
        <w:t xml:space="preserve"> excluding the influence of forest management goal</w:t>
      </w:r>
      <w:r w:rsidRPr="7A40DACA" w:rsidR="77E92082">
        <w:rPr>
          <w:lang w:val="en-US"/>
        </w:rPr>
        <w:t>.</w:t>
      </w:r>
    </w:p>
    <w:p w:rsidRPr="00DB18B6" w:rsidR="007B716A" w:rsidP="007B716A" w:rsidRDefault="007B716A" w14:paraId="25D6A08B" w14:textId="77777777">
      <w:pPr>
        <w:pStyle w:val="Heading2"/>
        <w:rPr>
          <w:lang w:val="en-US"/>
        </w:rPr>
      </w:pPr>
      <w:bookmarkStart w:name="_Toc161814661" w:id="347"/>
      <w:r w:rsidRPr="00DB18B6">
        <w:rPr>
          <w:lang w:val="en-US"/>
        </w:rPr>
        <w:t>Materials</w:t>
      </w:r>
      <w:bookmarkEnd w:id="347"/>
    </w:p>
    <w:p w:rsidR="007B716A" w:rsidP="007B716A" w:rsidRDefault="007B716A" w14:paraId="35D9B5AF" w14:textId="0578D3C9">
      <w:pPr>
        <w:rPr>
          <w:lang w:val="en-US"/>
        </w:rPr>
      </w:pPr>
      <w:r w:rsidRPr="00DB18B6">
        <w:rPr>
          <w:lang w:val="en-US"/>
        </w:rPr>
        <w:t xml:space="preserve">The </w:t>
      </w:r>
      <w:r>
        <w:rPr>
          <w:lang w:val="en-US"/>
        </w:rPr>
        <w:t xml:space="preserve">stands used in the </w:t>
      </w:r>
      <w:r w:rsidRPr="00DB18B6">
        <w:rPr>
          <w:lang w:val="en-US"/>
        </w:rPr>
        <w:t xml:space="preserve">simulations </w:t>
      </w:r>
      <w:r>
        <w:rPr>
          <w:lang w:val="en-US"/>
        </w:rPr>
        <w:t>represented young stands r</w:t>
      </w:r>
      <w:r w:rsidRPr="00DB18B6">
        <w:rPr>
          <w:lang w:val="en-US"/>
        </w:rPr>
        <w:t xml:space="preserve">eady for early first thinning, i.e. at 12 meters in </w:t>
      </w:r>
      <w:r>
        <w:rPr>
          <w:lang w:val="en-US"/>
        </w:rPr>
        <w:t xml:space="preserve">dominant </w:t>
      </w:r>
      <w:r w:rsidRPr="00DB18B6">
        <w:rPr>
          <w:lang w:val="en-US"/>
        </w:rPr>
        <w:t>height</w:t>
      </w:r>
      <w:r>
        <w:rPr>
          <w:lang w:val="en-US"/>
        </w:rPr>
        <w:t xml:space="preserve"> (</w:t>
      </w:r>
      <w:r>
        <w:rPr>
          <w:lang w:val="en-US"/>
        </w:rPr>
        <w:fldChar w:fldCharType="begin"/>
      </w:r>
      <w:r>
        <w:rPr>
          <w:lang w:val="en-US"/>
        </w:rPr>
        <w:instrText xml:space="preserve"> REF _Ref150932457 \h </w:instrText>
      </w:r>
      <w:r>
        <w:rPr>
          <w:lang w:val="en-US"/>
        </w:rPr>
      </w:r>
      <w:r>
        <w:rPr>
          <w:lang w:val="en-US"/>
        </w:rPr>
        <w:fldChar w:fldCharType="separate"/>
      </w:r>
      <w:r w:rsidRPr="00CF74D9" w:rsidR="000D1E16">
        <w:t xml:space="preserve">Table </w:t>
      </w:r>
      <w:r w:rsidR="00214234">
        <w:t>5.</w:t>
      </w:r>
      <w:r w:rsidR="000D1E16">
        <w:rPr>
          <w:noProof/>
        </w:rPr>
        <w:t>1</w:t>
      </w:r>
      <w:r>
        <w:rPr>
          <w:lang w:val="en-US"/>
        </w:rPr>
        <w:fldChar w:fldCharType="end"/>
      </w:r>
      <w:r w:rsidR="00214234">
        <w:rPr>
          <w:lang w:val="en-US"/>
        </w:rPr>
        <w:t>.</w:t>
      </w:r>
      <w:r>
        <w:rPr>
          <w:lang w:val="en-US"/>
        </w:rPr>
        <w:t>)</w:t>
      </w:r>
      <w:r w:rsidRPr="00DB18B6">
        <w:rPr>
          <w:lang w:val="en-US"/>
        </w:rPr>
        <w:t xml:space="preserve">. </w:t>
      </w:r>
      <w:r>
        <w:rPr>
          <w:lang w:val="en-US"/>
        </w:rPr>
        <w:t>The stands were created based on what is a mature thinning stand in the</w:t>
      </w:r>
      <w:r w:rsidRPr="00A82555">
        <w:rPr>
          <w:lang w:val="en-US"/>
        </w:rPr>
        <w:t xml:space="preserve"> </w:t>
      </w:r>
      <w:r>
        <w:rPr>
          <w:lang w:val="en-US"/>
        </w:rPr>
        <w:t>Swedish Forest Agency (</w:t>
      </w:r>
      <w:r w:rsidRPr="00DB18B6">
        <w:rPr>
          <w:lang w:val="en-US"/>
        </w:rPr>
        <w:t>Skog</w:t>
      </w:r>
      <w:r>
        <w:rPr>
          <w:lang w:val="en-US"/>
        </w:rPr>
        <w:t xml:space="preserve">sstyrelsen) </w:t>
      </w:r>
      <w:r w:rsidRPr="00DB18B6">
        <w:rPr>
          <w:lang w:val="en-US"/>
        </w:rPr>
        <w:t>thinning guides</w:t>
      </w:r>
      <w:r>
        <w:rPr>
          <w:lang w:val="en-US"/>
        </w:rPr>
        <w:t xml:space="preserve"> (SKS 1984). The basal area coinciding with the upper limit in the thinning guideline at 12 m in dominant height for each site index </w:t>
      </w:r>
      <w:r w:rsidRPr="00DB18B6">
        <w:rPr>
          <w:lang w:val="en-US"/>
        </w:rPr>
        <w:t>(T22-T28, G26-G32)</w:t>
      </w:r>
      <w:r>
        <w:rPr>
          <w:lang w:val="en-US"/>
        </w:rPr>
        <w:t xml:space="preserve"> was used. Each stand was assumed to have </w:t>
      </w:r>
      <w:r w:rsidR="00C223E6">
        <w:rPr>
          <w:lang w:val="en-US"/>
        </w:rPr>
        <w:t>a stem number</w:t>
      </w:r>
      <w:r>
        <w:rPr>
          <w:lang w:val="en-US"/>
        </w:rPr>
        <w:t xml:space="preserve"> of 2000 stems per hectare. The stands were as</w:t>
      </w:r>
      <w:r w:rsidRPr="00DB18B6">
        <w:rPr>
          <w:lang w:val="en-US"/>
        </w:rPr>
        <w:t>sign</w:t>
      </w:r>
      <w:r>
        <w:rPr>
          <w:lang w:val="en-US"/>
        </w:rPr>
        <w:t xml:space="preserve">ed an </w:t>
      </w:r>
      <w:r w:rsidRPr="00DB18B6">
        <w:rPr>
          <w:lang w:val="en-US"/>
        </w:rPr>
        <w:t>average diameter, age, etc. via other forest</w:t>
      </w:r>
      <w:r>
        <w:rPr>
          <w:lang w:val="en-US"/>
        </w:rPr>
        <w:t xml:space="preserve"> models.</w:t>
      </w:r>
      <w:r w:rsidRPr="00943DFE">
        <w:rPr>
          <w:noProof/>
          <w:lang w:val="en-US"/>
        </w:rPr>
        <w:t xml:space="preserve"> </w:t>
      </w:r>
    </w:p>
    <w:p w:rsidR="007B716A" w:rsidP="007B716A" w:rsidRDefault="00663AE7" w14:paraId="7C1BD575" w14:textId="40034290">
      <w:pPr>
        <w:keepNext/>
      </w:pPr>
      <w:r>
        <w:rPr>
          <w:noProof/>
          <w:lang w:val="en-US"/>
        </w:rPr>
        <w:drawing>
          <wp:anchor distT="0" distB="0" distL="114300" distR="114300" simplePos="0" relativeHeight="251658240" behindDoc="0" locked="0" layoutInCell="1" allowOverlap="1" wp14:anchorId="47C8A48A" wp14:editId="46AA5077">
            <wp:simplePos x="0" y="0"/>
            <wp:positionH relativeFrom="margin">
              <wp:posOffset>10795</wp:posOffset>
            </wp:positionH>
            <wp:positionV relativeFrom="paragraph">
              <wp:posOffset>215900</wp:posOffset>
            </wp:positionV>
            <wp:extent cx="1764665" cy="1764665"/>
            <wp:effectExtent l="0" t="0" r="6985" b="6985"/>
            <wp:wrapTopAndBottom/>
            <wp:docPr id="116168088" name="Picture 116168088" descr="En bild som visar text, skärmbild, diagram, linje&#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8088" name="Bildobjekt 1" descr="En bild som visar text, skärmbild, diagram, linje&#10;&#10;Automatiskt genererad beskrivnin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1764665" cy="1764665"/>
                    </a:xfrm>
                    <a:prstGeom prst="rect">
                      <a:avLst/>
                    </a:prstGeom>
                  </pic:spPr>
                </pic:pic>
              </a:graphicData>
            </a:graphic>
            <wp14:sizeRelH relativeFrom="margin">
              <wp14:pctWidth>0</wp14:pctWidth>
            </wp14:sizeRelH>
            <wp14:sizeRelV relativeFrom="margin">
              <wp14:pctHeight>0</wp14:pctHeight>
            </wp14:sizeRelV>
          </wp:anchor>
        </w:drawing>
      </w:r>
    </w:p>
    <w:p w:rsidRPr="00CF74D9" w:rsidR="007B716A" w:rsidP="007B716A" w:rsidRDefault="007B716A" w14:paraId="52D8F65E" w14:textId="114A064A">
      <w:pPr>
        <w:pStyle w:val="Caption"/>
        <w:rPr>
          <w:rFonts w:asciiTheme="minorHAnsi" w:hAnsiTheme="minorHAnsi"/>
          <w:sz w:val="20"/>
          <w:szCs w:val="20"/>
          <w:lang w:val="en-US"/>
        </w:rPr>
      </w:pPr>
      <w:bookmarkStart w:name="_Ref150940834" w:id="348"/>
      <w:r w:rsidRPr="00CF74D9">
        <w:rPr>
          <w:rFonts w:asciiTheme="minorHAnsi" w:hAnsiTheme="minorHAnsi"/>
          <w:sz w:val="20"/>
          <w:szCs w:val="20"/>
        </w:rPr>
        <w:t>Figure</w:t>
      </w:r>
      <w:r w:rsidR="00232500">
        <w:rPr>
          <w:rFonts w:asciiTheme="minorHAnsi" w:hAnsiTheme="minorHAnsi"/>
          <w:sz w:val="20"/>
          <w:szCs w:val="20"/>
        </w:rPr>
        <w:t xml:space="preserve"> 5.</w:t>
      </w:r>
      <w:r w:rsidRPr="00CF74D9">
        <w:rPr>
          <w:rFonts w:asciiTheme="minorHAnsi" w:hAnsiTheme="minorHAnsi"/>
          <w:sz w:val="20"/>
          <w:szCs w:val="20"/>
        </w:rPr>
        <w:fldChar w:fldCharType="begin"/>
      </w:r>
      <w:r w:rsidRPr="00CF74D9">
        <w:rPr>
          <w:rFonts w:asciiTheme="minorHAnsi" w:hAnsiTheme="minorHAnsi"/>
          <w:sz w:val="20"/>
          <w:szCs w:val="20"/>
        </w:rPr>
        <w:instrText xml:space="preserve"> SEQ Figure \* ARABIC </w:instrText>
      </w:r>
      <w:r w:rsidRPr="00CF74D9">
        <w:rPr>
          <w:rFonts w:asciiTheme="minorHAnsi" w:hAnsiTheme="minorHAnsi"/>
          <w:sz w:val="20"/>
          <w:szCs w:val="20"/>
        </w:rPr>
        <w:fldChar w:fldCharType="separate"/>
      </w:r>
      <w:r w:rsidR="000D1E16">
        <w:rPr>
          <w:rFonts w:asciiTheme="minorHAnsi" w:hAnsiTheme="minorHAnsi"/>
          <w:noProof/>
          <w:sz w:val="20"/>
          <w:szCs w:val="20"/>
        </w:rPr>
        <w:t>1</w:t>
      </w:r>
      <w:r w:rsidRPr="00CF74D9">
        <w:rPr>
          <w:rFonts w:asciiTheme="minorHAnsi" w:hAnsiTheme="minorHAnsi"/>
          <w:noProof/>
          <w:sz w:val="20"/>
          <w:szCs w:val="20"/>
        </w:rPr>
        <w:fldChar w:fldCharType="end"/>
      </w:r>
      <w:bookmarkEnd w:id="348"/>
      <w:r w:rsidRPr="00CF74D9">
        <w:rPr>
          <w:rFonts w:asciiTheme="minorHAnsi" w:hAnsiTheme="minorHAnsi"/>
          <w:sz w:val="20"/>
          <w:szCs w:val="20"/>
        </w:rPr>
        <w:t xml:space="preserve">. </w:t>
      </w:r>
      <w:r w:rsidRPr="00CF74D9">
        <w:rPr>
          <w:rFonts w:asciiTheme="minorHAnsi" w:hAnsiTheme="minorHAnsi"/>
          <w:sz w:val="20"/>
          <w:szCs w:val="20"/>
          <w:lang w:val="en-US"/>
        </w:rPr>
        <w:t>Thinning guide with basal area on the y-axis and H</w:t>
      </w:r>
      <w:r w:rsidRPr="00CF74D9">
        <w:rPr>
          <w:rFonts w:asciiTheme="minorHAnsi" w:hAnsiTheme="minorHAnsi"/>
          <w:sz w:val="20"/>
          <w:szCs w:val="20"/>
          <w:vertAlign w:val="subscript"/>
          <w:lang w:val="en-US"/>
        </w:rPr>
        <w:t>dom</w:t>
      </w:r>
      <w:r w:rsidRPr="00CF74D9">
        <w:rPr>
          <w:rFonts w:asciiTheme="minorHAnsi" w:hAnsiTheme="minorHAnsi"/>
          <w:sz w:val="20"/>
          <w:szCs w:val="20"/>
          <w:lang w:val="en-US"/>
        </w:rPr>
        <w:t xml:space="preserve"> on the x-axis, along with an upper target line (deep purple) and a lower target line (crimson red) representing the range in basal area. The dashed line represents §10 in the Forest act.</w:t>
      </w:r>
    </w:p>
    <w:p w:rsidRPr="00CF74D9" w:rsidR="007B716A" w:rsidP="7A40DACA" w:rsidRDefault="007B716A" w14:paraId="68706091" w14:textId="3DF4D378">
      <w:pPr>
        <w:pStyle w:val="Caption"/>
        <w:keepNext/>
        <w:rPr>
          <w:rFonts w:asciiTheme="minorHAnsi" w:hAnsiTheme="minorHAnsi"/>
          <w:sz w:val="20"/>
          <w:szCs w:val="20"/>
        </w:rPr>
      </w:pPr>
      <w:bookmarkStart w:name="_Ref150932457" w:id="349"/>
      <w:r w:rsidRPr="7A40DACA">
        <w:rPr>
          <w:rFonts w:asciiTheme="minorHAnsi" w:hAnsiTheme="minorHAnsi"/>
          <w:sz w:val="20"/>
          <w:szCs w:val="20"/>
        </w:rPr>
        <w:lastRenderedPageBreak/>
        <w:t xml:space="preserve">Table </w:t>
      </w:r>
      <w:r w:rsidRPr="7A40DACA" w:rsidR="66274782">
        <w:rPr>
          <w:rFonts w:asciiTheme="minorHAnsi" w:hAnsiTheme="minorHAnsi"/>
          <w:sz w:val="20"/>
          <w:szCs w:val="20"/>
        </w:rPr>
        <w:t>5.</w:t>
      </w:r>
      <w:bookmarkEnd w:id="349"/>
      <w:r w:rsidRPr="7A40DACA" w:rsidR="00214234">
        <w:rPr>
          <w:rFonts w:asciiTheme="minorHAnsi" w:hAnsiTheme="minorHAnsi"/>
          <w:sz w:val="20"/>
          <w:szCs w:val="20"/>
        </w:rPr>
        <w:t>1</w:t>
      </w:r>
      <w:r w:rsidRPr="7A40DACA">
        <w:rPr>
          <w:rFonts w:asciiTheme="minorHAnsi" w:hAnsiTheme="minorHAnsi"/>
          <w:sz w:val="20"/>
          <w:szCs w:val="20"/>
        </w:rPr>
        <w:t xml:space="preserve">. </w:t>
      </w:r>
      <w:r w:rsidRPr="7A40DACA">
        <w:rPr>
          <w:rFonts w:asciiTheme="minorHAnsi" w:hAnsiTheme="minorHAnsi"/>
          <w:sz w:val="20"/>
          <w:szCs w:val="20"/>
          <w:lang w:val="en-US"/>
        </w:rPr>
        <w:t>Summary of the stands: their s</w:t>
      </w:r>
      <w:r w:rsidRPr="7A40DACA" w:rsidR="00C223E6">
        <w:rPr>
          <w:rFonts w:asciiTheme="minorHAnsi" w:hAnsiTheme="minorHAnsi"/>
          <w:sz w:val="20"/>
          <w:szCs w:val="20"/>
          <w:lang w:val="en-US"/>
        </w:rPr>
        <w:t>ite</w:t>
      </w:r>
      <w:r w:rsidRPr="7A40DACA">
        <w:rPr>
          <w:rFonts w:asciiTheme="minorHAnsi" w:hAnsiTheme="minorHAnsi"/>
          <w:sz w:val="20"/>
          <w:szCs w:val="20"/>
          <w:lang w:val="en-US"/>
        </w:rPr>
        <w:t xml:space="preserve"> index, stem number, basal area</w:t>
      </w:r>
      <w:r w:rsidRPr="7A40DACA" w:rsidR="00C223E6">
        <w:rPr>
          <w:rFonts w:asciiTheme="minorHAnsi" w:hAnsiTheme="minorHAnsi"/>
          <w:sz w:val="20"/>
          <w:szCs w:val="20"/>
          <w:lang w:val="en-US"/>
        </w:rPr>
        <w:t xml:space="preserve"> and DGV.</w:t>
      </w:r>
    </w:p>
    <w:tbl>
      <w:tblPr>
        <w:tblStyle w:val="Skogforsktabell"/>
        <w:tblW w:w="7926" w:type="dxa"/>
        <w:tblLook w:val="0460" w:firstRow="1" w:lastRow="1" w:firstColumn="0" w:lastColumn="0" w:noHBand="0" w:noVBand="1"/>
      </w:tblPr>
      <w:tblGrid>
        <w:gridCol w:w="1091"/>
        <w:gridCol w:w="871"/>
        <w:gridCol w:w="1134"/>
        <w:gridCol w:w="2381"/>
        <w:gridCol w:w="2449"/>
      </w:tblGrid>
      <w:tr w:rsidRPr="00CF74D9" w:rsidR="007B716A" w:rsidTr="7A40DACA" w14:paraId="7AB63C33" w14:textId="77777777">
        <w:trPr>
          <w:cnfStyle w:val="100000000000" w:firstRow="1" w:lastRow="0" w:firstColumn="0" w:lastColumn="0" w:oddVBand="0" w:evenVBand="0" w:oddHBand="0" w:evenHBand="0" w:firstRowFirstColumn="0" w:firstRowLastColumn="0" w:lastRowFirstColumn="0" w:lastRowLastColumn="0"/>
          <w:trHeight w:val="300"/>
        </w:trPr>
        <w:tc>
          <w:tcPr>
            <w:tcW w:w="0" w:type="dxa"/>
            <w:noWrap/>
            <w:hideMark/>
          </w:tcPr>
          <w:p w:rsidRPr="00CF74D9" w:rsidR="007B716A" w:rsidP="7A40DACA" w:rsidRDefault="2742B144" w14:paraId="3A359483" w14:textId="77777777">
            <w:pPr>
              <w:rPr>
                <w:rFonts w:eastAsia="Times New Roman" w:cs="Calibri" w:asciiTheme="minorHAnsi" w:hAnsiTheme="minorHAnsi"/>
                <w:color w:val="000000" w:themeColor="text1"/>
                <w:sz w:val="20"/>
                <w:lang w:val="en-US" w:eastAsia="sv-SE"/>
              </w:rPr>
            </w:pPr>
            <w:r w:rsidRPr="7A40DACA">
              <w:rPr>
                <w:lang w:val="en-US"/>
              </w:rPr>
              <w:t>Tree species</w:t>
            </w:r>
          </w:p>
        </w:tc>
        <w:tc>
          <w:tcPr>
            <w:tcW w:w="0" w:type="dxa"/>
            <w:noWrap/>
            <w:hideMark/>
          </w:tcPr>
          <w:p w:rsidRPr="00CF74D9" w:rsidR="007B716A" w:rsidP="7A40DACA" w:rsidRDefault="2742B144" w14:paraId="348F2667" w14:textId="77777777">
            <w:pPr>
              <w:rPr>
                <w:rFonts w:eastAsia="Times New Roman" w:cs="Calibri" w:asciiTheme="minorHAnsi" w:hAnsiTheme="minorHAnsi"/>
                <w:color w:val="000000" w:themeColor="text1"/>
                <w:sz w:val="20"/>
                <w:lang w:val="en-US" w:eastAsia="sv-SE"/>
              </w:rPr>
            </w:pPr>
            <w:r w:rsidRPr="7A40DACA">
              <w:rPr>
                <w:lang w:val="en-US"/>
              </w:rPr>
              <w:t>Site index (H100)</w:t>
            </w:r>
          </w:p>
        </w:tc>
        <w:tc>
          <w:tcPr>
            <w:tcW w:w="0" w:type="dxa"/>
            <w:noWrap/>
            <w:hideMark/>
          </w:tcPr>
          <w:p w:rsidRPr="00CF74D9" w:rsidR="007B716A" w:rsidP="7A40DACA" w:rsidRDefault="2742B144" w14:paraId="72C11BD3" w14:textId="7DBBAB31">
            <w:pPr>
              <w:rPr>
                <w:lang w:val="en-US"/>
              </w:rPr>
            </w:pPr>
            <w:r w:rsidRPr="7A40DACA">
              <w:rPr>
                <w:lang w:val="en-US"/>
              </w:rPr>
              <w:t xml:space="preserve">Stem </w:t>
            </w:r>
            <w:r w:rsidRPr="7A40DACA" w:rsidR="624340E4">
              <w:rPr>
                <w:lang w:val="en-US"/>
              </w:rPr>
              <w:t>number</w:t>
            </w:r>
          </w:p>
        </w:tc>
        <w:tc>
          <w:tcPr>
            <w:tcW w:w="1755" w:type="dxa"/>
            <w:noWrap/>
            <w:hideMark/>
          </w:tcPr>
          <w:p w:rsidRPr="00CF74D9" w:rsidR="007B716A" w:rsidP="7A40DACA" w:rsidRDefault="00C223E6" w14:paraId="755568C2" w14:textId="33BAD151">
            <w:pPr>
              <w:rPr>
                <w:rFonts w:eastAsia="Times New Roman" w:cs="Calibri" w:asciiTheme="minorHAnsi" w:hAnsiTheme="minorHAnsi"/>
                <w:color w:val="000000" w:themeColor="text1"/>
                <w:sz w:val="20"/>
                <w:lang w:val="en-US" w:eastAsia="sv-SE"/>
              </w:rPr>
            </w:pPr>
            <w:r w:rsidRPr="7A40DACA">
              <w:rPr>
                <w:lang w:val="en-US"/>
              </w:rPr>
              <w:t>Basal area</w:t>
            </w:r>
          </w:p>
        </w:tc>
        <w:tc>
          <w:tcPr>
            <w:tcW w:w="1805" w:type="dxa"/>
          </w:tcPr>
          <w:p w:rsidRPr="00CF74D9" w:rsidR="007B716A" w:rsidP="7A40DACA" w:rsidRDefault="2742B144" w14:paraId="68A0C519" w14:textId="77777777">
            <w:pPr>
              <w:rPr>
                <w:rFonts w:eastAsia="Times New Roman" w:cs="Calibri" w:asciiTheme="minorHAnsi" w:hAnsiTheme="minorHAnsi"/>
                <w:color w:val="000000" w:themeColor="text1"/>
                <w:sz w:val="20"/>
                <w:lang w:val="en-US" w:eastAsia="sv-SE"/>
              </w:rPr>
            </w:pPr>
            <w:r w:rsidRPr="7A40DACA">
              <w:rPr>
                <w:lang w:val="en-US"/>
              </w:rPr>
              <w:t>DGV</w:t>
            </w:r>
          </w:p>
        </w:tc>
      </w:tr>
      <w:tr w:rsidRPr="00CF74D9" w:rsidR="007B716A" w:rsidTr="7A40DACA" w14:paraId="5E51B4B7" w14:textId="77777777">
        <w:trPr>
          <w:trHeight w:val="300"/>
        </w:trPr>
        <w:tc>
          <w:tcPr>
            <w:tcW w:w="0" w:type="dxa"/>
            <w:noWrap/>
            <w:hideMark/>
          </w:tcPr>
          <w:p w:rsidRPr="00CF74D9" w:rsidR="007B716A" w:rsidRDefault="007B716A" w14:paraId="3C3074DA"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Scots pine</w:t>
            </w:r>
          </w:p>
        </w:tc>
        <w:tc>
          <w:tcPr>
            <w:tcW w:w="0" w:type="dxa"/>
            <w:hideMark/>
          </w:tcPr>
          <w:p w:rsidRPr="00CF74D9" w:rsidR="007B716A" w:rsidRDefault="007B716A" w14:paraId="29FFA0A5"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T22</w:t>
            </w:r>
          </w:p>
        </w:tc>
        <w:tc>
          <w:tcPr>
            <w:tcW w:w="0" w:type="dxa"/>
            <w:noWrap/>
            <w:hideMark/>
          </w:tcPr>
          <w:p w:rsidRPr="00CF74D9" w:rsidR="007B716A" w:rsidRDefault="007B716A" w14:paraId="4EC29E6D"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000</w:t>
            </w:r>
          </w:p>
        </w:tc>
        <w:tc>
          <w:tcPr>
            <w:tcW w:w="1755" w:type="dxa"/>
            <w:noWrap/>
            <w:hideMark/>
          </w:tcPr>
          <w:p w:rsidRPr="00CF74D9" w:rsidR="007B716A" w:rsidRDefault="007B716A" w14:paraId="1B449630"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1.3</w:t>
            </w:r>
          </w:p>
        </w:tc>
        <w:tc>
          <w:tcPr>
            <w:tcW w:w="1805" w:type="dxa"/>
          </w:tcPr>
          <w:p w:rsidRPr="00CF74D9" w:rsidR="007B716A" w:rsidRDefault="007B716A" w14:paraId="31427A11"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12.7</w:t>
            </w:r>
          </w:p>
        </w:tc>
      </w:tr>
      <w:tr w:rsidRPr="00CF74D9" w:rsidR="007B716A" w:rsidTr="7A40DACA" w14:paraId="6D208A0A" w14:textId="77777777">
        <w:trPr>
          <w:trHeight w:val="300"/>
        </w:trPr>
        <w:tc>
          <w:tcPr>
            <w:tcW w:w="0" w:type="dxa"/>
            <w:noWrap/>
            <w:hideMark/>
          </w:tcPr>
          <w:p w:rsidRPr="00CF74D9" w:rsidR="007B716A" w:rsidRDefault="007B716A" w14:paraId="7F8EC8D0"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Scots pine</w:t>
            </w:r>
          </w:p>
        </w:tc>
        <w:tc>
          <w:tcPr>
            <w:tcW w:w="0" w:type="dxa"/>
            <w:hideMark/>
          </w:tcPr>
          <w:p w:rsidRPr="00CF74D9" w:rsidR="007B716A" w:rsidRDefault="007B716A" w14:paraId="23BAC8D4"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T24</w:t>
            </w:r>
          </w:p>
        </w:tc>
        <w:tc>
          <w:tcPr>
            <w:tcW w:w="0" w:type="dxa"/>
            <w:noWrap/>
            <w:hideMark/>
          </w:tcPr>
          <w:p w:rsidRPr="00CF74D9" w:rsidR="007B716A" w:rsidRDefault="007B716A" w14:paraId="4FB72AD5"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000</w:t>
            </w:r>
          </w:p>
        </w:tc>
        <w:tc>
          <w:tcPr>
            <w:tcW w:w="1755" w:type="dxa"/>
            <w:noWrap/>
            <w:hideMark/>
          </w:tcPr>
          <w:p w:rsidRPr="00CF74D9" w:rsidR="007B716A" w:rsidRDefault="007B716A" w14:paraId="40F30199"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2.2</w:t>
            </w:r>
          </w:p>
        </w:tc>
        <w:tc>
          <w:tcPr>
            <w:tcW w:w="1805" w:type="dxa"/>
          </w:tcPr>
          <w:p w:rsidRPr="00CF74D9" w:rsidR="007B716A" w:rsidRDefault="007B716A" w14:paraId="45912AB7"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12.9</w:t>
            </w:r>
          </w:p>
        </w:tc>
      </w:tr>
      <w:tr w:rsidRPr="00CF74D9" w:rsidR="007B716A" w:rsidTr="7A40DACA" w14:paraId="02DB132E" w14:textId="77777777">
        <w:trPr>
          <w:trHeight w:val="300"/>
        </w:trPr>
        <w:tc>
          <w:tcPr>
            <w:tcW w:w="0" w:type="dxa"/>
            <w:noWrap/>
            <w:hideMark/>
          </w:tcPr>
          <w:p w:rsidRPr="00CF74D9" w:rsidR="007B716A" w:rsidRDefault="007B716A" w14:paraId="145CA07D"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Scots pine</w:t>
            </w:r>
          </w:p>
        </w:tc>
        <w:tc>
          <w:tcPr>
            <w:tcW w:w="0" w:type="dxa"/>
            <w:hideMark/>
          </w:tcPr>
          <w:p w:rsidRPr="00CF74D9" w:rsidR="007B716A" w:rsidRDefault="007B716A" w14:paraId="4085A2D1"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T26</w:t>
            </w:r>
          </w:p>
        </w:tc>
        <w:tc>
          <w:tcPr>
            <w:tcW w:w="0" w:type="dxa"/>
            <w:noWrap/>
            <w:hideMark/>
          </w:tcPr>
          <w:p w:rsidRPr="00CF74D9" w:rsidR="007B716A" w:rsidRDefault="007B716A" w14:paraId="61C409BC"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000</w:t>
            </w:r>
          </w:p>
        </w:tc>
        <w:tc>
          <w:tcPr>
            <w:tcW w:w="1755" w:type="dxa"/>
            <w:noWrap/>
            <w:hideMark/>
          </w:tcPr>
          <w:p w:rsidRPr="00CF74D9" w:rsidR="007B716A" w:rsidRDefault="007B716A" w14:paraId="38B65B05"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3.2</w:t>
            </w:r>
          </w:p>
        </w:tc>
        <w:tc>
          <w:tcPr>
            <w:tcW w:w="1805" w:type="dxa"/>
          </w:tcPr>
          <w:p w:rsidRPr="00CF74D9" w:rsidR="007B716A" w:rsidRDefault="007B716A" w14:paraId="46CEB3F8"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13.2</w:t>
            </w:r>
          </w:p>
        </w:tc>
      </w:tr>
      <w:tr w:rsidRPr="00CF74D9" w:rsidR="007B716A" w:rsidTr="7A40DACA" w14:paraId="676C44F9" w14:textId="77777777">
        <w:trPr>
          <w:trHeight w:val="300"/>
        </w:trPr>
        <w:tc>
          <w:tcPr>
            <w:tcW w:w="0" w:type="dxa"/>
            <w:noWrap/>
            <w:hideMark/>
          </w:tcPr>
          <w:p w:rsidRPr="00CF74D9" w:rsidR="007B716A" w:rsidRDefault="007B716A" w14:paraId="297B7646"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Scots pine</w:t>
            </w:r>
          </w:p>
        </w:tc>
        <w:tc>
          <w:tcPr>
            <w:tcW w:w="0" w:type="dxa"/>
            <w:hideMark/>
          </w:tcPr>
          <w:p w:rsidRPr="00CF74D9" w:rsidR="007B716A" w:rsidRDefault="007B716A" w14:paraId="00751581"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T28</w:t>
            </w:r>
          </w:p>
        </w:tc>
        <w:tc>
          <w:tcPr>
            <w:tcW w:w="0" w:type="dxa"/>
            <w:noWrap/>
            <w:hideMark/>
          </w:tcPr>
          <w:p w:rsidRPr="00CF74D9" w:rsidR="007B716A" w:rsidRDefault="007B716A" w14:paraId="26C6B794"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000</w:t>
            </w:r>
          </w:p>
        </w:tc>
        <w:tc>
          <w:tcPr>
            <w:tcW w:w="1755" w:type="dxa"/>
            <w:noWrap/>
            <w:hideMark/>
          </w:tcPr>
          <w:p w:rsidRPr="00CF74D9" w:rsidR="007B716A" w:rsidRDefault="007B716A" w14:paraId="307D67B5"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4.1</w:t>
            </w:r>
          </w:p>
        </w:tc>
        <w:tc>
          <w:tcPr>
            <w:tcW w:w="1805" w:type="dxa"/>
          </w:tcPr>
          <w:p w:rsidRPr="00CF74D9" w:rsidR="007B716A" w:rsidRDefault="007B716A" w14:paraId="56005FE9"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13.4</w:t>
            </w:r>
          </w:p>
        </w:tc>
      </w:tr>
      <w:tr w:rsidRPr="00CF74D9" w:rsidR="007B716A" w:rsidTr="7A40DACA" w14:paraId="737C7CB9" w14:textId="77777777">
        <w:trPr>
          <w:trHeight w:val="300"/>
        </w:trPr>
        <w:tc>
          <w:tcPr>
            <w:tcW w:w="0" w:type="dxa"/>
            <w:noWrap/>
            <w:hideMark/>
          </w:tcPr>
          <w:p w:rsidRPr="00CF74D9" w:rsidR="007B716A" w:rsidRDefault="007B716A" w14:paraId="3F9EE604"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Norway spruce</w:t>
            </w:r>
          </w:p>
        </w:tc>
        <w:tc>
          <w:tcPr>
            <w:tcW w:w="0" w:type="dxa"/>
            <w:hideMark/>
          </w:tcPr>
          <w:p w:rsidRPr="00CF74D9" w:rsidR="007B716A" w:rsidRDefault="007B716A" w14:paraId="4DEAEDF6"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G26</w:t>
            </w:r>
          </w:p>
        </w:tc>
        <w:tc>
          <w:tcPr>
            <w:tcW w:w="0" w:type="dxa"/>
            <w:noWrap/>
            <w:hideMark/>
          </w:tcPr>
          <w:p w:rsidRPr="00CF74D9" w:rsidR="007B716A" w:rsidRDefault="007B716A" w14:paraId="48B7CD49"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000</w:t>
            </w:r>
          </w:p>
        </w:tc>
        <w:tc>
          <w:tcPr>
            <w:tcW w:w="1755" w:type="dxa"/>
            <w:noWrap/>
            <w:hideMark/>
          </w:tcPr>
          <w:p w:rsidRPr="00CF74D9" w:rsidR="007B716A" w:rsidRDefault="007B716A" w14:paraId="4E4B37F8"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5</w:t>
            </w:r>
          </w:p>
        </w:tc>
        <w:tc>
          <w:tcPr>
            <w:tcW w:w="1805" w:type="dxa"/>
          </w:tcPr>
          <w:p w:rsidRPr="00CF74D9" w:rsidR="007B716A" w:rsidRDefault="007B716A" w14:paraId="36AF05C1"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13.8</w:t>
            </w:r>
          </w:p>
        </w:tc>
      </w:tr>
      <w:tr w:rsidRPr="00CF74D9" w:rsidR="007B716A" w:rsidTr="7A40DACA" w14:paraId="44095004" w14:textId="77777777">
        <w:trPr>
          <w:trHeight w:val="300"/>
        </w:trPr>
        <w:tc>
          <w:tcPr>
            <w:tcW w:w="0" w:type="dxa"/>
            <w:noWrap/>
            <w:hideMark/>
          </w:tcPr>
          <w:p w:rsidRPr="00CF74D9" w:rsidR="007B716A" w:rsidRDefault="007B716A" w14:paraId="09C9CD95"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Norway spruce</w:t>
            </w:r>
          </w:p>
        </w:tc>
        <w:tc>
          <w:tcPr>
            <w:tcW w:w="0" w:type="dxa"/>
            <w:hideMark/>
          </w:tcPr>
          <w:p w:rsidRPr="00CF74D9" w:rsidR="007B716A" w:rsidRDefault="007B716A" w14:paraId="1DE070B9"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G28</w:t>
            </w:r>
          </w:p>
        </w:tc>
        <w:tc>
          <w:tcPr>
            <w:tcW w:w="0" w:type="dxa"/>
            <w:noWrap/>
            <w:hideMark/>
          </w:tcPr>
          <w:p w:rsidRPr="00CF74D9" w:rsidR="007B716A" w:rsidRDefault="007B716A" w14:paraId="46512766"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000</w:t>
            </w:r>
          </w:p>
        </w:tc>
        <w:tc>
          <w:tcPr>
            <w:tcW w:w="1755" w:type="dxa"/>
            <w:noWrap/>
            <w:hideMark/>
          </w:tcPr>
          <w:p w:rsidRPr="00CF74D9" w:rsidR="007B716A" w:rsidRDefault="007B716A" w14:paraId="326144C1"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5.4</w:t>
            </w:r>
          </w:p>
        </w:tc>
        <w:tc>
          <w:tcPr>
            <w:tcW w:w="1805" w:type="dxa"/>
          </w:tcPr>
          <w:p w:rsidRPr="00CF74D9" w:rsidR="007B716A" w:rsidRDefault="007B716A" w14:paraId="58976BA4"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13.9</w:t>
            </w:r>
          </w:p>
        </w:tc>
      </w:tr>
      <w:tr w:rsidRPr="00CF74D9" w:rsidR="007B716A" w:rsidTr="7A40DACA" w14:paraId="6A4D7642" w14:textId="77777777">
        <w:trPr>
          <w:trHeight w:val="300"/>
        </w:trPr>
        <w:tc>
          <w:tcPr>
            <w:tcW w:w="0" w:type="dxa"/>
            <w:noWrap/>
            <w:hideMark/>
          </w:tcPr>
          <w:p w:rsidRPr="00CF74D9" w:rsidR="007B716A" w:rsidRDefault="007B716A" w14:paraId="344F7056"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Norway spruce</w:t>
            </w:r>
          </w:p>
        </w:tc>
        <w:tc>
          <w:tcPr>
            <w:tcW w:w="0" w:type="dxa"/>
            <w:hideMark/>
          </w:tcPr>
          <w:p w:rsidRPr="00CF74D9" w:rsidR="007B716A" w:rsidRDefault="007B716A" w14:paraId="669566A3"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G30</w:t>
            </w:r>
          </w:p>
        </w:tc>
        <w:tc>
          <w:tcPr>
            <w:tcW w:w="0" w:type="dxa"/>
            <w:noWrap/>
            <w:hideMark/>
          </w:tcPr>
          <w:p w:rsidRPr="00CF74D9" w:rsidR="007B716A" w:rsidRDefault="007B716A" w14:paraId="0C8F5B6D"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000</w:t>
            </w:r>
          </w:p>
        </w:tc>
        <w:tc>
          <w:tcPr>
            <w:tcW w:w="1755" w:type="dxa"/>
            <w:noWrap/>
            <w:hideMark/>
          </w:tcPr>
          <w:p w:rsidRPr="00CF74D9" w:rsidR="007B716A" w:rsidRDefault="007B716A" w14:paraId="72B320C3"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5.8</w:t>
            </w:r>
          </w:p>
        </w:tc>
        <w:tc>
          <w:tcPr>
            <w:tcW w:w="1805" w:type="dxa"/>
          </w:tcPr>
          <w:p w:rsidRPr="00CF74D9" w:rsidR="007B716A" w:rsidRDefault="007B716A" w14:paraId="5CFCD392"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14</w:t>
            </w:r>
          </w:p>
        </w:tc>
      </w:tr>
      <w:tr w:rsidRPr="00CF74D9" w:rsidR="007B716A" w:rsidTr="7A40DACA" w14:paraId="58D9913B" w14:textId="77777777">
        <w:trPr>
          <w:trHeight w:val="300"/>
        </w:trPr>
        <w:tc>
          <w:tcPr>
            <w:tcW w:w="0" w:type="dxa"/>
            <w:noWrap/>
            <w:hideMark/>
          </w:tcPr>
          <w:p w:rsidRPr="00CF74D9" w:rsidR="007B716A" w:rsidRDefault="007B716A" w14:paraId="38BEA33C"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Norway spruce</w:t>
            </w:r>
          </w:p>
        </w:tc>
        <w:tc>
          <w:tcPr>
            <w:tcW w:w="0" w:type="dxa"/>
            <w:hideMark/>
          </w:tcPr>
          <w:p w:rsidRPr="00CF74D9" w:rsidR="007B716A" w:rsidRDefault="007B716A" w14:paraId="048905CC"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G32</w:t>
            </w:r>
          </w:p>
        </w:tc>
        <w:tc>
          <w:tcPr>
            <w:tcW w:w="0" w:type="dxa"/>
            <w:noWrap/>
            <w:hideMark/>
          </w:tcPr>
          <w:p w:rsidRPr="00CF74D9" w:rsidR="007B716A" w:rsidRDefault="007B716A" w14:paraId="17B02426"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000</w:t>
            </w:r>
          </w:p>
        </w:tc>
        <w:tc>
          <w:tcPr>
            <w:tcW w:w="1755" w:type="dxa"/>
            <w:noWrap/>
            <w:hideMark/>
          </w:tcPr>
          <w:p w:rsidRPr="00CF74D9" w:rsidR="007B716A" w:rsidRDefault="007B716A" w14:paraId="5B6792C1"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26.1</w:t>
            </w:r>
          </w:p>
        </w:tc>
        <w:tc>
          <w:tcPr>
            <w:tcW w:w="1805" w:type="dxa"/>
          </w:tcPr>
          <w:p w:rsidRPr="00CF74D9" w:rsidR="007B716A" w:rsidRDefault="007B716A" w14:paraId="2F75E4DC"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14.1</w:t>
            </w:r>
          </w:p>
        </w:tc>
      </w:tr>
      <w:tr w:rsidRPr="00CF74D9" w:rsidR="007B716A" w:rsidTr="7A40DACA" w14:paraId="75DBFDF7" w14:textId="77777777">
        <w:trPr>
          <w:cnfStyle w:val="010000000000" w:firstRow="0" w:lastRow="1" w:firstColumn="0" w:lastColumn="0" w:oddVBand="0" w:evenVBand="0" w:oddHBand="0" w:evenHBand="0" w:firstRowFirstColumn="0" w:firstRowLastColumn="0" w:lastRowFirstColumn="0" w:lastRowLastColumn="0"/>
          <w:trHeight w:val="300"/>
        </w:trPr>
        <w:tc>
          <w:tcPr>
            <w:tcW w:w="0" w:type="dxa"/>
            <w:noWrap/>
            <w:hideMark/>
          </w:tcPr>
          <w:p w:rsidRPr="00CF74D9" w:rsidR="007B716A" w:rsidRDefault="007B716A" w14:paraId="2DA55EF3" w14:textId="77777777">
            <w:pPr>
              <w:rPr>
                <w:rFonts w:eastAsia="Times New Roman" w:cs="Calibri" w:asciiTheme="minorHAnsi" w:hAnsiTheme="minorHAnsi"/>
                <w:color w:val="000000"/>
                <w:sz w:val="20"/>
                <w:lang w:val="en-US" w:eastAsia="sv-SE"/>
              </w:rPr>
            </w:pPr>
          </w:p>
        </w:tc>
        <w:tc>
          <w:tcPr>
            <w:tcW w:w="0" w:type="dxa"/>
            <w:hideMark/>
          </w:tcPr>
          <w:p w:rsidRPr="00CF74D9" w:rsidR="007B716A" w:rsidRDefault="007B716A" w14:paraId="3C3853F0" w14:textId="77777777">
            <w:pPr>
              <w:rPr>
                <w:rFonts w:eastAsia="Times New Roman" w:cs="Calibri" w:asciiTheme="minorHAnsi" w:hAnsiTheme="minorHAnsi"/>
                <w:color w:val="000000"/>
                <w:sz w:val="20"/>
                <w:lang w:val="en-US" w:eastAsia="sv-SE"/>
              </w:rPr>
            </w:pPr>
          </w:p>
        </w:tc>
        <w:tc>
          <w:tcPr>
            <w:tcW w:w="0" w:type="dxa"/>
            <w:noWrap/>
            <w:hideMark/>
          </w:tcPr>
          <w:p w:rsidRPr="00CF74D9" w:rsidR="007B716A" w:rsidRDefault="007B716A" w14:paraId="57F8F8D9" w14:textId="77777777">
            <w:pPr>
              <w:jc w:val="right"/>
              <w:rPr>
                <w:rFonts w:eastAsia="Times New Roman" w:cs="Calibri" w:asciiTheme="minorHAnsi" w:hAnsiTheme="minorHAnsi"/>
                <w:color w:val="000000"/>
                <w:sz w:val="20"/>
                <w:lang w:val="en-US" w:eastAsia="sv-SE"/>
              </w:rPr>
            </w:pPr>
          </w:p>
        </w:tc>
        <w:tc>
          <w:tcPr>
            <w:tcW w:w="1755" w:type="dxa"/>
            <w:noWrap/>
            <w:hideMark/>
          </w:tcPr>
          <w:p w:rsidRPr="00CF74D9" w:rsidR="007B716A" w:rsidRDefault="007B716A" w14:paraId="056F94CC" w14:textId="77777777">
            <w:pPr>
              <w:jc w:val="right"/>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N =</w:t>
            </w:r>
          </w:p>
        </w:tc>
        <w:tc>
          <w:tcPr>
            <w:tcW w:w="1805" w:type="dxa"/>
          </w:tcPr>
          <w:p w:rsidRPr="00CF74D9" w:rsidR="007B716A" w:rsidRDefault="007B716A" w14:paraId="24AC022B" w14:textId="77777777">
            <w:pPr>
              <w:rPr>
                <w:rFonts w:eastAsia="Times New Roman" w:cs="Calibri" w:asciiTheme="minorHAnsi" w:hAnsiTheme="minorHAnsi"/>
                <w:color w:val="000000"/>
                <w:sz w:val="20"/>
                <w:lang w:val="en-US" w:eastAsia="sv-SE"/>
              </w:rPr>
            </w:pPr>
            <w:r w:rsidRPr="00CF74D9">
              <w:rPr>
                <w:rFonts w:eastAsia="Times New Roman" w:cs="Calibri" w:asciiTheme="minorHAnsi" w:hAnsiTheme="minorHAnsi"/>
                <w:color w:val="000000"/>
                <w:sz w:val="20"/>
                <w:lang w:val="en-US" w:eastAsia="sv-SE"/>
              </w:rPr>
              <w:t>8</w:t>
            </w:r>
          </w:p>
        </w:tc>
      </w:tr>
    </w:tbl>
    <w:p w:rsidRPr="00DB18B6" w:rsidR="007B716A" w:rsidP="007B716A" w:rsidRDefault="007B716A" w14:paraId="13AADE7A" w14:textId="77777777">
      <w:pPr>
        <w:pStyle w:val="Heading2"/>
        <w:rPr>
          <w:lang w:val="en-US"/>
        </w:rPr>
      </w:pPr>
      <w:bookmarkStart w:name="_Toc161814662" w:id="350"/>
      <w:r w:rsidRPr="00DB18B6">
        <w:rPr>
          <w:lang w:val="en-US"/>
        </w:rPr>
        <w:t>Method</w:t>
      </w:r>
      <w:bookmarkEnd w:id="350"/>
    </w:p>
    <w:p w:rsidR="00C223E6" w:rsidP="7A40DACA" w:rsidRDefault="00C223E6" w14:paraId="6487A4B5" w14:textId="4FBCDF0D">
      <w:pPr>
        <w:pStyle w:val="Heading3"/>
        <w:rPr>
          <w:lang w:val="en-US"/>
        </w:rPr>
      </w:pPr>
      <w:bookmarkStart w:name="_Toc161814663" w:id="351"/>
      <w:r w:rsidRPr="7A40DACA">
        <w:rPr>
          <w:lang w:val="en-US"/>
        </w:rPr>
        <w:t>Assumptions</w:t>
      </w:r>
      <w:bookmarkEnd w:id="351"/>
    </w:p>
    <w:p w:rsidR="00C223E6" w:rsidP="00C223E6" w:rsidRDefault="00C223E6" w14:paraId="73FF0F66" w14:textId="23148038">
      <w:pPr>
        <w:rPr>
          <w:lang w:val="en-US"/>
        </w:rPr>
      </w:pPr>
      <w:r w:rsidRPr="7A40DACA">
        <w:rPr>
          <w:lang w:val="en-US"/>
        </w:rPr>
        <w:t>Given the assumptions above, moderate or heavy thinning can be avoided using the drone system. This could potentially lead to temporarily higher growth after thinning as stand production is largely determined by the basal area (</w:t>
      </w:r>
      <w:r w:rsidRPr="7A40DACA">
        <w:rPr>
          <w:lang w:val="en-US" w:eastAsia="sv-SE"/>
        </w:rPr>
        <w:t>m</w:t>
      </w:r>
      <w:r w:rsidRPr="7A40DACA">
        <w:rPr>
          <w:vertAlign w:val="superscript"/>
          <w:lang w:val="en-US" w:eastAsia="sv-SE"/>
        </w:rPr>
        <w:t>2</w:t>
      </w:r>
      <w:r w:rsidRPr="7A40DACA">
        <w:rPr>
          <w:lang w:val="en-US" w:eastAsia="sv-SE"/>
        </w:rPr>
        <w:t xml:space="preserve"> ha</w:t>
      </w:r>
      <w:r w:rsidRPr="7A40DACA">
        <w:rPr>
          <w:vertAlign w:val="superscript"/>
          <w:lang w:val="en-US" w:eastAsia="sv-SE"/>
        </w:rPr>
        <w:t>-1</w:t>
      </w:r>
      <w:r w:rsidRPr="7A40DACA">
        <w:rPr>
          <w:lang w:val="en-US"/>
        </w:rPr>
        <w:t xml:space="preserve">) after thinning </w:t>
      </w:r>
      <w:r w:rsidRPr="7A40DACA">
        <w:rPr>
          <w:lang w:val="en-US"/>
        </w:rPr>
        <w:fldChar w:fldCharType="begin"/>
      </w:r>
      <w:r w:rsidRPr="7A40DACA">
        <w:rPr>
          <w:lang w:val="en-US"/>
        </w:rPr>
        <w:instrText xml:space="preserve"> ADDIN EN.CITE &lt;EndNote&gt;&lt;Cite&gt;&lt;Author&gt;Ekö&lt;/Author&gt;&lt;Year&gt;1985&lt;/Year&gt;&lt;RecNum&gt;809&lt;/RecNum&gt;&lt;DisplayText&gt;(Ekö, 1985; Pienaar, 1979)&lt;/DisplayText&gt;&lt;record&gt;&lt;rec-number&gt;809&lt;/rec-number&gt;&lt;foreign-keys&gt;&lt;key app="EN" db-id="fwzzws2xpetdtje0apgpvr2n90te995wpxdt" timestamp="1646830618"&gt;809&lt;/key&gt;&lt;/foreign-keys&gt;&lt;ref-type name="Book"&gt;6&lt;/ref-type&gt;&lt;contributors&gt;&lt;authors&gt;&lt;author&gt;Ekö, Magnus&lt;/author&gt;&lt;/authors&gt;&lt;/contributors&gt;&lt;titles&gt;&lt;title&gt;Produktionsmodell för skog i Sverige, baserad på bestånd från riksskogstaxeringens provytor&lt;/title&gt;&lt;/titles&gt;&lt;dates&gt;&lt;year&gt;1985&lt;/year&gt;&lt;/dates&gt;&lt;publisher&gt;Swedish University of Agricultural Sciences, Department of Silviculture&lt;/publisher&gt;&lt;isbn&gt;9157623864&lt;/isbn&gt;&lt;urls&gt;&lt;/urls&gt;&lt;/record&gt;&lt;/Cite&gt;&lt;Cite&gt;&lt;Author&gt;Pienaar&lt;/Author&gt;&lt;Year&gt;1979&lt;/Year&gt;&lt;RecNum&gt;808&lt;/RecNum&gt;&lt;record&gt;&lt;rec-number&gt;808&lt;/rec-number&gt;&lt;foreign-keys&gt;&lt;key app="EN" db-id="fwzzws2xpetdtje0apgpvr2n90te995wpxdt" timestamp="1646664348"&gt;808&lt;/key&gt;&lt;/foreign-keys&gt;&lt;ref-type name="Journal Article"&gt;17&lt;/ref-type&gt;&lt;contributors&gt;&lt;authors&gt;&lt;author&gt;Pienaar, L. V.&lt;/author&gt;&lt;/authors&gt;&lt;/contributors&gt;&lt;titles&gt;&lt;title&gt;An Approximation of Basal Area Growth after Thinning Based on Growth in Unthinned Plantations&lt;/title&gt;&lt;secondary-title&gt;Forest Science&lt;/secondary-title&gt;&lt;/titles&gt;&lt;periodical&gt;&lt;full-title&gt;Forest Science&lt;/full-title&gt;&lt;/periodical&gt;&lt;pages&gt;223-232&lt;/pages&gt;&lt;volume&gt;25&lt;/volume&gt;&lt;number&gt;2&lt;/number&gt;&lt;dates&gt;&lt;year&gt;1979&lt;/year&gt;&lt;/dates&gt;&lt;isbn&gt;0015-749X&lt;/isbn&gt;&lt;urls&gt;&lt;related-urls&gt;&lt;url&gt;https://doi.org/10.1093/forestscience/25.2.223&lt;/url&gt;&lt;/related-urls&gt;&lt;/urls&gt;&lt;electronic-resource-num&gt;10.1093/forestscience/25.2.223&lt;/electronic-resource-num&gt;&lt;access-date&gt;3/7/2022&lt;/access-date&gt;&lt;/record&gt;&lt;/Cite&gt;&lt;/EndNote&gt;</w:instrText>
      </w:r>
      <w:r w:rsidRPr="7A40DACA">
        <w:rPr>
          <w:lang w:val="en-US"/>
        </w:rPr>
        <w:fldChar w:fldCharType="separate"/>
      </w:r>
      <w:r w:rsidRPr="7A40DACA">
        <w:rPr>
          <w:noProof/>
          <w:lang w:val="en-US"/>
        </w:rPr>
        <w:t>(Ekö, 1985; Pienaar, 1979)</w:t>
      </w:r>
      <w:r w:rsidRPr="7A40DACA">
        <w:rPr>
          <w:lang w:val="en-US"/>
        </w:rPr>
        <w:fldChar w:fldCharType="end"/>
      </w:r>
      <w:r w:rsidRPr="7A40DACA">
        <w:rPr>
          <w:lang w:val="en-US"/>
        </w:rPr>
        <w:t xml:space="preserve">. During the whole thinning phase, these differences may speak in favor of more frequent and less intense thinning interventions. </w:t>
      </w:r>
    </w:p>
    <w:p w:rsidR="00C223E6" w:rsidP="00C223E6" w:rsidRDefault="00C223E6" w14:paraId="1AFEAF39" w14:textId="65196553">
      <w:pPr>
        <w:rPr>
          <w:lang w:val="en-US"/>
        </w:rPr>
      </w:pPr>
      <w:r w:rsidRPr="0A647477" w:rsidR="00C223E6">
        <w:rPr>
          <w:lang w:val="en-US"/>
        </w:rPr>
        <w:t xml:space="preserve">The forest owner's management </w:t>
      </w:r>
      <w:r w:rsidRPr="0A647477" w:rsidR="00C223E6">
        <w:rPr>
          <w:lang w:val="en-US"/>
        </w:rPr>
        <w:t>objective</w:t>
      </w:r>
      <w:r w:rsidRPr="0A647477" w:rsidR="00C223E6">
        <w:rPr>
          <w:lang w:val="en-US"/>
        </w:rPr>
        <w:t xml:space="preserve"> is summarized </w:t>
      </w:r>
      <w:r w:rsidRPr="0A647477" w:rsidR="00C223E6">
        <w:rPr>
          <w:lang w:val="en-US"/>
        </w:rPr>
        <w:t xml:space="preserve">as being </w:t>
      </w:r>
      <w:r w:rsidRPr="0A647477" w:rsidR="00C223E6">
        <w:rPr>
          <w:lang w:val="en-US"/>
        </w:rPr>
        <w:t xml:space="preserve">able to harvest </w:t>
      </w:r>
      <w:r w:rsidRPr="0A647477" w:rsidR="00C223E6">
        <w:rPr>
          <w:lang w:val="en-US"/>
        </w:rPr>
        <w:t>approximately the</w:t>
      </w:r>
      <w:r w:rsidRPr="0A647477" w:rsidR="00C223E6">
        <w:rPr>
          <w:lang w:val="en-US"/>
        </w:rPr>
        <w:t xml:space="preserve"> same volumes during the thinning phase, which results in the forest looking </w:t>
      </w:r>
      <w:r w:rsidRPr="0A647477" w:rsidR="00C223E6">
        <w:rPr>
          <w:lang w:val="en-US"/>
        </w:rPr>
        <w:t>roughly the</w:t>
      </w:r>
      <w:r w:rsidRPr="0A647477" w:rsidR="00C223E6">
        <w:rPr>
          <w:lang w:val="en-US"/>
        </w:rPr>
        <w:t xml:space="preserve"> same for the two different scenarios after the thinning phase is over. We also </w:t>
      </w:r>
      <w:r w:rsidRPr="0A647477" w:rsidR="00C223E6">
        <w:rPr>
          <w:lang w:val="en-US"/>
        </w:rPr>
        <w:t>deemed</w:t>
      </w:r>
      <w:r w:rsidRPr="0A647477" w:rsidR="00C223E6">
        <w:rPr>
          <w:lang w:val="en-US"/>
        </w:rPr>
        <w:t xml:space="preserve"> it </w:t>
      </w:r>
      <w:r w:rsidRPr="0A647477" w:rsidR="00C223E6">
        <w:rPr>
          <w:lang w:val="en-US"/>
        </w:rPr>
        <w:t>likely that</w:t>
      </w:r>
      <w:r w:rsidRPr="0A647477" w:rsidR="00C223E6">
        <w:rPr>
          <w:lang w:val="en-US"/>
        </w:rPr>
        <w:t xml:space="preserve"> forest managers and forest owning companies will not change the forest management goals only due to new harvesting technology. Based on the unchanged management </w:t>
      </w:r>
      <w:r w:rsidRPr="0A647477" w:rsidR="00C223E6">
        <w:rPr>
          <w:lang w:val="en-US"/>
        </w:rPr>
        <w:t>objective</w:t>
      </w:r>
      <w:r w:rsidRPr="0A647477" w:rsidR="00C223E6">
        <w:rPr>
          <w:lang w:val="en-US"/>
        </w:rPr>
        <w:t xml:space="preserve"> and the potential differences in thinning </w:t>
      </w:r>
      <w:r w:rsidRPr="0A647477" w:rsidR="00C223E6">
        <w:rPr>
          <w:lang w:val="en-US"/>
        </w:rPr>
        <w:t>methodology</w:t>
      </w:r>
      <w:r w:rsidRPr="0A647477" w:rsidR="00C223E6">
        <w:rPr>
          <w:lang w:val="en-US"/>
        </w:rPr>
        <w:t xml:space="preserve"> between conventional thinning and AirForestry’s drone system, it was assumed that the latter will conduct more frequent but less intense thinning as compared to fewer and heavier thinning with the conventional harvester/forwarder system. </w:t>
      </w:r>
      <w:r w:rsidRPr="0A647477" w:rsidR="00C223E6">
        <w:rPr>
          <w:lang w:val="en-US"/>
        </w:rPr>
        <w:t>We also assumed that Airforestry’s drone system will be capable of conducting both first and later thinning, where the weight of the trees exceeds the current weight limit.</w:t>
      </w:r>
      <w:r w:rsidRPr="0A647477" w:rsidR="00C223E6">
        <w:rPr>
          <w:lang w:val="en-US"/>
        </w:rPr>
        <w:t xml:space="preserve"> </w:t>
      </w:r>
    </w:p>
    <w:p w:rsidR="00C223E6" w:rsidP="7A40DACA" w:rsidRDefault="00C223E6" w14:paraId="51CE167F" w14:textId="51F202A0">
      <w:pPr>
        <w:pStyle w:val="Heading3"/>
        <w:rPr>
          <w:lang w:val="en-US"/>
        </w:rPr>
      </w:pPr>
      <w:bookmarkStart w:name="_Toc161814664" w:id="353"/>
      <w:r w:rsidRPr="7A40DACA">
        <w:rPr>
          <w:lang w:val="en-US"/>
        </w:rPr>
        <w:t>Simulations</w:t>
      </w:r>
      <w:bookmarkEnd w:id="353"/>
    </w:p>
    <w:p w:rsidR="00C223E6" w:rsidP="7A40DACA" w:rsidRDefault="007B716A" w14:paraId="193F966A" w14:textId="36453023">
      <w:pPr>
        <w:rPr>
          <w:lang w:val="en-US"/>
        </w:rPr>
      </w:pPr>
      <w:r w:rsidRPr="7A40DACA">
        <w:rPr>
          <w:lang w:val="en-US"/>
        </w:rPr>
        <w:t xml:space="preserve">Simulation and optimization of management was made in the forest decision support system Heureka PlanWise </w:t>
      </w:r>
      <w:r w:rsidRPr="7A40DACA">
        <w:rPr>
          <w:lang w:val="en-US"/>
        </w:rPr>
        <w:fldChar w:fldCharType="begin"/>
      </w:r>
      <w:r w:rsidRPr="7A40DACA">
        <w:rPr>
          <w:lang w:val="en-US"/>
        </w:rPr>
        <w:instrText xml:space="preserve"> ADDIN EN.CITE &lt;EndNote&gt;&lt;Cite&gt;&lt;Author&gt;Lämås&lt;/Author&gt;&lt;Year&gt;2023&lt;/Year&gt;&lt;RecNum&gt;1046&lt;/RecNum&gt;&lt;DisplayText&gt;(Lämås et al., 2023)&lt;/DisplayText&gt;&lt;record&gt;&lt;rec-number&gt;1046&lt;/rec-number&gt;&lt;foreign-keys&gt;&lt;key app="EN" db-id="fwzzws2xpetdtje0apgpvr2n90te995wpxdt" timestamp="1693907837"&gt;1046&lt;/key&gt;&lt;/foreign-keys&gt;&lt;ref-type name="Journal Article"&gt;17&lt;/ref-type&gt;&lt;contributors&gt;&lt;authors&gt;&lt;author&gt;Lämås, Tomas&lt;/author&gt;&lt;author&gt;Sängstuvall, Lars&lt;/author&gt;&lt;author&gt;Öhman, Karin&lt;/author&gt;&lt;author&gt;Lundström, Johanna&lt;/author&gt;&lt;author&gt;Årevall, Jonatan&lt;/author&gt;&lt;author&gt;Holmström, Hampus&lt;/author&gt;&lt;author&gt;Nilsson, Linus&lt;/author&gt;&lt;author&gt;Nordström, Eva-Maria&lt;/author&gt;&lt;author&gt;Wikberg, Per-Erik&lt;/author&gt;&lt;author&gt;Wikström, Peder&lt;/author&gt;&lt;author&gt;Eggers, Jeannette&lt;/author&gt;&lt;/authors&gt;&lt;/contributors&gt;&lt;titles&gt;&lt;title&gt;The multi-faceted Swedish Heureka forest decision support system: context, functionality, design, and 10 years experiences of its use&lt;/title&gt;&lt;secondary-title&gt;Frontiers in Forests and Global Change&lt;/secondary-title&gt;&lt;/titles&gt;&lt;periodical&gt;&lt;full-title&gt;Frontiers in Forests and Global Change&lt;/full-title&gt;&lt;/periodical&gt;&lt;volume&gt;6&lt;/volume&gt;&lt;dates&gt;&lt;year&gt;2023&lt;/year&gt;&lt;/dates&gt;&lt;isbn&gt;2624-893X&lt;/isbn&gt;&lt;urls&gt;&lt;/urls&gt;&lt;electronic-resource-num&gt;10.3389/ffgc.2023.1163105&lt;/electronic-resource-num&gt;&lt;/record&gt;&lt;/Cite&gt;&lt;/EndNote&gt;</w:instrText>
      </w:r>
      <w:r w:rsidRPr="7A40DACA">
        <w:rPr>
          <w:lang w:val="en-US"/>
        </w:rPr>
        <w:fldChar w:fldCharType="separate"/>
      </w:r>
      <w:r w:rsidRPr="7A40DACA">
        <w:rPr>
          <w:noProof/>
          <w:lang w:val="en-US"/>
        </w:rPr>
        <w:t>(Lämås et al., 2023)</w:t>
      </w:r>
      <w:r w:rsidRPr="7A40DACA">
        <w:rPr>
          <w:lang w:val="en-US"/>
        </w:rPr>
        <w:fldChar w:fldCharType="end"/>
      </w:r>
      <w:r w:rsidRPr="7A40DACA">
        <w:rPr>
          <w:lang w:val="en-US"/>
        </w:rPr>
        <w:t xml:space="preserve">. The Heureka system contains all forest growth and yield models necessary for accurately forecasting the state of a given forest over time for Swedish conditions, implementing silvicultural treatments and accounting </w:t>
      </w:r>
      <w:r w:rsidRPr="7A40DACA">
        <w:rPr>
          <w:lang w:val="en-US"/>
        </w:rPr>
        <w:lastRenderedPageBreak/>
        <w:t xml:space="preserve">for the </w:t>
      </w:r>
      <w:r w:rsidRPr="7A40DACA" w:rsidR="125D202B">
        <w:rPr>
          <w:lang w:val="en-US"/>
        </w:rPr>
        <w:t xml:space="preserve">growth </w:t>
      </w:r>
      <w:r w:rsidRPr="7A40DACA">
        <w:rPr>
          <w:lang w:val="en-US"/>
        </w:rPr>
        <w:t xml:space="preserve">response. PlanWise is normally used for forest planning problems, </w:t>
      </w:r>
      <w:r w:rsidRPr="7A40DACA" w:rsidR="36FCA634">
        <w:rPr>
          <w:lang w:val="en-US"/>
        </w:rPr>
        <w:t xml:space="preserve">such as </w:t>
      </w:r>
      <w:r w:rsidRPr="7A40DACA">
        <w:rPr>
          <w:lang w:val="en-US"/>
        </w:rPr>
        <w:t xml:space="preserve">dealing with silvicultural treatments on estate levels and using the optimization module to render optimal management regimes based on a set of management restrictions and the objective function, which normally is maximum net present value. </w:t>
      </w:r>
    </w:p>
    <w:p w:rsidR="007B716A" w:rsidP="007B716A" w:rsidRDefault="00C223E6" w14:paraId="1E9FF0EB" w14:textId="3F7E0AB1">
      <w:pPr>
        <w:rPr>
          <w:lang w:val="en-US"/>
        </w:rPr>
      </w:pPr>
      <w:r w:rsidRPr="7A40DACA">
        <w:rPr>
          <w:lang w:val="en-US"/>
        </w:rPr>
        <w:t>The stand defined from the thinning templates were imported as stands into Heureka PlanWise (Table 5.1.). From the stand attributes, individual trees were simulated, rendering a good material for further analysis. T</w:t>
      </w:r>
      <w:r w:rsidRPr="7A40DACA" w:rsidR="007B716A">
        <w:rPr>
          <w:lang w:val="en-US"/>
        </w:rPr>
        <w:t xml:space="preserve">he simulated stands were used as a basis for evaluating the differences between the </w:t>
      </w:r>
      <w:r w:rsidRPr="7A40DACA">
        <w:rPr>
          <w:lang w:val="en-US"/>
        </w:rPr>
        <w:t xml:space="preserve">conventional harvester/forwarder system </w:t>
      </w:r>
      <w:r w:rsidRPr="7A40DACA" w:rsidR="007B716A">
        <w:rPr>
          <w:lang w:val="en-US"/>
        </w:rPr>
        <w:t xml:space="preserve">and </w:t>
      </w:r>
      <w:r w:rsidRPr="7A40DACA" w:rsidR="1196E747">
        <w:rPr>
          <w:lang w:val="en-US"/>
        </w:rPr>
        <w:t>Air</w:t>
      </w:r>
      <w:r w:rsidRPr="7A40DACA" w:rsidR="3054631F">
        <w:rPr>
          <w:lang w:val="en-US"/>
        </w:rPr>
        <w:t>f</w:t>
      </w:r>
      <w:r w:rsidRPr="7A40DACA" w:rsidR="1196E747">
        <w:rPr>
          <w:lang w:val="en-US"/>
        </w:rPr>
        <w:t>orestry’s</w:t>
      </w:r>
      <w:r w:rsidRPr="7A40DACA" w:rsidR="007B716A">
        <w:rPr>
          <w:lang w:val="en-US"/>
        </w:rPr>
        <w:t xml:space="preserve"> drone system. Two scenarios </w:t>
      </w:r>
      <w:r w:rsidRPr="7A40DACA">
        <w:rPr>
          <w:lang w:val="en-US"/>
        </w:rPr>
        <w:t xml:space="preserve">were constructed which </w:t>
      </w:r>
      <w:r w:rsidRPr="7A40DACA" w:rsidR="007B716A">
        <w:rPr>
          <w:lang w:val="en-US"/>
        </w:rPr>
        <w:t xml:space="preserve">relied on assumptions made based on how AirForestry is thought to operate differently than the </w:t>
      </w:r>
      <w:r w:rsidRPr="7A40DACA">
        <w:rPr>
          <w:lang w:val="en-US"/>
        </w:rPr>
        <w:t>conventional harvester/forwarder system</w:t>
      </w:r>
      <w:r w:rsidRPr="7A40DACA" w:rsidR="3A5A0CD2">
        <w:rPr>
          <w:lang w:val="en-US"/>
        </w:rPr>
        <w:t xml:space="preserve"> and </w:t>
      </w:r>
      <w:r w:rsidRPr="7A40DACA" w:rsidR="007B716A">
        <w:rPr>
          <w:lang w:val="en-US"/>
        </w:rPr>
        <w:t xml:space="preserve">that </w:t>
      </w:r>
      <w:r w:rsidRPr="7A40DACA" w:rsidR="3A5A0CD2">
        <w:rPr>
          <w:lang w:val="en-US"/>
        </w:rPr>
        <w:t>both</w:t>
      </w:r>
      <w:r w:rsidRPr="7A40DACA" w:rsidR="007B716A">
        <w:rPr>
          <w:lang w:val="en-US"/>
        </w:rPr>
        <w:t xml:space="preserve"> harvesting </w:t>
      </w:r>
      <w:r w:rsidRPr="7A40DACA" w:rsidR="3A5A0CD2">
        <w:rPr>
          <w:lang w:val="en-US"/>
        </w:rPr>
        <w:t>systems were used to reach the same management goal</w:t>
      </w:r>
      <w:r w:rsidRPr="7A40DACA" w:rsidR="0058128F">
        <w:rPr>
          <w:lang w:val="en-US"/>
        </w:rPr>
        <w:t>. However</w:t>
      </w:r>
      <w:r w:rsidRPr="7A40DACA" w:rsidR="007B716A">
        <w:rPr>
          <w:lang w:val="en-US"/>
        </w:rPr>
        <w:t xml:space="preserve">, the way to meet those goals </w:t>
      </w:r>
      <w:r w:rsidRPr="7A40DACA" w:rsidR="24CB368C">
        <w:rPr>
          <w:lang w:val="en-US"/>
        </w:rPr>
        <w:t>differed</w:t>
      </w:r>
      <w:r w:rsidRPr="7A40DACA" w:rsidR="007B716A">
        <w:rPr>
          <w:lang w:val="en-US"/>
        </w:rPr>
        <w:t xml:space="preserve"> due to the technological </w:t>
      </w:r>
      <w:r w:rsidRPr="7A40DACA" w:rsidR="1196E747">
        <w:rPr>
          <w:lang w:val="en-US"/>
        </w:rPr>
        <w:t>difference.</w:t>
      </w:r>
      <w:r w:rsidRPr="7A40DACA" w:rsidR="007B716A">
        <w:rPr>
          <w:lang w:val="en-US"/>
        </w:rPr>
        <w:t xml:space="preserve"> By not setting the same forest management goal, the demanded output from the thinning operations would change, resulting in a comparison of silvicultural treatments which would have confounded the effects. </w:t>
      </w:r>
    </w:p>
    <w:p w:rsidR="007B716A" w:rsidP="007B716A" w:rsidRDefault="57C145C8" w14:paraId="4A341010" w14:textId="2A4968B3">
      <w:pPr>
        <w:rPr>
          <w:lang w:val="en-US"/>
        </w:rPr>
      </w:pPr>
      <w:r>
        <w:rPr>
          <w:lang w:val="en-US"/>
        </w:rPr>
        <w:t>The technological differences between the systems w</w:t>
      </w:r>
      <w:r w:rsidR="00458A68">
        <w:rPr>
          <w:lang w:val="en-US"/>
        </w:rPr>
        <w:t>ere</w:t>
      </w:r>
      <w:r>
        <w:rPr>
          <w:lang w:val="en-US"/>
        </w:rPr>
        <w:t xml:space="preserve"> implemented by </w:t>
      </w:r>
      <w:r w:rsidRPr="5AEAD4CF">
        <w:rPr>
          <w:lang w:val="en-US"/>
        </w:rPr>
        <w:t xml:space="preserve">adjusting the </w:t>
      </w:r>
      <w:r w:rsidR="2742B144">
        <w:rPr>
          <w:lang w:val="en-US"/>
        </w:rPr>
        <w:t>silvicultural rules defined in Heureka</w:t>
      </w:r>
      <w:r w:rsidR="4E462192">
        <w:rPr>
          <w:lang w:val="en-US"/>
        </w:rPr>
        <w:t xml:space="preserve">. Most </w:t>
      </w:r>
      <w:r w:rsidR="03F480E2">
        <w:rPr>
          <w:lang w:val="en-US"/>
        </w:rPr>
        <w:t xml:space="preserve">rules </w:t>
      </w:r>
      <w:r w:rsidR="2742B144">
        <w:rPr>
          <w:lang w:val="en-US"/>
        </w:rPr>
        <w:t xml:space="preserve">follow the default-settings, but some </w:t>
      </w:r>
      <w:r w:rsidR="4390B2B3">
        <w:rPr>
          <w:lang w:val="en-US"/>
        </w:rPr>
        <w:t>were</w:t>
      </w:r>
      <w:r w:rsidR="2742B144">
        <w:rPr>
          <w:lang w:val="en-US"/>
        </w:rPr>
        <w:t xml:space="preserve"> changed to capture the proposed differences between the thinning technology/method of Conventional (</w:t>
      </w:r>
      <w:r w:rsidR="3F1B8206">
        <w:rPr>
          <w:lang w:val="en-US"/>
        </w:rPr>
        <w:t>C</w:t>
      </w:r>
      <w:r w:rsidR="2742B144">
        <w:rPr>
          <w:lang w:val="en-US"/>
        </w:rPr>
        <w:t xml:space="preserve">ONV) and Drone (DRONE, </w:t>
      </w:r>
      <w:r w:rsidR="007B716A">
        <w:rPr>
          <w:lang w:val="en-US"/>
        </w:rPr>
        <w:fldChar w:fldCharType="begin"/>
      </w:r>
      <w:r w:rsidR="007B716A">
        <w:rPr>
          <w:lang w:val="en-US"/>
        </w:rPr>
        <w:instrText xml:space="preserve"> REF _Ref150934714 \h </w:instrText>
      </w:r>
      <w:r w:rsidR="007B716A">
        <w:rPr>
          <w:lang w:val="en-US"/>
        </w:rPr>
      </w:r>
      <w:r w:rsidR="007B716A">
        <w:rPr>
          <w:lang w:val="en-US"/>
        </w:rPr>
        <w:fldChar w:fldCharType="separate"/>
      </w:r>
      <w:r w:rsidRPr="00CF74D9" w:rsidR="00E94968">
        <w:rPr>
          <w:lang w:val="en-GB"/>
        </w:rPr>
        <w:t xml:space="preserve">Table </w:t>
      </w:r>
      <w:r w:rsidR="2AA979A1">
        <w:rPr>
          <w:lang w:val="en-GB"/>
        </w:rPr>
        <w:t>5.</w:t>
      </w:r>
      <w:r w:rsidR="00E94968">
        <w:rPr>
          <w:noProof/>
          <w:lang w:val="en-GB"/>
        </w:rPr>
        <w:t>2</w:t>
      </w:r>
      <w:r w:rsidR="007B716A">
        <w:rPr>
          <w:lang w:val="en-US"/>
        </w:rPr>
        <w:fldChar w:fldCharType="end"/>
      </w:r>
      <w:r w:rsidR="2AA979A1">
        <w:rPr>
          <w:lang w:val="en-US"/>
        </w:rPr>
        <w:t>.</w:t>
      </w:r>
      <w:r w:rsidR="2742B144">
        <w:rPr>
          <w:lang w:val="en-US"/>
        </w:rPr>
        <w:t xml:space="preserve">). </w:t>
      </w:r>
      <w:r w:rsidRPr="5AEAD4CF" w:rsidR="5B278AE5">
        <w:rPr>
          <w:lang w:val="en-US"/>
        </w:rPr>
        <w:t>F</w:t>
      </w:r>
      <w:r w:rsidR="587C7FA9">
        <w:rPr>
          <w:lang w:val="en-US"/>
        </w:rPr>
        <w:t>ixed</w:t>
      </w:r>
      <w:r w:rsidR="78A0B59C">
        <w:rPr>
          <w:lang w:val="en-US"/>
        </w:rPr>
        <w:t xml:space="preserve"> </w:t>
      </w:r>
      <w:r w:rsidR="3ADE0450">
        <w:rPr>
          <w:lang w:val="en-US"/>
        </w:rPr>
        <w:t xml:space="preserve">costs </w:t>
      </w:r>
      <w:r w:rsidR="78A0B59C">
        <w:rPr>
          <w:lang w:val="en-US"/>
        </w:rPr>
        <w:t xml:space="preserve">are </w:t>
      </w:r>
      <w:r w:rsidR="3E147D52">
        <w:rPr>
          <w:lang w:val="en-US"/>
        </w:rPr>
        <w:t>weaved</w:t>
      </w:r>
      <w:r w:rsidR="2D996960">
        <w:rPr>
          <w:lang w:val="en-US"/>
        </w:rPr>
        <w:t xml:space="preserve"> </w:t>
      </w:r>
      <w:r w:rsidR="78A0B59C">
        <w:rPr>
          <w:lang w:val="en-US"/>
        </w:rPr>
        <w:t xml:space="preserve">into the </w:t>
      </w:r>
      <w:r w:rsidR="587C7FA9">
        <w:rPr>
          <w:lang w:val="en-US"/>
        </w:rPr>
        <w:t xml:space="preserve">variable costs </w:t>
      </w:r>
      <w:r w:rsidRPr="5AEAD4CF" w:rsidR="086EC539">
        <w:rPr>
          <w:lang w:val="en-US"/>
        </w:rPr>
        <w:t>in</w:t>
      </w:r>
      <w:r w:rsidR="086EC539">
        <w:rPr>
          <w:lang w:val="en-US"/>
        </w:rPr>
        <w:t xml:space="preserve"> Heureka and they were </w:t>
      </w:r>
      <w:r w:rsidR="587C7FA9">
        <w:rPr>
          <w:lang w:val="en-US"/>
        </w:rPr>
        <w:t>assumed to be equal for the two systems</w:t>
      </w:r>
      <w:r w:rsidR="23CF8546">
        <w:rPr>
          <w:lang w:val="en-US"/>
        </w:rPr>
        <w:t xml:space="preserve"> as there is no data </w:t>
      </w:r>
      <w:r w:rsidR="7C9516F2">
        <w:rPr>
          <w:lang w:val="en-US"/>
        </w:rPr>
        <w:t>available</w:t>
      </w:r>
      <w:r w:rsidR="23CF8546">
        <w:rPr>
          <w:lang w:val="en-US"/>
        </w:rPr>
        <w:t xml:space="preserve"> for Air</w:t>
      </w:r>
      <w:r w:rsidRPr="5AEAD4CF" w:rsidR="23CF8546">
        <w:rPr>
          <w:lang w:val="en-US"/>
        </w:rPr>
        <w:t>f</w:t>
      </w:r>
      <w:r w:rsidR="23CF8546">
        <w:rPr>
          <w:lang w:val="en-US"/>
        </w:rPr>
        <w:t>orestry.</w:t>
      </w:r>
    </w:p>
    <w:p w:rsidRPr="00CF74D9" w:rsidR="007B716A" w:rsidP="007B716A" w:rsidRDefault="007B716A" w14:paraId="4A5903AA" w14:textId="7D5155C0">
      <w:pPr>
        <w:pStyle w:val="Caption"/>
        <w:keepNext/>
        <w:rPr>
          <w:rFonts w:asciiTheme="minorHAnsi" w:hAnsiTheme="minorHAnsi"/>
          <w:sz w:val="20"/>
          <w:szCs w:val="20"/>
          <w:lang w:val="en-GB"/>
        </w:rPr>
      </w:pPr>
      <w:bookmarkStart w:name="_Ref150934714" w:id="354"/>
      <w:r w:rsidRPr="00CF74D9">
        <w:rPr>
          <w:rFonts w:asciiTheme="minorHAnsi" w:hAnsiTheme="minorHAnsi"/>
          <w:sz w:val="20"/>
          <w:szCs w:val="20"/>
          <w:lang w:val="en-GB"/>
        </w:rPr>
        <w:t xml:space="preserve">Table </w:t>
      </w:r>
      <w:r w:rsidRPr="69BCC960" w:rsidR="387A25A2">
        <w:rPr>
          <w:rFonts w:asciiTheme="minorHAnsi" w:hAnsiTheme="minorHAnsi"/>
          <w:sz w:val="20"/>
          <w:szCs w:val="20"/>
          <w:lang w:val="en-GB"/>
        </w:rPr>
        <w:t>5.</w:t>
      </w:r>
      <w:r w:rsidRPr="00CF74D9">
        <w:rPr>
          <w:rFonts w:asciiTheme="minorHAnsi" w:hAnsiTheme="minorHAnsi"/>
          <w:sz w:val="20"/>
          <w:szCs w:val="20"/>
          <w:lang w:val="en-GB"/>
        </w:rPr>
        <w:fldChar w:fldCharType="begin"/>
      </w:r>
      <w:r w:rsidRPr="00CF74D9">
        <w:rPr>
          <w:rFonts w:asciiTheme="minorHAnsi" w:hAnsiTheme="minorHAnsi"/>
          <w:sz w:val="20"/>
          <w:szCs w:val="20"/>
          <w:lang w:val="en-GB"/>
        </w:rPr>
        <w:instrText xml:space="preserve"> SEQ Table \* ARABIC </w:instrText>
      </w:r>
      <w:r w:rsidRPr="00CF74D9">
        <w:rPr>
          <w:rFonts w:asciiTheme="minorHAnsi" w:hAnsiTheme="minorHAnsi"/>
          <w:sz w:val="20"/>
          <w:szCs w:val="20"/>
          <w:lang w:val="en-GB"/>
        </w:rPr>
        <w:fldChar w:fldCharType="separate"/>
      </w:r>
      <w:r w:rsidR="000D1E16">
        <w:rPr>
          <w:rFonts w:asciiTheme="minorHAnsi" w:hAnsiTheme="minorHAnsi"/>
          <w:noProof/>
          <w:sz w:val="20"/>
          <w:szCs w:val="20"/>
          <w:lang w:val="en-GB"/>
        </w:rPr>
        <w:t>2</w:t>
      </w:r>
      <w:r w:rsidRPr="00CF74D9">
        <w:rPr>
          <w:rFonts w:asciiTheme="minorHAnsi" w:hAnsiTheme="minorHAnsi"/>
          <w:sz w:val="20"/>
          <w:szCs w:val="20"/>
          <w:lang w:val="en-GB"/>
        </w:rPr>
        <w:fldChar w:fldCharType="end"/>
      </w:r>
      <w:bookmarkEnd w:id="354"/>
      <w:r w:rsidRPr="00CF74D9">
        <w:rPr>
          <w:rFonts w:asciiTheme="minorHAnsi" w:hAnsiTheme="minorHAnsi"/>
          <w:sz w:val="20"/>
          <w:szCs w:val="20"/>
          <w:lang w:val="en-GB"/>
        </w:rPr>
        <w:t>. Diverging silvicultural rules for the two scenarios.</w:t>
      </w:r>
    </w:p>
    <w:tbl>
      <w:tblPr>
        <w:tblStyle w:val="Skogforsktabell"/>
        <w:tblW w:w="0" w:type="auto"/>
        <w:tblBorders>
          <w:bottom w:val="single" w:color="000000" w:themeColor="text1" w:sz="12" w:space="0"/>
        </w:tblBorders>
        <w:tblLook w:val="04A0" w:firstRow="1" w:lastRow="0" w:firstColumn="1" w:lastColumn="0" w:noHBand="0" w:noVBand="1"/>
      </w:tblPr>
      <w:tblGrid>
        <w:gridCol w:w="2566"/>
        <w:gridCol w:w="2774"/>
        <w:gridCol w:w="2596"/>
      </w:tblGrid>
      <w:tr w:rsidRPr="00CF74D9" w:rsidR="007B716A" w:rsidTr="7A40DACA" w14:paraId="742FABFF" w14:textId="77777777">
        <w:trPr>
          <w:cnfStyle w:val="100000000000" w:firstRow="1" w:lastRow="0" w:firstColumn="0" w:lastColumn="0" w:oddVBand="0" w:evenVBand="0" w:oddHBand="0" w:evenHBand="0" w:firstRowFirstColumn="0" w:firstRowLastColumn="0" w:lastRowFirstColumn="0" w:lastRowLastColumn="0"/>
          <w:trHeight w:val="300"/>
        </w:trPr>
        <w:tc>
          <w:tcPr>
            <w:tcW w:w="3020" w:type="dxa"/>
          </w:tcPr>
          <w:p w:rsidRPr="00CF74D9" w:rsidR="007B716A" w:rsidRDefault="007B716A" w14:paraId="53EE6008" w14:textId="77777777">
            <w:pPr>
              <w:rPr>
                <w:rFonts w:asciiTheme="minorHAnsi" w:hAnsiTheme="minorHAnsi"/>
                <w:sz w:val="20"/>
                <w:lang w:val="en-US"/>
              </w:rPr>
            </w:pPr>
          </w:p>
        </w:tc>
        <w:tc>
          <w:tcPr>
            <w:tcW w:w="3021" w:type="dxa"/>
          </w:tcPr>
          <w:p w:rsidRPr="00CF74D9" w:rsidR="007B716A" w:rsidRDefault="007B716A" w14:paraId="7AE6F37C" w14:textId="23DDDD91">
            <w:pPr>
              <w:rPr>
                <w:rFonts w:asciiTheme="minorHAnsi" w:hAnsiTheme="minorHAnsi"/>
                <w:sz w:val="20"/>
                <w:lang w:val="en-US"/>
              </w:rPr>
            </w:pPr>
            <w:r w:rsidRPr="00CF74D9">
              <w:rPr>
                <w:rFonts w:asciiTheme="minorHAnsi" w:hAnsiTheme="minorHAnsi"/>
                <w:sz w:val="20"/>
                <w:lang w:val="en-US"/>
              </w:rPr>
              <w:t>Conventional (</w:t>
            </w:r>
            <w:r w:rsidRPr="7C8228E3" w:rsidR="2CDA8C92">
              <w:rPr>
                <w:rFonts w:asciiTheme="minorHAnsi" w:hAnsiTheme="minorHAnsi"/>
                <w:sz w:val="20"/>
                <w:lang w:val="en-US"/>
              </w:rPr>
              <w:t>CONV</w:t>
            </w:r>
            <w:r w:rsidRPr="00CF74D9">
              <w:rPr>
                <w:rFonts w:asciiTheme="minorHAnsi" w:hAnsiTheme="minorHAnsi"/>
                <w:sz w:val="20"/>
                <w:lang w:val="en-US"/>
              </w:rPr>
              <w:t>)</w:t>
            </w:r>
          </w:p>
        </w:tc>
        <w:tc>
          <w:tcPr>
            <w:tcW w:w="3021" w:type="dxa"/>
          </w:tcPr>
          <w:p w:rsidRPr="00CF74D9" w:rsidR="007B716A" w:rsidRDefault="007B716A" w14:paraId="0917E16C" w14:textId="77777777">
            <w:pPr>
              <w:rPr>
                <w:rFonts w:asciiTheme="minorHAnsi" w:hAnsiTheme="minorHAnsi"/>
                <w:sz w:val="20"/>
                <w:lang w:val="en-US"/>
              </w:rPr>
            </w:pPr>
            <w:r w:rsidRPr="00CF74D9">
              <w:rPr>
                <w:rFonts w:asciiTheme="minorHAnsi" w:hAnsiTheme="minorHAnsi"/>
                <w:sz w:val="20"/>
                <w:lang w:val="en-US"/>
              </w:rPr>
              <w:t>Drone (DRONE)</w:t>
            </w:r>
          </w:p>
        </w:tc>
      </w:tr>
      <w:tr w:rsidRPr="00CF74D9" w:rsidR="007B716A" w:rsidTr="7A40DACA" w14:paraId="21CEB895" w14:textId="77777777">
        <w:trPr>
          <w:trHeight w:val="300"/>
        </w:trPr>
        <w:tc>
          <w:tcPr>
            <w:tcW w:w="3020" w:type="dxa"/>
          </w:tcPr>
          <w:p w:rsidRPr="00CF74D9" w:rsidR="007B716A" w:rsidP="7A40DACA" w:rsidRDefault="007B716A" w14:paraId="63E64594" w14:textId="1E18ADCC">
            <w:pPr>
              <w:rPr>
                <w:rFonts w:asciiTheme="minorHAnsi" w:hAnsiTheme="minorHAnsi"/>
                <w:sz w:val="20"/>
                <w:lang w:val="en-US"/>
              </w:rPr>
            </w:pPr>
            <w:r w:rsidRPr="7A40DACA">
              <w:rPr>
                <w:rFonts w:asciiTheme="minorHAnsi" w:hAnsiTheme="minorHAnsi"/>
                <w:sz w:val="20"/>
                <w:lang w:val="en-US"/>
              </w:rPr>
              <w:t>Max N</w:t>
            </w:r>
            <w:r w:rsidRPr="7A40DACA" w:rsidR="00C223E6">
              <w:rPr>
                <w:rFonts w:asciiTheme="minorHAnsi" w:hAnsiTheme="minorHAnsi"/>
                <w:sz w:val="20"/>
                <w:lang w:val="en-US"/>
              </w:rPr>
              <w:t xml:space="preserve">umber of </w:t>
            </w:r>
            <w:r w:rsidRPr="7A40DACA">
              <w:rPr>
                <w:rFonts w:asciiTheme="minorHAnsi" w:hAnsiTheme="minorHAnsi"/>
                <w:sz w:val="20"/>
                <w:lang w:val="en-US"/>
              </w:rPr>
              <w:t>thinning</w:t>
            </w:r>
            <w:r w:rsidRPr="7A40DACA" w:rsidR="00C223E6">
              <w:rPr>
                <w:rFonts w:asciiTheme="minorHAnsi" w:hAnsiTheme="minorHAnsi"/>
                <w:sz w:val="20"/>
                <w:lang w:val="en-US"/>
              </w:rPr>
              <w:t>s</w:t>
            </w:r>
          </w:p>
        </w:tc>
        <w:tc>
          <w:tcPr>
            <w:tcW w:w="3021" w:type="dxa"/>
          </w:tcPr>
          <w:p w:rsidRPr="00CF74D9" w:rsidR="007B716A" w:rsidRDefault="007B716A" w14:paraId="140826FE" w14:textId="77777777">
            <w:pPr>
              <w:rPr>
                <w:rFonts w:asciiTheme="minorHAnsi" w:hAnsiTheme="minorHAnsi"/>
                <w:sz w:val="20"/>
                <w:lang w:val="en-US"/>
              </w:rPr>
            </w:pPr>
            <w:r w:rsidRPr="00CF74D9">
              <w:rPr>
                <w:rFonts w:asciiTheme="minorHAnsi" w:hAnsiTheme="minorHAnsi"/>
                <w:sz w:val="20"/>
                <w:lang w:val="en-US"/>
              </w:rPr>
              <w:t>2</w:t>
            </w:r>
          </w:p>
        </w:tc>
        <w:tc>
          <w:tcPr>
            <w:tcW w:w="3021" w:type="dxa"/>
          </w:tcPr>
          <w:p w:rsidRPr="00CF74D9" w:rsidR="007B716A" w:rsidRDefault="007B716A" w14:paraId="17CCAB27" w14:textId="77777777">
            <w:pPr>
              <w:rPr>
                <w:rFonts w:asciiTheme="minorHAnsi" w:hAnsiTheme="minorHAnsi"/>
                <w:sz w:val="20"/>
                <w:lang w:val="en-US"/>
              </w:rPr>
            </w:pPr>
            <w:r w:rsidRPr="00CF74D9">
              <w:rPr>
                <w:rFonts w:asciiTheme="minorHAnsi" w:hAnsiTheme="minorHAnsi"/>
                <w:sz w:val="20"/>
                <w:lang w:val="en-US"/>
              </w:rPr>
              <w:t>4</w:t>
            </w:r>
          </w:p>
        </w:tc>
      </w:tr>
      <w:tr w:rsidRPr="00CF74D9" w:rsidR="007B716A" w:rsidTr="7A40DACA" w14:paraId="50B27D0A" w14:textId="77777777">
        <w:trPr>
          <w:trHeight w:val="300"/>
        </w:trPr>
        <w:tc>
          <w:tcPr>
            <w:tcW w:w="3020" w:type="dxa"/>
          </w:tcPr>
          <w:p w:rsidRPr="00CF74D9" w:rsidR="007B716A" w:rsidRDefault="007B716A" w14:paraId="128BF590" w14:textId="77777777">
            <w:pPr>
              <w:rPr>
                <w:rFonts w:asciiTheme="minorHAnsi" w:hAnsiTheme="minorHAnsi"/>
                <w:sz w:val="20"/>
                <w:lang w:val="en-US"/>
              </w:rPr>
            </w:pPr>
            <w:r w:rsidRPr="00CF74D9">
              <w:rPr>
                <w:rFonts w:asciiTheme="minorHAnsi" w:hAnsiTheme="minorHAnsi"/>
                <w:sz w:val="20"/>
                <w:lang w:val="en-US"/>
              </w:rPr>
              <w:t>Min/Max Thinning grade</w:t>
            </w:r>
          </w:p>
        </w:tc>
        <w:tc>
          <w:tcPr>
            <w:tcW w:w="3021" w:type="dxa"/>
          </w:tcPr>
          <w:p w:rsidRPr="00CF74D9" w:rsidR="007B716A" w:rsidRDefault="007B716A" w14:paraId="1E584917" w14:textId="77777777">
            <w:pPr>
              <w:rPr>
                <w:rFonts w:asciiTheme="minorHAnsi" w:hAnsiTheme="minorHAnsi"/>
                <w:sz w:val="20"/>
                <w:lang w:val="en-US"/>
              </w:rPr>
            </w:pPr>
            <w:r w:rsidRPr="00CF74D9">
              <w:rPr>
                <w:rFonts w:asciiTheme="minorHAnsi" w:hAnsiTheme="minorHAnsi"/>
                <w:sz w:val="20"/>
                <w:lang w:val="en-US"/>
              </w:rPr>
              <w:t>25%-40%</w:t>
            </w:r>
          </w:p>
        </w:tc>
        <w:tc>
          <w:tcPr>
            <w:tcW w:w="3021" w:type="dxa"/>
          </w:tcPr>
          <w:p w:rsidRPr="00CF74D9" w:rsidR="007B716A" w:rsidRDefault="007B716A" w14:paraId="3BF8BE8A" w14:textId="77777777">
            <w:pPr>
              <w:rPr>
                <w:rFonts w:asciiTheme="minorHAnsi" w:hAnsiTheme="minorHAnsi"/>
                <w:sz w:val="20"/>
                <w:lang w:val="en-US"/>
              </w:rPr>
            </w:pPr>
            <w:r w:rsidRPr="00CF74D9">
              <w:rPr>
                <w:rFonts w:asciiTheme="minorHAnsi" w:hAnsiTheme="minorHAnsi"/>
                <w:sz w:val="20"/>
                <w:lang w:val="en-US"/>
              </w:rPr>
              <w:t>12-12%</w:t>
            </w:r>
          </w:p>
        </w:tc>
      </w:tr>
      <w:tr w:rsidRPr="00CF74D9" w:rsidR="007B716A" w:rsidTr="7A40DACA" w14:paraId="12DB44BE" w14:textId="77777777">
        <w:trPr>
          <w:trHeight w:val="300"/>
        </w:trPr>
        <w:tc>
          <w:tcPr>
            <w:tcW w:w="3020" w:type="dxa"/>
          </w:tcPr>
          <w:p w:rsidRPr="00CF74D9" w:rsidR="007B716A" w:rsidRDefault="007B716A" w14:paraId="6A73B85B" w14:textId="77777777">
            <w:pPr>
              <w:rPr>
                <w:rFonts w:asciiTheme="minorHAnsi" w:hAnsiTheme="minorHAnsi"/>
                <w:sz w:val="20"/>
                <w:lang w:val="en-US"/>
              </w:rPr>
            </w:pPr>
            <w:r w:rsidRPr="00CF74D9">
              <w:rPr>
                <w:rFonts w:asciiTheme="minorHAnsi" w:hAnsiTheme="minorHAnsi"/>
                <w:sz w:val="20"/>
                <w:lang w:val="en-US"/>
              </w:rPr>
              <w:t>Min Height Thinning</w:t>
            </w:r>
          </w:p>
        </w:tc>
        <w:tc>
          <w:tcPr>
            <w:tcW w:w="3021" w:type="dxa"/>
          </w:tcPr>
          <w:p w:rsidRPr="00CF74D9" w:rsidR="007B716A" w:rsidRDefault="007B716A" w14:paraId="74745F16" w14:textId="77777777">
            <w:pPr>
              <w:rPr>
                <w:rFonts w:asciiTheme="minorHAnsi" w:hAnsiTheme="minorHAnsi"/>
                <w:sz w:val="20"/>
                <w:lang w:val="en-US"/>
              </w:rPr>
            </w:pPr>
            <w:r w:rsidRPr="00CF74D9">
              <w:rPr>
                <w:rFonts w:asciiTheme="minorHAnsi" w:hAnsiTheme="minorHAnsi"/>
                <w:sz w:val="20"/>
                <w:lang w:val="en-US"/>
              </w:rPr>
              <w:t>11</w:t>
            </w:r>
          </w:p>
        </w:tc>
        <w:tc>
          <w:tcPr>
            <w:tcW w:w="3021" w:type="dxa"/>
          </w:tcPr>
          <w:p w:rsidRPr="00CF74D9" w:rsidR="007B716A" w:rsidRDefault="007B716A" w14:paraId="2F70BBA4" w14:textId="77777777">
            <w:pPr>
              <w:rPr>
                <w:rFonts w:asciiTheme="minorHAnsi" w:hAnsiTheme="minorHAnsi"/>
                <w:sz w:val="20"/>
                <w:lang w:val="en-US"/>
              </w:rPr>
            </w:pPr>
            <w:r w:rsidRPr="00CF74D9">
              <w:rPr>
                <w:rFonts w:asciiTheme="minorHAnsi" w:hAnsiTheme="minorHAnsi"/>
                <w:sz w:val="20"/>
                <w:lang w:val="en-US"/>
              </w:rPr>
              <w:t>11</w:t>
            </w:r>
          </w:p>
        </w:tc>
      </w:tr>
      <w:tr w:rsidRPr="00CF74D9" w:rsidR="007B716A" w:rsidTr="7A40DACA" w14:paraId="63F001F3" w14:textId="77777777">
        <w:trPr>
          <w:trHeight w:val="300"/>
        </w:trPr>
        <w:tc>
          <w:tcPr>
            <w:tcW w:w="3020" w:type="dxa"/>
          </w:tcPr>
          <w:p w:rsidRPr="00CF74D9" w:rsidR="007B716A" w:rsidRDefault="007B716A" w14:paraId="00E8EF6A" w14:textId="77777777">
            <w:pPr>
              <w:rPr>
                <w:rFonts w:asciiTheme="minorHAnsi" w:hAnsiTheme="minorHAnsi"/>
                <w:sz w:val="20"/>
                <w:lang w:val="en-US"/>
              </w:rPr>
            </w:pPr>
            <w:r w:rsidRPr="00CF74D9">
              <w:rPr>
                <w:rFonts w:asciiTheme="minorHAnsi" w:hAnsiTheme="minorHAnsi"/>
                <w:sz w:val="20"/>
                <w:lang w:val="en-US"/>
              </w:rPr>
              <w:t>Max Height Thinning</w:t>
            </w:r>
          </w:p>
        </w:tc>
        <w:tc>
          <w:tcPr>
            <w:tcW w:w="3021" w:type="dxa"/>
          </w:tcPr>
          <w:p w:rsidRPr="00CF74D9" w:rsidR="007B716A" w:rsidRDefault="007B716A" w14:paraId="03356671" w14:textId="77777777">
            <w:pPr>
              <w:rPr>
                <w:rFonts w:asciiTheme="minorHAnsi" w:hAnsiTheme="minorHAnsi"/>
                <w:sz w:val="20"/>
                <w:lang w:val="en-US"/>
              </w:rPr>
            </w:pPr>
            <w:r w:rsidRPr="00CF74D9">
              <w:rPr>
                <w:rFonts w:asciiTheme="minorHAnsi" w:hAnsiTheme="minorHAnsi"/>
                <w:sz w:val="20"/>
                <w:lang w:val="en-US"/>
              </w:rPr>
              <w:t>15</w:t>
            </w:r>
          </w:p>
        </w:tc>
        <w:tc>
          <w:tcPr>
            <w:tcW w:w="3021" w:type="dxa"/>
          </w:tcPr>
          <w:p w:rsidRPr="00CF74D9" w:rsidR="007B716A" w:rsidRDefault="007B716A" w14:paraId="32A7A19E" w14:textId="77777777">
            <w:pPr>
              <w:rPr>
                <w:rFonts w:asciiTheme="minorHAnsi" w:hAnsiTheme="minorHAnsi"/>
                <w:sz w:val="20"/>
                <w:lang w:val="en-US"/>
              </w:rPr>
            </w:pPr>
            <w:r w:rsidRPr="00CF74D9">
              <w:rPr>
                <w:rFonts w:asciiTheme="minorHAnsi" w:hAnsiTheme="minorHAnsi"/>
                <w:sz w:val="20"/>
                <w:lang w:val="en-US"/>
              </w:rPr>
              <w:t>15</w:t>
            </w:r>
          </w:p>
        </w:tc>
      </w:tr>
      <w:tr w:rsidRPr="00CF74D9" w:rsidR="007B716A" w:rsidTr="7A40DACA" w14:paraId="1F91AD71" w14:textId="77777777">
        <w:trPr>
          <w:trHeight w:val="300"/>
        </w:trPr>
        <w:tc>
          <w:tcPr>
            <w:tcW w:w="3020" w:type="dxa"/>
          </w:tcPr>
          <w:p w:rsidRPr="00CF74D9" w:rsidR="007B716A" w:rsidRDefault="007B716A" w14:paraId="0987A6C7" w14:textId="77777777">
            <w:pPr>
              <w:rPr>
                <w:rFonts w:asciiTheme="minorHAnsi" w:hAnsiTheme="minorHAnsi"/>
                <w:sz w:val="20"/>
                <w:lang w:val="en-US"/>
              </w:rPr>
            </w:pPr>
            <w:r w:rsidRPr="00CF74D9">
              <w:rPr>
                <w:rFonts w:asciiTheme="minorHAnsi" w:hAnsiTheme="minorHAnsi"/>
                <w:sz w:val="20"/>
                <w:lang w:val="en-US"/>
              </w:rPr>
              <w:t>Max Height Any Thinning</w:t>
            </w:r>
          </w:p>
        </w:tc>
        <w:tc>
          <w:tcPr>
            <w:tcW w:w="3021" w:type="dxa"/>
          </w:tcPr>
          <w:p w:rsidRPr="00CF74D9" w:rsidR="007B716A" w:rsidRDefault="007B716A" w14:paraId="3415D3D8" w14:textId="77777777">
            <w:pPr>
              <w:rPr>
                <w:rFonts w:asciiTheme="minorHAnsi" w:hAnsiTheme="minorHAnsi"/>
                <w:sz w:val="20"/>
                <w:lang w:val="en-US"/>
              </w:rPr>
            </w:pPr>
            <w:r w:rsidRPr="00CF74D9">
              <w:rPr>
                <w:rFonts w:asciiTheme="minorHAnsi" w:hAnsiTheme="minorHAnsi"/>
                <w:sz w:val="20"/>
                <w:lang w:val="en-US"/>
              </w:rPr>
              <w:t xml:space="preserve">20 </w:t>
            </w:r>
          </w:p>
        </w:tc>
        <w:tc>
          <w:tcPr>
            <w:tcW w:w="3021" w:type="dxa"/>
          </w:tcPr>
          <w:p w:rsidRPr="00CF74D9" w:rsidR="007B716A" w:rsidRDefault="007B716A" w14:paraId="446CDE1C" w14:textId="77777777">
            <w:pPr>
              <w:rPr>
                <w:rFonts w:asciiTheme="minorHAnsi" w:hAnsiTheme="minorHAnsi"/>
                <w:sz w:val="20"/>
                <w:lang w:val="en-US"/>
              </w:rPr>
            </w:pPr>
            <w:r w:rsidRPr="00CF74D9">
              <w:rPr>
                <w:rFonts w:asciiTheme="minorHAnsi" w:hAnsiTheme="minorHAnsi"/>
                <w:sz w:val="20"/>
                <w:lang w:val="en-US"/>
              </w:rPr>
              <w:t>20</w:t>
            </w:r>
          </w:p>
        </w:tc>
      </w:tr>
      <w:tr w:rsidRPr="00CF74D9" w:rsidR="007B716A" w:rsidTr="7A40DACA" w14:paraId="7A7286A3" w14:textId="77777777">
        <w:trPr>
          <w:trHeight w:val="300"/>
        </w:trPr>
        <w:tc>
          <w:tcPr>
            <w:tcW w:w="3020" w:type="dxa"/>
          </w:tcPr>
          <w:p w:rsidRPr="00CF74D9" w:rsidR="007B716A" w:rsidRDefault="007B716A" w14:paraId="32B796A7" w14:textId="77777777">
            <w:pPr>
              <w:rPr>
                <w:rFonts w:asciiTheme="minorHAnsi" w:hAnsiTheme="minorHAnsi"/>
                <w:sz w:val="20"/>
                <w:lang w:val="en-US"/>
              </w:rPr>
            </w:pPr>
            <w:r w:rsidRPr="00CF74D9">
              <w:rPr>
                <w:rFonts w:asciiTheme="minorHAnsi" w:hAnsiTheme="minorHAnsi"/>
                <w:sz w:val="20"/>
                <w:lang w:val="en-US"/>
              </w:rPr>
              <w:t>Thinning guide reduction upper</w:t>
            </w:r>
          </w:p>
        </w:tc>
        <w:tc>
          <w:tcPr>
            <w:tcW w:w="3021" w:type="dxa"/>
          </w:tcPr>
          <w:p w:rsidRPr="00CF74D9" w:rsidR="007B716A" w:rsidRDefault="007B716A" w14:paraId="481B4CE6" w14:textId="77777777">
            <w:pPr>
              <w:rPr>
                <w:rFonts w:asciiTheme="minorHAnsi" w:hAnsiTheme="minorHAnsi"/>
                <w:sz w:val="20"/>
                <w:lang w:val="en-US"/>
              </w:rPr>
            </w:pPr>
            <w:r w:rsidRPr="00CF74D9">
              <w:rPr>
                <w:rFonts w:asciiTheme="minorHAnsi" w:hAnsiTheme="minorHAnsi"/>
                <w:sz w:val="20"/>
                <w:lang w:val="en-US"/>
              </w:rPr>
              <w:t>0.90</w:t>
            </w:r>
          </w:p>
        </w:tc>
        <w:tc>
          <w:tcPr>
            <w:tcW w:w="3021" w:type="dxa"/>
          </w:tcPr>
          <w:p w:rsidRPr="00CF74D9" w:rsidR="007B716A" w:rsidRDefault="007B716A" w14:paraId="5A61F14A" w14:textId="77777777">
            <w:pPr>
              <w:rPr>
                <w:rFonts w:asciiTheme="minorHAnsi" w:hAnsiTheme="minorHAnsi"/>
                <w:sz w:val="20"/>
                <w:lang w:val="en-US"/>
              </w:rPr>
            </w:pPr>
            <w:r w:rsidRPr="00CF74D9">
              <w:rPr>
                <w:rFonts w:asciiTheme="minorHAnsi" w:hAnsiTheme="minorHAnsi"/>
                <w:sz w:val="20"/>
                <w:lang w:val="en-US"/>
              </w:rPr>
              <w:t>0.80</w:t>
            </w:r>
          </w:p>
        </w:tc>
      </w:tr>
      <w:tr w:rsidR="16C4DF85" w:rsidTr="7A40DACA" w14:paraId="066A7472" w14:textId="77777777">
        <w:trPr>
          <w:trHeight w:val="300"/>
        </w:trPr>
        <w:tc>
          <w:tcPr>
            <w:tcW w:w="2566" w:type="dxa"/>
          </w:tcPr>
          <w:p w:rsidR="1EA58956" w:rsidP="7A40DACA" w:rsidRDefault="14F760BB" w14:paraId="2D46F5C9" w14:textId="264C0750">
            <w:pPr>
              <w:rPr>
                <w:rFonts w:asciiTheme="minorHAnsi" w:hAnsiTheme="minorHAnsi"/>
                <w:sz w:val="20"/>
                <w:lang w:val="en-US"/>
              </w:rPr>
            </w:pPr>
            <w:r w:rsidRPr="7A40DACA">
              <w:rPr>
                <w:rFonts w:asciiTheme="minorHAnsi" w:hAnsiTheme="minorHAnsi"/>
                <w:sz w:val="20"/>
                <w:lang w:val="en-US"/>
              </w:rPr>
              <w:t>Harvest strip roads</w:t>
            </w:r>
          </w:p>
        </w:tc>
        <w:tc>
          <w:tcPr>
            <w:tcW w:w="2774" w:type="dxa"/>
          </w:tcPr>
          <w:p w:rsidR="1EA58956" w:rsidP="7A40DACA" w:rsidRDefault="14F760BB" w14:paraId="4ADC5920" w14:textId="050D91CE">
            <w:pPr>
              <w:rPr>
                <w:rFonts w:asciiTheme="minorHAnsi" w:hAnsiTheme="minorHAnsi"/>
                <w:sz w:val="20"/>
                <w:lang w:val="en-US"/>
              </w:rPr>
            </w:pPr>
            <w:r w:rsidRPr="7A40DACA">
              <w:rPr>
                <w:rFonts w:asciiTheme="minorHAnsi" w:hAnsiTheme="minorHAnsi"/>
                <w:sz w:val="20"/>
                <w:lang w:val="en-US"/>
              </w:rPr>
              <w:t>Yes</w:t>
            </w:r>
          </w:p>
        </w:tc>
        <w:tc>
          <w:tcPr>
            <w:tcW w:w="2596" w:type="dxa"/>
          </w:tcPr>
          <w:p w:rsidR="1EA58956" w:rsidP="7A40DACA" w:rsidRDefault="14F760BB" w14:paraId="5AF7DA3C" w14:textId="318238B9">
            <w:pPr>
              <w:rPr>
                <w:rFonts w:asciiTheme="minorHAnsi" w:hAnsiTheme="minorHAnsi"/>
                <w:sz w:val="20"/>
                <w:lang w:val="en-US"/>
              </w:rPr>
            </w:pPr>
            <w:r w:rsidRPr="7A40DACA">
              <w:rPr>
                <w:rFonts w:asciiTheme="minorHAnsi" w:hAnsiTheme="minorHAnsi"/>
                <w:sz w:val="20"/>
                <w:lang w:val="en-US"/>
              </w:rPr>
              <w:t>No</w:t>
            </w:r>
          </w:p>
        </w:tc>
      </w:tr>
    </w:tbl>
    <w:p w:rsidR="007B716A" w:rsidP="007B716A" w:rsidRDefault="007B716A" w14:paraId="16A4047E" w14:textId="77777777">
      <w:pPr>
        <w:rPr>
          <w:lang w:val="en-US"/>
        </w:rPr>
      </w:pPr>
    </w:p>
    <w:p w:rsidRPr="003F3D62" w:rsidR="007B716A" w:rsidP="007B716A" w:rsidRDefault="2742B144" w14:paraId="2D4D1131" w14:textId="704E3CAD">
      <w:pPr>
        <w:rPr>
          <w:lang w:val="en-US"/>
        </w:rPr>
      </w:pPr>
      <w:r w:rsidR="2742B144">
        <w:rPr>
          <w:lang w:val="en-US"/>
        </w:rPr>
        <w:t xml:space="preserve">First, the </w:t>
      </w:r>
      <w:r w:rsidR="2742B144">
        <w:rPr>
          <w:lang w:val="en-US"/>
        </w:rPr>
        <w:t xml:space="preserve">optimal</w:t>
      </w:r>
      <w:r w:rsidR="2742B144">
        <w:rPr>
          <w:lang w:val="en-US"/>
        </w:rPr>
        <w:t xml:space="preserve"> thinning program for </w:t>
      </w:r>
      <w:r w:rsidR="2CDA8C92">
        <w:rPr>
          <w:lang w:val="en-US"/>
        </w:rPr>
        <w:t>CONV</w:t>
      </w:r>
      <w:r w:rsidR="2742B144">
        <w:rPr>
          <w:lang w:val="en-US"/>
        </w:rPr>
        <w:t xml:space="preserve"> was carried out based on the silvicultural rules in </w:t>
      </w:r>
      <w:r w:rsidR="007B716A">
        <w:rPr>
          <w:lang w:val="en-US"/>
        </w:rPr>
        <w:fldChar w:fldCharType="begin"/>
      </w:r>
      <w:r w:rsidR="007B716A">
        <w:rPr>
          <w:lang w:val="en-US"/>
        </w:rPr>
        <w:instrText xml:space="preserve"> REF _Ref150934714 \h </w:instrText>
      </w:r>
      <w:r w:rsidR="007B716A">
        <w:rPr>
          <w:lang w:val="en-US"/>
        </w:rPr>
      </w:r>
      <w:r w:rsidR="007B716A">
        <w:rPr>
          <w:lang w:val="en-US"/>
        </w:rPr>
        <w:fldChar w:fldCharType="separate"/>
      </w:r>
      <w:r w:rsidRPr="00CF74D9" w:rsidR="00E94968">
        <w:rPr>
          <w:lang w:val="en-GB"/>
        </w:rPr>
        <w:t xml:space="preserve">Table </w:t>
      </w:r>
      <w:r w:rsidRPr="7A40DACA" w:rsidR="0058128F">
        <w:rPr>
          <w:lang w:val="en-GB"/>
        </w:rPr>
        <w:t>5.</w:t>
      </w:r>
      <w:r w:rsidR="00E94968">
        <w:rPr>
          <w:noProof/>
          <w:lang w:val="en-GB"/>
        </w:rPr>
        <w:t>2</w:t>
      </w:r>
      <w:r w:rsidR="007B716A">
        <w:rPr>
          <w:lang w:val="en-US"/>
        </w:rPr>
        <w:fldChar w:fldCharType="end"/>
      </w:r>
      <w:r w:rsidRPr="7A40DACA" w:rsidR="0058128F">
        <w:rPr>
          <w:lang w:val="en-US"/>
        </w:rPr>
        <w:t>.</w:t>
      </w:r>
      <w:r w:rsidR="2742B144">
        <w:rPr>
          <w:lang w:val="en-US"/>
        </w:rPr>
        <w:t xml:space="preserve"> using a discount rate of 2.5%. Subsequently, the maximum and minimum thinning intensity for DRONE was tried out manually. The</w:t>
      </w:r>
      <w:r w:rsidR="26C12171">
        <w:rPr>
          <w:lang w:val="en-US"/>
        </w:rPr>
        <w:t xml:space="preserve"> maximum </w:t>
      </w:r>
      <w:r w:rsidR="7B986EBE">
        <w:rPr>
          <w:lang w:val="en-US"/>
        </w:rPr>
        <w:t>thinning</w:t>
      </w:r>
      <w:r w:rsidR="2742B144">
        <w:rPr>
          <w:lang w:val="en-US"/>
        </w:rPr>
        <w:t xml:space="preserve"> intensity </w:t>
      </w:r>
      <w:r w:rsidRPr="5AEAD4CF" w:rsidR="7B986EBE">
        <w:rPr>
          <w:lang w:val="en-US"/>
        </w:rPr>
        <w:t xml:space="preserve">was set to 12% for all site indexes and tree species for DRONE, as it </w:t>
      </w:r>
      <w:r w:rsidR="2742B144">
        <w:rPr>
          <w:lang w:val="en-US"/>
        </w:rPr>
        <w:t>produced the most similar stands after the thinning phase (20 m in dominant height</w:t>
      </w:r>
      <w:r w:rsidR="587C7FA9">
        <w:rPr>
          <w:lang w:val="en-US"/>
        </w:rPr>
        <w:t>)</w:t>
      </w:r>
      <w:r w:rsidR="1312B417">
        <w:rPr>
          <w:lang w:val="en-US"/>
        </w:rPr>
        <w:t>.</w:t>
      </w:r>
      <w:r w:rsidRPr="7A40DACA" w:rsidR="6D6329C1">
        <w:rPr>
          <w:lang w:val="en-US"/>
        </w:rPr>
        <w:t xml:space="preserve"> </w:t>
      </w:r>
      <w:r w:rsidR="6D6329C1">
        <w:rPr>
          <w:lang w:val="en-US"/>
        </w:rPr>
        <w:t xml:space="preserve">Harvest of strip roads was enabled for </w:t>
      </w:r>
      <w:r w:rsidRPr="01F5BAEA" w:rsidR="0D99CD74">
        <w:rPr>
          <w:lang w:val="en-US"/>
        </w:rPr>
        <w:t>CONV</w:t>
      </w:r>
      <w:r w:rsidR="6D6329C1">
        <w:rPr>
          <w:lang w:val="en-US"/>
        </w:rPr>
        <w:t xml:space="preserve"> which meant that tree se</w:t>
      </w:r>
      <w:r w:rsidR="6404432C">
        <w:rPr>
          <w:lang w:val="en-US"/>
        </w:rPr>
        <w:t xml:space="preserve">lection in first thinning was limited in the zone </w:t>
      </w:r>
      <w:r w:rsidR="0058128F">
        <w:rPr>
          <w:lang w:val="en-US"/>
        </w:rPr>
        <w:t>in between</w:t>
      </w:r>
      <w:r w:rsidRPr="7A40DACA" w:rsidR="6404432C">
        <w:rPr>
          <w:lang w:val="en-US"/>
        </w:rPr>
        <w:t xml:space="preserve"> the strip roads.</w:t>
      </w:r>
      <w:r w:rsidR="6404432C">
        <w:rPr>
          <w:lang w:val="en-US"/>
        </w:rPr>
        <w:t xml:space="preserve"> For DRONE</w:t>
      </w:r>
      <w:r w:rsidR="4F1FFB00">
        <w:rPr>
          <w:lang w:val="en-US"/>
        </w:rPr>
        <w:t>,</w:t>
      </w:r>
      <w:r w:rsidR="6404432C">
        <w:rPr>
          <w:lang w:val="en-US"/>
        </w:rPr>
        <w:t xml:space="preserve"> </w:t>
      </w:r>
      <w:r w:rsidR="5CD4757F">
        <w:rPr>
          <w:lang w:val="en-US"/>
        </w:rPr>
        <w:t xml:space="preserve">strip roads </w:t>
      </w:r>
      <w:r w:rsidR="059D9B02">
        <w:rPr>
          <w:lang w:val="en-US"/>
        </w:rPr>
        <w:t>were</w:t>
      </w:r>
      <w:r w:rsidR="5CD4757F">
        <w:rPr>
          <w:lang w:val="en-US"/>
        </w:rPr>
        <w:t xml:space="preserve"> not used which meant </w:t>
      </w:r>
      <w:r w:rsidR="7F6A8D3F">
        <w:rPr>
          <w:lang w:val="en-US"/>
        </w:rPr>
        <w:t>freer</w:t>
      </w:r>
      <w:r w:rsidRPr="7A40DACA" w:rsidR="5CD4757F">
        <w:rPr>
          <w:lang w:val="en-US"/>
        </w:rPr>
        <w:t xml:space="preserve"> tree </w:t>
      </w:r>
      <w:r w:rsidRPr="7A40DACA" w:rsidR="5CD4757F">
        <w:rPr>
          <w:lang w:val="en-US"/>
        </w:rPr>
        <w:t xml:space="preserve">selection</w:t>
      </w:r>
      <w:r w:rsidR="5CD4757F">
        <w:rPr>
          <w:lang w:val="en-US"/>
        </w:rPr>
        <w:t xml:space="preserve">. Strip roads only affect cost </w:t>
      </w:r>
      <w:r w:rsidR="682C3CF5">
        <w:rPr>
          <w:lang w:val="en-US"/>
        </w:rPr>
        <w:t>calculations</w:t>
      </w:r>
      <w:r w:rsidR="5CD4757F">
        <w:rPr>
          <w:lang w:val="en-US"/>
        </w:rPr>
        <w:t xml:space="preserve"> in </w:t>
      </w:r>
      <w:r w:rsidR="5CD4757F">
        <w:rPr>
          <w:lang w:val="en-US"/>
        </w:rPr>
        <w:t xml:space="preserve">Heureka</w:t>
      </w:r>
      <w:r w:rsidR="5CD4757F">
        <w:rPr>
          <w:lang w:val="en-US"/>
        </w:rPr>
        <w:t xml:space="preserve"> and</w:t>
      </w:r>
      <w:r w:rsidR="12EB4063">
        <w:rPr>
          <w:lang w:val="en-US"/>
        </w:rPr>
        <w:t xml:space="preserve"> </w:t>
      </w:r>
      <w:r w:rsidR="0752D43B">
        <w:rPr>
          <w:lang w:val="en-US"/>
        </w:rPr>
        <w:t>do</w:t>
      </w:r>
      <w:r w:rsidR="12EB4063">
        <w:rPr>
          <w:lang w:val="en-US"/>
        </w:rPr>
        <w:t xml:space="preserve"> not affect production.</w:t>
      </w:r>
    </w:p>
    <w:p w:rsidRPr="00DB18B6" w:rsidR="007B716A" w:rsidP="00C223E6" w:rsidRDefault="257C1E25" w14:paraId="00996038" w14:textId="589FDEE3">
      <w:pPr>
        <w:pStyle w:val="Heading3"/>
        <w:rPr>
          <w:lang w:val="en-US"/>
        </w:rPr>
      </w:pPr>
      <w:bookmarkStart w:name="_Toc140217394" w:id="357"/>
      <w:bookmarkStart w:name="_Toc161814665" w:id="358"/>
      <w:r w:rsidRPr="40E69D11">
        <w:rPr>
          <w:lang w:val="en-US"/>
        </w:rPr>
        <w:lastRenderedPageBreak/>
        <w:t xml:space="preserve">Land Expectation </w:t>
      </w:r>
      <w:r w:rsidRPr="40E69D11" w:rsidR="3ACF4DF4">
        <w:rPr>
          <w:lang w:val="en-US"/>
        </w:rPr>
        <w:t>V</w:t>
      </w:r>
      <w:r w:rsidRPr="40E69D11" w:rsidR="3441CB33">
        <w:rPr>
          <w:lang w:val="en-US"/>
        </w:rPr>
        <w:t>alue</w:t>
      </w:r>
      <w:bookmarkEnd w:id="357"/>
      <w:bookmarkEnd w:id="358"/>
    </w:p>
    <w:p w:rsidR="007B716A" w:rsidP="678F1675" w:rsidRDefault="3441CB33" w14:paraId="65419F58" w14:textId="0B117349">
      <w:pPr>
        <w:rPr>
          <w:lang w:val="en-US"/>
        </w:rPr>
      </w:pPr>
      <w:r w:rsidRPr="2F066FD7">
        <w:rPr>
          <w:lang w:val="en-US"/>
        </w:rPr>
        <w:t xml:space="preserve">Normally, the net present value calculation in Heureka PlanWise is done by combining the net present value of the first-generation forest and the Land Expectation Value </w:t>
      </w:r>
      <w:r w:rsidRPr="2F066FD7" w:rsidR="3E7CA182">
        <w:rPr>
          <w:lang w:val="en-US"/>
        </w:rPr>
        <w:t xml:space="preserve">(LEV) </w:t>
      </w:r>
      <w:r w:rsidRPr="2F066FD7">
        <w:rPr>
          <w:lang w:val="en-US"/>
        </w:rPr>
        <w:t xml:space="preserve">for the </w:t>
      </w:r>
      <w:r w:rsidRPr="2F066FD7" w:rsidR="0BE9B04D">
        <w:rPr>
          <w:lang w:val="en-US"/>
        </w:rPr>
        <w:t>subsequent</w:t>
      </w:r>
      <w:r w:rsidRPr="2F066FD7" w:rsidR="0BD94C56">
        <w:rPr>
          <w:lang w:val="en-US"/>
        </w:rPr>
        <w:t xml:space="preserve"> </w:t>
      </w:r>
      <w:r w:rsidRPr="2F066FD7" w:rsidR="2718BF31">
        <w:rPr>
          <w:lang w:val="en-US"/>
        </w:rPr>
        <w:t>generation. The problem with this is that</w:t>
      </w:r>
      <w:r w:rsidRPr="2F066FD7" w:rsidR="7F808DC5">
        <w:rPr>
          <w:lang w:val="en-US"/>
        </w:rPr>
        <w:t xml:space="preserve"> </w:t>
      </w:r>
      <w:r w:rsidRPr="2F066FD7">
        <w:rPr>
          <w:lang w:val="en-US"/>
        </w:rPr>
        <w:t xml:space="preserve">the initial stand density relative to the thinning template is essential for our analysis and this is disregarded when the new generation of forest is simulated. In our case, the </w:t>
      </w:r>
      <w:r w:rsidRPr="2F066FD7" w:rsidR="23A09D9F">
        <w:rPr>
          <w:lang w:val="en-US"/>
        </w:rPr>
        <w:t>LEV</w:t>
      </w:r>
      <w:r w:rsidRPr="2F066FD7" w:rsidR="55D4530C">
        <w:rPr>
          <w:lang w:val="en-US"/>
        </w:rPr>
        <w:t>-c</w:t>
      </w:r>
      <w:r w:rsidRPr="2F066FD7">
        <w:rPr>
          <w:lang w:val="en-US"/>
        </w:rPr>
        <w:t xml:space="preserve">alculation was adjusted to account for the circumstances of the first generation. The net present value calculated separately </w:t>
      </w:r>
      <w:r w:rsidRPr="2F066FD7" w:rsidR="126DD5E8">
        <w:rPr>
          <w:lang w:val="en-US"/>
        </w:rPr>
        <w:t xml:space="preserve">for each management program </w:t>
      </w:r>
      <w:r w:rsidRPr="2F066FD7" w:rsidR="7470E1B8">
        <w:rPr>
          <w:lang w:val="en-US"/>
        </w:rPr>
        <w:t xml:space="preserve">by discounting the revenue to year 0, </w:t>
      </w:r>
      <w:r w:rsidRPr="2F066FD7" w:rsidR="2C5845AE">
        <w:rPr>
          <w:lang w:val="en-US"/>
        </w:rPr>
        <w:t xml:space="preserve">e.g. </w:t>
      </w:r>
      <w:r w:rsidRPr="2F066FD7" w:rsidR="003CDA9B">
        <w:rPr>
          <w:lang w:val="en-US"/>
        </w:rPr>
        <w:t>when</w:t>
      </w:r>
      <w:r w:rsidRPr="2F066FD7" w:rsidR="7470E1B8">
        <w:rPr>
          <w:lang w:val="en-US"/>
        </w:rPr>
        <w:t xml:space="preserve"> the previous stand was final felled. </w:t>
      </w:r>
      <w:r w:rsidRPr="2F066FD7" w:rsidR="2262B7E2">
        <w:rPr>
          <w:lang w:val="en-US"/>
        </w:rPr>
        <w:t xml:space="preserve">The establishment costs prior to first thinning (20-40 years after stand establishment) </w:t>
      </w:r>
      <w:r w:rsidRPr="2F066FD7" w:rsidR="74781216">
        <w:rPr>
          <w:lang w:val="en-US"/>
        </w:rPr>
        <w:t xml:space="preserve">were </w:t>
      </w:r>
      <w:r w:rsidRPr="2F066FD7" w:rsidR="2262B7E2">
        <w:rPr>
          <w:lang w:val="en-US"/>
        </w:rPr>
        <w:t xml:space="preserve">adapted from the reported </w:t>
      </w:r>
      <w:r w:rsidRPr="2F066FD7" w:rsidR="0722BBC2">
        <w:rPr>
          <w:lang w:val="en-US"/>
        </w:rPr>
        <w:t xml:space="preserve">Forestry </w:t>
      </w:r>
      <w:r w:rsidRPr="2F066FD7" w:rsidR="2262B7E2">
        <w:rPr>
          <w:lang w:val="en-US"/>
        </w:rPr>
        <w:t xml:space="preserve">costs </w:t>
      </w:r>
      <w:r w:rsidRPr="2F066FD7">
        <w:rPr>
          <w:lang w:val="en-US"/>
        </w:rPr>
        <w:fldChar w:fldCharType="begin"/>
      </w:r>
      <w:r w:rsidRPr="2F066FD7">
        <w:rPr>
          <w:lang w:val="en-US"/>
        </w:rPr>
        <w:instrText xml:space="preserve"> ADDIN EN.CITE &lt;EndNote&gt;&lt;Cite&gt;&lt;Author&gt;Eliasson&lt;/Author&gt;&lt;Year&gt;2021&lt;/Year&gt;&lt;RecNum&gt;1007&lt;/RecNum&gt;&lt;DisplayText&gt;(Eliasson, 2021)&lt;/DisplayText&gt;&lt;record&gt;&lt;rec-number&gt;1007&lt;/rec-number&gt;&lt;foreign-keys&gt;&lt;key app="EN" db-id="fwzzws2xpetdtje0apgpvr2n90te995wpxdt" timestamp="1686649394"&gt;1007&lt;/key&gt;&lt;/foreign-keys&gt;&lt;ref-type name="Report"&gt;27&lt;/ref-type&gt;&lt;contributors&gt;&lt;authors&gt;&lt;author&gt;Eliasson, Lars&lt;/author&gt;&lt;/authors&gt;&lt;/contributors&gt;&lt;titles&gt;&lt;title&gt;Kostnader i det storskaliga skogsbruket 2020&lt;/title&gt;&lt;secondary-title&gt; JO – Jordbruk, skogsbruk och fiske&lt;/secondary-title&gt;&lt;/titles&gt;&lt;dates&gt;&lt;year&gt;2021&lt;/year&gt;&lt;/dates&gt;&lt;urls&gt;&lt;/urls&gt;&lt;/record&gt;&lt;/Cite&gt;&lt;/EndNote&gt;</w:instrText>
      </w:r>
      <w:r w:rsidRPr="2F066FD7">
        <w:rPr>
          <w:lang w:val="en-US"/>
        </w:rPr>
        <w:fldChar w:fldCharType="separate"/>
      </w:r>
      <w:r w:rsidRPr="2F066FD7" w:rsidR="2262B7E2">
        <w:rPr>
          <w:noProof/>
          <w:lang w:val="en-US"/>
        </w:rPr>
        <w:t>(Eliasson, 2021)</w:t>
      </w:r>
      <w:r w:rsidRPr="2F066FD7" w:rsidR="2E32D217">
        <w:rPr>
          <w:noProof/>
          <w:lang w:val="en-US"/>
        </w:rPr>
        <w:t>.</w:t>
      </w:r>
      <w:r w:rsidRPr="2F066FD7">
        <w:rPr>
          <w:lang w:val="en-US"/>
        </w:rPr>
        <w:fldChar w:fldCharType="end"/>
      </w:r>
      <w:r w:rsidRPr="2F066FD7" w:rsidR="2262B7E2">
        <w:rPr>
          <w:lang w:val="en-US"/>
        </w:rPr>
        <w:t xml:space="preserve"> </w:t>
      </w:r>
      <w:r w:rsidRPr="2F066FD7" w:rsidR="633E1A01">
        <w:rPr>
          <w:lang w:val="en-US"/>
        </w:rPr>
        <w:t>Planting was assumed to take place at year 0 and on pre-commer</w:t>
      </w:r>
      <w:r w:rsidRPr="2F066FD7" w:rsidR="594549D2">
        <w:rPr>
          <w:lang w:val="en-US"/>
        </w:rPr>
        <w:t>c</w:t>
      </w:r>
      <w:r w:rsidRPr="2F066FD7" w:rsidR="633E1A01">
        <w:rPr>
          <w:lang w:val="en-US"/>
        </w:rPr>
        <w:t xml:space="preserve">ial thinning at year </w:t>
      </w:r>
      <w:r w:rsidRPr="2F066FD7" w:rsidR="7346AB0D">
        <w:rPr>
          <w:lang w:val="en-US"/>
        </w:rPr>
        <w:t>3 and 10</w:t>
      </w:r>
      <w:r w:rsidRPr="2F066FD7" w:rsidR="633E1A01">
        <w:rPr>
          <w:lang w:val="en-US"/>
        </w:rPr>
        <w:t xml:space="preserve">. </w:t>
      </w:r>
      <w:r w:rsidRPr="2F066FD7" w:rsidR="3FC22846">
        <w:rPr>
          <w:lang w:val="en-US"/>
        </w:rPr>
        <w:t>LEV was derived by multiplying the calculated net present value from the first rotation with the with an eternity factor, representing that the management regime in the first rotation</w:t>
      </w:r>
      <w:r w:rsidRPr="2F066FD7" w:rsidR="17EA2F04">
        <w:rPr>
          <w:lang w:val="en-US"/>
        </w:rPr>
        <w:t xml:space="preserve"> was repeated </w:t>
      </w:r>
      <w:r w:rsidRPr="4E23148B" w:rsidR="17EA2F04">
        <w:rPr>
          <w:lang w:val="en-US"/>
        </w:rPr>
        <w:t>forever</w:t>
      </w:r>
      <w:r w:rsidRPr="4E23148B">
        <w:rPr>
          <w:lang w:val="en-US"/>
        </w:rPr>
        <w:t>.</w:t>
      </w:r>
      <w:r w:rsidRPr="2F066FD7">
        <w:rPr>
          <w:lang w:val="en-US"/>
        </w:rPr>
        <w:t xml:space="preserve"> The choice of optimal management program for ea</w:t>
      </w:r>
      <w:r w:rsidRPr="2F066FD7" w:rsidR="784C6CFC">
        <w:rPr>
          <w:lang w:val="en-US"/>
        </w:rPr>
        <w:t xml:space="preserve">ch </w:t>
      </w:r>
      <w:r w:rsidRPr="2F066FD7" w:rsidR="532C1693">
        <w:rPr>
          <w:lang w:val="en-US"/>
        </w:rPr>
        <w:t>scenario</w:t>
      </w:r>
      <w:r w:rsidRPr="2F066FD7">
        <w:rPr>
          <w:lang w:val="en-US"/>
        </w:rPr>
        <w:t xml:space="preserve"> was therefore based on this new calculation of </w:t>
      </w:r>
      <w:r w:rsidRPr="2F066FD7" w:rsidR="775E1C79">
        <w:rPr>
          <w:lang w:val="en-US"/>
        </w:rPr>
        <w:t>the LEV.</w:t>
      </w:r>
    </w:p>
    <w:p w:rsidRPr="00DB18B6" w:rsidR="007B716A" w:rsidP="007B716A" w:rsidRDefault="1196E747" w14:paraId="218AD491" w14:textId="5F231F71">
      <w:pPr>
        <w:pStyle w:val="Heading3"/>
        <w:rPr>
          <w:lang w:val="en-US"/>
        </w:rPr>
      </w:pPr>
      <w:bookmarkStart w:name="_Toc140217393" w:id="359"/>
      <w:bookmarkStart w:name="_Toc161814666" w:id="360"/>
      <w:r w:rsidRPr="40E69D11">
        <w:rPr>
          <w:lang w:val="en-US"/>
        </w:rPr>
        <w:t>Result</w:t>
      </w:r>
      <w:r w:rsidRPr="40E69D11" w:rsidR="4E40E172">
        <w:rPr>
          <w:lang w:val="en-US"/>
        </w:rPr>
        <w:t xml:space="preserve"> </w:t>
      </w:r>
      <w:r w:rsidRPr="40E69D11">
        <w:rPr>
          <w:lang w:val="en-US"/>
        </w:rPr>
        <w:t>variab</w:t>
      </w:r>
      <w:bookmarkEnd w:id="359"/>
      <w:r w:rsidRPr="40E69D11">
        <w:rPr>
          <w:lang w:val="en-US"/>
        </w:rPr>
        <w:t>les</w:t>
      </w:r>
      <w:bookmarkEnd w:id="360"/>
      <w:r w:rsidRPr="40E69D11">
        <w:rPr>
          <w:lang w:val="en-US"/>
        </w:rPr>
        <w:t xml:space="preserve"> </w:t>
      </w:r>
    </w:p>
    <w:p w:rsidR="007B716A" w:rsidP="007B716A" w:rsidRDefault="007B716A" w14:paraId="66097585" w14:textId="03108E23">
      <w:pPr>
        <w:rPr>
          <w:lang w:val="en-US" w:eastAsia="sv-SE"/>
        </w:rPr>
      </w:pPr>
      <w:r w:rsidRPr="00DB18B6">
        <w:rPr>
          <w:lang w:val="en-US" w:eastAsia="sv-SE"/>
        </w:rPr>
        <w:t xml:space="preserve">The evaluation of the scenarios was done for a number of </w:t>
      </w:r>
      <w:r>
        <w:rPr>
          <w:lang w:val="en-US" w:eastAsia="sv-SE"/>
        </w:rPr>
        <w:t>stand attributes</w:t>
      </w:r>
      <w:r w:rsidRPr="00DB18B6">
        <w:rPr>
          <w:lang w:val="en-US" w:eastAsia="sv-SE"/>
        </w:rPr>
        <w:t xml:space="preserve"> that provide an understanding of how the different management scenarios affect </w:t>
      </w:r>
      <w:r w:rsidRPr="7A40DACA" w:rsidR="00C223E6">
        <w:rPr>
          <w:lang w:val="en-US" w:eastAsia="sv-SE"/>
        </w:rPr>
        <w:t>different aspects</w:t>
      </w:r>
      <w:r w:rsidRPr="00DB18B6" w:rsidR="00C223E6">
        <w:rPr>
          <w:lang w:val="en-US" w:eastAsia="sv-SE"/>
        </w:rPr>
        <w:t xml:space="preserve"> of</w:t>
      </w:r>
      <w:r w:rsidR="00C223E6">
        <w:rPr>
          <w:lang w:val="en-US" w:eastAsia="sv-SE"/>
        </w:rPr>
        <w:t xml:space="preserve"> stand development (basal area, stem number, DGV, total carbon stock, standing volume)</w:t>
      </w:r>
      <w:r w:rsidRPr="00C223E6" w:rsidR="00C223E6">
        <w:rPr>
          <w:lang w:val="en-US" w:eastAsia="sv-SE"/>
        </w:rPr>
        <w:t xml:space="preserve"> </w:t>
      </w:r>
      <w:r w:rsidR="00C223E6">
        <w:rPr>
          <w:lang w:val="en-US" w:eastAsia="sv-SE"/>
        </w:rPr>
        <w:t xml:space="preserve">current annual increment </w:t>
      </w:r>
      <w:r w:rsidRPr="00DB18B6">
        <w:rPr>
          <w:lang w:val="en-US" w:eastAsia="sv-SE"/>
        </w:rPr>
        <w:t xml:space="preserve">and </w:t>
      </w:r>
      <w:r w:rsidR="00C223E6">
        <w:rPr>
          <w:lang w:val="en-US" w:eastAsia="sv-SE"/>
        </w:rPr>
        <w:t xml:space="preserve">assortments (pulpwood and timber). </w:t>
      </w:r>
      <w:r w:rsidRPr="00DB18B6">
        <w:rPr>
          <w:lang w:val="en-US" w:eastAsia="sv-SE"/>
        </w:rPr>
        <w:t xml:space="preserve">All </w:t>
      </w:r>
      <w:r w:rsidR="00C223E6">
        <w:rPr>
          <w:lang w:val="en-US" w:eastAsia="sv-SE"/>
        </w:rPr>
        <w:t xml:space="preserve">result variables </w:t>
      </w:r>
      <w:r w:rsidRPr="00DB18B6">
        <w:rPr>
          <w:lang w:val="en-US" w:eastAsia="sv-SE"/>
        </w:rPr>
        <w:t>were reported by stand index</w:t>
      </w:r>
      <w:r>
        <w:rPr>
          <w:lang w:val="en-US" w:eastAsia="sv-SE"/>
        </w:rPr>
        <w:t xml:space="preserve"> and</w:t>
      </w:r>
      <w:r w:rsidRPr="00DB18B6">
        <w:rPr>
          <w:lang w:val="en-US" w:eastAsia="sv-SE"/>
        </w:rPr>
        <w:t xml:space="preserve"> tree species</w:t>
      </w:r>
      <w:r w:rsidR="00C223E6">
        <w:rPr>
          <w:lang w:val="en-US" w:eastAsia="sv-SE"/>
        </w:rPr>
        <w:t xml:space="preserve"> and are defined in the glossary in the </w:t>
      </w:r>
      <w:r w:rsidR="0058128F">
        <w:rPr>
          <w:lang w:val="en-US" w:eastAsia="sv-SE"/>
        </w:rPr>
        <w:t>A</w:t>
      </w:r>
      <w:r w:rsidR="00C223E6">
        <w:rPr>
          <w:lang w:val="en-US" w:eastAsia="sv-SE"/>
        </w:rPr>
        <w:t>ppendix.</w:t>
      </w:r>
    </w:p>
    <w:p w:rsidRPr="00DB18B6" w:rsidR="007B716A" w:rsidP="007B716A" w:rsidRDefault="007B716A" w14:paraId="47544511" w14:textId="4CC9DD87">
      <w:pPr>
        <w:pStyle w:val="Heading2"/>
        <w:rPr>
          <w:lang w:val="en-US"/>
        </w:rPr>
      </w:pPr>
      <w:bookmarkStart w:name="_Toc161814667" w:id="361"/>
      <w:r w:rsidRPr="7A40DACA">
        <w:rPr>
          <w:lang w:val="en-US"/>
        </w:rPr>
        <w:t>Results</w:t>
      </w:r>
      <w:bookmarkEnd w:id="361"/>
    </w:p>
    <w:p w:rsidRPr="00DB18B6" w:rsidR="007B716A" w:rsidP="007B716A" w:rsidRDefault="007B716A" w14:paraId="06EA6BB4" w14:textId="77777777">
      <w:pPr>
        <w:pStyle w:val="Heading3"/>
        <w:rPr>
          <w:lang w:val="en-US"/>
        </w:rPr>
      </w:pPr>
      <w:bookmarkStart w:name="_Toc161814668" w:id="362"/>
      <w:r>
        <w:rPr>
          <w:lang w:val="en-US"/>
        </w:rPr>
        <w:t>T</w:t>
      </w:r>
      <w:r w:rsidRPr="00DB18B6">
        <w:rPr>
          <w:lang w:val="en-US"/>
        </w:rPr>
        <w:t xml:space="preserve">hinning </w:t>
      </w:r>
      <w:r>
        <w:rPr>
          <w:lang w:val="en-US"/>
        </w:rPr>
        <w:t>regime</w:t>
      </w:r>
      <w:bookmarkEnd w:id="362"/>
    </w:p>
    <w:p w:rsidR="007B716A" w:rsidP="00CF74D9" w:rsidRDefault="3441CB33" w14:paraId="6A3299A7" w14:textId="227C9067">
      <w:pPr>
        <w:spacing w:before="240"/>
        <w:rPr>
          <w:noProof/>
          <w:lang w:val="en-US"/>
        </w:rPr>
      </w:pPr>
      <w:r w:rsidRPr="00DB18B6">
        <w:rPr>
          <w:noProof/>
          <w:lang w:val="en-US"/>
        </w:rPr>
        <w:t xml:space="preserve">The results show that approximately the same stands </w:t>
      </w:r>
      <w:r w:rsidRPr="00DB18B6" w:rsidR="0058128F">
        <w:rPr>
          <w:noProof/>
          <w:lang w:val="en-US"/>
        </w:rPr>
        <w:t>c</w:t>
      </w:r>
      <w:r w:rsidR="0058128F">
        <w:rPr>
          <w:noProof/>
          <w:lang w:val="en-US"/>
        </w:rPr>
        <w:t>ould</w:t>
      </w:r>
      <w:r w:rsidRPr="00DB18B6" w:rsidR="0058128F">
        <w:rPr>
          <w:noProof/>
          <w:lang w:val="en-US"/>
        </w:rPr>
        <w:t xml:space="preserve"> </w:t>
      </w:r>
      <w:r w:rsidRPr="00DB18B6">
        <w:rPr>
          <w:noProof/>
          <w:lang w:val="en-US"/>
        </w:rPr>
        <w:t xml:space="preserve">be created during the thinning phase </w:t>
      </w:r>
      <w:r>
        <w:rPr>
          <w:noProof/>
          <w:lang w:val="en-US"/>
        </w:rPr>
        <w:t>in terms of basal area (</w:t>
      </w:r>
      <w:r w:rsidR="007B716A">
        <w:rPr>
          <w:noProof/>
          <w:lang w:val="en-US"/>
        </w:rPr>
        <w:fldChar w:fldCharType="begin"/>
      </w:r>
      <w:r w:rsidR="007B716A">
        <w:rPr>
          <w:noProof/>
          <w:lang w:val="en-US"/>
        </w:rPr>
        <w:instrText xml:space="preserve"> REF _Ref150781191 \h </w:instrText>
      </w:r>
      <w:r w:rsidR="007B716A">
        <w:rPr>
          <w:noProof/>
          <w:lang w:val="en-US"/>
        </w:rPr>
      </w:r>
      <w:r w:rsidR="007B716A">
        <w:rPr>
          <w:noProof/>
          <w:lang w:val="en-US"/>
        </w:rPr>
        <w:fldChar w:fldCharType="separate"/>
      </w:r>
      <w:r w:rsidRPr="00CF74D9" w:rsidR="00663AE7">
        <w:t xml:space="preserve">Figure </w:t>
      </w:r>
      <w:r w:rsidR="00663AE7">
        <w:t>5.2</w:t>
      </w:r>
      <w:r w:rsidR="007B716A">
        <w:rPr>
          <w:noProof/>
          <w:lang w:val="en-US"/>
        </w:rPr>
        <w:fldChar w:fldCharType="end"/>
      </w:r>
      <w:r w:rsidR="00214234">
        <w:rPr>
          <w:noProof/>
          <w:lang w:val="en-US"/>
        </w:rPr>
        <w:t>.</w:t>
      </w:r>
      <w:r>
        <w:rPr>
          <w:noProof/>
          <w:lang w:val="en-US"/>
        </w:rPr>
        <w:t xml:space="preserve">) stem </w:t>
      </w:r>
      <w:r w:rsidR="0058128F">
        <w:rPr>
          <w:noProof/>
          <w:lang w:val="en-US"/>
        </w:rPr>
        <w:t xml:space="preserve">number </w:t>
      </w:r>
      <w:r w:rsidR="00663AE7">
        <w:rPr>
          <w:noProof/>
          <w:lang w:val="en-US"/>
        </w:rPr>
        <w:t>(Figure 5.3.)</w:t>
      </w:r>
      <w:r>
        <w:rPr>
          <w:noProof/>
          <w:lang w:val="en-US"/>
        </w:rPr>
        <w:t>, total carbon stock (</w:t>
      </w:r>
      <w:r w:rsidR="007B716A">
        <w:rPr>
          <w:noProof/>
          <w:lang w:val="en-US"/>
        </w:rPr>
        <w:fldChar w:fldCharType="begin"/>
      </w:r>
      <w:r w:rsidR="007B716A">
        <w:rPr>
          <w:noProof/>
          <w:lang w:val="en-US"/>
        </w:rPr>
        <w:instrText xml:space="preserve"> REF _Ref150781419 \h </w:instrText>
      </w:r>
      <w:r w:rsidR="007B716A">
        <w:rPr>
          <w:noProof/>
          <w:lang w:val="en-US"/>
        </w:rPr>
      </w:r>
      <w:r w:rsidR="007B716A">
        <w:rPr>
          <w:noProof/>
          <w:lang w:val="en-US"/>
        </w:rPr>
        <w:fldChar w:fldCharType="separate"/>
      </w:r>
      <w:r w:rsidRPr="00CF74D9" w:rsidR="00663AE7">
        <w:t xml:space="preserve">Figure </w:t>
      </w:r>
      <w:r w:rsidR="00663AE7">
        <w:t>5.</w:t>
      </w:r>
      <w:r w:rsidR="00663AE7">
        <w:rPr>
          <w:noProof/>
        </w:rPr>
        <w:t>4</w:t>
      </w:r>
      <w:r w:rsidR="007B716A">
        <w:rPr>
          <w:noProof/>
          <w:lang w:val="en-US"/>
        </w:rPr>
        <w:fldChar w:fldCharType="end"/>
      </w:r>
      <w:r>
        <w:rPr>
          <w:noProof/>
          <w:lang w:val="en-US"/>
        </w:rPr>
        <w:t>) and standing volume</w:t>
      </w:r>
      <w:r w:rsidR="00663AE7">
        <w:rPr>
          <w:noProof/>
          <w:lang w:val="en-US"/>
        </w:rPr>
        <w:t xml:space="preserve"> (Figure 5.5.)</w:t>
      </w:r>
      <w:r>
        <w:rPr>
          <w:noProof/>
          <w:lang w:val="en-US"/>
        </w:rPr>
        <w:t xml:space="preserve"> </w:t>
      </w:r>
      <w:r w:rsidRPr="00DB18B6">
        <w:rPr>
          <w:noProof/>
          <w:lang w:val="en-US"/>
        </w:rPr>
        <w:t xml:space="preserve">with both scenarios but with different paths to the target. The stands </w:t>
      </w:r>
      <w:r w:rsidR="0058128F">
        <w:rPr>
          <w:noProof/>
          <w:lang w:val="en-US"/>
        </w:rPr>
        <w:t xml:space="preserve">in each scenario developed similarly </w:t>
      </w:r>
      <w:r w:rsidRPr="00DB18B6" w:rsidR="0058128F">
        <w:rPr>
          <w:noProof/>
          <w:lang w:val="en-US"/>
        </w:rPr>
        <w:t>during the thinning phase</w:t>
      </w:r>
      <w:r w:rsidR="0058128F">
        <w:rPr>
          <w:noProof/>
          <w:lang w:val="en-US"/>
        </w:rPr>
        <w:t xml:space="preserve"> </w:t>
      </w:r>
      <w:r>
        <w:rPr>
          <w:noProof/>
          <w:lang w:val="en-US"/>
        </w:rPr>
        <w:t xml:space="preserve">for </w:t>
      </w:r>
      <w:r w:rsidR="0058128F">
        <w:rPr>
          <w:noProof/>
          <w:lang w:val="en-US"/>
        </w:rPr>
        <w:t>each</w:t>
      </w:r>
      <w:r>
        <w:rPr>
          <w:noProof/>
          <w:lang w:val="en-US"/>
        </w:rPr>
        <w:t xml:space="preserve"> studied stand attributes, however, </w:t>
      </w:r>
      <w:r w:rsidRPr="00DB18B6">
        <w:rPr>
          <w:noProof/>
          <w:lang w:val="en-US"/>
        </w:rPr>
        <w:t xml:space="preserve">the lowest levels </w:t>
      </w:r>
      <w:r w:rsidR="0058128F">
        <w:rPr>
          <w:noProof/>
          <w:lang w:val="en-US"/>
        </w:rPr>
        <w:t>were</w:t>
      </w:r>
      <w:r w:rsidRPr="00DB18B6">
        <w:rPr>
          <w:noProof/>
          <w:lang w:val="en-US"/>
        </w:rPr>
        <w:t xml:space="preserve"> avoided </w:t>
      </w:r>
      <w:r w:rsidRPr="00DB18B6">
        <w:rPr>
          <w:noProof/>
          <w:lang w:val="en-US"/>
        </w:rPr>
        <w:lastRenderedPageBreak/>
        <w:t xml:space="preserve">in </w:t>
      </w:r>
      <w:r w:rsidR="00663AE7">
        <w:rPr>
          <w:noProof/>
          <w:lang w:val="en-US"/>
        </w:rPr>
        <w:t>DRONE.</w:t>
      </w:r>
      <w:r w:rsidRPr="00DB18B6">
        <w:rPr>
          <w:noProof/>
          <w:lang w:val="en-US"/>
        </w:rPr>
        <w:t xml:space="preserve"> </w:t>
      </w:r>
      <w:r>
        <w:rPr>
          <w:noProof/>
          <w:lang w:val="en-US"/>
        </w:rPr>
        <w:t xml:space="preserve">The </w:t>
      </w:r>
      <w:r w:rsidRPr="00DB18B6">
        <w:rPr>
          <w:noProof/>
          <w:lang w:val="en-US"/>
        </w:rPr>
        <w:t xml:space="preserve">time of final felling </w:t>
      </w:r>
      <w:r w:rsidR="0058128F">
        <w:rPr>
          <w:noProof/>
          <w:lang w:val="en-US"/>
        </w:rPr>
        <w:t>was</w:t>
      </w:r>
      <w:r w:rsidRPr="00DB18B6">
        <w:rPr>
          <w:noProof/>
          <w:lang w:val="en-US"/>
        </w:rPr>
        <w:t xml:space="preserve"> the same in most cases. </w:t>
      </w:r>
      <w:r>
        <w:rPr>
          <w:noProof/>
        </w:rPr>
        <mc:AlternateContent>
          <mc:Choice Requires="wpg">
            <w:drawing>
              <wp:inline distT="0" distB="0" distL="114300" distR="114300" wp14:anchorId="5CA3FFBA" wp14:editId="2E2D0BE5">
                <wp:extent cx="5480685" cy="3689986"/>
                <wp:effectExtent l="0" t="0" r="5715" b="5715"/>
                <wp:docPr id="2146210484" name="Group 2146210484"/>
                <wp:cNvGraphicFramePr/>
                <a:graphic xmlns:a="http://schemas.openxmlformats.org/drawingml/2006/main">
                  <a:graphicData uri="http://schemas.microsoft.com/office/word/2010/wordprocessingGroup">
                    <wpg:wgp>
                      <wpg:cNvGrpSpPr/>
                      <wpg:grpSpPr>
                        <a:xfrm>
                          <a:off x="0" y="0"/>
                          <a:ext cx="5480685" cy="3689986"/>
                          <a:chOff x="-113606" y="-14634"/>
                          <a:chExt cx="5481289" cy="3690732"/>
                        </a:xfrm>
                      </wpg:grpSpPr>
                      <pic:pic xmlns:pic="http://schemas.openxmlformats.org/drawingml/2006/picture">
                        <pic:nvPicPr>
                          <pic:cNvPr id="1487007109" name="Bildobjekt 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2317" y="-14634"/>
                            <a:ext cx="5400000" cy="3239714"/>
                          </a:xfrm>
                          <a:prstGeom prst="rect">
                            <a:avLst/>
                          </a:prstGeom>
                        </pic:spPr>
                      </pic:pic>
                      <wps:wsp>
                        <wps:cNvPr id="1758629974" name="Textruta 1"/>
                        <wps:cNvSpPr txBox="1"/>
                        <wps:spPr>
                          <a:xfrm>
                            <a:off x="-113606" y="3205468"/>
                            <a:ext cx="5398730" cy="470630"/>
                          </a:xfrm>
                          <a:prstGeom prst="rect">
                            <a:avLst/>
                          </a:prstGeom>
                          <a:solidFill>
                            <a:prstClr val="white"/>
                          </a:solidFill>
                          <a:ln>
                            <a:noFill/>
                          </a:ln>
                        </wps:spPr>
                        <wps:txbx>
                          <w:txbxContent>
                            <w:p w:rsidRPr="00CF74D9" w:rsidR="007B716A" w:rsidP="007B716A" w:rsidRDefault="007B716A" w14:paraId="1F0BF1A2" w14:textId="0AB65F87">
                              <w:pPr>
                                <w:pStyle w:val="Caption"/>
                                <w:rPr>
                                  <w:rFonts w:asciiTheme="minorHAnsi" w:hAnsiTheme="minorHAnsi"/>
                                  <w:noProof/>
                                  <w:sz w:val="20"/>
                                  <w:szCs w:val="20"/>
                                  <w:lang w:val="en-US"/>
                                </w:rPr>
                              </w:pPr>
                              <w:bookmarkStart w:name="_Ref150781191" w:id="363"/>
                              <w:r w:rsidRPr="00CF74D9">
                                <w:rPr>
                                  <w:rFonts w:asciiTheme="minorHAnsi" w:hAnsiTheme="minorHAnsi"/>
                                  <w:sz w:val="20"/>
                                  <w:szCs w:val="20"/>
                                </w:rPr>
                                <w:t xml:space="preserve">Figure </w:t>
                              </w:r>
                              <w:r w:rsidR="00214234">
                                <w:rPr>
                                  <w:rFonts w:asciiTheme="minorHAnsi" w:hAnsiTheme="minorHAnsi"/>
                                  <w:sz w:val="20"/>
                                  <w:szCs w:val="20"/>
                                </w:rPr>
                                <w:t>5.2</w:t>
                              </w:r>
                              <w:bookmarkEnd w:id="363"/>
                              <w:r w:rsidRPr="00CF74D9">
                                <w:rPr>
                                  <w:rFonts w:asciiTheme="minorHAnsi" w:hAnsiTheme="minorHAnsi"/>
                                  <w:sz w:val="20"/>
                                  <w:szCs w:val="20"/>
                                </w:rPr>
                                <w:t>. Basal area over dominant height</w:t>
                              </w:r>
                              <w:ins w:author="Persson Magnus" w:date="2024-02-27T13:27:00Z" w:id="364">
                                <w:r w:rsidR="00663AE7">
                                  <w:rPr>
                                    <w:rFonts w:asciiTheme="minorHAnsi" w:hAnsiTheme="minorHAnsi"/>
                                    <w:sz w:val="20"/>
                                    <w:szCs w:val="20"/>
                                  </w:rPr>
                                  <w:t xml:space="preserve"> for each site index</w:t>
                                </w:r>
                              </w:ins>
                              <w:ins w:author="Persson Magnus" w:date="2024-02-27T13:28:00Z" w:id="365">
                                <w:r w:rsidR="00663AE7">
                                  <w:rPr>
                                    <w:rFonts w:asciiTheme="minorHAnsi" w:hAnsiTheme="minorHAnsi"/>
                                    <w:sz w:val="20"/>
                                    <w:szCs w:val="20"/>
                                  </w:rPr>
                                  <w:t xml:space="preserve"> and</w:t>
                                </w:r>
                              </w:ins>
                              <w:ins w:author="Persson Magnus" w:date="2024-02-27T13:27:00Z" w:id="366">
                                <w:r w:rsidR="00663AE7">
                                  <w:rPr>
                                    <w:rFonts w:asciiTheme="minorHAnsi" w:hAnsiTheme="minorHAnsi"/>
                                    <w:sz w:val="20"/>
                                    <w:szCs w:val="20"/>
                                  </w:rPr>
                                  <w:t xml:space="preserve"> respective </w:t>
                                </w:r>
                              </w:ins>
                              <w:ins w:author="Persson Magnus" w:date="2024-02-27T13:28:00Z" w:id="367">
                                <w:r w:rsidR="00663AE7">
                                  <w:rPr>
                                    <w:rFonts w:asciiTheme="minorHAnsi" w:hAnsiTheme="minorHAnsi"/>
                                    <w:sz w:val="20"/>
                                    <w:szCs w:val="20"/>
                                  </w:rPr>
                                  <w:t>tree species</w:t>
                                </w:r>
                              </w:ins>
                              <w:ins w:author="Persson Magnus" w:date="2024-02-27T13:27:00Z" w:id="368">
                                <w:r w:rsidR="00663AE7">
                                  <w:rPr>
                                    <w:rFonts w:asciiTheme="minorHAnsi" w:hAnsiTheme="minorHAnsi"/>
                                    <w:sz w:val="20"/>
                                    <w:szCs w:val="20"/>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2146210484" style="width:431.55pt;height:290.55pt;mso-position-horizontal-relative:char;mso-position-vertical-relative:line" coordsize="54812,36907" coordorigin="-1136,-146" o:spid="_x0000_s1026" w14:anchorId="5CA3FFBA"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Bildobjekt 1" style="position:absolute;left:-323;top:-146;width:53999;height:32396;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">
                  <v:imagedata o:title="" r:id="rId26"/>
                </v:shape>
                <v:shapetype id="_x0000_t202" coordsize="21600,21600" o:spt="202" path="m,l,21600r21600,l21600,xe">
                  <v:stroke joinstyle="miter"/>
                  <v:path gradientshapeok="t" o:connecttype="rect"/>
                </v:shapetype>
                <v:shape id="Textruta 1" style="position:absolute;left:-1136;top:32054;width:53987;height:4706;visibility:visible;mso-wrap-style:square;v-text-anchor:top" o:spid="_x0000_s1028"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">
                  <v:textbox style="mso-fit-shape-to-text:t" inset="0,0,0,0">
                    <w:txbxContent>
                      <w:p w:rsidRPr="00CF74D9" w:rsidR="007B716A" w:rsidP="007B716A" w:rsidRDefault="007B716A" w14:paraId="1F0BF1A2" w14:textId="0AB65F87">
                        <w:pPr>
                          <w:pStyle w:val="Caption"/>
                          <w:rPr>
                            <w:rFonts w:asciiTheme="minorHAnsi" w:hAnsiTheme="minorHAnsi"/>
                            <w:noProof/>
                            <w:sz w:val="20"/>
                            <w:szCs w:val="20"/>
                            <w:lang w:val="en-US"/>
                          </w:rPr>
                        </w:pPr>
                        <w:r w:rsidRPr="00CF74D9">
                          <w:rPr>
                            <w:rFonts w:asciiTheme="minorHAnsi" w:hAnsiTheme="minorHAnsi"/>
                            <w:sz w:val="20"/>
                            <w:szCs w:val="20"/>
                          </w:rPr>
                          <w:t xml:space="preserve">Figure </w:t>
                        </w:r>
                        <w:r w:rsidR="00214234">
                          <w:rPr>
                            <w:rFonts w:asciiTheme="minorHAnsi" w:hAnsiTheme="minorHAnsi"/>
                            <w:sz w:val="20"/>
                            <w:szCs w:val="20"/>
                          </w:rPr>
                          <w:t>5.2</w:t>
                        </w:r>
                        <w:r w:rsidRPr="00CF74D9">
                          <w:rPr>
                            <w:rFonts w:asciiTheme="minorHAnsi" w:hAnsiTheme="minorHAnsi"/>
                            <w:sz w:val="20"/>
                            <w:szCs w:val="20"/>
                          </w:rPr>
                          <w:t>. Basal area over dominant height</w:t>
                        </w:r>
                        <w:ins w:author="Persson Magnus" w:date="2024-02-27T13:27:00Z" w:id="370">
                          <w:r w:rsidR="00663AE7">
                            <w:rPr>
                              <w:rFonts w:asciiTheme="minorHAnsi" w:hAnsiTheme="minorHAnsi"/>
                              <w:sz w:val="20"/>
                              <w:szCs w:val="20"/>
                            </w:rPr>
                            <w:t xml:space="preserve"> for each site index</w:t>
                          </w:r>
                        </w:ins>
                        <w:ins w:author="Persson Magnus" w:date="2024-02-27T13:28:00Z" w:id="371">
                          <w:r w:rsidR="00663AE7">
                            <w:rPr>
                              <w:rFonts w:asciiTheme="minorHAnsi" w:hAnsiTheme="minorHAnsi"/>
                              <w:sz w:val="20"/>
                              <w:szCs w:val="20"/>
                            </w:rPr>
                            <w:t xml:space="preserve"> and</w:t>
                          </w:r>
                        </w:ins>
                        <w:ins w:author="Persson Magnus" w:date="2024-02-27T13:27:00Z" w:id="372">
                          <w:r w:rsidR="00663AE7">
                            <w:rPr>
                              <w:rFonts w:asciiTheme="minorHAnsi" w:hAnsiTheme="minorHAnsi"/>
                              <w:sz w:val="20"/>
                              <w:szCs w:val="20"/>
                            </w:rPr>
                            <w:t xml:space="preserve"> respective </w:t>
                          </w:r>
                        </w:ins>
                        <w:ins w:author="Persson Magnus" w:date="2024-02-27T13:28:00Z" w:id="373">
                          <w:r w:rsidR="00663AE7">
                            <w:rPr>
                              <w:rFonts w:asciiTheme="minorHAnsi" w:hAnsiTheme="minorHAnsi"/>
                              <w:sz w:val="20"/>
                              <w:szCs w:val="20"/>
                            </w:rPr>
                            <w:t>tree species</w:t>
                          </w:r>
                        </w:ins>
                        <w:ins w:author="Persson Magnus" w:date="2024-02-27T13:27:00Z" w:id="374">
                          <w:r w:rsidR="00663AE7">
                            <w:rPr>
                              <w:rFonts w:asciiTheme="minorHAnsi" w:hAnsiTheme="minorHAnsi"/>
                              <w:sz w:val="20"/>
                              <w:szCs w:val="20"/>
                            </w:rPr>
                            <w:t>.</w:t>
                          </w:r>
                        </w:ins>
                      </w:p>
                    </w:txbxContent>
                  </v:textbox>
                </v:shape>
                <w10:anchorlock/>
              </v:group>
            </w:pict>
          </mc:Fallback>
        </mc:AlternateContent>
      </w:r>
    </w:p>
    <w:p w:rsidR="007B716A" w:rsidP="007B716A" w:rsidRDefault="007B716A" w14:paraId="323D7D87" w14:textId="77777777">
      <w:pPr>
        <w:rPr>
          <w:noProof/>
          <w:lang w:val="en-US"/>
        </w:rPr>
      </w:pPr>
      <w:r>
        <w:rPr>
          <w:noProof/>
          <w:lang w:val="en-US"/>
        </w:rPr>
        <w:lastRenderedPageBreak/>
        <mc:AlternateContent>
          <mc:Choice Requires="wpg">
            <w:drawing>
              <wp:anchor distT="0" distB="0" distL="114300" distR="114300" simplePos="0" relativeHeight="251658243" behindDoc="0" locked="0" layoutInCell="1" allowOverlap="1" wp14:anchorId="4F37B1C9" wp14:editId="26AC4C74">
                <wp:simplePos x="0" y="0"/>
                <wp:positionH relativeFrom="margin">
                  <wp:posOffset>9500</wp:posOffset>
                </wp:positionH>
                <wp:positionV relativeFrom="paragraph">
                  <wp:posOffset>14605</wp:posOffset>
                </wp:positionV>
                <wp:extent cx="5760720" cy="7919085"/>
                <wp:effectExtent l="0" t="0" r="0" b="5715"/>
                <wp:wrapTopAndBottom/>
                <wp:docPr id="1364286537" name="Group 1364286537"/>
                <wp:cNvGraphicFramePr/>
                <a:graphic xmlns:a="http://schemas.openxmlformats.org/drawingml/2006/main">
                  <a:graphicData uri="http://schemas.microsoft.com/office/word/2010/wordprocessingGroup">
                    <wpg:wgp>
                      <wpg:cNvGrpSpPr/>
                      <wpg:grpSpPr>
                        <a:xfrm>
                          <a:off x="0" y="0"/>
                          <a:ext cx="5760720" cy="7919085"/>
                          <a:chOff x="9525" y="7315"/>
                          <a:chExt cx="5760720" cy="7919675"/>
                        </a:xfrm>
                      </wpg:grpSpPr>
                      <wpg:grpSp>
                        <wpg:cNvPr id="1058501103" name="Grupp 10"/>
                        <wpg:cNvGrpSpPr/>
                        <wpg:grpSpPr>
                          <a:xfrm>
                            <a:off x="9525" y="7315"/>
                            <a:ext cx="5560935" cy="3823370"/>
                            <a:chOff x="0" y="7315"/>
                            <a:chExt cx="5561466" cy="3823776"/>
                          </a:xfrm>
                        </wpg:grpSpPr>
                        <pic:pic xmlns:pic="http://schemas.openxmlformats.org/drawingml/2006/picture">
                          <pic:nvPicPr>
                            <pic:cNvPr id="714872137" name="Bildobjekt 2" descr="En bild som visar text, diagram, Plan, linje&#10;&#10;Automatiskt genererad beskrivning"/>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60950" y="7315"/>
                              <a:ext cx="5400516" cy="3240024"/>
                            </a:xfrm>
                            <a:prstGeom prst="rect">
                              <a:avLst/>
                            </a:prstGeom>
                          </pic:spPr>
                        </pic:pic>
                        <wps:wsp>
                          <wps:cNvPr id="2139004415" name="Textruta 1"/>
                          <wps:cNvSpPr txBox="1"/>
                          <wps:spPr>
                            <a:xfrm>
                              <a:off x="0" y="3360471"/>
                              <a:ext cx="4799788" cy="470620"/>
                            </a:xfrm>
                            <a:prstGeom prst="rect">
                              <a:avLst/>
                            </a:prstGeom>
                            <a:solidFill>
                              <a:prstClr val="white"/>
                            </a:solidFill>
                            <a:ln>
                              <a:noFill/>
                            </a:ln>
                          </wps:spPr>
                          <wps:txbx>
                            <w:txbxContent>
                              <w:p w:rsidRPr="00CF74D9" w:rsidR="007B716A" w:rsidP="007B716A" w:rsidRDefault="007B716A" w14:paraId="28418BAD" w14:textId="3F34A49B">
                                <w:pPr>
                                  <w:pStyle w:val="Caption"/>
                                  <w:rPr>
                                    <w:rFonts w:asciiTheme="minorHAnsi" w:hAnsiTheme="minorHAnsi"/>
                                    <w:noProof/>
                                    <w:sz w:val="20"/>
                                    <w:szCs w:val="20"/>
                                    <w:lang w:val="en-US"/>
                                  </w:rPr>
                                </w:pPr>
                                <w:bookmarkStart w:name="_Ref150781212" w:id="375"/>
                                <w:r w:rsidRPr="00CF74D9">
                                  <w:rPr>
                                    <w:rFonts w:asciiTheme="minorHAnsi" w:hAnsiTheme="minorHAnsi"/>
                                    <w:sz w:val="20"/>
                                    <w:szCs w:val="20"/>
                                  </w:rPr>
                                  <w:t xml:space="preserve">Figure </w:t>
                                </w:r>
                                <w:r w:rsidR="00214234">
                                  <w:rPr>
                                    <w:rFonts w:asciiTheme="minorHAnsi" w:hAnsiTheme="minorHAnsi"/>
                                    <w:sz w:val="20"/>
                                    <w:szCs w:val="20"/>
                                  </w:rPr>
                                  <w:t>5.3.</w:t>
                                </w:r>
                                <w:bookmarkEnd w:id="375"/>
                                <w:r w:rsidRPr="00CF74D9">
                                  <w:rPr>
                                    <w:rFonts w:asciiTheme="minorHAnsi" w:hAnsiTheme="minorHAnsi"/>
                                    <w:sz w:val="20"/>
                                    <w:szCs w:val="20"/>
                                  </w:rPr>
                                  <w:t xml:space="preserve"> Stem </w:t>
                                </w:r>
                                <w:ins w:author="Persson Magnus" w:date="2024-02-28T09:04:00Z" w:id="376">
                                  <w:r w:rsidR="0058128F">
                                    <w:rPr>
                                      <w:rFonts w:asciiTheme="minorHAnsi" w:hAnsiTheme="minorHAnsi"/>
                                      <w:sz w:val="20"/>
                                      <w:szCs w:val="20"/>
                                    </w:rPr>
                                    <w:t xml:space="preserve">number </w:t>
                                  </w:r>
                                </w:ins>
                                <w:del w:author="Persson Magnus" w:date="2024-02-28T09:04:00Z" w:id="377">
                                  <w:r w:rsidRPr="00CF74D9" w:rsidDel="0058128F">
                                    <w:rPr>
                                      <w:rFonts w:asciiTheme="minorHAnsi" w:hAnsiTheme="minorHAnsi"/>
                                      <w:sz w:val="20"/>
                                      <w:szCs w:val="20"/>
                                    </w:rPr>
                                    <w:delText xml:space="preserve">density </w:delText>
                                  </w:r>
                                </w:del>
                                <w:r w:rsidRPr="00CF74D9">
                                  <w:rPr>
                                    <w:rFonts w:asciiTheme="minorHAnsi" w:hAnsiTheme="minorHAnsi"/>
                                    <w:sz w:val="20"/>
                                    <w:szCs w:val="20"/>
                                  </w:rPr>
                                  <w:t>over DGV</w:t>
                                </w:r>
                                <w:ins w:author="Persson Magnus" w:date="2024-02-27T13:28:00Z" w:id="378">
                                  <w:r w:rsidR="00663AE7">
                                    <w:rPr>
                                      <w:rFonts w:asciiTheme="minorHAnsi" w:hAnsiTheme="minorHAnsi"/>
                                      <w:sz w:val="20"/>
                                      <w:szCs w:val="20"/>
                                    </w:rPr>
                                    <w:t xml:space="preserve"> for each site index and respective tree species.</w:t>
                                  </w:r>
                                </w:ins>
                                <w:del w:author="Persson Magnus" w:date="2024-02-27T13:28:00Z" w:id="379">
                                  <w:r w:rsidRPr="00CF74D9" w:rsidDel="00663AE7">
                                    <w:rPr>
                                      <w:rFonts w:asciiTheme="minorHAnsi" w:hAnsiTheme="minorHAnsi"/>
                                      <w:sz w:val="20"/>
                                      <w:szCs w:val="20"/>
                                    </w:rPr>
                                    <w:delTex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877161741" name="Grupp 12"/>
                        <wpg:cNvGrpSpPr/>
                        <wpg:grpSpPr>
                          <a:xfrm>
                            <a:off x="9525" y="4090340"/>
                            <a:ext cx="5760720" cy="3836650"/>
                            <a:chOff x="8255" y="175565"/>
                            <a:chExt cx="5760720" cy="3836650"/>
                          </a:xfrm>
                        </wpg:grpSpPr>
                        <pic:pic xmlns:pic="http://schemas.openxmlformats.org/drawingml/2006/picture">
                          <pic:nvPicPr>
                            <pic:cNvPr id="1159275933" name="Bildobjekt 6" descr="En bild som visar text, diagram, linje, Graf&#10;&#10;Automatiskt genererad beskrivning"/>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169190" y="175565"/>
                              <a:ext cx="5400000" cy="3239881"/>
                            </a:xfrm>
                            <a:prstGeom prst="rect">
                              <a:avLst/>
                            </a:prstGeom>
                          </pic:spPr>
                        </pic:pic>
                        <wps:wsp>
                          <wps:cNvPr id="1445735336" name="Textruta 1"/>
                          <wps:cNvSpPr txBox="1"/>
                          <wps:spPr>
                            <a:xfrm>
                              <a:off x="8255" y="3541645"/>
                              <a:ext cx="5760720" cy="470570"/>
                            </a:xfrm>
                            <a:prstGeom prst="rect">
                              <a:avLst/>
                            </a:prstGeom>
                            <a:solidFill>
                              <a:prstClr val="white"/>
                            </a:solidFill>
                            <a:ln>
                              <a:noFill/>
                            </a:ln>
                          </wps:spPr>
                          <wps:txbx>
                            <w:txbxContent>
                              <w:p w:rsidRPr="00CF74D9" w:rsidR="007B716A" w:rsidP="007B716A" w:rsidRDefault="007B716A" w14:paraId="75982BAF" w14:textId="0DEB9E18">
                                <w:pPr>
                                  <w:pStyle w:val="Caption"/>
                                  <w:rPr>
                                    <w:rFonts w:asciiTheme="minorHAnsi" w:hAnsiTheme="minorHAnsi"/>
                                    <w:noProof/>
                                    <w:sz w:val="20"/>
                                    <w:szCs w:val="20"/>
                                    <w:lang w:val="en-US"/>
                                  </w:rPr>
                                </w:pPr>
                                <w:bookmarkStart w:name="_Ref150781419" w:id="380"/>
                                <w:r w:rsidRPr="00CF74D9">
                                  <w:rPr>
                                    <w:rFonts w:asciiTheme="minorHAnsi" w:hAnsiTheme="minorHAnsi"/>
                                    <w:sz w:val="20"/>
                                    <w:szCs w:val="20"/>
                                  </w:rPr>
                                  <w:t xml:space="preserve">Figure </w:t>
                                </w:r>
                                <w:r w:rsidR="00214234">
                                  <w:rPr>
                                    <w:rFonts w:asciiTheme="minorHAnsi" w:hAnsiTheme="minorHAnsi"/>
                                    <w:sz w:val="20"/>
                                    <w:szCs w:val="20"/>
                                  </w:rPr>
                                  <w:t>5.</w:t>
                                </w:r>
                                <w:r w:rsidRPr="00CF74D9">
                                  <w:rPr>
                                    <w:rFonts w:asciiTheme="minorHAnsi" w:hAnsiTheme="minorHAnsi"/>
                                    <w:sz w:val="20"/>
                                    <w:szCs w:val="20"/>
                                  </w:rPr>
                                  <w:fldChar w:fldCharType="begin"/>
                                </w:r>
                                <w:r w:rsidRPr="00CF74D9">
                                  <w:rPr>
                                    <w:rFonts w:asciiTheme="minorHAnsi" w:hAnsiTheme="minorHAnsi"/>
                                    <w:sz w:val="20"/>
                                    <w:szCs w:val="20"/>
                                  </w:rPr>
                                  <w:instrText xml:space="preserve"> SEQ Figure \* ARABIC </w:instrText>
                                </w:r>
                                <w:r w:rsidRPr="00CF74D9">
                                  <w:rPr>
                                    <w:rFonts w:asciiTheme="minorHAnsi" w:hAnsiTheme="minorHAnsi"/>
                                    <w:sz w:val="20"/>
                                    <w:szCs w:val="20"/>
                                  </w:rPr>
                                  <w:fldChar w:fldCharType="separate"/>
                                </w:r>
                                <w:r w:rsidR="000D1E16">
                                  <w:rPr>
                                    <w:rFonts w:asciiTheme="minorHAnsi" w:hAnsiTheme="minorHAnsi"/>
                                    <w:noProof/>
                                    <w:sz w:val="20"/>
                                    <w:szCs w:val="20"/>
                                  </w:rPr>
                                  <w:t>4</w:t>
                                </w:r>
                                <w:r w:rsidRPr="00CF74D9">
                                  <w:rPr>
                                    <w:rFonts w:asciiTheme="minorHAnsi" w:hAnsiTheme="minorHAnsi"/>
                                    <w:noProof/>
                                    <w:sz w:val="20"/>
                                    <w:szCs w:val="20"/>
                                  </w:rPr>
                                  <w:fldChar w:fldCharType="end"/>
                                </w:r>
                                <w:bookmarkEnd w:id="380"/>
                                <w:r w:rsidRPr="00CF74D9">
                                  <w:rPr>
                                    <w:rFonts w:asciiTheme="minorHAnsi" w:hAnsiTheme="minorHAnsi"/>
                                    <w:sz w:val="20"/>
                                    <w:szCs w:val="20"/>
                                  </w:rPr>
                                  <w:t>. Total carbon storage over total age</w:t>
                                </w:r>
                                <w:ins w:author="Persson Magnus" w:date="2024-02-27T13:28:00Z" w:id="381">
                                  <w:r w:rsidR="00663AE7">
                                    <w:rPr>
                                      <w:rFonts w:asciiTheme="minorHAnsi" w:hAnsiTheme="minorHAnsi"/>
                                      <w:sz w:val="20"/>
                                      <w:szCs w:val="20"/>
                                    </w:rPr>
                                    <w:t xml:space="preserve"> for each site index and respective tree species.</w:t>
                                  </w:r>
                                </w:ins>
                                <w:del w:author="Persson Magnus" w:date="2024-02-27T13:28:00Z" w:id="382">
                                  <w:r w:rsidRPr="00CF74D9" w:rsidDel="00663AE7">
                                    <w:rPr>
                                      <w:rFonts w:asciiTheme="minorHAnsi" w:hAnsiTheme="minorHAnsi"/>
                                      <w:sz w:val="20"/>
                                      <w:szCs w:val="20"/>
                                    </w:rPr>
                                    <w:delTex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14:sizeRelH relativeFrom="margin">
                  <wp14:pctWidth>0</wp14:pctWidth>
                </wp14:sizeRelH>
                <wp14:sizeRelV relativeFrom="margin">
                  <wp14:pctHeight>0</wp14:pctHeight>
                </wp14:sizeRelV>
              </wp:anchor>
            </w:drawing>
          </mc:Choice>
          <mc:Fallback>
            <w:pict>
              <v:group id="Group 1364286537" style="position:absolute;margin-left:.75pt;margin-top:1.15pt;width:453.6pt;height:623.55pt;z-index:251658243;mso-position-horizontal-relative:margin;mso-position-vertical-relative:text;mso-width-relative:margin;mso-height-relative:margin" coordsize="57607,79196" coordorigin="95,73" o:spid="_x0000_s1029" w14:anchorId="4F37B1C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">
                <v:group id="Grupp 10" style="position:absolute;left:95;top:73;width:55609;height:38233" coordsize="55614,38237" coordorigin=",73" o:spid="_x0000_s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">
                  <v:shape id="Bildobjekt 2" style="position:absolute;left:1609;top:73;width:54005;height:32400;visibility:visible;mso-wrap-style:square" alt="En bild som visar text, diagram, Plan, linje&#10;&#10;Automatiskt genererad beskrivning" o:spid="_x0000_s103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">
                    <v:imagedata o:title="En bild som visar text, diagram, Plan, linje&#10;&#10;Automatiskt genererad beskrivning" r:id="rId29"/>
                  </v:shape>
                  <v:shape id="Textruta 1" style="position:absolute;top:33604;width:47997;height:4706;visibility:visible;mso-wrap-style:square;v-text-anchor:top" o:spid="_x0000_s1032"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">
                    <v:textbox style="mso-fit-shape-to-text:t" inset="0,0,0,0">
                      <w:txbxContent>
                        <w:p w:rsidRPr="00CF74D9" w:rsidR="007B716A" w:rsidP="007B716A" w:rsidRDefault="007B716A" w14:paraId="28418BAD" w14:textId="3F34A49B">
                          <w:pPr>
                            <w:pStyle w:val="Caption"/>
                            <w:rPr>
                              <w:rFonts w:asciiTheme="minorHAnsi" w:hAnsiTheme="minorHAnsi"/>
                              <w:noProof/>
                              <w:sz w:val="20"/>
                              <w:szCs w:val="20"/>
                              <w:lang w:val="en-US"/>
                            </w:rPr>
                          </w:pPr>
                          <w:r w:rsidRPr="00CF74D9">
                            <w:rPr>
                              <w:rFonts w:asciiTheme="minorHAnsi" w:hAnsiTheme="minorHAnsi"/>
                              <w:sz w:val="20"/>
                              <w:szCs w:val="20"/>
                            </w:rPr>
                            <w:t xml:space="preserve">Figure </w:t>
                          </w:r>
                          <w:r w:rsidR="00214234">
                            <w:rPr>
                              <w:rFonts w:asciiTheme="minorHAnsi" w:hAnsiTheme="minorHAnsi"/>
                              <w:sz w:val="20"/>
                              <w:szCs w:val="20"/>
                            </w:rPr>
                            <w:t>5.3.</w:t>
                          </w:r>
                          <w:r w:rsidRPr="00CF74D9">
                            <w:rPr>
                              <w:rFonts w:asciiTheme="minorHAnsi" w:hAnsiTheme="minorHAnsi"/>
                              <w:sz w:val="20"/>
                              <w:szCs w:val="20"/>
                            </w:rPr>
                            <w:t xml:space="preserve"> Stem </w:t>
                          </w:r>
                          <w:ins w:author="Persson Magnus" w:date="2024-02-28T09:04:00Z" w:id="384">
                            <w:r w:rsidR="0058128F">
                              <w:rPr>
                                <w:rFonts w:asciiTheme="minorHAnsi" w:hAnsiTheme="minorHAnsi"/>
                                <w:sz w:val="20"/>
                                <w:szCs w:val="20"/>
                              </w:rPr>
                              <w:t xml:space="preserve">number </w:t>
                            </w:r>
                          </w:ins>
                          <w:del w:author="Persson Magnus" w:date="2024-02-28T09:04:00Z" w:id="385">
                            <w:r w:rsidRPr="00CF74D9" w:rsidDel="0058128F">
                              <w:rPr>
                                <w:rFonts w:asciiTheme="minorHAnsi" w:hAnsiTheme="minorHAnsi"/>
                                <w:sz w:val="20"/>
                                <w:szCs w:val="20"/>
                              </w:rPr>
                              <w:delText xml:space="preserve">density </w:delText>
                            </w:r>
                          </w:del>
                          <w:r w:rsidRPr="00CF74D9">
                            <w:rPr>
                              <w:rFonts w:asciiTheme="minorHAnsi" w:hAnsiTheme="minorHAnsi"/>
                              <w:sz w:val="20"/>
                              <w:szCs w:val="20"/>
                            </w:rPr>
                            <w:t>over DGV</w:t>
                          </w:r>
                          <w:ins w:author="Persson Magnus" w:date="2024-02-27T13:28:00Z" w:id="386">
                            <w:r w:rsidR="00663AE7">
                              <w:rPr>
                                <w:rFonts w:asciiTheme="minorHAnsi" w:hAnsiTheme="minorHAnsi"/>
                                <w:sz w:val="20"/>
                                <w:szCs w:val="20"/>
                              </w:rPr>
                              <w:t xml:space="preserve"> for each site index and respective tree species.</w:t>
                            </w:r>
                          </w:ins>
                          <w:del w:author="Persson Magnus" w:date="2024-02-27T13:28:00Z" w:id="387">
                            <w:r w:rsidRPr="00CF74D9" w:rsidDel="00663AE7">
                              <w:rPr>
                                <w:rFonts w:asciiTheme="minorHAnsi" w:hAnsiTheme="minorHAnsi"/>
                                <w:sz w:val="20"/>
                                <w:szCs w:val="20"/>
                              </w:rPr>
                              <w:delText>.</w:delText>
                            </w:r>
                          </w:del>
                        </w:p>
                      </w:txbxContent>
                    </v:textbox>
                  </v:shape>
                </v:group>
                <v:group id="Grupp 12" style="position:absolute;left:95;top:40903;width:57607;height:38366" coordsize="57607,38366" coordorigin="82,1755" o:spid="_x0000_s1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">
                  <v:shape id="Bildobjekt 6" style="position:absolute;left:1691;top:1755;width:54000;height:32399;visibility:visible;mso-wrap-style:square" alt="En bild som visar text, diagram, linje, Graf&#10;&#10;Automatiskt genererad beskrivning" o:spid="_x0000_s103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">
                    <v:imagedata o:title="En bild som visar text, diagram, linje, Graf&#10;&#10;Automatiskt genererad beskrivning" r:id="rId30"/>
                  </v:shape>
                  <v:shape id="Textruta 1" style="position:absolute;left:82;top:35416;width:57607;height:4706;visibility:visible;mso-wrap-style:square;v-text-anchor:top" o:spid="_x0000_s1035"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">
                    <v:textbox style="mso-fit-shape-to-text:t" inset="0,0,0,0">
                      <w:txbxContent>
                        <w:p w:rsidRPr="00CF74D9" w:rsidR="007B716A" w:rsidP="007B716A" w:rsidRDefault="007B716A" w14:paraId="75982BAF" w14:textId="0DEB9E18">
                          <w:pPr>
                            <w:pStyle w:val="Caption"/>
                            <w:rPr>
                              <w:rFonts w:asciiTheme="minorHAnsi" w:hAnsiTheme="minorHAnsi"/>
                              <w:noProof/>
                              <w:sz w:val="20"/>
                              <w:szCs w:val="20"/>
                              <w:lang w:val="en-US"/>
                            </w:rPr>
                          </w:pPr>
                          <w:r w:rsidRPr="00CF74D9">
                            <w:rPr>
                              <w:rFonts w:asciiTheme="minorHAnsi" w:hAnsiTheme="minorHAnsi"/>
                              <w:sz w:val="20"/>
                              <w:szCs w:val="20"/>
                            </w:rPr>
                            <w:t xml:space="preserve">Figure </w:t>
                          </w:r>
                          <w:r w:rsidR="00214234">
                            <w:rPr>
                              <w:rFonts w:asciiTheme="minorHAnsi" w:hAnsiTheme="minorHAnsi"/>
                              <w:sz w:val="20"/>
                              <w:szCs w:val="20"/>
                            </w:rPr>
                            <w:t>5.</w:t>
                          </w:r>
                          <w:r w:rsidRPr="00CF74D9">
                            <w:rPr>
                              <w:rFonts w:asciiTheme="minorHAnsi" w:hAnsiTheme="minorHAnsi"/>
                              <w:sz w:val="20"/>
                              <w:szCs w:val="20"/>
                            </w:rPr>
                            <w:fldChar w:fldCharType="begin"/>
                          </w:r>
                          <w:r w:rsidRPr="00CF74D9">
                            <w:rPr>
                              <w:rFonts w:asciiTheme="minorHAnsi" w:hAnsiTheme="minorHAnsi"/>
                              <w:sz w:val="20"/>
                              <w:szCs w:val="20"/>
                            </w:rPr>
                            <w:instrText xml:space="preserve"> SEQ Figure \* ARABIC </w:instrText>
                          </w:r>
                          <w:r w:rsidRPr="00CF74D9">
                            <w:rPr>
                              <w:rFonts w:asciiTheme="minorHAnsi" w:hAnsiTheme="minorHAnsi"/>
                              <w:sz w:val="20"/>
                              <w:szCs w:val="20"/>
                            </w:rPr>
                            <w:fldChar w:fldCharType="separate"/>
                          </w:r>
                          <w:r w:rsidR="000D1E16">
                            <w:rPr>
                              <w:rFonts w:asciiTheme="minorHAnsi" w:hAnsiTheme="minorHAnsi"/>
                              <w:noProof/>
                              <w:sz w:val="20"/>
                              <w:szCs w:val="20"/>
                            </w:rPr>
                            <w:t>4</w:t>
                          </w:r>
                          <w:r w:rsidRPr="00CF74D9">
                            <w:rPr>
                              <w:rFonts w:asciiTheme="minorHAnsi" w:hAnsiTheme="minorHAnsi"/>
                              <w:noProof/>
                              <w:sz w:val="20"/>
                              <w:szCs w:val="20"/>
                            </w:rPr>
                            <w:fldChar w:fldCharType="end"/>
                          </w:r>
                          <w:r w:rsidRPr="00CF74D9">
                            <w:rPr>
                              <w:rFonts w:asciiTheme="minorHAnsi" w:hAnsiTheme="minorHAnsi"/>
                              <w:sz w:val="20"/>
                              <w:szCs w:val="20"/>
                            </w:rPr>
                            <w:t>. Total carbon storage over total age</w:t>
                          </w:r>
                          <w:ins w:author="Persson Magnus" w:date="2024-02-27T13:28:00Z" w:id="389">
                            <w:r w:rsidR="00663AE7">
                              <w:rPr>
                                <w:rFonts w:asciiTheme="minorHAnsi" w:hAnsiTheme="minorHAnsi"/>
                                <w:sz w:val="20"/>
                                <w:szCs w:val="20"/>
                              </w:rPr>
                              <w:t xml:space="preserve"> for each site index and respective tree species.</w:t>
                            </w:r>
                          </w:ins>
                          <w:del w:author="Persson Magnus" w:date="2024-02-27T13:28:00Z" w:id="390">
                            <w:r w:rsidRPr="00CF74D9" w:rsidDel="00663AE7">
                              <w:rPr>
                                <w:rFonts w:asciiTheme="minorHAnsi" w:hAnsiTheme="minorHAnsi"/>
                                <w:sz w:val="20"/>
                                <w:szCs w:val="20"/>
                              </w:rPr>
                              <w:delText>.</w:delText>
                            </w:r>
                          </w:del>
                        </w:p>
                      </w:txbxContent>
                    </v:textbox>
                  </v:shape>
                </v:group>
                <w10:wrap type="topAndBottom" anchorx="margin"/>
              </v:group>
            </w:pict>
          </mc:Fallback>
        </mc:AlternateContent>
      </w:r>
    </w:p>
    <w:p w:rsidR="007B716A" w:rsidP="007B716A" w:rsidRDefault="007B716A" w14:paraId="7C05600F" w14:textId="77777777">
      <w:pPr>
        <w:rPr>
          <w:noProof/>
          <w:lang w:val="en-US"/>
        </w:rPr>
      </w:pPr>
      <w:r>
        <w:rPr>
          <w:noProof/>
          <w:lang w:val="en-US"/>
        </w:rPr>
        <w:lastRenderedPageBreak/>
        <mc:AlternateContent>
          <mc:Choice Requires="wpg">
            <w:drawing>
              <wp:inline distT="0" distB="0" distL="0" distR="0" wp14:anchorId="3AFDCF37" wp14:editId="360338FD">
                <wp:extent cx="5738495" cy="3805557"/>
                <wp:effectExtent l="0" t="0" r="0" b="4445"/>
                <wp:docPr id="1331809160" name="Group 1331809160"/>
                <wp:cNvGraphicFramePr/>
                <a:graphic xmlns:a="http://schemas.openxmlformats.org/drawingml/2006/main">
                  <a:graphicData uri="http://schemas.microsoft.com/office/word/2010/wordprocessingGroup">
                    <wpg:wgp>
                      <wpg:cNvGrpSpPr/>
                      <wpg:grpSpPr>
                        <a:xfrm>
                          <a:off x="0" y="0"/>
                          <a:ext cx="5738495" cy="3805557"/>
                          <a:chOff x="-301022" y="886203"/>
                          <a:chExt cx="5760376" cy="3990131"/>
                        </a:xfrm>
                      </wpg:grpSpPr>
                      <pic:pic xmlns:pic="http://schemas.openxmlformats.org/drawingml/2006/picture">
                        <pic:nvPicPr>
                          <pic:cNvPr id="2044274447" name="Bildobjekt 5"/>
                          <pic:cNvPicPr>
                            <a:picLocks noChangeAspect="1"/>
                          </pic:cNvPicPr>
                        </pic:nvPicPr>
                        <pic:blipFill>
                          <a:blip r:embed="rId31" cstate="print">
                            <a:extLst>
                              <a:ext uri="{28A0092B-C50C-407E-A947-70E740481C1C}">
                                <a14:useLocalDpi xmlns:a14="http://schemas.microsoft.com/office/drawing/2010/main" val="0"/>
                              </a:ext>
                            </a:extLst>
                          </a:blip>
                          <a:srcRect/>
                          <a:stretch/>
                        </pic:blipFill>
                        <pic:spPr>
                          <a:xfrm>
                            <a:off x="-138905" y="886203"/>
                            <a:ext cx="5420590" cy="3397145"/>
                          </a:xfrm>
                          <a:prstGeom prst="rect">
                            <a:avLst/>
                          </a:prstGeom>
                        </pic:spPr>
                      </pic:pic>
                      <wps:wsp>
                        <wps:cNvPr id="804025193" name="Textruta 1"/>
                        <wps:cNvSpPr txBox="1"/>
                        <wps:spPr>
                          <a:xfrm>
                            <a:off x="-301022" y="4382977"/>
                            <a:ext cx="5760376" cy="493357"/>
                          </a:xfrm>
                          <a:prstGeom prst="rect">
                            <a:avLst/>
                          </a:prstGeom>
                          <a:solidFill>
                            <a:prstClr val="white"/>
                          </a:solidFill>
                          <a:ln>
                            <a:noFill/>
                          </a:ln>
                        </wps:spPr>
                        <wps:txbx>
                          <w:txbxContent>
                            <w:p w:rsidRPr="00CF74D9" w:rsidR="007B716A" w:rsidP="007B716A" w:rsidRDefault="007B716A" w14:paraId="69D0CF7C" w14:textId="7C9C7928">
                              <w:pPr>
                                <w:pStyle w:val="Caption"/>
                                <w:rPr>
                                  <w:rFonts w:asciiTheme="minorHAnsi" w:hAnsiTheme="minorHAnsi"/>
                                  <w:noProof/>
                                  <w:sz w:val="20"/>
                                  <w:szCs w:val="20"/>
                                  <w:lang w:val="en-US"/>
                                </w:rPr>
                              </w:pPr>
                              <w:r w:rsidRPr="00CF74D9">
                                <w:rPr>
                                  <w:rFonts w:asciiTheme="minorHAnsi" w:hAnsiTheme="minorHAnsi"/>
                                  <w:sz w:val="20"/>
                                  <w:szCs w:val="20"/>
                                </w:rPr>
                                <w:t xml:space="preserve">Figure </w:t>
                              </w:r>
                              <w:r w:rsidR="00214234">
                                <w:rPr>
                                  <w:rFonts w:asciiTheme="minorHAnsi" w:hAnsiTheme="minorHAnsi"/>
                                  <w:sz w:val="20"/>
                                  <w:szCs w:val="20"/>
                                </w:rPr>
                                <w:t>5.</w:t>
                              </w:r>
                              <w:r w:rsidRPr="00CF74D9">
                                <w:rPr>
                                  <w:rFonts w:asciiTheme="minorHAnsi" w:hAnsiTheme="minorHAnsi"/>
                                  <w:sz w:val="20"/>
                                  <w:szCs w:val="20"/>
                                </w:rPr>
                                <w:fldChar w:fldCharType="begin"/>
                              </w:r>
                              <w:r w:rsidRPr="00CF74D9">
                                <w:rPr>
                                  <w:rFonts w:asciiTheme="minorHAnsi" w:hAnsiTheme="minorHAnsi"/>
                                  <w:sz w:val="20"/>
                                  <w:szCs w:val="20"/>
                                </w:rPr>
                                <w:instrText xml:space="preserve"> SEQ Figure \* ARABIC </w:instrText>
                              </w:r>
                              <w:r w:rsidRPr="00CF74D9">
                                <w:rPr>
                                  <w:rFonts w:asciiTheme="minorHAnsi" w:hAnsiTheme="minorHAnsi"/>
                                  <w:sz w:val="20"/>
                                  <w:szCs w:val="20"/>
                                </w:rPr>
                                <w:fldChar w:fldCharType="separate"/>
                              </w:r>
                              <w:r w:rsidR="000D1E16">
                                <w:rPr>
                                  <w:rFonts w:asciiTheme="minorHAnsi" w:hAnsiTheme="minorHAnsi"/>
                                  <w:noProof/>
                                  <w:sz w:val="20"/>
                                  <w:szCs w:val="20"/>
                                </w:rPr>
                                <w:t>5</w:t>
                              </w:r>
                              <w:r w:rsidRPr="00CF74D9">
                                <w:rPr>
                                  <w:rFonts w:asciiTheme="minorHAnsi" w:hAnsiTheme="minorHAnsi"/>
                                  <w:noProof/>
                                  <w:sz w:val="20"/>
                                  <w:szCs w:val="20"/>
                                </w:rPr>
                                <w:fldChar w:fldCharType="end"/>
                              </w:r>
                              <w:r w:rsidRPr="00CF74D9">
                                <w:rPr>
                                  <w:rFonts w:asciiTheme="minorHAnsi" w:hAnsiTheme="minorHAnsi"/>
                                  <w:sz w:val="20"/>
                                  <w:szCs w:val="20"/>
                                </w:rPr>
                                <w:t>. Standing volume over total age</w:t>
                              </w:r>
                              <w:ins w:author="Persson Magnus" w:date="2024-02-27T13:28:00Z" w:id="391">
                                <w:r w:rsidR="00663AE7">
                                  <w:rPr>
                                    <w:rFonts w:asciiTheme="minorHAnsi" w:hAnsiTheme="minorHAnsi"/>
                                    <w:sz w:val="20"/>
                                    <w:szCs w:val="20"/>
                                  </w:rPr>
                                  <w:t xml:space="preserve"> for each site index and respective tree species.</w:t>
                                </w:r>
                              </w:ins>
                              <w:del w:author="Persson Magnus" w:date="2024-02-27T13:28:00Z" w:id="392">
                                <w:r w:rsidRPr="00CF74D9" w:rsidDel="00663AE7">
                                  <w:rPr>
                                    <w:rFonts w:asciiTheme="minorHAnsi" w:hAnsiTheme="minorHAnsi"/>
                                    <w:sz w:val="20"/>
                                    <w:szCs w:val="20"/>
                                  </w:rPr>
                                  <w:delTex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331809160" style="width:451.85pt;height:299.65pt;mso-position-horizontal-relative:char;mso-position-vertical-relative:line" coordsize="57603,39901" coordorigin="-3010,8862" o:spid="_x0000_s1036" w14:anchorId="3AFDCF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">
                <v:shape id="Bildobjekt 5" style="position:absolute;left:-1389;top:8862;width:54205;height:33971;visibility:visible;mso-wrap-style:square" o:spid="_x0000_s103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">
                  <v:imagedata o:title="" r:id="rId32"/>
                </v:shape>
                <v:shape id="Textruta 1" style="position:absolute;left:-3010;top:43829;width:57603;height:4934;visibility:visible;mso-wrap-style:square;v-text-anchor:top" o:spid="_x0000_s1038"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">
                  <v:textbox style="mso-fit-shape-to-text:t" inset="0,0,0,0">
                    <w:txbxContent>
                      <w:p w:rsidRPr="00CF74D9" w:rsidR="007B716A" w:rsidP="007B716A" w:rsidRDefault="007B716A" w14:paraId="69D0CF7C" w14:textId="7C9C7928">
                        <w:pPr>
                          <w:pStyle w:val="Caption"/>
                          <w:rPr>
                            <w:rFonts w:asciiTheme="minorHAnsi" w:hAnsiTheme="minorHAnsi"/>
                            <w:noProof/>
                            <w:sz w:val="20"/>
                            <w:szCs w:val="20"/>
                            <w:lang w:val="en-US"/>
                          </w:rPr>
                        </w:pPr>
                        <w:r w:rsidRPr="00CF74D9">
                          <w:rPr>
                            <w:rFonts w:asciiTheme="minorHAnsi" w:hAnsiTheme="minorHAnsi"/>
                            <w:sz w:val="20"/>
                            <w:szCs w:val="20"/>
                          </w:rPr>
                          <w:t xml:space="preserve">Figure </w:t>
                        </w:r>
                        <w:r w:rsidR="00214234">
                          <w:rPr>
                            <w:rFonts w:asciiTheme="minorHAnsi" w:hAnsiTheme="minorHAnsi"/>
                            <w:sz w:val="20"/>
                            <w:szCs w:val="20"/>
                          </w:rPr>
                          <w:t>5.</w:t>
                        </w:r>
                        <w:r w:rsidRPr="00CF74D9">
                          <w:rPr>
                            <w:rFonts w:asciiTheme="minorHAnsi" w:hAnsiTheme="minorHAnsi"/>
                            <w:sz w:val="20"/>
                            <w:szCs w:val="20"/>
                          </w:rPr>
                          <w:fldChar w:fldCharType="begin"/>
                        </w:r>
                        <w:r w:rsidRPr="00CF74D9">
                          <w:rPr>
                            <w:rFonts w:asciiTheme="minorHAnsi" w:hAnsiTheme="minorHAnsi"/>
                            <w:sz w:val="20"/>
                            <w:szCs w:val="20"/>
                          </w:rPr>
                          <w:instrText xml:space="preserve"> SEQ Figure \* ARABIC </w:instrText>
                        </w:r>
                        <w:r w:rsidRPr="00CF74D9">
                          <w:rPr>
                            <w:rFonts w:asciiTheme="minorHAnsi" w:hAnsiTheme="minorHAnsi"/>
                            <w:sz w:val="20"/>
                            <w:szCs w:val="20"/>
                          </w:rPr>
                          <w:fldChar w:fldCharType="separate"/>
                        </w:r>
                        <w:r w:rsidR="000D1E16">
                          <w:rPr>
                            <w:rFonts w:asciiTheme="minorHAnsi" w:hAnsiTheme="minorHAnsi"/>
                            <w:noProof/>
                            <w:sz w:val="20"/>
                            <w:szCs w:val="20"/>
                          </w:rPr>
                          <w:t>5</w:t>
                        </w:r>
                        <w:r w:rsidRPr="00CF74D9">
                          <w:rPr>
                            <w:rFonts w:asciiTheme="minorHAnsi" w:hAnsiTheme="minorHAnsi"/>
                            <w:noProof/>
                            <w:sz w:val="20"/>
                            <w:szCs w:val="20"/>
                          </w:rPr>
                          <w:fldChar w:fldCharType="end"/>
                        </w:r>
                        <w:r w:rsidRPr="00CF74D9">
                          <w:rPr>
                            <w:rFonts w:asciiTheme="minorHAnsi" w:hAnsiTheme="minorHAnsi"/>
                            <w:sz w:val="20"/>
                            <w:szCs w:val="20"/>
                          </w:rPr>
                          <w:t>. Standing volume over total age</w:t>
                        </w:r>
                        <w:ins w:author="Persson Magnus" w:date="2024-02-27T13:28:00Z" w:id="393">
                          <w:r w:rsidR="00663AE7">
                            <w:rPr>
                              <w:rFonts w:asciiTheme="minorHAnsi" w:hAnsiTheme="minorHAnsi"/>
                              <w:sz w:val="20"/>
                              <w:szCs w:val="20"/>
                            </w:rPr>
                            <w:t xml:space="preserve"> for each site index and respective tree species.</w:t>
                          </w:r>
                        </w:ins>
                        <w:del w:author="Persson Magnus" w:date="2024-02-27T13:28:00Z" w:id="394">
                          <w:r w:rsidRPr="00CF74D9" w:rsidDel="00663AE7">
                            <w:rPr>
                              <w:rFonts w:asciiTheme="minorHAnsi" w:hAnsiTheme="minorHAnsi"/>
                              <w:sz w:val="20"/>
                              <w:szCs w:val="20"/>
                            </w:rPr>
                            <w:delText>.</w:delText>
                          </w:r>
                        </w:del>
                      </w:p>
                    </w:txbxContent>
                  </v:textbox>
                </v:shape>
                <w10:anchorlock/>
              </v:group>
            </w:pict>
          </mc:Fallback>
        </mc:AlternateContent>
      </w:r>
    </w:p>
    <w:p w:rsidRPr="00DB18B6" w:rsidR="007B716A" w:rsidP="007B716A" w:rsidRDefault="007B716A" w14:paraId="75430C3E" w14:textId="77777777">
      <w:pPr>
        <w:pStyle w:val="Heading3"/>
        <w:rPr>
          <w:lang w:val="en-US"/>
        </w:rPr>
      </w:pPr>
      <w:bookmarkStart w:name="_Toc161814669" w:id="395"/>
      <w:r>
        <w:rPr>
          <w:lang w:val="en-US"/>
        </w:rPr>
        <w:lastRenderedPageBreak/>
        <w:t>Growth</w:t>
      </w:r>
      <w:bookmarkEnd w:id="395"/>
    </w:p>
    <w:p w:rsidR="007B716A" w:rsidP="007B716A" w:rsidRDefault="007B716A" w14:paraId="28399CD6" w14:textId="7BAC1D5E">
      <w:pPr>
        <w:rPr>
          <w:lang w:val="en-US"/>
        </w:rPr>
      </w:pPr>
      <w:r>
        <w:rPr>
          <w:noProof/>
          <w:lang w:val="en-US"/>
        </w:rPr>
        <mc:AlternateContent>
          <mc:Choice Requires="wpg">
            <w:drawing>
              <wp:anchor distT="0" distB="0" distL="114300" distR="114300" simplePos="0" relativeHeight="251658241" behindDoc="0" locked="0" layoutInCell="1" allowOverlap="1" wp14:anchorId="34AE0ABE" wp14:editId="15EEC248">
                <wp:simplePos x="0" y="0"/>
                <wp:positionH relativeFrom="margin">
                  <wp:posOffset>111125</wp:posOffset>
                </wp:positionH>
                <wp:positionV relativeFrom="paragraph">
                  <wp:posOffset>651510</wp:posOffset>
                </wp:positionV>
                <wp:extent cx="5518150" cy="3898265"/>
                <wp:effectExtent l="0" t="0" r="6350" b="6985"/>
                <wp:wrapTopAndBottom/>
                <wp:docPr id="1030234271" name="Group 1030234271"/>
                <wp:cNvGraphicFramePr/>
                <a:graphic xmlns:a="http://schemas.openxmlformats.org/drawingml/2006/main">
                  <a:graphicData uri="http://schemas.microsoft.com/office/word/2010/wordprocessingGroup">
                    <wpg:wgp>
                      <wpg:cNvGrpSpPr/>
                      <wpg:grpSpPr>
                        <a:xfrm>
                          <a:off x="0" y="0"/>
                          <a:ext cx="5518150" cy="3898265"/>
                          <a:chOff x="-157428" y="15903"/>
                          <a:chExt cx="5519738" cy="3899443"/>
                        </a:xfrm>
                      </wpg:grpSpPr>
                      <pic:pic xmlns:pic="http://schemas.openxmlformats.org/drawingml/2006/picture">
                        <pic:nvPicPr>
                          <pic:cNvPr id="558922158" name="Bildobjekt 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05655" y="15903"/>
                            <a:ext cx="5400000" cy="3239880"/>
                          </a:xfrm>
                          <a:prstGeom prst="rect">
                            <a:avLst/>
                          </a:prstGeom>
                        </pic:spPr>
                      </pic:pic>
                      <wps:wsp>
                        <wps:cNvPr id="1414380577" name="Textruta 1"/>
                        <wps:cNvSpPr txBox="1"/>
                        <wps:spPr>
                          <a:xfrm>
                            <a:off x="-157428" y="3444669"/>
                            <a:ext cx="5519738" cy="470677"/>
                          </a:xfrm>
                          <a:prstGeom prst="rect">
                            <a:avLst/>
                          </a:prstGeom>
                          <a:solidFill>
                            <a:prstClr val="white"/>
                          </a:solidFill>
                          <a:ln>
                            <a:noFill/>
                          </a:ln>
                        </wps:spPr>
                        <wps:txbx>
                          <w:txbxContent>
                            <w:p w:rsidRPr="00CF74D9" w:rsidR="007B716A" w:rsidP="007B716A" w:rsidRDefault="007B716A" w14:paraId="0AB4AC14" w14:textId="0D14E143">
                              <w:pPr>
                                <w:pStyle w:val="Caption"/>
                                <w:rPr>
                                  <w:rFonts w:asciiTheme="minorHAnsi" w:hAnsiTheme="minorHAnsi"/>
                                  <w:noProof/>
                                  <w:sz w:val="20"/>
                                  <w:szCs w:val="20"/>
                                  <w:lang w:val="en-US"/>
                                </w:rPr>
                              </w:pPr>
                              <w:r w:rsidRPr="00CF74D9">
                                <w:rPr>
                                  <w:rFonts w:asciiTheme="minorHAnsi" w:hAnsiTheme="minorHAnsi"/>
                                  <w:sz w:val="20"/>
                                  <w:szCs w:val="20"/>
                                </w:rPr>
                                <w:t xml:space="preserve">Figure </w:t>
                              </w:r>
                              <w:r w:rsidR="00214234">
                                <w:rPr>
                                  <w:rFonts w:asciiTheme="minorHAnsi" w:hAnsiTheme="minorHAnsi"/>
                                  <w:sz w:val="20"/>
                                  <w:szCs w:val="20"/>
                                </w:rPr>
                                <w:t>5.</w:t>
                              </w:r>
                              <w:r w:rsidRPr="00CF74D9">
                                <w:rPr>
                                  <w:rFonts w:asciiTheme="minorHAnsi" w:hAnsiTheme="minorHAnsi"/>
                                  <w:sz w:val="20"/>
                                  <w:szCs w:val="20"/>
                                </w:rPr>
                                <w:fldChar w:fldCharType="begin"/>
                              </w:r>
                              <w:r w:rsidRPr="00CF74D9">
                                <w:rPr>
                                  <w:rFonts w:asciiTheme="minorHAnsi" w:hAnsiTheme="minorHAnsi"/>
                                  <w:sz w:val="20"/>
                                  <w:szCs w:val="20"/>
                                </w:rPr>
                                <w:instrText xml:space="preserve"> SEQ Figure \* ARABIC </w:instrText>
                              </w:r>
                              <w:r w:rsidRPr="00CF74D9">
                                <w:rPr>
                                  <w:rFonts w:asciiTheme="minorHAnsi" w:hAnsiTheme="minorHAnsi"/>
                                  <w:sz w:val="20"/>
                                  <w:szCs w:val="20"/>
                                </w:rPr>
                                <w:fldChar w:fldCharType="separate"/>
                              </w:r>
                              <w:r w:rsidR="000D1E16">
                                <w:rPr>
                                  <w:rFonts w:asciiTheme="minorHAnsi" w:hAnsiTheme="minorHAnsi"/>
                                  <w:noProof/>
                                  <w:sz w:val="20"/>
                                  <w:szCs w:val="20"/>
                                </w:rPr>
                                <w:t>6</w:t>
                              </w:r>
                              <w:r w:rsidRPr="00CF74D9">
                                <w:rPr>
                                  <w:rFonts w:asciiTheme="minorHAnsi" w:hAnsiTheme="minorHAnsi"/>
                                  <w:noProof/>
                                  <w:sz w:val="20"/>
                                  <w:szCs w:val="20"/>
                                </w:rPr>
                                <w:fldChar w:fldCharType="end"/>
                              </w:r>
                              <w:r w:rsidRPr="00CF74D9">
                                <w:rPr>
                                  <w:rFonts w:asciiTheme="minorHAnsi" w:hAnsiTheme="minorHAnsi"/>
                                  <w:sz w:val="20"/>
                                  <w:szCs w:val="20"/>
                                </w:rPr>
                                <w:t xml:space="preserve">. Current annual increment over total age </w:t>
                              </w:r>
                              <w:ins w:author="Persson Magnus" w:date="2024-02-27T13:29:00Z" w:id="396">
                                <w:r w:rsidR="00663AE7">
                                  <w:rPr>
                                    <w:rFonts w:asciiTheme="minorHAnsi" w:hAnsiTheme="minorHAnsi"/>
                                    <w:sz w:val="20"/>
                                    <w:szCs w:val="20"/>
                                  </w:rPr>
                                  <w:t>for each site index and respective tree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030234271" style="position:absolute;margin-left:8.75pt;margin-top:51.3pt;width:434.5pt;height:306.95pt;z-index:251658241;mso-position-horizontal-relative:margin;mso-position-vertical-relative:text;mso-width-relative:margin;mso-height-relative:margin" coordsize="55197,38994" coordorigin="-1574,159" o:spid="_x0000_s1039" w14:anchorId="34AE0AB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">
                <v:shape id="Bildobjekt 3" style="position:absolute;left:-1056;top:159;width:53999;height:32398;visibility:visible;mso-wrap-style:square" o:spid="_x0000_s104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">
                  <v:imagedata o:title="" r:id="rId34"/>
                </v:shape>
                <v:shape id="Textruta 1" style="position:absolute;left:-1574;top:34446;width:55197;height:4707;visibility:visible;mso-wrap-style:square;v-text-anchor:top" o:spid="_x0000_s1041"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">
                  <v:textbox style="mso-fit-shape-to-text:t" inset="0,0,0,0">
                    <w:txbxContent>
                      <w:p w:rsidRPr="00CF74D9" w:rsidR="007B716A" w:rsidP="007B716A" w:rsidRDefault="007B716A" w14:paraId="0AB4AC14" w14:textId="0D14E143">
                        <w:pPr>
                          <w:pStyle w:val="Caption"/>
                          <w:rPr>
                            <w:rFonts w:asciiTheme="minorHAnsi" w:hAnsiTheme="minorHAnsi"/>
                            <w:noProof/>
                            <w:sz w:val="20"/>
                            <w:szCs w:val="20"/>
                            <w:lang w:val="en-US"/>
                          </w:rPr>
                        </w:pPr>
                        <w:r w:rsidRPr="00CF74D9">
                          <w:rPr>
                            <w:rFonts w:asciiTheme="minorHAnsi" w:hAnsiTheme="minorHAnsi"/>
                            <w:sz w:val="20"/>
                            <w:szCs w:val="20"/>
                          </w:rPr>
                          <w:t xml:space="preserve">Figure </w:t>
                        </w:r>
                        <w:r w:rsidR="00214234">
                          <w:rPr>
                            <w:rFonts w:asciiTheme="minorHAnsi" w:hAnsiTheme="minorHAnsi"/>
                            <w:sz w:val="20"/>
                            <w:szCs w:val="20"/>
                          </w:rPr>
                          <w:t>5.</w:t>
                        </w:r>
                        <w:r w:rsidRPr="00CF74D9">
                          <w:rPr>
                            <w:rFonts w:asciiTheme="minorHAnsi" w:hAnsiTheme="minorHAnsi"/>
                            <w:sz w:val="20"/>
                            <w:szCs w:val="20"/>
                          </w:rPr>
                          <w:fldChar w:fldCharType="begin"/>
                        </w:r>
                        <w:r w:rsidRPr="00CF74D9">
                          <w:rPr>
                            <w:rFonts w:asciiTheme="minorHAnsi" w:hAnsiTheme="minorHAnsi"/>
                            <w:sz w:val="20"/>
                            <w:szCs w:val="20"/>
                          </w:rPr>
                          <w:instrText xml:space="preserve"> SEQ Figure \* ARABIC </w:instrText>
                        </w:r>
                        <w:r w:rsidRPr="00CF74D9">
                          <w:rPr>
                            <w:rFonts w:asciiTheme="minorHAnsi" w:hAnsiTheme="minorHAnsi"/>
                            <w:sz w:val="20"/>
                            <w:szCs w:val="20"/>
                          </w:rPr>
                          <w:fldChar w:fldCharType="separate"/>
                        </w:r>
                        <w:r w:rsidR="000D1E16">
                          <w:rPr>
                            <w:rFonts w:asciiTheme="minorHAnsi" w:hAnsiTheme="minorHAnsi"/>
                            <w:noProof/>
                            <w:sz w:val="20"/>
                            <w:szCs w:val="20"/>
                          </w:rPr>
                          <w:t>6</w:t>
                        </w:r>
                        <w:r w:rsidRPr="00CF74D9">
                          <w:rPr>
                            <w:rFonts w:asciiTheme="minorHAnsi" w:hAnsiTheme="minorHAnsi"/>
                            <w:noProof/>
                            <w:sz w:val="20"/>
                            <w:szCs w:val="20"/>
                          </w:rPr>
                          <w:fldChar w:fldCharType="end"/>
                        </w:r>
                        <w:r w:rsidRPr="00CF74D9">
                          <w:rPr>
                            <w:rFonts w:asciiTheme="minorHAnsi" w:hAnsiTheme="minorHAnsi"/>
                            <w:sz w:val="20"/>
                            <w:szCs w:val="20"/>
                          </w:rPr>
                          <w:t xml:space="preserve">. Current annual increment over total age </w:t>
                        </w:r>
                        <w:ins w:author="Persson Magnus" w:date="2024-02-27T13:29:00Z" w:id="397">
                          <w:r w:rsidR="00663AE7">
                            <w:rPr>
                              <w:rFonts w:asciiTheme="minorHAnsi" w:hAnsiTheme="minorHAnsi"/>
                              <w:sz w:val="20"/>
                              <w:szCs w:val="20"/>
                            </w:rPr>
                            <w:t>for each site index and respective tree species.</w:t>
                          </w:r>
                        </w:ins>
                      </w:p>
                    </w:txbxContent>
                  </v:textbox>
                </v:shape>
                <w10:wrap type="topAndBottom" anchorx="margin"/>
              </v:group>
            </w:pict>
          </mc:Fallback>
        </mc:AlternateContent>
      </w:r>
      <w:r>
        <w:rPr>
          <w:lang w:val="en-US"/>
        </w:rPr>
        <w:t xml:space="preserve">The current annual increment was generally higher for Drone during the rotation, but </w:t>
      </w:r>
      <w:r w:rsidR="2E29D678">
        <w:rPr>
          <w:lang w:val="en-US"/>
        </w:rPr>
        <w:t xml:space="preserve">the marginal difference to CONV </w:t>
      </w:r>
      <w:r>
        <w:rPr>
          <w:lang w:val="en-US"/>
        </w:rPr>
        <w:t>did not result in any discernable differences in mean annual increment over the rotation</w:t>
      </w:r>
      <w:r w:rsidR="00663AE7">
        <w:rPr>
          <w:lang w:val="en-US"/>
        </w:rPr>
        <w:t xml:space="preserve"> (Figure 5.6.)</w:t>
      </w:r>
      <w:r>
        <w:rPr>
          <w:lang w:val="en-US"/>
        </w:rPr>
        <w:t>.</w:t>
      </w:r>
    </w:p>
    <w:p w:rsidR="007B716A" w:rsidP="7A40DACA" w:rsidRDefault="007B716A" w14:paraId="45429063" w14:textId="77777777">
      <w:pPr>
        <w:pStyle w:val="Heading3"/>
        <w:rPr>
          <w:lang w:val="en-US"/>
        </w:rPr>
      </w:pPr>
      <w:bookmarkStart w:name="_Toc161814670" w:id="398"/>
      <w:r w:rsidRPr="7A40DACA">
        <w:rPr>
          <w:lang w:val="en-US"/>
        </w:rPr>
        <w:t>Harvest</w:t>
      </w:r>
      <w:bookmarkEnd w:id="398"/>
    </w:p>
    <w:p w:rsidR="007B716A" w:rsidP="007B716A" w:rsidRDefault="007B716A" w14:paraId="07C9DC5D" w14:textId="53A54C17">
      <w:pPr>
        <w:rPr>
          <w:noProof/>
          <w:lang w:val="en-US"/>
        </w:rPr>
      </w:pPr>
      <w:r w:rsidRPr="00DB18B6">
        <w:rPr>
          <w:noProof/>
          <w:lang w:val="en-US"/>
        </w:rPr>
        <w:t xml:space="preserve">The harvested mean stem </w:t>
      </w:r>
      <w:r w:rsidR="0058128F">
        <w:rPr>
          <w:noProof/>
          <w:lang w:val="en-US"/>
        </w:rPr>
        <w:t xml:space="preserve">volume was </w:t>
      </w:r>
      <w:r w:rsidRPr="00DB18B6">
        <w:rPr>
          <w:noProof/>
          <w:lang w:val="en-US"/>
        </w:rPr>
        <w:t>generally slightly higher for C</w:t>
      </w:r>
      <w:r w:rsidRPr="00DB18B6" w:rsidR="7A4AE31D">
        <w:rPr>
          <w:noProof/>
          <w:lang w:val="en-US"/>
        </w:rPr>
        <w:t>ONV</w:t>
      </w:r>
      <w:r w:rsidRPr="00DB18B6">
        <w:rPr>
          <w:noProof/>
          <w:lang w:val="en-US"/>
        </w:rPr>
        <w:t xml:space="preserve"> compared to D</w:t>
      </w:r>
      <w:r w:rsidRPr="00DB18B6" w:rsidR="5E67F2B3">
        <w:rPr>
          <w:noProof/>
          <w:lang w:val="en-US"/>
        </w:rPr>
        <w:t>RONE</w:t>
      </w:r>
      <w:r>
        <w:rPr>
          <w:noProof/>
          <w:lang w:val="en-US"/>
        </w:rPr>
        <w:t xml:space="preserve">, given that the thinning was conducted in the same </w:t>
      </w:r>
      <w:r w:rsidRPr="00DB18B6">
        <w:rPr>
          <w:noProof/>
          <w:lang w:val="en-US"/>
        </w:rPr>
        <w:t>period</w:t>
      </w:r>
      <w:r>
        <w:rPr>
          <w:noProof/>
          <w:lang w:val="en-US"/>
        </w:rPr>
        <w:t xml:space="preserve"> (</w:t>
      </w:r>
      <w:r w:rsidR="00663AE7">
        <w:rPr>
          <w:noProof/>
          <w:lang w:val="en-US"/>
        </w:rPr>
        <w:t>Figure 5.7.</w:t>
      </w:r>
      <w:r>
        <w:rPr>
          <w:noProof/>
          <w:lang w:val="en-US"/>
        </w:rPr>
        <w:t>)</w:t>
      </w:r>
      <w:r w:rsidRPr="00DB18B6">
        <w:rPr>
          <w:noProof/>
          <w:lang w:val="en-US"/>
        </w:rPr>
        <w:t>.</w:t>
      </w:r>
      <w:r>
        <w:rPr>
          <w:noProof/>
          <w:lang w:val="en-US"/>
        </w:rPr>
        <w:t xml:space="preserve">  This is</w:t>
      </w:r>
      <w:r w:rsidRPr="00DB18B6">
        <w:rPr>
          <w:noProof/>
          <w:lang w:val="en-US"/>
        </w:rPr>
        <w:t xml:space="preserve"> </w:t>
      </w:r>
      <w:r>
        <w:rPr>
          <w:noProof/>
          <w:lang w:val="en-US"/>
        </w:rPr>
        <w:lastRenderedPageBreak/>
        <w:t>b</w:t>
      </w:r>
      <w:r w:rsidRPr="00DB18B6">
        <w:rPr>
          <w:noProof/>
          <w:lang w:val="en-US"/>
        </w:rPr>
        <w:t xml:space="preserve">ecause the thinning intensity was higher </w:t>
      </w:r>
      <w:r>
        <w:rPr>
          <w:noProof/>
          <w:lang w:val="en-US"/>
        </w:rPr>
        <w:t>in  conventional thinning</w:t>
      </w:r>
      <w:r w:rsidRPr="00DB18B6">
        <w:rPr>
          <w:noProof/>
          <w:lang w:val="en-US"/>
        </w:rPr>
        <w:t xml:space="preserve">. The harvested </w:t>
      </w:r>
      <w:r w:rsidR="00663AE7">
        <w:rPr>
          <w:noProof/>
          <w:lang w:val="en-US"/>
        </w:rPr>
        <mc:AlternateContent>
          <mc:Choice Requires="wpg">
            <w:drawing>
              <wp:anchor distT="0" distB="0" distL="114300" distR="114300" simplePos="0" relativeHeight="251658242" behindDoc="0" locked="0" layoutInCell="1" allowOverlap="1" wp14:anchorId="68D53171" wp14:editId="6BAD5A29">
                <wp:simplePos x="0" y="0"/>
                <wp:positionH relativeFrom="margin">
                  <wp:posOffset>-635</wp:posOffset>
                </wp:positionH>
                <wp:positionV relativeFrom="paragraph">
                  <wp:posOffset>364490</wp:posOffset>
                </wp:positionV>
                <wp:extent cx="5760085" cy="7566660"/>
                <wp:effectExtent l="0" t="0" r="0" b="0"/>
                <wp:wrapTopAndBottom/>
                <wp:docPr id="525548810" name="Group 525548810"/>
                <wp:cNvGraphicFramePr/>
                <a:graphic xmlns:a="http://schemas.openxmlformats.org/drawingml/2006/main">
                  <a:graphicData uri="http://schemas.microsoft.com/office/word/2010/wordprocessingGroup">
                    <wpg:wgp>
                      <wpg:cNvGrpSpPr/>
                      <wpg:grpSpPr>
                        <a:xfrm>
                          <a:off x="0" y="0"/>
                          <a:ext cx="5760085" cy="7566660"/>
                          <a:chOff x="0" y="55752"/>
                          <a:chExt cx="5760720" cy="7567347"/>
                        </a:xfrm>
                      </wpg:grpSpPr>
                      <wpg:grpSp>
                        <wpg:cNvPr id="1774835274" name="Grupp 13"/>
                        <wpg:cNvGrpSpPr/>
                        <wpg:grpSpPr>
                          <a:xfrm>
                            <a:off x="53163" y="55752"/>
                            <a:ext cx="5510164" cy="3775885"/>
                            <a:chOff x="0" y="55758"/>
                            <a:chExt cx="5510690" cy="3776308"/>
                          </a:xfrm>
                        </wpg:grpSpPr>
                        <pic:pic xmlns:pic="http://schemas.openxmlformats.org/drawingml/2006/picture">
                          <pic:nvPicPr>
                            <pic:cNvPr id="1767355006" name="Bildobjekt 7"/>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09750" y="55758"/>
                              <a:ext cx="5400940" cy="3240311"/>
                            </a:xfrm>
                            <a:prstGeom prst="rect">
                              <a:avLst/>
                            </a:prstGeom>
                          </pic:spPr>
                        </pic:pic>
                        <wps:wsp>
                          <wps:cNvPr id="530628386" name="Textruta 1"/>
                          <wps:cNvSpPr txBox="1"/>
                          <wps:spPr>
                            <a:xfrm>
                              <a:off x="0" y="3423678"/>
                              <a:ext cx="5399880" cy="408388"/>
                            </a:xfrm>
                            <a:prstGeom prst="rect">
                              <a:avLst/>
                            </a:prstGeom>
                            <a:solidFill>
                              <a:prstClr val="white"/>
                            </a:solidFill>
                            <a:ln>
                              <a:noFill/>
                            </a:ln>
                          </wps:spPr>
                          <wps:txbx>
                            <w:txbxContent>
                              <w:p w:rsidRPr="00CF74D9" w:rsidR="007B716A" w:rsidRDefault="007B716A" w14:paraId="503A418C" w14:textId="534E97F8">
                                <w:pPr>
                                  <w:rPr>
                                    <w:noProof/>
                                    <w:lang w:val="en-US"/>
                                  </w:rPr>
                                  <w:pPrChange w:author="Persson Magnus" w:date="2024-02-27T13:29:00Z" w:id="399">
                                    <w:pPr>
                                      <w:pStyle w:val="Caption"/>
                                    </w:pPr>
                                  </w:pPrChange>
                                </w:pPr>
                                <w:bookmarkStart w:name="_Ref150941077" w:id="400"/>
                                <w:r w:rsidRPr="00CF74D9">
                                  <w:t xml:space="preserve">Figure </w:t>
                                </w:r>
                                <w:r w:rsidR="00214234">
                                  <w:t>5.7</w:t>
                                </w:r>
                                <w:bookmarkEnd w:id="400"/>
                                <w:r w:rsidRPr="00CF74D9">
                                  <w:t>. Volume average harvested tree over total age</w:t>
                                </w:r>
                                <w:ins w:author="Persson Magnus" w:date="2024-02-27T13:29:00Z" w:id="401">
                                  <w:r w:rsidR="00663AE7">
                                    <w:t xml:space="preserve"> for each site index and respective tree species.</w:t>
                                  </w:r>
                                </w:ins>
                                <w:del w:author="Persson Magnus" w:date="2024-02-27T13:29:00Z" w:id="402">
                                  <w:r w:rsidRPr="00CF74D9" w:rsidDel="00663AE7">
                                    <w:delTex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671531931" name="Grupp 15"/>
                        <wpg:cNvGrpSpPr/>
                        <wpg:grpSpPr>
                          <a:xfrm>
                            <a:off x="0" y="3987934"/>
                            <a:ext cx="5760720" cy="3635165"/>
                            <a:chOff x="0" y="117683"/>
                            <a:chExt cx="5760720" cy="3635165"/>
                          </a:xfrm>
                        </wpg:grpSpPr>
                        <pic:pic xmlns:pic="http://schemas.openxmlformats.org/drawingml/2006/picture">
                          <pic:nvPicPr>
                            <pic:cNvPr id="88653915" name="Bildobjekt 8"/>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153636" y="117683"/>
                              <a:ext cx="5400595" cy="3239644"/>
                            </a:xfrm>
                            <a:prstGeom prst="rect">
                              <a:avLst/>
                            </a:prstGeom>
                          </pic:spPr>
                        </pic:pic>
                        <wps:wsp>
                          <wps:cNvPr id="1479822067" name="Textruta 1"/>
                          <wps:cNvSpPr txBox="1"/>
                          <wps:spPr>
                            <a:xfrm>
                              <a:off x="0" y="3510891"/>
                              <a:ext cx="5760720" cy="241957"/>
                            </a:xfrm>
                            <a:prstGeom prst="rect">
                              <a:avLst/>
                            </a:prstGeom>
                            <a:solidFill>
                              <a:prstClr val="white"/>
                            </a:solidFill>
                            <a:ln>
                              <a:noFill/>
                            </a:ln>
                          </wps:spPr>
                          <wps:txbx>
                            <w:txbxContent>
                              <w:p w:rsidRPr="00D169C9" w:rsidR="007B716A" w:rsidRDefault="007B716A" w14:paraId="65F1803C" w14:textId="393E304E">
                                <w:pPr>
                                  <w:rPr>
                                    <w:noProof/>
                                    <w:lang w:val="en-US"/>
                                  </w:rPr>
                                  <w:pPrChange w:author="Persson Magnus" w:date="2024-02-27T13:30:00Z" w:id="403">
                                    <w:pPr>
                                      <w:pStyle w:val="Caption"/>
                                    </w:pPr>
                                  </w:pPrChange>
                                </w:pPr>
                                <w:bookmarkStart w:name="_Ref150941102" w:id="404"/>
                                <w:r>
                                  <w:t>Figure</w:t>
                                </w:r>
                                <w:r w:rsidR="00214234">
                                  <w:t xml:space="preserve"> 5.</w:t>
                                </w:r>
                                <w:r>
                                  <w:fldChar w:fldCharType="begin"/>
                                </w:r>
                                <w:r>
                                  <w:instrText xml:space="preserve"> SEQ Figure \* ARABIC </w:instrText>
                                </w:r>
                                <w:r>
                                  <w:fldChar w:fldCharType="separate"/>
                                </w:r>
                                <w:r w:rsidR="000D1E16">
                                  <w:rPr>
                                    <w:noProof/>
                                  </w:rPr>
                                  <w:t>8</w:t>
                                </w:r>
                                <w:r>
                                  <w:rPr>
                                    <w:noProof/>
                                  </w:rPr>
                                  <w:fldChar w:fldCharType="end"/>
                                </w:r>
                                <w:bookmarkEnd w:id="404"/>
                                <w:r>
                                  <w:t>.</w:t>
                                </w:r>
                                <w:r w:rsidRPr="008F2325">
                                  <w:t xml:space="preserve"> </w:t>
                                </w:r>
                                <w:r>
                                  <w:t>Volume  of each assortment (timber and pulpwood) per treatment and sce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14:sizeRelH relativeFrom="margin">
                  <wp14:pctWidth>0</wp14:pctWidth>
                </wp14:sizeRelH>
                <wp14:sizeRelV relativeFrom="margin">
                  <wp14:pctHeight>0</wp14:pctHeight>
                </wp14:sizeRelV>
              </wp:anchor>
            </w:drawing>
          </mc:Choice>
          <mc:Fallback>
            <w:pict>
              <v:group id="Group 525548810" style="position:absolute;margin-left:-.05pt;margin-top:28.7pt;width:453.55pt;height:595.8pt;z-index:251658242;mso-position-horizontal-relative:margin;mso-position-vertical-relative:text;mso-width-relative:margin;mso-height-relative:margin" coordsize="57607,75673" coordorigin=",557" o:spid="_x0000_s1042" w14:anchorId="68D53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">
                <v:group id="Grupp 13" style="position:absolute;left:531;top:557;width:55102;height:37759" coordsize="55106,37763" coordorigin=",557" o:spid="_x0000_s1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">
                  <v:shape id="Bildobjekt 7" style="position:absolute;left:1097;top:557;width:54009;height:32403;visibility:visible;mso-wrap-style:square" o:spid="_x0000_s104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">
                    <v:imagedata o:title="" r:id="rId37"/>
                  </v:shape>
                  <v:shape id="Textruta 1" style="position:absolute;top:34236;width:53998;height:4084;visibility:visible;mso-wrap-style:square;v-text-anchor:top" o:spid="_x0000_s1045"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">
                    <v:textbox style="mso-fit-shape-to-text:t" inset="0,0,0,0">
                      <w:txbxContent>
                        <w:p w:rsidRPr="00CF74D9" w:rsidR="007B716A" w:rsidRDefault="007B716A" w14:paraId="503A418C" w14:textId="534E97F8">
                          <w:pPr>
                            <w:rPr>
                              <w:noProof/>
                              <w:lang w:val="en-US"/>
                            </w:rPr>
                            <w:pPrChange w:author="Persson Magnus" w:date="2024-02-27T13:29:00Z" w:id="405">
                              <w:pPr>
                                <w:pStyle w:val="Caption"/>
                              </w:pPr>
                            </w:pPrChange>
                          </w:pPr>
                          <w:r w:rsidRPr="00CF74D9">
                            <w:t xml:space="preserve">Figure </w:t>
                          </w:r>
                          <w:r w:rsidR="00214234">
                            <w:t>5.7</w:t>
                          </w:r>
                          <w:r w:rsidRPr="00CF74D9">
                            <w:t>. Volume average harvested tree over total age</w:t>
                          </w:r>
                          <w:ins w:author="Persson Magnus" w:date="2024-02-27T13:29:00Z" w:id="407">
                            <w:r w:rsidR="00663AE7">
                              <w:t xml:space="preserve"> for each site index and respective tree species.</w:t>
                            </w:r>
                          </w:ins>
                          <w:del w:author="Persson Magnus" w:date="2024-02-27T13:29:00Z" w:id="408">
                            <w:r w:rsidRPr="00CF74D9" w:rsidDel="00663AE7">
                              <w:delText>.</w:delText>
                            </w:r>
                          </w:del>
                        </w:p>
                      </w:txbxContent>
                    </v:textbox>
                  </v:shape>
                </v:group>
                <v:group id="Grupp 15" style="position:absolute;top:39879;width:57607;height:36351" coordsize="57607,36351" coordorigin=",1176" o:spid="_x0000_s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">
                  <v:shape id="Bildobjekt 8" style="position:absolute;left:1536;top:1176;width:54006;height:32397;visibility:visible;mso-wrap-style:square" o:spid="_x0000_s104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">
                    <v:imagedata o:title="" r:id="rId38"/>
                  </v:shape>
                  <v:shape id="Textruta 1" style="position:absolute;top:35108;width:57607;height:2420;visibility:visible;mso-wrap-style:square;v-text-anchor:top" o:spid="_x0000_s1048"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">
                    <v:textbox style="mso-fit-shape-to-text:t" inset="0,0,0,0">
                      <w:txbxContent>
                        <w:p w:rsidRPr="00D169C9" w:rsidR="007B716A" w:rsidRDefault="007B716A" w14:paraId="65F1803C" w14:textId="393E304E">
                          <w:pPr>
                            <w:rPr>
                              <w:noProof/>
                              <w:lang w:val="en-US"/>
                            </w:rPr>
                            <w:pPrChange w:author="Persson Magnus" w:date="2024-02-27T13:30:00Z" w:id="409">
                              <w:pPr>
                                <w:pStyle w:val="Caption"/>
                              </w:pPr>
                            </w:pPrChange>
                          </w:pPr>
                          <w:r>
                            <w:t>Figure</w:t>
                          </w:r>
                          <w:r w:rsidR="00214234">
                            <w:t xml:space="preserve"> 5.</w:t>
                          </w:r>
                          <w:r>
                            <w:fldChar w:fldCharType="begin"/>
                          </w:r>
                          <w:r>
                            <w:instrText xml:space="preserve"> SEQ Figure \* ARABIC </w:instrText>
                          </w:r>
                          <w:r>
                            <w:fldChar w:fldCharType="separate"/>
                          </w:r>
                          <w:r w:rsidR="000D1E16">
                            <w:rPr>
                              <w:noProof/>
                            </w:rPr>
                            <w:t>8</w:t>
                          </w:r>
                          <w:r>
                            <w:rPr>
                              <w:noProof/>
                            </w:rPr>
                            <w:fldChar w:fldCharType="end"/>
                          </w:r>
                          <w:r>
                            <w:t>.</w:t>
                          </w:r>
                          <w:r w:rsidRPr="008F2325">
                            <w:t xml:space="preserve"> </w:t>
                          </w:r>
                          <w:r>
                            <w:t>Volume  of each assortment (timber and pulpwood) per treatment and scenario.</w:t>
                          </w:r>
                        </w:p>
                      </w:txbxContent>
                    </v:textbox>
                  </v:shape>
                </v:group>
                <w10:wrap type="topAndBottom" anchorx="margin"/>
              </v:group>
            </w:pict>
          </mc:Fallback>
        </mc:AlternateContent>
      </w:r>
      <w:r w:rsidRPr="00DB18B6">
        <w:rPr>
          <w:noProof/>
          <w:lang w:val="en-US"/>
        </w:rPr>
        <w:t>volume per assortment was also comparable over the rotation period</w:t>
      </w:r>
      <w:r w:rsidDel="00943DFE">
        <w:rPr>
          <w:noProof/>
          <w:lang w:val="en-US"/>
        </w:rPr>
        <w:t xml:space="preserve"> </w:t>
      </w:r>
      <w:r>
        <w:rPr>
          <w:noProof/>
          <w:lang w:val="en-US"/>
        </w:rPr>
        <w:t>(</w:t>
      </w:r>
      <w:r w:rsidR="00663AE7">
        <w:rPr>
          <w:noProof/>
          <w:lang w:val="en-US"/>
        </w:rPr>
        <w:t>Figure 5.8.)</w:t>
      </w:r>
      <w:r>
        <w:rPr>
          <w:noProof/>
          <w:lang w:val="en-US"/>
        </w:rPr>
        <w:t>.</w:t>
      </w:r>
      <w:r>
        <w:rPr>
          <w:noProof/>
          <w:lang w:val="en-US"/>
        </w:rPr>
        <w:br w:type="page"/>
      </w:r>
    </w:p>
    <w:p w:rsidR="007B716A" w:rsidP="007B716A" w:rsidRDefault="007B716A" w14:paraId="6617860B" w14:textId="77777777">
      <w:pPr>
        <w:pStyle w:val="Heading2"/>
        <w:rPr>
          <w:lang w:val="en-US"/>
        </w:rPr>
      </w:pPr>
      <w:bookmarkStart w:name="_Toc161814671" w:id="411"/>
      <w:r w:rsidRPr="7A40DACA">
        <w:rPr>
          <w:lang w:val="en-US"/>
        </w:rPr>
        <w:lastRenderedPageBreak/>
        <w:t>Discussion</w:t>
      </w:r>
      <w:bookmarkEnd w:id="411"/>
    </w:p>
    <w:p w:rsidRPr="00663AE7" w:rsidR="00663AE7" w:rsidP="7A40DACA" w:rsidRDefault="00663AE7" w14:paraId="28FD5FD2" w14:textId="32BF6260">
      <w:pPr>
        <w:pStyle w:val="Heading3"/>
        <w:rPr>
          <w:lang w:val="en-US"/>
        </w:rPr>
      </w:pPr>
      <w:bookmarkStart w:name="_Toc161814672" w:id="413"/>
      <w:r w:rsidRPr="0A647477" w:rsidR="00663AE7">
        <w:rPr>
          <w:lang w:val="en-US"/>
        </w:rPr>
        <w:t>Simulations</w:t>
      </w:r>
      <w:bookmarkEnd w:id="413"/>
    </w:p>
    <w:p w:rsidR="007B716A" w:rsidP="58BB4886" w:rsidRDefault="007B716A" w14:paraId="1B17BD47" w14:textId="4034EF8F">
      <w:pPr>
        <w:rPr>
          <w:lang w:val="en-US"/>
        </w:rPr>
      </w:pPr>
      <w:r w:rsidRPr="7A40DACA">
        <w:rPr>
          <w:lang w:val="en-US"/>
        </w:rPr>
        <w:t xml:space="preserve">In this </w:t>
      </w:r>
      <w:r w:rsidRPr="7A40DACA" w:rsidR="0058128F">
        <w:rPr>
          <w:lang w:val="en-US"/>
        </w:rPr>
        <w:t>study</w:t>
      </w:r>
      <w:r w:rsidRPr="7A40DACA">
        <w:rPr>
          <w:lang w:val="en-US"/>
        </w:rPr>
        <w:t xml:space="preserve">, the potential effect of </w:t>
      </w:r>
      <w:r w:rsidRPr="7A40DACA" w:rsidR="0058128F">
        <w:rPr>
          <w:lang w:val="en-US"/>
        </w:rPr>
        <w:t xml:space="preserve">harvest method </w:t>
      </w:r>
      <w:r w:rsidRPr="7A40DACA">
        <w:rPr>
          <w:lang w:val="en-US"/>
        </w:rPr>
        <w:t xml:space="preserve">(conventional </w:t>
      </w:r>
      <w:r w:rsidRPr="7A40DACA" w:rsidR="0058128F">
        <w:rPr>
          <w:lang w:val="en-US"/>
        </w:rPr>
        <w:t xml:space="preserve">harvester/forwarder </w:t>
      </w:r>
      <w:r w:rsidRPr="7A40DACA">
        <w:rPr>
          <w:lang w:val="en-US"/>
        </w:rPr>
        <w:t xml:space="preserve">and the drone system) on a range of forest attributes was evaluated. The assumptions incorporated in the silvicultural rules in Heureka PlanWise was that the drone system could thin more frequently and with lower thinning intensity. </w:t>
      </w:r>
      <w:r w:rsidRPr="7A40DACA" w:rsidR="3DC8CC68">
        <w:rPr>
          <w:lang w:val="en-US"/>
        </w:rPr>
        <w:t>The results from our study are thought to represent thinning of average production stands</w:t>
      </w:r>
      <w:r w:rsidRPr="7A40DACA" w:rsidR="0058128F">
        <w:rPr>
          <w:lang w:val="en-US"/>
        </w:rPr>
        <w:t xml:space="preserve"> </w:t>
      </w:r>
      <w:r w:rsidRPr="7A40DACA" w:rsidR="3DC8CC68">
        <w:rPr>
          <w:lang w:val="en-US"/>
        </w:rPr>
        <w:t>across a wide range in site productivity</w:t>
      </w:r>
      <w:r w:rsidRPr="7A40DACA" w:rsidR="011D5E48">
        <w:rPr>
          <w:lang w:val="en-US"/>
        </w:rPr>
        <w:t>, where t</w:t>
      </w:r>
      <w:r w:rsidRPr="7A40DACA" w:rsidR="3DC8CC68">
        <w:rPr>
          <w:lang w:val="en-US"/>
        </w:rPr>
        <w:t xml:space="preserve">he forest management objective </w:t>
      </w:r>
      <w:r w:rsidRPr="7A40DACA" w:rsidR="0058128F">
        <w:rPr>
          <w:lang w:val="en-US"/>
        </w:rPr>
        <w:t>was</w:t>
      </w:r>
      <w:r w:rsidRPr="7A40DACA" w:rsidR="3DC8CC68">
        <w:rPr>
          <w:lang w:val="en-US"/>
        </w:rPr>
        <w:t xml:space="preserve"> to maximize </w:t>
      </w:r>
      <w:r w:rsidRPr="7A40DACA" w:rsidR="0058128F">
        <w:rPr>
          <w:lang w:val="en-US"/>
        </w:rPr>
        <w:t>the Land Expectation Value while following the silvicultural recommendations</w:t>
      </w:r>
      <w:r w:rsidRPr="7A40DACA" w:rsidR="3DC8CC68">
        <w:rPr>
          <w:lang w:val="en-US"/>
        </w:rPr>
        <w:t>.</w:t>
      </w:r>
    </w:p>
    <w:p w:rsidR="00E608E6" w:rsidP="58BB4886" w:rsidRDefault="007B716A" w14:paraId="76A6E2BD" w14:textId="41240571">
      <w:pPr>
        <w:rPr>
          <w:lang w:val="en-US"/>
        </w:rPr>
      </w:pPr>
      <w:r w:rsidRPr="7A40DACA">
        <w:rPr>
          <w:lang w:val="en-US"/>
        </w:rPr>
        <w:t xml:space="preserve">This simulations study shows that differences in harvesting </w:t>
      </w:r>
      <w:r w:rsidRPr="7A40DACA" w:rsidR="0058128F">
        <w:rPr>
          <w:lang w:val="en-US"/>
        </w:rPr>
        <w:t xml:space="preserve">method </w:t>
      </w:r>
      <w:r w:rsidRPr="7A40DACA">
        <w:rPr>
          <w:lang w:val="en-US"/>
        </w:rPr>
        <w:t>will not produce a different forest in terms of basal area, st</w:t>
      </w:r>
      <w:r w:rsidRPr="7A40DACA" w:rsidR="0058128F">
        <w:rPr>
          <w:lang w:val="en-US"/>
        </w:rPr>
        <w:t>em number</w:t>
      </w:r>
      <w:r w:rsidRPr="7A40DACA">
        <w:rPr>
          <w:lang w:val="en-US"/>
        </w:rPr>
        <w:t xml:space="preserve">, standing volume, total carbon stock. Consequently, </w:t>
      </w:r>
      <w:r w:rsidRPr="7A40DACA" w:rsidR="0058128F">
        <w:rPr>
          <w:lang w:val="en-US"/>
        </w:rPr>
        <w:t xml:space="preserve">the current annual increment and mean annual increment and </w:t>
      </w:r>
      <w:r w:rsidRPr="7A40DACA">
        <w:rPr>
          <w:lang w:val="en-US"/>
        </w:rPr>
        <w:t xml:space="preserve">the harvested volume per assortment was also similar over the rotation. </w:t>
      </w:r>
      <w:r w:rsidRPr="7A40DACA" w:rsidR="0058128F">
        <w:rPr>
          <w:lang w:val="en-US"/>
        </w:rPr>
        <w:t xml:space="preserve">The reason behind it is that the temporarily higher growth while thinning with a low intensity </w:t>
      </w:r>
      <w:r w:rsidRPr="7A40DACA" w:rsidR="00FF6BC5">
        <w:rPr>
          <w:lang w:val="en-US"/>
        </w:rPr>
        <w:t>w</w:t>
      </w:r>
      <w:r w:rsidRPr="7A40DACA" w:rsidR="00AD4FDC">
        <w:rPr>
          <w:lang w:val="en-US"/>
        </w:rPr>
        <w:t>as to</w:t>
      </w:r>
      <w:r w:rsidRPr="7A40DACA" w:rsidR="00FF6BC5">
        <w:rPr>
          <w:lang w:val="en-US"/>
        </w:rPr>
        <w:t>o</w:t>
      </w:r>
      <w:r w:rsidRPr="7A40DACA" w:rsidR="00AD4FDC">
        <w:rPr>
          <w:lang w:val="en-US"/>
        </w:rPr>
        <w:t xml:space="preserve"> small</w:t>
      </w:r>
      <w:r w:rsidRPr="7A40DACA" w:rsidR="0058128F">
        <w:rPr>
          <w:lang w:val="en-US"/>
        </w:rPr>
        <w:t xml:space="preserve">. </w:t>
      </w:r>
      <w:r w:rsidRPr="7A40DACA" w:rsidR="000D0404">
        <w:rPr>
          <w:lang w:val="en-US"/>
        </w:rPr>
        <w:t xml:space="preserve">Thus, the result from our simulations suggests that the difference in harvest methods did not create any added benefits given that the same forest management goal was pursued. </w:t>
      </w:r>
      <w:r w:rsidRPr="7A40DACA" w:rsidR="00A20403">
        <w:rPr>
          <w:lang w:val="en-US"/>
        </w:rPr>
        <w:t>The circumstances which may lead to differences in tree selection or added growth are likely to be found in stands which contain more complexity than the normal production stand on flat terrain.</w:t>
      </w:r>
      <w:r w:rsidRPr="7A40DACA" w:rsidR="00AA2942">
        <w:rPr>
          <w:lang w:val="en-US"/>
        </w:rPr>
        <w:t xml:space="preserve"> </w:t>
      </w:r>
      <w:r w:rsidRPr="7A40DACA" w:rsidR="0016672C">
        <w:rPr>
          <w:lang w:val="en-US"/>
        </w:rPr>
        <w:t>Future evaluations should incorporate how terrain, tree sizes and tree species may affect productivity, and incorporate estimates productivity of several drones.</w:t>
      </w:r>
    </w:p>
    <w:p w:rsidR="00167C81" w:rsidP="58BB4886" w:rsidRDefault="00E608E6" w14:paraId="43A35441" w14:textId="62D62880">
      <w:pPr>
        <w:rPr>
          <w:lang w:val="en-US"/>
        </w:rPr>
      </w:pPr>
      <w:r w:rsidRPr="7A40DACA">
        <w:rPr>
          <w:lang w:val="en-US"/>
        </w:rPr>
        <w:t>T</w:t>
      </w:r>
      <w:r w:rsidRPr="7A40DACA" w:rsidR="0058128F">
        <w:rPr>
          <w:lang w:val="en-US"/>
        </w:rPr>
        <w:t xml:space="preserve">he study is limited by the fact that AirForestry drone system is under development and has not yet been tested operationally. </w:t>
      </w:r>
      <w:r w:rsidRPr="7A40DACA" w:rsidR="00AA2942">
        <w:rPr>
          <w:lang w:val="en-US"/>
        </w:rPr>
        <w:t>T</w:t>
      </w:r>
      <w:r w:rsidRPr="7A40DACA" w:rsidR="00167C81">
        <w:rPr>
          <w:lang w:val="en-US"/>
        </w:rPr>
        <w:t>hus, t</w:t>
      </w:r>
      <w:r w:rsidRPr="7A40DACA" w:rsidR="00AA2942">
        <w:rPr>
          <w:lang w:val="en-US"/>
        </w:rPr>
        <w:t>he assumptions for the DRONE scenario were based on what we knew about the drone system when we started the project</w:t>
      </w:r>
      <w:r w:rsidRPr="7A40DACA" w:rsidR="000D0404">
        <w:rPr>
          <w:lang w:val="en-US"/>
        </w:rPr>
        <w:t>.</w:t>
      </w:r>
      <w:r w:rsidRPr="7A40DACA" w:rsidR="00AA2942">
        <w:rPr>
          <w:lang w:val="en-US"/>
        </w:rPr>
        <w:t xml:space="preserve"> Insights from field experience could therefore not be incorporated in any depth into the simulations in Heureka. </w:t>
      </w:r>
    </w:p>
    <w:p w:rsidR="0038326F" w:rsidP="7A40DACA" w:rsidRDefault="7BF34561" w14:paraId="6322B0EB" w14:textId="75D6BC0A">
      <w:pPr>
        <w:rPr>
          <w:rFonts w:ascii="Georgia" w:hAnsi="Georgia" w:eastAsia="Georgia" w:cs="Georgia"/>
          <w:lang w:val="en-US"/>
        </w:rPr>
      </w:pPr>
      <w:r w:rsidRPr="0A647477" w:rsidR="7BF34561">
        <w:rPr>
          <w:rFonts w:ascii="Georgia" w:hAnsi="Georgia" w:eastAsia="Georgia" w:cs="Georgia"/>
          <w:lang w:val="en-US"/>
        </w:rPr>
        <w:t xml:space="preserve">The method of manually deriving a thinning intensity for DRONE that ended up with the same stand after the thinning phase was crude. Another way of dealing with it would be to define a restriction in the optimization module, however, Heureka did not manage to produce a viable solution to this problem formulation. However, this alternative method would likely produce a similar thinning regime as the one presented. We argue that a </w:t>
      </w:r>
      <w:r w:rsidRPr="0A647477" w:rsidR="7BF34561">
        <w:rPr>
          <w:rFonts w:ascii="Georgia" w:hAnsi="Georgia" w:eastAsia="Georgia" w:cs="Georgia"/>
          <w:lang w:val="en-US"/>
        </w:rPr>
        <w:t>somewhat pure</w:t>
      </w:r>
      <w:r w:rsidRPr="0A647477" w:rsidR="7BF34561">
        <w:rPr>
          <w:rFonts w:ascii="Georgia" w:hAnsi="Georgia" w:eastAsia="Georgia" w:cs="Georgia"/>
          <w:lang w:val="en-US"/>
        </w:rPr>
        <w:t xml:space="preserve"> effect of the thinning frequency and thinning intensity was isolated using the current method, which could speak of the difference between the </w:t>
      </w:r>
      <w:r w:rsidRPr="0A647477" w:rsidR="00663AE7">
        <w:rPr>
          <w:rFonts w:ascii="Georgia" w:hAnsi="Georgia" w:eastAsia="Georgia" w:cs="Georgia"/>
          <w:lang w:val="en-US"/>
        </w:rPr>
        <w:t>harvesting methods</w:t>
      </w:r>
      <w:r w:rsidRPr="0A647477" w:rsidR="005C355A">
        <w:rPr>
          <w:rFonts w:ascii="Georgia" w:hAnsi="Georgia" w:eastAsia="Georgia" w:cs="Georgia"/>
          <w:lang w:val="en-US"/>
        </w:rPr>
        <w:t>.</w:t>
      </w:r>
    </w:p>
    <w:p w:rsidR="00663AE7" w:rsidP="0A647477" w:rsidRDefault="00C8747F" w14:paraId="48315FA5" w14:textId="6B639B43">
      <w:pPr>
        <w:pStyle w:val="Heading3"/>
        <w:rPr>
          <w:lang w:val="en-US"/>
        </w:rPr>
      </w:pPr>
      <w:bookmarkStart w:name="_Toc161814673" w:id="419"/>
      <w:r w:rsidRPr="0A647477" w:rsidR="00C8747F">
        <w:rPr>
          <w:lang w:val="en-US"/>
        </w:rPr>
        <w:t xml:space="preserve">Future forest management </w:t>
      </w:r>
      <w:r w:rsidRPr="0A647477" w:rsidR="00663AE7">
        <w:rPr>
          <w:lang w:val="en-US"/>
        </w:rPr>
        <w:t>trends affecting thinning</w:t>
      </w:r>
      <w:bookmarkEnd w:id="419"/>
    </w:p>
    <w:p w:rsidR="00663AE7" w:rsidP="00663AE7" w:rsidRDefault="1FD0BB0F" w14:paraId="2D73A9F3" w14:textId="70EE3621">
      <w:pPr>
        <w:rPr>
          <w:lang w:val="en-US"/>
        </w:rPr>
      </w:pPr>
      <w:r w:rsidRPr="7A40DACA">
        <w:rPr>
          <w:lang w:val="en-US"/>
        </w:rPr>
        <w:t xml:space="preserve">There are various trends in forestry today </w:t>
      </w:r>
      <w:r w:rsidRPr="7A40DACA" w:rsidR="451F0126">
        <w:rPr>
          <w:lang w:val="en-US"/>
        </w:rPr>
        <w:t>involving</w:t>
      </w:r>
      <w:r w:rsidRPr="7A40DACA" w:rsidR="5A52BD2E">
        <w:rPr>
          <w:lang w:val="en-US"/>
        </w:rPr>
        <w:t xml:space="preserve"> forest management wh</w:t>
      </w:r>
      <w:r w:rsidRPr="7A40DACA">
        <w:rPr>
          <w:lang w:val="en-US"/>
        </w:rPr>
        <w:t xml:space="preserve">ich </w:t>
      </w:r>
      <w:r w:rsidRPr="7A40DACA" w:rsidR="395A38A2">
        <w:rPr>
          <w:lang w:val="en-US"/>
        </w:rPr>
        <w:t>encompass higher stand densities</w:t>
      </w:r>
      <w:r w:rsidRPr="7A40DACA" w:rsidR="5DA90940">
        <w:rPr>
          <w:lang w:val="en-US"/>
        </w:rPr>
        <w:t xml:space="preserve"> (carbon storage)</w:t>
      </w:r>
      <w:r w:rsidRPr="7A40DACA" w:rsidR="395A38A2">
        <w:rPr>
          <w:lang w:val="en-US"/>
        </w:rPr>
        <w:t xml:space="preserve"> and lower stand densities</w:t>
      </w:r>
      <w:r w:rsidRPr="7A40DACA" w:rsidR="62A0770E">
        <w:rPr>
          <w:lang w:val="en-US"/>
        </w:rPr>
        <w:t xml:space="preserve"> (increased drought resi</w:t>
      </w:r>
      <w:r w:rsidRPr="7A40DACA" w:rsidR="2314B744">
        <w:rPr>
          <w:lang w:val="en-US"/>
        </w:rPr>
        <w:t>lience</w:t>
      </w:r>
      <w:r w:rsidRPr="7A40DACA" w:rsidR="62A0770E">
        <w:rPr>
          <w:lang w:val="en-US"/>
        </w:rPr>
        <w:t>)</w:t>
      </w:r>
      <w:r w:rsidRPr="7A40DACA" w:rsidR="395A38A2">
        <w:rPr>
          <w:lang w:val="en-US"/>
        </w:rPr>
        <w:t xml:space="preserve">, </w:t>
      </w:r>
      <w:r w:rsidRPr="7A40DACA" w:rsidR="006B653A">
        <w:rPr>
          <w:lang w:val="en-US"/>
        </w:rPr>
        <w:t>which are influence by the thinning regime</w:t>
      </w:r>
      <w:r w:rsidRPr="7A40DACA">
        <w:rPr>
          <w:lang w:val="en-US"/>
        </w:rPr>
        <w:t xml:space="preserve">. </w:t>
      </w:r>
      <w:r w:rsidRPr="7A40DACA" w:rsidR="26AAA798">
        <w:rPr>
          <w:lang w:val="en-US"/>
        </w:rPr>
        <w:t>T</w:t>
      </w:r>
      <w:r w:rsidRPr="7A40DACA" w:rsidR="1FA4DE4F">
        <w:rPr>
          <w:lang w:val="en-US"/>
        </w:rPr>
        <w:t xml:space="preserve">here might appear </w:t>
      </w:r>
      <w:r w:rsidRPr="7A40DACA" w:rsidR="6943B457">
        <w:rPr>
          <w:lang w:val="en-US"/>
        </w:rPr>
        <w:t xml:space="preserve">technological </w:t>
      </w:r>
      <w:r w:rsidRPr="7A40DACA" w:rsidR="5DFBED97">
        <w:rPr>
          <w:lang w:val="en-US"/>
        </w:rPr>
        <w:t>gaps</w:t>
      </w:r>
      <w:r w:rsidRPr="7A40DACA" w:rsidR="07E41F19">
        <w:rPr>
          <w:lang w:val="en-US"/>
        </w:rPr>
        <w:t xml:space="preserve"> in the implementation</w:t>
      </w:r>
      <w:r w:rsidRPr="7A40DACA" w:rsidR="5DFBED97">
        <w:rPr>
          <w:lang w:val="en-US"/>
        </w:rPr>
        <w:t xml:space="preserve"> which </w:t>
      </w:r>
      <w:r w:rsidRPr="7A40DACA" w:rsidR="12173634">
        <w:rPr>
          <w:lang w:val="en-US"/>
        </w:rPr>
        <w:t xml:space="preserve">the </w:t>
      </w:r>
      <w:r w:rsidRPr="7A40DACA" w:rsidR="3670E8F9">
        <w:rPr>
          <w:lang w:val="en-US"/>
        </w:rPr>
        <w:t>AirForestry drone-system</w:t>
      </w:r>
      <w:r w:rsidRPr="7A40DACA" w:rsidR="092D922C">
        <w:rPr>
          <w:lang w:val="en-US"/>
        </w:rPr>
        <w:t xml:space="preserve"> </w:t>
      </w:r>
      <w:r w:rsidRPr="7A40DACA" w:rsidR="02D0EB8C">
        <w:rPr>
          <w:lang w:val="en-US"/>
        </w:rPr>
        <w:t xml:space="preserve">might be </w:t>
      </w:r>
      <w:r w:rsidRPr="7A40DACA" w:rsidR="092D922C">
        <w:rPr>
          <w:lang w:val="en-US"/>
        </w:rPr>
        <w:t xml:space="preserve">better (or worse) suited </w:t>
      </w:r>
      <w:r w:rsidRPr="7A40DACA" w:rsidR="15C1C178">
        <w:rPr>
          <w:lang w:val="en-US"/>
        </w:rPr>
        <w:t>to deal</w:t>
      </w:r>
      <w:r w:rsidRPr="7A40DACA" w:rsidR="1C79C3FA">
        <w:rPr>
          <w:lang w:val="en-US"/>
        </w:rPr>
        <w:t xml:space="preserve"> with</w:t>
      </w:r>
      <w:r w:rsidRPr="7A40DACA" w:rsidR="60CB353F">
        <w:rPr>
          <w:lang w:val="en-US"/>
        </w:rPr>
        <w:t>.</w:t>
      </w:r>
      <w:r w:rsidRPr="7A40DACA" w:rsidR="092D922C">
        <w:rPr>
          <w:lang w:val="en-US"/>
        </w:rPr>
        <w:t xml:space="preserve"> </w:t>
      </w:r>
    </w:p>
    <w:p w:rsidR="1EE43E23" w:rsidP="7A40DACA" w:rsidRDefault="27580722" w14:paraId="2476F3E5" w14:textId="7B317D60">
      <w:pPr>
        <w:rPr>
          <w:lang w:val="en-US"/>
        </w:rPr>
      </w:pPr>
      <w:r w:rsidRPr="7A40DACA">
        <w:rPr>
          <w:lang w:val="en-US"/>
        </w:rPr>
        <w:t xml:space="preserve">In a warmer future, reductions in summer rainfall and intensified droughts </w:t>
      </w:r>
      <w:r w:rsidRPr="7A40DACA" w:rsidR="277C9861">
        <w:rPr>
          <w:lang w:val="en-US"/>
        </w:rPr>
        <w:t xml:space="preserve">may </w:t>
      </w:r>
      <w:r w:rsidRPr="7A40DACA">
        <w:rPr>
          <w:lang w:val="en-US"/>
        </w:rPr>
        <w:t xml:space="preserve">affect forest health and ecosystem services in many regions including Fennoscandia (Spinoni et al. 2017). The heatwave in the summer of 2018 exemplifies how drought events may cause water shortage which negatively affect tree growth, mortality and ecosystem functioning. However, thinning reduces competition for water, nutrients and sunlight (Zeide 2001), resulting in improved growth conditions for the remaining trees (Aussenac and Granier </w:t>
      </w:r>
      <w:r w:rsidRPr="7A40DACA">
        <w:rPr>
          <w:lang w:val="en-US"/>
        </w:rPr>
        <w:lastRenderedPageBreak/>
        <w:t xml:space="preserve">1988, Bréda et al. 1995). Hence thinned stands recover faster and are more resilient to drought-induced growth reductions (Sohn et al. 2016a, Sohn et al. 2016b). Thus, thinning is a promising adaptation and mitigation strategy to drought in young, coniferous production stands, such as the ones included in this study. The role of thinning in a warmer climate and the capability to perform site-specific thinning is </w:t>
      </w:r>
      <w:r w:rsidRPr="7A40DACA" w:rsidR="5A6738B1">
        <w:rPr>
          <w:lang w:val="en-US"/>
        </w:rPr>
        <w:t>therefore</w:t>
      </w:r>
      <w:r w:rsidRPr="7A40DACA">
        <w:rPr>
          <w:lang w:val="en-US"/>
        </w:rPr>
        <w:t xml:space="preserve"> likely to be</w:t>
      </w:r>
      <w:r w:rsidRPr="7A40DACA" w:rsidR="0BC23C99">
        <w:rPr>
          <w:lang w:val="en-US"/>
        </w:rPr>
        <w:t>come more</w:t>
      </w:r>
      <w:r w:rsidRPr="7A40DACA">
        <w:rPr>
          <w:lang w:val="en-US"/>
        </w:rPr>
        <w:t xml:space="preserve"> important </w:t>
      </w:r>
      <w:r w:rsidRPr="7A40DACA" w:rsidR="2FF7D15F">
        <w:rPr>
          <w:lang w:val="en-US"/>
        </w:rPr>
        <w:t>with time.</w:t>
      </w:r>
      <w:r w:rsidRPr="7A40DACA" w:rsidR="39E88BAC">
        <w:rPr>
          <w:lang w:val="en-US"/>
        </w:rPr>
        <w:t xml:space="preserve"> </w:t>
      </w:r>
    </w:p>
    <w:p w:rsidR="00663AE7" w:rsidP="58BB4886" w:rsidRDefault="54A841AC" w14:paraId="7ABAB65F" w14:textId="77777777">
      <w:pPr>
        <w:rPr>
          <w:lang w:val="en-US"/>
        </w:rPr>
      </w:pPr>
      <w:r w:rsidRPr="7A40DACA">
        <w:rPr>
          <w:lang w:val="en-US"/>
        </w:rPr>
        <w:t xml:space="preserve">The interest in carbon-offset in European production forests is increasing, and entails maximizing carbon storage over time. Biomass production is strongly related to stand Leaf Area (LA). Thinning reduces LA as trees are removed, and thus non-thinned stands have the highest biomass production and carbon storage. Also, it is likely that either private initiatives or governmental jurisdiction will incentivize forest owners to increase carbon storage by reducing mid-rotation harvest intensities. </w:t>
      </w:r>
      <w:r w:rsidRPr="7A40DACA" w:rsidR="134BDACA">
        <w:rPr>
          <w:lang w:val="en-US"/>
        </w:rPr>
        <w:t>Air</w:t>
      </w:r>
      <w:r w:rsidRPr="7A40DACA" w:rsidR="13B454FD">
        <w:rPr>
          <w:lang w:val="en-US"/>
        </w:rPr>
        <w:t>f</w:t>
      </w:r>
      <w:r w:rsidRPr="7A40DACA" w:rsidR="134BDACA">
        <w:rPr>
          <w:lang w:val="en-US"/>
        </w:rPr>
        <w:t>orestrys’</w:t>
      </w:r>
      <w:r w:rsidRPr="7A40DACA">
        <w:rPr>
          <w:lang w:val="en-US"/>
        </w:rPr>
        <w:t xml:space="preserve"> drone system is probably capable of carrying out low-intensity thinning, which makes it a better choice for performing this management objective than the conventional harvester/forwarder system.</w:t>
      </w:r>
      <w:r w:rsidRPr="7A40DACA" w:rsidR="46CC4E5E">
        <w:rPr>
          <w:lang w:val="en-US"/>
        </w:rPr>
        <w:t xml:space="preserve"> </w:t>
      </w:r>
    </w:p>
    <w:p w:rsidR="00663AE7" w:rsidP="58BB4886" w:rsidRDefault="00663AE7" w14:paraId="7B895467" w14:textId="61919BC9">
      <w:pPr>
        <w:rPr>
          <w:lang w:val="en-US"/>
        </w:rPr>
      </w:pPr>
      <w:r w:rsidRPr="7A40DACA">
        <w:rPr>
          <w:lang w:val="en-US"/>
        </w:rPr>
        <w:t xml:space="preserve">These trends will likely increase the need for precise information about specific trees in stands and their growing conditions. Equipping the drones with LiDAR-sensors and hyperspectral cameras will provide the foundation for estimating the size and vitality of single trees. This in combination with returning to the same tree at multiple occasions, might provide the possibility to optimize tree selection </w:t>
      </w:r>
      <w:r w:rsidRPr="7A40DACA" w:rsidR="001E76F8">
        <w:rPr>
          <w:lang w:val="en-US"/>
        </w:rPr>
        <w:t xml:space="preserve">(harvest or retain a tree) </w:t>
      </w:r>
      <w:r w:rsidRPr="7A40DACA">
        <w:rPr>
          <w:lang w:val="en-US"/>
        </w:rPr>
        <w:t>over the rotation and to utilize more of the growth potential.</w:t>
      </w:r>
    </w:p>
    <w:p w:rsidR="00BF1DDD" w:rsidP="7A40DACA" w:rsidRDefault="3C51156E" w14:paraId="17A39041" w14:textId="63DF135E">
      <w:pPr>
        <w:pStyle w:val="ListParagraph"/>
        <w:numPr>
          <w:ilvl w:val="0"/>
          <w:numId w:val="53"/>
        </w:numPr>
        <w:rPr>
          <w:lang w:val="en-US" w:eastAsia="sv-SE"/>
        </w:rPr>
      </w:pPr>
      <w:bookmarkStart w:name="_Toc152822289" w:id="420"/>
      <w:bookmarkEnd w:id="343"/>
      <w:bookmarkEnd w:id="420"/>
      <w:r w:rsidRPr="7A40DACA">
        <w:rPr>
          <w:lang w:val="en-US"/>
        </w:rPr>
        <w:t xml:space="preserve">Salvage logging of spruce bark beetle attacked trees using harvest drones – potential pest control </w:t>
      </w:r>
    </w:p>
    <w:p w:rsidRPr="00BD2313" w:rsidR="7760B435" w:rsidP="00641EC8" w:rsidRDefault="7760B435" w14:paraId="7C2E1F71" w14:textId="69369393">
      <w:pPr>
        <w:rPr>
          <w:lang w:val="en-US"/>
        </w:rPr>
      </w:pPr>
      <w:r w:rsidRPr="78585FC8">
        <w:rPr>
          <w:lang w:val="en-US"/>
        </w:rPr>
        <w:t>Petter Öhrn</w:t>
      </w:r>
    </w:p>
    <w:p w:rsidR="00BF1DDD" w:rsidP="007B716A" w:rsidRDefault="00BF1DDD" w14:paraId="0934CFF6" w14:textId="2103D2BF">
      <w:pPr>
        <w:pStyle w:val="Heading2"/>
        <w:rPr>
          <w:lang w:val="en-US"/>
        </w:rPr>
      </w:pPr>
      <w:bookmarkStart w:name="_Toc161814674" w:id="421"/>
      <w:r w:rsidRPr="00BF1DDD">
        <w:rPr>
          <w:lang w:val="en-US"/>
        </w:rPr>
        <w:t xml:space="preserve">Bark beetles </w:t>
      </w:r>
      <w:r w:rsidRPr="00BF1DDD">
        <w:rPr>
          <w:rFonts w:cstheme="majorHAnsi"/>
          <w:lang w:val="en-US"/>
        </w:rPr>
        <w:t>in</w:t>
      </w:r>
      <w:r w:rsidRPr="00BF1DDD">
        <w:rPr>
          <w:lang w:val="en-US"/>
        </w:rPr>
        <w:t xml:space="preserve"> a changing world</w:t>
      </w:r>
      <w:bookmarkEnd w:id="421"/>
    </w:p>
    <w:p w:rsidR="00BF1DDD" w:rsidP="00BF1DDD" w:rsidRDefault="74094EDC" w14:paraId="3D38C554" w14:textId="046AEFAA">
      <w:pPr>
        <w:rPr>
          <w:lang w:val="en-US"/>
        </w:rPr>
      </w:pPr>
      <w:r w:rsidRPr="189FE445">
        <w:rPr>
          <w:lang w:val="en-US"/>
        </w:rPr>
        <w:t xml:space="preserve">During the last decades there has been a strong increase in disturbances of tree-killing bark beetles in all the world’s coniferous forests </w:t>
      </w:r>
      <w:r w:rsidRPr="189FE445" w:rsidR="00BF1DDD">
        <w:rPr>
          <w:lang w:val="en-US"/>
        </w:rPr>
        <w:fldChar w:fldCharType="begin"/>
      </w:r>
      <w:r w:rsidRPr="189FE445" w:rsidR="00BF1DDD">
        <w:rPr>
          <w:lang w:val="en-US"/>
        </w:rPr>
        <w:instrText xml:space="preserve"> ADDIN EN.CITE &lt;EndNote&gt;&lt;Cite&gt;&lt;Author&gt;Hlásny&lt;/Author&gt;&lt;Year&gt;2021&lt;/Year&gt;&lt;RecNum&gt;741&lt;/RecNum&gt;&lt;DisplayText&gt;(Hlásny et al., 2021)&lt;/DisplayText&gt;&lt;record&gt;&lt;rec-number&gt;741&lt;/rec-number&gt;&lt;foreign-keys&gt;&lt;key app="EN" db-id="dp0wdd05cs92wtefva5prs2bwtzr9fd5d2zp" timestamp="1653993848"&gt;741&lt;/key&gt;&lt;/foreign-keys&gt;&lt;ref-type name="Journal Article"&gt;17&lt;/ref-type&gt;&lt;contributors&gt;&lt;authors&gt;&lt;author&gt;Hlásny, Tomáš&lt;/author&gt;&lt;author&gt;König, Louis&lt;/author&gt;&lt;author&gt;Krokene, Paal&lt;/author&gt;&lt;author&gt;Lindner, Marcus&lt;/author&gt;&lt;author&gt;Montagné-Huck, Claire&lt;/author&gt;&lt;author&gt;Müller, Jörg&lt;/author&gt;&lt;author&gt;Qin, Hua&lt;/author&gt;&lt;author&gt;Raffa, Kenneth F&lt;/author&gt;&lt;author&gt;Schelhaas, Mart-Jan&lt;/author&gt;&lt;author&gt;Svoboda, Miroslav&lt;/author&gt;&lt;/authors&gt;&lt;/contributors&gt;&lt;titles&gt;&lt;title&gt;Bark beetle outbreaks in Europe: State of knowledge and ways forward for management&lt;/title&gt;&lt;secondary-title&gt;Current Forestry Reports&lt;/secondary-title&gt;&lt;/titles&gt;&lt;periodical&gt;&lt;full-title&gt;Current Forestry Reports&lt;/full-title&gt;&lt;/periodical&gt;&lt;pages&gt;138-165&lt;/pages&gt;&lt;volume&gt;7&lt;/volume&gt;&lt;number&gt;3&lt;/number&gt;&lt;dates&gt;&lt;year&gt;2021&lt;/year&gt;&lt;/dates&gt;&lt;isbn&gt;2198-6436&lt;/isbn&gt;&lt;urls&gt;&lt;/urls&gt;&lt;/record&gt;&lt;/Cite&gt;&lt;/EndNote&gt;</w:instrText>
      </w:r>
      <w:r w:rsidRPr="189FE445" w:rsidR="00BF1DDD">
        <w:rPr>
          <w:lang w:val="en-US"/>
        </w:rPr>
        <w:fldChar w:fldCharType="separate"/>
      </w:r>
      <w:r w:rsidRPr="189FE445">
        <w:rPr>
          <w:noProof/>
          <w:lang w:val="en-US"/>
        </w:rPr>
        <w:t>(Hlásny et al., 2021)</w:t>
      </w:r>
      <w:r w:rsidRPr="189FE445" w:rsidR="00BF1DDD">
        <w:rPr>
          <w:lang w:val="en-US"/>
        </w:rPr>
        <w:fldChar w:fldCharType="end"/>
      </w:r>
      <w:r w:rsidRPr="189FE445">
        <w:rPr>
          <w:lang w:val="en-US"/>
        </w:rPr>
        <w:t xml:space="preserve"> and this trend will most likely continue </w:t>
      </w:r>
      <w:r w:rsidRPr="189FE445" w:rsidR="00BF1DDD">
        <w:rPr>
          <w:lang w:val="en-US"/>
        </w:rPr>
        <w:fldChar w:fldCharType="begin"/>
      </w:r>
      <w:r w:rsidRPr="189FE445" w:rsidR="00BF1DDD">
        <w:rPr>
          <w:lang w:val="en-US"/>
        </w:rPr>
        <w:instrText xml:space="preserve"> ADDIN EN.CITE &lt;EndNote&gt;&lt;Cite&gt;&lt;Author&gt;Seidl&lt;/Author&gt;&lt;Year&gt;2014&lt;/Year&gt;&lt;RecNum&gt;171&lt;/RecNum&gt;&lt;DisplayText&gt;(Seidl et al., 2014)&lt;/DisplayText&gt;&lt;record&gt;&lt;rec-number&gt;171&lt;/rec-number&gt;&lt;foreign-keys&gt;&lt;key app="EN" db-id="dp0wdd05cs92wtefva5prs2bwtzr9fd5d2zp" timestamp="1601906748"&gt;171&lt;/key&gt;&lt;/foreign-keys&gt;&lt;ref-type name="Journal Article"&gt;17&lt;/ref-type&gt;&lt;contributors&gt;&lt;authors&gt;&lt;author&gt;Seidl, R.&lt;/author&gt;&lt;author&gt;Schelhaas, M. J.&lt;/author&gt;&lt;author&gt;Rammer, W.&lt;/author&gt;&lt;author&gt;Verkerk, P. J.&lt;/author&gt;&lt;/authors&gt;&lt;/contributors&gt;&lt;auth-address&gt;Institute of Silviculture, Department of Forest- and Soil Sciences, University of Natural Resources and Life Sciences (BOKU) Vienna, Peter Jordan Strasse 82, 1190 Vienna, Austria.&amp;#xD;Alterra, Wageningen University and Research Centre, PO Box 47, NL-6700 AA Wageningen, The Netherlands.&amp;#xD;European Forest Institute, Sustainability and Climate Change program, Yliopistokatu 6, 80100 Joensuu, Finland.&lt;/auth-address&gt;&lt;titles&gt;&lt;title&gt;Increasing forest disturbances in Europe and their impact on carbon storage&lt;/title&gt;&lt;secondary-title&gt;Nat Clim Chang&lt;/secondary-title&gt;&lt;/titles&gt;&lt;periodical&gt;&lt;full-title&gt;Nat Clim Chang&lt;/full-title&gt;&lt;/periodical&gt;&lt;pages&gt;806-810&lt;/pages&gt;&lt;volume&gt;4&lt;/volume&gt;&lt;number&gt;9&lt;/number&gt;&lt;edition&gt;2015/03/05&lt;/edition&gt;&lt;dates&gt;&lt;year&gt;2014&lt;/year&gt;&lt;pub-dates&gt;&lt;date&gt;Sep 1&lt;/date&gt;&lt;/pub-dates&gt;&lt;/dates&gt;&lt;isbn&gt;1758-678X (Print)&lt;/isbn&gt;&lt;accession-num&gt;25737744&lt;/accession-num&gt;&lt;urls&gt;&lt;related-urls&gt;&lt;url&gt;https://www.ncbi.nlm.nih.gov/pubmed/25737744&lt;/url&gt;&lt;/related-urls&gt;&lt;/urls&gt;&lt;custom2&gt;PMC4340567&lt;/custom2&gt;&lt;electronic-resource-num&gt;10.1038/nclimate2318&lt;/electronic-resource-num&gt;&lt;/record&gt;&lt;/Cite&gt;&lt;/EndNote&gt;</w:instrText>
      </w:r>
      <w:r w:rsidRPr="189FE445" w:rsidR="00BF1DDD">
        <w:rPr>
          <w:lang w:val="en-US"/>
        </w:rPr>
        <w:fldChar w:fldCharType="separate"/>
      </w:r>
      <w:r w:rsidRPr="189FE445">
        <w:rPr>
          <w:noProof/>
          <w:lang w:val="en-US"/>
        </w:rPr>
        <w:t>(Seidl et al., 2014)</w:t>
      </w:r>
      <w:r w:rsidRPr="189FE445" w:rsidR="00BF1DDD">
        <w:rPr>
          <w:lang w:val="en-US"/>
        </w:rPr>
        <w:fldChar w:fldCharType="end"/>
      </w:r>
      <w:r w:rsidRPr="189FE445">
        <w:rPr>
          <w:lang w:val="en-US"/>
        </w:rPr>
        <w:t>. The Eurasian spruce bark beetle (</w:t>
      </w:r>
      <w:r w:rsidRPr="189FE445">
        <w:rPr>
          <w:i/>
          <w:iCs/>
          <w:lang w:val="en-US"/>
        </w:rPr>
        <w:t xml:space="preserve">Ips typographus) </w:t>
      </w:r>
      <w:r w:rsidRPr="189FE445">
        <w:rPr>
          <w:lang w:val="en-US"/>
        </w:rPr>
        <w:t>is the most devastating forest pest affecting the Norway spruce (</w:t>
      </w:r>
      <w:r w:rsidRPr="189FE445">
        <w:rPr>
          <w:i/>
          <w:iCs/>
          <w:lang w:val="en-US"/>
        </w:rPr>
        <w:t>Picea abies</w:t>
      </w:r>
      <w:r w:rsidRPr="189FE445">
        <w:rPr>
          <w:lang w:val="en-US"/>
        </w:rPr>
        <w:t xml:space="preserve"> (L.) H. Karst). Across Europe, its infestations have led to the death of hundreds of millions of cubic meters of spruce wood in recent years</w:t>
      </w:r>
      <w:r w:rsidRPr="189FE445" w:rsidR="5D82D4F7">
        <w:rPr>
          <w:lang w:val="en-US"/>
        </w:rPr>
        <w:t xml:space="preserve"> </w:t>
      </w:r>
      <w:r w:rsidRPr="189FE445" w:rsidR="5D82D4F7">
        <w:rPr>
          <w:sz w:val="22"/>
          <w:szCs w:val="22"/>
          <w:lang w:val="en-US"/>
        </w:rPr>
        <w:t>(Patacca et al., 2023)</w:t>
      </w:r>
      <w:r w:rsidRPr="189FE445" w:rsidR="7CEB5BBA">
        <w:rPr>
          <w:lang w:val="en-US"/>
        </w:rPr>
        <w:t>.</w:t>
      </w:r>
    </w:p>
    <w:p w:rsidR="00BF1DDD" w:rsidP="00BF1DDD" w:rsidRDefault="00BF1DDD" w14:paraId="779D8692" w14:textId="4E4850C9">
      <w:pPr>
        <w:rPr>
          <w:lang w:val="en-US"/>
        </w:rPr>
      </w:pPr>
      <w:r w:rsidRPr="0E640CC4">
        <w:rPr>
          <w:lang w:val="en-US"/>
        </w:rPr>
        <w:t>In Sweden, in the years following the drought event in 2018 until 202</w:t>
      </w:r>
      <w:r w:rsidRPr="0E640CC4" w:rsidR="51A8C4A3">
        <w:rPr>
          <w:lang w:val="en-US"/>
        </w:rPr>
        <w:t>3</w:t>
      </w:r>
      <w:r w:rsidRPr="0E640CC4">
        <w:rPr>
          <w:lang w:val="en-US"/>
        </w:rPr>
        <w:t xml:space="preserve"> more than 3</w:t>
      </w:r>
      <w:r w:rsidRPr="0E640CC4" w:rsidR="331918FF">
        <w:rPr>
          <w:lang w:val="en-US"/>
        </w:rPr>
        <w:t>4</w:t>
      </w:r>
      <w:r w:rsidRPr="0E640CC4">
        <w:rPr>
          <w:lang w:val="en-US"/>
        </w:rPr>
        <w:t xml:space="preserve"> million cubic meters of spruce has been killed </w:t>
      </w:r>
      <w:r w:rsidRPr="0E640CC4">
        <w:rPr>
          <w:lang w:val="en-US"/>
        </w:rPr>
        <w:fldChar w:fldCharType="begin"/>
      </w:r>
      <w:r w:rsidRPr="0E640CC4">
        <w:rPr>
          <w:lang w:val="en-US"/>
        </w:rPr>
        <w:instrText xml:space="preserve"> ADDIN EN.CITE &lt;EndNote&gt;&lt;Cite&gt;&lt;Author&gt;Wulff&lt;/Author&gt;&lt;Year&gt;2022&lt;/Year&gt;&lt;RecNum&gt;843&lt;/RecNum&gt;&lt;DisplayText&gt;(Wulff and Roberge, 2022)&lt;/DisplayText&gt;&lt;record&gt;&lt;rec-number&gt;843&lt;/rec-number&gt;&lt;foreign-keys&gt;&lt;key app="EN" db-id="dp0wdd05cs92wtefva5prs2bwtzr9fd5d2zp" timestamp="1691661673"&gt;843&lt;/key&gt;&lt;/foreign-keys&gt;&lt;ref-type name="Report"&gt;27&lt;/ref-type&gt;&lt;contributors&gt;&lt;authors&gt;&lt;author&gt;Wulff, Sören&lt;/author&gt;&lt;author&gt;Roberge, Cornelia&lt;/author&gt;&lt;/authors&gt;&lt;/contributors&gt;&lt;titles&gt;&lt;title&gt;Nationell riktad Skogssadeinventering (NRS) -Inventering av granbarkborreangrepp i götaland och Svealand 2022&lt;/title&gt;&lt;/titles&gt;&lt;dates&gt;&lt;year&gt;2022&lt;/year&gt;&lt;pub-dates&gt;&lt;date&gt;2022-12-06&lt;/date&gt;&lt;/pub-dates&gt;&lt;/dates&gt;&lt;pub-location&gt;SLU, Umeå&lt;/pub-location&gt;&lt;publisher&gt;Institutionen för skoglig resurshushållning &lt;/publisher&gt;&lt;urls&gt;&lt;/urls&gt;&lt;/record&gt;&lt;/Cite&gt;&lt;/EndNote&gt;</w:instrText>
      </w:r>
      <w:r w:rsidRPr="0E640CC4">
        <w:rPr>
          <w:lang w:val="en-US"/>
        </w:rPr>
        <w:fldChar w:fldCharType="separate"/>
      </w:r>
      <w:r w:rsidRPr="0E640CC4">
        <w:rPr>
          <w:noProof/>
          <w:lang w:val="en-US"/>
        </w:rPr>
        <w:t>(Wulff and Roberge, 202</w:t>
      </w:r>
      <w:r w:rsidRPr="0E640CC4" w:rsidR="0DCD6C75">
        <w:rPr>
          <w:noProof/>
          <w:lang w:val="en-US"/>
        </w:rPr>
        <w:t>3</w:t>
      </w:r>
      <w:r w:rsidRPr="0E640CC4">
        <w:rPr>
          <w:noProof/>
          <w:lang w:val="en-US"/>
        </w:rPr>
        <w:t>)</w:t>
      </w:r>
      <w:r w:rsidRPr="0E640CC4">
        <w:rPr>
          <w:lang w:val="en-US"/>
        </w:rPr>
        <w:fldChar w:fldCharType="end"/>
      </w:r>
      <w:r w:rsidRPr="0E640CC4">
        <w:rPr>
          <w:lang w:val="en-US"/>
        </w:rPr>
        <w:t xml:space="preserve">, which represents 75% of all spruce wood killed by spruce bark beetle since the 1960s </w:t>
      </w:r>
      <w:r w:rsidRPr="0E640CC4">
        <w:rPr>
          <w:lang w:val="en-US"/>
        </w:rPr>
        <w:fldChar w:fldCharType="begin"/>
      </w:r>
      <w:r w:rsidRPr="0E640CC4">
        <w:rPr>
          <w:lang w:val="en-US"/>
        </w:rPr>
        <w:instrText xml:space="preserve"> ADDIN EN.CITE &lt;EndNote&gt;&lt;Cite&gt;&lt;Author&gt;Schroeder&lt;/Author&gt;&lt;Year&gt;2022&lt;/Year&gt;&lt;RecNum&gt;842&lt;/RecNum&gt;&lt;DisplayText&gt;(Schroeder and Kärvemo, 2022)&lt;/DisplayText&gt;&lt;record&gt;&lt;rec-number&gt;842&lt;/rec-number&gt;&lt;foreign-keys&gt;&lt;key app="EN" db-id="dp0wdd05cs92wtefva5prs2bwtzr9fd5d2zp" timestamp="1691660967"&gt;842&lt;/key&gt;&lt;/foreign-keys&gt;&lt;ref-type name="Magazine Article"&gt;19&lt;/ref-type&gt;&lt;contributors&gt;&lt;authors&gt;&lt;author&gt;Schroeder, L. M.&lt;/author&gt;&lt;author&gt;Kärvemo, Simon&lt;/author&gt;&lt;/authors&gt;&lt;/contributors&gt;&lt;titles&gt;&lt;title&gt;Rekordstort utbrott av granbarkborre – orsaker och vad man kan göra &lt;/title&gt;&lt;secondary-title&gt;Friska skogar – så når vi dit – KSLAT nr 7-2022&lt;/secondary-title&gt;&lt;/titles&gt;&lt;pages&gt;60&lt;/pages&gt;&lt;number&gt;7&lt;/number&gt;&lt;dates&gt;&lt;year&gt;2022&lt;/year&gt;&lt;/dates&gt;&lt;pub-location&gt;Stockholm&lt;/pub-location&gt;&lt;isbn&gt;0023-5350&lt;/isbn&gt;&lt;urls&gt;&lt;/urls&gt;&lt;/record&gt;&lt;/Cite&gt;&lt;/EndNote&gt;</w:instrText>
      </w:r>
      <w:r w:rsidRPr="0E640CC4">
        <w:rPr>
          <w:lang w:val="en-US"/>
        </w:rPr>
        <w:fldChar w:fldCharType="separate"/>
      </w:r>
      <w:r w:rsidRPr="0E640CC4">
        <w:rPr>
          <w:noProof/>
          <w:lang w:val="en-US"/>
        </w:rPr>
        <w:t>(Schroeder and Kärvemo, 2022)</w:t>
      </w:r>
      <w:r w:rsidRPr="0E640CC4">
        <w:rPr>
          <w:lang w:val="en-US"/>
        </w:rPr>
        <w:fldChar w:fldCharType="end"/>
      </w:r>
      <w:r w:rsidRPr="0E640CC4">
        <w:rPr>
          <w:lang w:val="en-US"/>
        </w:rPr>
        <w:t>. Only in Sweden the economic loss of the damaged wood during the last years has been estimated to 14 billion SEK according to the Forest agency (Skogsstyrelsen).</w:t>
      </w:r>
    </w:p>
    <w:p w:rsidR="00BF1DDD" w:rsidP="007B716A" w:rsidRDefault="00BF1DDD" w14:paraId="4A030CAE" w14:textId="5C272515">
      <w:pPr>
        <w:pStyle w:val="Heading2"/>
        <w:rPr>
          <w:lang w:val="en-US"/>
        </w:rPr>
      </w:pPr>
      <w:bookmarkStart w:name="_Toc161814675" w:id="422"/>
      <w:r w:rsidRPr="00BF1DDD">
        <w:rPr>
          <w:lang w:val="en-US"/>
        </w:rPr>
        <w:t>Bark beetle life cycle and phenology</w:t>
      </w:r>
      <w:bookmarkEnd w:id="422"/>
    </w:p>
    <w:p w:rsidRPr="007D43FC" w:rsidR="00BF1DDD" w:rsidP="00BF1DDD" w:rsidRDefault="00BF1DDD" w14:paraId="66961801" w14:textId="31C94F05">
      <w:pPr>
        <w:rPr>
          <w:lang w:val="en-US"/>
        </w:rPr>
      </w:pPr>
      <w:r w:rsidRPr="40E69D11">
        <w:rPr>
          <w:lang w:val="en-US"/>
        </w:rPr>
        <w:t xml:space="preserve">The spruce bark beetle </w:t>
      </w:r>
      <w:r w:rsidRPr="40E69D11" w:rsidR="429EBC49">
        <w:rPr>
          <w:lang w:val="en-US"/>
        </w:rPr>
        <w:t>begins</w:t>
      </w:r>
      <w:r w:rsidRPr="40E69D11">
        <w:rPr>
          <w:lang w:val="en-US"/>
        </w:rPr>
        <w:t xml:space="preserve"> to swarm in spring during the first days with temperatures approaching 20°C </w:t>
      </w:r>
      <w:r w:rsidRPr="40E69D11">
        <w:rPr>
          <w:lang w:val="en-US"/>
        </w:rPr>
        <w:fldChar w:fldCharType="begin"/>
      </w:r>
      <w:r w:rsidRPr="40E69D11">
        <w:rPr>
          <w:lang w:val="en-US"/>
        </w:rPr>
        <w:instrText xml:space="preserve"> ADDIN EN.CITE &lt;EndNote&gt;&lt;Cite&gt;&lt;Author&gt;Öhrn&lt;/Author&gt;&lt;Year&gt;2014&lt;/Year&gt;&lt;RecNum&gt;469&lt;/RecNum&gt;&lt;DisplayText&gt;(Öhrn et al., 2014)&lt;/DisplayText&gt;&lt;record&gt;&lt;rec-number&gt;469&lt;/rec-number&gt;&lt;foreign-keys&gt;&lt;key app="EN" db-id="dp0wdd05cs92wtefva5prs2bwtzr9fd5d2zp" timestamp="1601908355"&gt;469&lt;/key&gt;&lt;/foreign-keys&gt;&lt;ref-type name="Journal Article"&gt;17&lt;/ref-type&gt;&lt;contributors&gt;&lt;authors&gt;&lt;author&gt;Öhrn, Petter&lt;/author&gt;&lt;author&gt;Långström, Bo&lt;/author&gt;&lt;author&gt;Lindelöw, Åke&lt;/author&gt;&lt;author&gt;Björklund, Niklas&lt;/author&gt;&lt;/authors&gt;&lt;/contributors&gt;&lt;titles&gt;&lt;title&gt;&lt;style face="normal" font="default" size="100%"&gt;Seasonal flight patterns of &lt;/style&gt;&lt;style face="italic" font="default" size="100%"&gt;Ips typographus&lt;/style&gt;&lt;style face="normal" font="default" size="100%"&gt; in southern Sweden and thermal sums required for emergence&lt;/style&gt;&lt;/title&gt;&lt;secondary-title&gt;Agricultural and Forest Entomology&lt;/secondary-title&gt;&lt;/titles&gt;&lt;periodical&gt;&lt;full-title&gt;Agricultural and Forest Entomology&lt;/full-title&gt;&lt;/periodical&gt;&lt;pages&gt;147-157&lt;/pages&gt;&lt;volume&gt;16&lt;/volume&gt;&lt;number&gt;2&lt;/number&gt;&lt;section&gt;147&lt;/section&gt;&lt;dates&gt;&lt;year&gt;2014&lt;/year&gt;&lt;/dates&gt;&lt;isbn&gt;14619555&lt;/isbn&gt;&lt;urls&gt;&lt;/urls&gt;&lt;electronic-resource-num&gt;https://doi.org/10.1111/afe.12044&amp;#xD;&lt;/electronic-resource-num&gt;&lt;/record&gt;&lt;/Cite&gt;&lt;/EndNote&gt;</w:instrText>
      </w:r>
      <w:r w:rsidRPr="40E69D11">
        <w:rPr>
          <w:lang w:val="en-US"/>
        </w:rPr>
        <w:fldChar w:fldCharType="separate"/>
      </w:r>
      <w:r w:rsidRPr="40E69D11">
        <w:rPr>
          <w:noProof/>
          <w:lang w:val="en-US"/>
        </w:rPr>
        <w:t>(Öhrn et al., 2014)</w:t>
      </w:r>
      <w:r w:rsidRPr="40E69D11">
        <w:rPr>
          <w:lang w:val="en-US"/>
        </w:rPr>
        <w:fldChar w:fldCharType="end"/>
      </w:r>
      <w:r w:rsidRPr="40E69D11">
        <w:rPr>
          <w:lang w:val="en-US"/>
        </w:rPr>
        <w:t xml:space="preserve">. After emerging from overwintering, they start to fly, in search of suitable breeding sites within the forest. </w:t>
      </w:r>
    </w:p>
    <w:p w:rsidRPr="007D43FC" w:rsidR="00BF1DDD" w:rsidP="00BF1DDD" w:rsidRDefault="00BF1DDD" w14:paraId="2723D3ED" w14:textId="77777777">
      <w:pPr>
        <w:rPr>
          <w:lang w:val="en-US"/>
        </w:rPr>
      </w:pPr>
      <w:r w:rsidRPr="007D43FC">
        <w:rPr>
          <w:lang w:val="en-US"/>
        </w:rPr>
        <w:t xml:space="preserve">Under </w:t>
      </w:r>
      <w:r>
        <w:rPr>
          <w:lang w:val="en-US"/>
        </w:rPr>
        <w:t xml:space="preserve">low, </w:t>
      </w:r>
      <w:r w:rsidRPr="00F13026">
        <w:rPr>
          <w:i/>
          <w:iCs/>
          <w:lang w:val="en-US"/>
        </w:rPr>
        <w:t>endemic</w:t>
      </w:r>
      <w:r>
        <w:rPr>
          <w:lang w:val="en-US"/>
        </w:rPr>
        <w:t xml:space="preserve"> population levels</w:t>
      </w:r>
      <w:r w:rsidRPr="007D43FC">
        <w:rPr>
          <w:lang w:val="en-US"/>
        </w:rPr>
        <w:t>, the</w:t>
      </w:r>
      <w:r>
        <w:rPr>
          <w:lang w:val="en-US"/>
        </w:rPr>
        <w:t xml:space="preserve"> beetles</w:t>
      </w:r>
      <w:r w:rsidRPr="007D43FC">
        <w:rPr>
          <w:lang w:val="en-US"/>
        </w:rPr>
        <w:t xml:space="preserve"> typically</w:t>
      </w:r>
      <w:r>
        <w:rPr>
          <w:lang w:val="en-US"/>
        </w:rPr>
        <w:t xml:space="preserve"> breed in </w:t>
      </w:r>
      <w:r w:rsidRPr="007D43FC">
        <w:rPr>
          <w:lang w:val="en-US"/>
        </w:rPr>
        <w:t xml:space="preserve">the phloem </w:t>
      </w:r>
      <w:r>
        <w:rPr>
          <w:lang w:val="en-US"/>
        </w:rPr>
        <w:t xml:space="preserve">under </w:t>
      </w:r>
      <w:r w:rsidRPr="007D43FC">
        <w:rPr>
          <w:lang w:val="en-US"/>
        </w:rPr>
        <w:t>the bark of recently de</w:t>
      </w:r>
      <w:r>
        <w:rPr>
          <w:lang w:val="en-US"/>
        </w:rPr>
        <w:t>ad</w:t>
      </w:r>
      <w:r w:rsidRPr="007D43FC">
        <w:rPr>
          <w:lang w:val="en-US"/>
        </w:rPr>
        <w:t xml:space="preserve"> or dying Norway spruce trees</w:t>
      </w:r>
      <w:r>
        <w:rPr>
          <w:lang w:val="en-US"/>
        </w:rPr>
        <w:t xml:space="preserve"> </w:t>
      </w:r>
      <w:r w:rsidRPr="007D43FC">
        <w:rPr>
          <w:lang w:val="en-US"/>
        </w:rPr>
        <w:t>and un</w:t>
      </w:r>
      <w:r>
        <w:rPr>
          <w:lang w:val="en-US"/>
        </w:rPr>
        <w:t>-</w:t>
      </w:r>
      <w:r w:rsidRPr="007D43FC">
        <w:rPr>
          <w:lang w:val="en-US"/>
        </w:rPr>
        <w:t xml:space="preserve">barked timber. </w:t>
      </w:r>
      <w:r>
        <w:rPr>
          <w:lang w:val="en-US"/>
        </w:rPr>
        <w:t xml:space="preserve">When bark beetles reach </w:t>
      </w:r>
      <w:r w:rsidRPr="00520C5E">
        <w:rPr>
          <w:i/>
          <w:iCs/>
          <w:lang w:val="en-US"/>
        </w:rPr>
        <w:t>epidemic</w:t>
      </w:r>
      <w:r>
        <w:rPr>
          <w:lang w:val="en-US"/>
        </w:rPr>
        <w:t xml:space="preserve"> outbreak levels the beetles can overcome tree defense of living </w:t>
      </w:r>
      <w:r>
        <w:rPr>
          <w:lang w:val="en-US"/>
        </w:rPr>
        <w:lastRenderedPageBreak/>
        <w:t xml:space="preserve">trees. </w:t>
      </w:r>
      <w:r w:rsidRPr="007D43FC">
        <w:rPr>
          <w:lang w:val="en-US"/>
        </w:rPr>
        <w:t>After</w:t>
      </w:r>
      <w:r>
        <w:rPr>
          <w:lang w:val="en-US"/>
        </w:rPr>
        <w:t xml:space="preserve"> </w:t>
      </w:r>
      <w:r w:rsidRPr="007D43FC">
        <w:rPr>
          <w:lang w:val="en-US"/>
        </w:rPr>
        <w:t>three weeks</w:t>
      </w:r>
      <w:r>
        <w:rPr>
          <w:lang w:val="en-US"/>
        </w:rPr>
        <w:t xml:space="preserve"> when</w:t>
      </w:r>
      <w:r w:rsidRPr="007D43FC">
        <w:rPr>
          <w:lang w:val="en-US"/>
        </w:rPr>
        <w:t xml:space="preserve"> </w:t>
      </w:r>
      <w:r>
        <w:rPr>
          <w:lang w:val="en-US"/>
        </w:rPr>
        <w:t>the parent beetles finished mating and</w:t>
      </w:r>
      <w:r w:rsidRPr="007D43FC">
        <w:rPr>
          <w:lang w:val="en-US"/>
        </w:rPr>
        <w:t xml:space="preserve"> </w:t>
      </w:r>
      <w:r>
        <w:rPr>
          <w:lang w:val="en-US"/>
        </w:rPr>
        <w:t xml:space="preserve">gallery construction </w:t>
      </w:r>
      <w:r w:rsidRPr="007D43FC">
        <w:rPr>
          <w:lang w:val="en-US"/>
        </w:rPr>
        <w:t>the parent beetles move on to initiate a sister brood.</w:t>
      </w:r>
    </w:p>
    <w:p w:rsidR="00BF1DDD" w:rsidP="6E2B6133" w:rsidRDefault="00BF1DDD" w14:paraId="248604B7" w14:textId="1E6EAC70">
      <w:pPr>
        <w:spacing w:after="160" w:line="257" w:lineRule="auto"/>
        <w:rPr>
          <w:rFonts w:ascii="Calibri" w:hAnsi="Calibri" w:eastAsia="Calibri" w:cs="Calibri"/>
          <w:sz w:val="22"/>
          <w:szCs w:val="22"/>
          <w:lang w:val="en-US"/>
        </w:rPr>
      </w:pPr>
      <w:r w:rsidRPr="6E2B6133">
        <w:rPr>
          <w:lang w:val="en-US"/>
        </w:rPr>
        <w:t xml:space="preserve">Once the first brood (new generation) reaches full maturity, they have several options, depending on thermal conditions and photoperiod. In central Europe, the typical flight pattern involves a fully developed second generation and multiple sister broods. Conversely, in higher altitudes and further north in Europe (e. g Sweden), it's more common to have just one generation with one or several sister broods </w:t>
      </w:r>
      <w:r w:rsidRPr="6E2B6133" w:rsidR="245C9ED5">
        <w:rPr>
          <w:lang w:val="en-US"/>
        </w:rPr>
        <w:fldChar w:fldCharType="begin"/>
      </w:r>
      <w:r w:rsidRPr="6E2B6133" w:rsidR="245C9ED5">
        <w:rPr>
          <w:lang w:val="en-US"/>
        </w:rPr>
        <w:instrText xml:space="preserve"> ADDIN EN.CITE &lt;EndNote&gt;&lt;Cite&gt;&lt;Author&gt;Öhrn&lt;/Author&gt;&lt;Year&gt;2014&lt;/Year&gt;&lt;RecNum&gt;469&lt;/RecNum&gt;&lt;DisplayText&gt;(Öhrn et al., 2014)&lt;/DisplayText&gt;&lt;record&gt;&lt;rec-number&gt;469&lt;/rec-number&gt;&lt;foreign-keys&gt;&lt;key app="EN" db-id="dp0wdd05cs92wtefva5prs2bwtzr9fd5d2zp" timestamp="1601908355"&gt;469&lt;/key&gt;&lt;/foreign-keys&gt;&lt;ref-type name="Journal Article"&gt;17&lt;/ref-type&gt;&lt;contributors&gt;&lt;authors&gt;&lt;author&gt;Öhrn, Petter&lt;/author&gt;&lt;author&gt;Långström, Bo&lt;/author&gt;&lt;author&gt;Lindelöw, Åke&lt;/author&gt;&lt;author&gt;Björklund, Niklas&lt;/author&gt;&lt;/authors&gt;&lt;/contributors&gt;&lt;titles&gt;&lt;title&gt;&lt;style face="normal" font="default" size="100%"&gt;Seasonal flight patterns of &lt;/style&gt;&lt;style face="italic" font="default" size="100%"&gt;Ips typographus&lt;/style&gt;&lt;style face="normal" font="default" size="100%"&gt; in southern Sweden and thermal sums required for emergence&lt;/style&gt;&lt;/title&gt;&lt;secondary-title&gt;Agricultural and Forest Entomology&lt;/secondary-title&gt;&lt;/titles&gt;&lt;periodical&gt;&lt;full-title&gt;Agricultural and Forest Entomology&lt;/full-title&gt;&lt;/periodical&gt;&lt;pages&gt;147-157&lt;/pages&gt;&lt;volume&gt;16&lt;/volume&gt;&lt;number&gt;2&lt;/number&gt;&lt;section&gt;147&lt;/section&gt;&lt;dates&gt;&lt;year&gt;2014&lt;/year&gt;&lt;/dates&gt;&lt;isbn&gt;14619555&lt;/isbn&gt;&lt;urls&gt;&lt;/urls&gt;&lt;electronic-resource-num&gt;https://doi.org/10.1111/afe.12044&amp;#xD;&lt;/electronic-resource-num&gt;&lt;/record&gt;&lt;/Cite&gt;&lt;/EndNote&gt;</w:instrText>
      </w:r>
      <w:r w:rsidRPr="6E2B6133" w:rsidR="245C9ED5">
        <w:rPr>
          <w:lang w:val="en-US"/>
        </w:rPr>
        <w:fldChar w:fldCharType="separate"/>
      </w:r>
      <w:r w:rsidRPr="6E2B6133">
        <w:rPr>
          <w:noProof/>
          <w:lang w:val="en-US"/>
        </w:rPr>
        <w:t>(Öhrn et al., 2014)</w:t>
      </w:r>
      <w:r w:rsidRPr="6E2B6133" w:rsidR="245C9ED5">
        <w:rPr>
          <w:lang w:val="en-US"/>
        </w:rPr>
        <w:fldChar w:fldCharType="end"/>
      </w:r>
      <w:r w:rsidRPr="6E2B6133">
        <w:rPr>
          <w:lang w:val="en-US"/>
        </w:rPr>
        <w:t xml:space="preserve">. How warm the summer has been affects the timing and the proportion of beetles emerging to initiate a second brood. In Sweden, the new generation normally start to emerge around beginning of July </w:t>
      </w:r>
      <w:r w:rsidRPr="6E2B6133" w:rsidR="245C9ED5">
        <w:rPr>
          <w:lang w:val="en-US"/>
        </w:rPr>
        <w:fldChar w:fldCharType="begin"/>
      </w:r>
      <w:r w:rsidRPr="6E2B6133" w:rsidR="245C9ED5">
        <w:rPr>
          <w:lang w:val="en-US"/>
        </w:rPr>
        <w:instrText xml:space="preserve"> ADDIN EN.CITE &lt;EndNote&gt;&lt;Cite&gt;&lt;Author&gt;Öhrn&lt;/Author&gt;&lt;Year&gt;2014&lt;/Year&gt;&lt;RecNum&gt;469&lt;/RecNum&gt;&lt;DisplayText&gt;(Öhrn et al., 2014)&lt;/DisplayText&gt;&lt;record&gt;&lt;rec-number&gt;469&lt;/rec-number&gt;&lt;foreign-keys&gt;&lt;key app="EN" db-id="dp0wdd05cs92wtefva5prs2bwtzr9fd5d2zp" timestamp="1601908355"&gt;469&lt;/key&gt;&lt;/foreign-keys&gt;&lt;ref-type name="Journal Article"&gt;17&lt;/ref-type&gt;&lt;contributors&gt;&lt;authors&gt;&lt;author&gt;Öhrn, Petter&lt;/author&gt;&lt;author&gt;Långström, Bo&lt;/author&gt;&lt;author&gt;Lindelöw, Åke&lt;/author&gt;&lt;author&gt;Björklund, Niklas&lt;/author&gt;&lt;/authors&gt;&lt;/contributors&gt;&lt;titles&gt;&lt;title&gt;&lt;style face="normal" font="default" size="100%"&gt;Seasonal flight patterns of &lt;/style&gt;&lt;style face="italic" font="default" size="100%"&gt;Ips typographus&lt;/style&gt;&lt;style face="normal" font="default" size="100%"&gt; in southern Sweden and thermal sums required for emergence&lt;/style&gt;&lt;/title&gt;&lt;secondary-title&gt;Agricultural and Forest Entomology&lt;/secondary-title&gt;&lt;/titles&gt;&lt;periodical&gt;&lt;full-title&gt;Agricultural and Forest Entomology&lt;/full-title&gt;&lt;/periodical&gt;&lt;pages&gt;147-157&lt;/pages&gt;&lt;volume&gt;16&lt;/volume&gt;&lt;number&gt;2&lt;/number&gt;&lt;section&gt;147&lt;/section&gt;&lt;dates&gt;&lt;year&gt;2014&lt;/year&gt;&lt;/dates&gt;&lt;isbn&gt;14619555&lt;/isbn&gt;&lt;urls&gt;&lt;/urls&gt;&lt;electronic-resource-num&gt;https://doi.org/10.1111/afe.12044&amp;#xD;&lt;/electronic-resource-num&gt;&lt;/record&gt;&lt;/Cite&gt;&lt;/EndNote&gt;</w:instrText>
      </w:r>
      <w:r w:rsidRPr="6E2B6133" w:rsidR="245C9ED5">
        <w:rPr>
          <w:lang w:val="en-US"/>
        </w:rPr>
        <w:fldChar w:fldCharType="separate"/>
      </w:r>
      <w:r w:rsidRPr="6E2B6133">
        <w:rPr>
          <w:noProof/>
          <w:lang w:val="en-US"/>
        </w:rPr>
        <w:t>(Öhrn et al., 2014)</w:t>
      </w:r>
      <w:r w:rsidRPr="6E2B6133" w:rsidR="245C9ED5">
        <w:rPr>
          <w:lang w:val="en-US"/>
        </w:rPr>
        <w:fldChar w:fldCharType="end"/>
      </w:r>
      <w:r w:rsidRPr="6E2B6133">
        <w:rPr>
          <w:lang w:val="en-US"/>
        </w:rPr>
        <w:t xml:space="preserve">. However, commonly the flight activity is low in the second half of the summer. </w:t>
      </w:r>
      <w:r w:rsidRPr="6E2B6133">
        <w:rPr>
          <w:rFonts w:ascii="Calibri" w:hAnsi="Calibri" w:eastAsia="Calibri" w:cs="Calibri"/>
          <w:lang w:val="en-US"/>
        </w:rPr>
        <w:t xml:space="preserve"> </w:t>
      </w:r>
      <w:r w:rsidRPr="6E2B6133" w:rsidR="4796F39B">
        <w:rPr>
          <w:lang w:val="en-US"/>
        </w:rPr>
        <w:t>Even, during exceptionally warm summers only a minor part of the new generation in Southern Sweden was estimated to reproduce before hibernation (Fritscher and Schroeder, 2022).</w:t>
      </w:r>
    </w:p>
    <w:p w:rsidRPr="00B55930" w:rsidR="00BF1DDD" w:rsidP="00BF1DDD" w:rsidRDefault="00BF1DDD" w14:paraId="446F9D3F" w14:textId="6892BFC9">
      <w:pPr>
        <w:rPr>
          <w:lang w:val="en-US"/>
        </w:rPr>
      </w:pPr>
      <w:r w:rsidRPr="6E2B6133">
        <w:rPr>
          <w:lang w:val="en-US"/>
        </w:rPr>
        <w:t xml:space="preserve">The spruce bark beetle overwinters as adult beetle and larvae and pupae </w:t>
      </w:r>
      <w:r w:rsidRPr="6E2B6133" w:rsidR="4027E8DF">
        <w:rPr>
          <w:lang w:val="en-US"/>
        </w:rPr>
        <w:t>do</w:t>
      </w:r>
      <w:r w:rsidRPr="6E2B6133">
        <w:rPr>
          <w:lang w:val="en-US"/>
        </w:rPr>
        <w:t xml:space="preserve"> not survive winter temperatures. Depending on climatic site conditions, the beetles either stay under bark or emerge from the tree during late autumn to overwinter in the soil. In central Europe, the majority of the beetles spend the winter period underneath the bark of either standing or fallen trees </w:t>
      </w:r>
      <w:r w:rsidRPr="6E2B6133">
        <w:rPr>
          <w:lang w:val="en-US"/>
        </w:rPr>
        <w:fldChar w:fldCharType="begin"/>
      </w:r>
      <w:r w:rsidRPr="6E2B6133">
        <w:rPr>
          <w:lang w:val="en-US"/>
        </w:rPr>
        <w:instrText xml:space="preserve"> ADDIN EN.CITE &lt;EndNote&gt;&lt;Cite&gt;&lt;Author&gt;Faccoli&lt;/Author&gt;&lt;Year&gt;2002&lt;/Year&gt;&lt;RecNum&gt;743&lt;/RecNum&gt;&lt;DisplayText&gt;(Faccoli, 2002)&lt;/DisplayText&gt;&lt;record&gt;&lt;rec-number&gt;743&lt;/rec-number&gt;&lt;foreign-keys&gt;&lt;key app="EN" db-id="dp0wdd05cs92wtefva5prs2bwtzr9fd5d2zp" timestamp="1654002666"&gt;743&lt;/key&gt;&lt;/foreign-keys&gt;&lt;ref-type name="Journal Article"&gt;17&lt;/ref-type&gt;&lt;contributors&gt;&lt;authors&gt;&lt;author&gt;Faccoli, M&lt;/author&gt;&lt;/authors&gt;&lt;/contributors&gt;&lt;titles&gt;&lt;title&gt;&lt;style face="normal" font="default" size="100%"&gt;Winter mortality in sub-corticolous populations of&lt;/style&gt;&lt;style face="italic" font="default" size="100%"&gt; Ips typographus &lt;/style&gt;&lt;style face="normal" font="default" size="100%"&gt;(Coleoptera, Scolytidae) and its parasitoids in the south-eastern Alps&lt;/style&gt;&lt;/title&gt;&lt;secondary-title&gt;Anzeiger für Schädlingskunde= Journal of pest science&lt;/secondary-title&gt;&lt;/titles&gt;&lt;periodical&gt;&lt;full-title&gt;Anzeiger für Schädlingskunde= Journal of pest science&lt;/full-title&gt;&lt;/periodical&gt;&lt;pages&gt;62-68&lt;/pages&gt;&lt;volume&gt;75&lt;/volume&gt;&lt;number&gt;3&lt;/number&gt;&lt;dates&gt;&lt;year&gt;2002&lt;/year&gt;&lt;/dates&gt;&lt;isbn&gt;1439-0280&lt;/isbn&gt;&lt;urls&gt;&lt;/urls&gt;&lt;/record&gt;&lt;/Cite&gt;&lt;/EndNote&gt;</w:instrText>
      </w:r>
      <w:r w:rsidRPr="6E2B6133">
        <w:rPr>
          <w:lang w:val="en-US"/>
        </w:rPr>
        <w:fldChar w:fldCharType="separate"/>
      </w:r>
      <w:r w:rsidRPr="6E2B6133">
        <w:rPr>
          <w:noProof/>
          <w:lang w:val="en-US"/>
        </w:rPr>
        <w:t>(Faccoli, 2002)</w:t>
      </w:r>
      <w:r w:rsidRPr="6E2B6133">
        <w:rPr>
          <w:lang w:val="en-US"/>
        </w:rPr>
        <w:fldChar w:fldCharType="end"/>
      </w:r>
      <w:r w:rsidRPr="6E2B6133">
        <w:rPr>
          <w:lang w:val="en-US"/>
        </w:rPr>
        <w:t xml:space="preserve">.  In the most northern parts of Europe, the spruce bark beetle hibernates under the snow cover within the soil </w:t>
      </w:r>
      <w:r w:rsidRPr="6E2B6133">
        <w:rPr>
          <w:lang w:val="en-US"/>
        </w:rPr>
        <w:fldChar w:fldCharType="begin"/>
      </w:r>
      <w:r w:rsidRPr="6E2B6133">
        <w:rPr>
          <w:lang w:val="en-US"/>
        </w:rPr>
        <w:instrText xml:space="preserve"> ADDIN EN.CITE &lt;EndNote&gt;&lt;Cite&gt;&lt;Author&gt;Annila&lt;/Author&gt;&lt;Year&gt;1969&lt;/Year&gt;&lt;RecNum&gt;692&lt;/RecNum&gt;&lt;DisplayText&gt;(Annila, 1969)&lt;/DisplayText&gt;&lt;record&gt;&lt;rec-number&gt;692&lt;/rec-number&gt;&lt;foreign-keys&gt;&lt;key app="EN" db-id="dp0wdd05cs92wtefva5prs2bwtzr9fd5d2zp" timestamp="1643018624"&gt;692&lt;/key&gt;&lt;/foreign-keys&gt;&lt;ref-type name="Conference Proceedings"&gt;10&lt;/ref-type&gt;&lt;contributors&gt;&lt;authors&gt;&lt;author&gt;Annila, Erkki&lt;/author&gt;&lt;/authors&gt;&lt;/contributors&gt;&lt;titles&gt;&lt;title&gt;Influence of temperature upon the development and voltinism of Ips typographus L.(Coleoptera, Scolytidae)&lt;/title&gt;&lt;secondary-title&gt;Annales Zoologici Fennici&lt;/secondary-title&gt;&lt;/titles&gt;&lt;pages&gt;161-208&lt;/pages&gt;&lt;dates&gt;&lt;year&gt;1969&lt;/year&gt;&lt;/dates&gt;&lt;publisher&gt;JSTOR&lt;/publisher&gt;&lt;isbn&gt;0003-455X&lt;/isbn&gt;&lt;urls&gt;&lt;/urls&gt;&lt;/record&gt;&lt;/Cite&gt;&lt;/EndNote&gt;</w:instrText>
      </w:r>
      <w:r w:rsidRPr="6E2B6133">
        <w:rPr>
          <w:lang w:val="en-US"/>
        </w:rPr>
        <w:fldChar w:fldCharType="separate"/>
      </w:r>
      <w:r w:rsidRPr="6E2B6133">
        <w:rPr>
          <w:noProof/>
          <w:lang w:val="en-US"/>
        </w:rPr>
        <w:t>(Annila, 1969)</w:t>
      </w:r>
      <w:r w:rsidRPr="6E2B6133">
        <w:rPr>
          <w:lang w:val="en-US"/>
        </w:rPr>
        <w:fldChar w:fldCharType="end"/>
      </w:r>
      <w:r w:rsidRPr="6E2B6133">
        <w:rPr>
          <w:lang w:val="en-US"/>
        </w:rPr>
        <w:t xml:space="preserve">. In a recent study conducted by SLU and Skogforsk in southern Sweden (Västmanland to Småland) we observed that in average 63% of the beetles stayed to overwinter underneath the bark of the infested tree </w:t>
      </w:r>
      <w:r w:rsidRPr="6E2B6133">
        <w:rPr>
          <w:lang w:val="en-US"/>
        </w:rPr>
        <w:fldChar w:fldCharType="begin"/>
      </w:r>
      <w:r w:rsidRPr="6E2B6133">
        <w:rPr>
          <w:lang w:val="en-US"/>
        </w:rPr>
        <w:instrText xml:space="preserve"> ADDIN EN.CITE &lt;EndNote&gt;&lt;Cite&gt;&lt;Author&gt;Weslien&lt;/Author&gt;&lt;Year&gt;2022&lt;/Year&gt;&lt;RecNum&gt;862&lt;/RecNum&gt;&lt;DisplayText&gt;(Weslien et al., 2022)&lt;/DisplayText&gt;&lt;record&gt;&lt;rec-number&gt;862&lt;/rec-number&gt;&lt;foreign-keys&gt;&lt;key app="EN" db-id="dp0wdd05cs92wtefva5prs2bwtzr9fd5d2zp" timestamp="1694089322"&gt;862&lt;/key&gt;&lt;/foreign-keys&gt;&lt;ref-type name="Report"&gt;27&lt;/ref-type&gt;&lt;contributors&gt;&lt;authors&gt;&lt;author&gt;Weslien, Jan&lt;/author&gt;&lt;author&gt;Schroeder, Martin&lt;/author&gt;&lt;author&gt;Öhrn, P&lt;/author&gt;&lt;/authors&gt;&lt;/contributors&gt;&lt;titles&gt;&lt;title&gt;Effekt på granbarkborren och dess fiender vid vinteravverkning av dödade granar&lt;/title&gt;&lt;secondary-title&gt; Arbetsrapport &lt;/secondary-title&gt;&lt;/titles&gt;&lt;pages&gt;1110-2022&lt;/pages&gt;&lt;dates&gt;&lt;year&gt;2022&lt;/year&gt;&lt;/dates&gt;&lt;pub-location&gt;Skogforsk&lt;/pub-location&gt;&lt;urls&gt;&lt;/urls&gt;&lt;/record&gt;&lt;/Cite&gt;&lt;/EndNote&gt;</w:instrText>
      </w:r>
      <w:r w:rsidRPr="6E2B6133">
        <w:rPr>
          <w:lang w:val="en-US"/>
        </w:rPr>
        <w:fldChar w:fldCharType="separate"/>
      </w:r>
      <w:r w:rsidRPr="6E2B6133">
        <w:rPr>
          <w:noProof/>
          <w:lang w:val="en-US"/>
        </w:rPr>
        <w:t>(Weslien et al., 2022)</w:t>
      </w:r>
      <w:r w:rsidRPr="6E2B6133">
        <w:rPr>
          <w:lang w:val="en-US"/>
        </w:rPr>
        <w:fldChar w:fldCharType="end"/>
      </w:r>
      <w:r w:rsidRPr="6E2B6133">
        <w:rPr>
          <w:lang w:val="en-US"/>
        </w:rPr>
        <w:t>. Thus, the remaining 37% of the beetles left the trees at some point between the time of emergence of the new generation (around beginning of July) and the onset of winter.</w:t>
      </w:r>
    </w:p>
    <w:p w:rsidR="00BF1DDD" w:rsidP="00BF1DDD" w:rsidRDefault="29F46E44" w14:paraId="039B24F4" w14:textId="2E679242">
      <w:pPr>
        <w:rPr>
          <w:lang w:val="en-US"/>
        </w:rPr>
      </w:pPr>
      <w:r w:rsidRPr="40E69D11">
        <w:rPr>
          <w:lang w:val="en-US"/>
        </w:rPr>
        <w:t xml:space="preserve">Bark beetle </w:t>
      </w:r>
      <w:r w:rsidRPr="40E69D11" w:rsidR="29875C69">
        <w:rPr>
          <w:lang w:val="en-US"/>
        </w:rPr>
        <w:t>o</w:t>
      </w:r>
      <w:r w:rsidRPr="40E69D11" w:rsidR="245C9ED5">
        <w:rPr>
          <w:lang w:val="en-US"/>
        </w:rPr>
        <w:t>utbreaks</w:t>
      </w:r>
      <w:r w:rsidRPr="40E69D11" w:rsidR="00BF1DDD">
        <w:rPr>
          <w:lang w:val="en-US"/>
        </w:rPr>
        <w:t xml:space="preserve"> are usually triggered by either storm felling (abundance of defenseless breeding substrate), drought (weakened host trees), or a combination of both. However, the spatial configuration, where in the landscape the infested trees are situated may differ depending on what triggered the outbreak. In a comparison between the outbreaks following the storm Gudrun in 2005 and the drought 2018 the infestation risk during the storm induced outbreak increased with shorter distance to protected areas, while the infestation risk during the drought induced outbreak was more dependent on the distance to clear-cut areas </w:t>
      </w:r>
      <w:r w:rsidRPr="40E69D11">
        <w:rPr>
          <w:lang w:val="en-US"/>
        </w:rPr>
        <w:fldChar w:fldCharType="begin"/>
      </w:r>
      <w:r w:rsidRPr="40E69D11">
        <w:rPr>
          <w:lang w:val="en-US"/>
        </w:rPr>
        <w:instrText xml:space="preserve"> ADDIN EN.CITE &lt;EndNote&gt;&lt;Cite&gt;&lt;Author&gt;Kärvemo&lt;/Author&gt;&lt;Year&gt;2023&lt;/Year&gt;&lt;RecNum&gt;841&lt;/RecNum&gt;&lt;DisplayText&gt;(Kärvemo et al., 2023)&lt;/DisplayText&gt;&lt;record&gt;&lt;rec-number&gt;841&lt;/rec-number&gt;&lt;foreign-keys&gt;&lt;key app="EN" db-id="dp0wdd05cs92wtefva5prs2bwtzr9fd5d2zp" timestamp="1691658842"&gt;841&lt;/key&gt;&lt;/foreign-keys&gt;&lt;ref-type name="Journal Article"&gt;17&lt;/ref-type&gt;&lt;contributors&gt;&lt;authors&gt;&lt;author&gt;Kärvemo, Simon&lt;/author&gt;&lt;author&gt;Huo, Langning&lt;/author&gt;&lt;author&gt;Öhrn, Petter&lt;/author&gt;&lt;author&gt;Lindberg, Eva&lt;/author&gt;&lt;author&gt;Persson, Henrik&lt;/author&gt;&lt;/authors&gt;&lt;/contributors&gt;&lt;titles&gt;&lt;title&gt;Different Triggers, Different Stories: Bark-Beetle Infestation Patterns after Storm and Drought-Induced Outbreaks&lt;/title&gt;&lt;secondary-title&gt;Forest Ecology and Management&lt;/secondary-title&gt;&lt;/titles&gt;&lt;periodical&gt;&lt;full-title&gt;Forest Ecology and Management&lt;/full-title&gt;&lt;/periodical&gt;&lt;volume&gt;545&lt;/volume&gt;&lt;dates&gt;&lt;year&gt;2023&lt;/year&gt;&lt;/dates&gt;&lt;urls&gt;&lt;/urls&gt;&lt;/record&gt;&lt;/Cite&gt;&lt;/EndNote&gt;</w:instrText>
      </w:r>
      <w:r w:rsidRPr="40E69D11">
        <w:rPr>
          <w:lang w:val="en-US"/>
        </w:rPr>
        <w:fldChar w:fldCharType="separate"/>
      </w:r>
      <w:r w:rsidRPr="40E69D11" w:rsidR="00BF1DDD">
        <w:rPr>
          <w:noProof/>
          <w:lang w:val="en-US"/>
        </w:rPr>
        <w:t>(Kärvemo et al., 2023)</w:t>
      </w:r>
      <w:r w:rsidRPr="40E69D11">
        <w:rPr>
          <w:lang w:val="en-US"/>
        </w:rPr>
        <w:fldChar w:fldCharType="end"/>
      </w:r>
      <w:r w:rsidRPr="40E69D11" w:rsidR="00BF1DDD">
        <w:rPr>
          <w:lang w:val="en-US"/>
        </w:rPr>
        <w:t>.</w:t>
      </w:r>
    </w:p>
    <w:p w:rsidR="006F30FD" w:rsidP="00BF1DDD" w:rsidRDefault="006F30FD" w14:paraId="5DEC486F" w14:textId="77777777">
      <w:pPr>
        <w:rPr>
          <w:lang w:val="en-US"/>
        </w:rPr>
      </w:pPr>
    </w:p>
    <w:p w:rsidR="006F30FD" w:rsidP="00BF1DDD" w:rsidRDefault="006F30FD" w14:paraId="0E352645" w14:textId="49CFEC3B">
      <w:pPr>
        <w:rPr>
          <w:lang w:val="en-US"/>
        </w:rPr>
      </w:pPr>
      <w:r>
        <w:rPr>
          <w:noProof/>
          <w:lang w:val="en-US"/>
        </w:rPr>
        <w:lastRenderedPageBreak/>
        <w:drawing>
          <wp:inline distT="0" distB="0" distL="0" distR="0" wp14:anchorId="48A66B06" wp14:editId="2E8CA460">
            <wp:extent cx="5039360" cy="3337560"/>
            <wp:effectExtent l="0" t="0" r="8890" b="0"/>
            <wp:docPr id="156883443" name="Bildobjekt 1" descr="En bild som visar utomhus, växt, träd, himmel&#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3443" name="Bildobjekt 1" descr="En bild som visar utomhus, växt, träd, himmel&#10;&#10;Automatiskt genererad beskrivning"/>
                    <pic:cNvPicPr/>
                  </pic:nvPicPr>
                  <pic:blipFill>
                    <a:blip r:embed="rId39"/>
                    <a:stretch>
                      <a:fillRect/>
                    </a:stretch>
                  </pic:blipFill>
                  <pic:spPr>
                    <a:xfrm>
                      <a:off x="0" y="0"/>
                      <a:ext cx="5039360" cy="3337560"/>
                    </a:xfrm>
                    <a:prstGeom prst="rect">
                      <a:avLst/>
                    </a:prstGeom>
                  </pic:spPr>
                </pic:pic>
              </a:graphicData>
            </a:graphic>
          </wp:inline>
        </w:drawing>
      </w:r>
    </w:p>
    <w:p w:rsidR="006F30FD" w:rsidP="00BF1DDD" w:rsidRDefault="00E94B42" w14:paraId="190B81CB" w14:textId="3547018A">
      <w:pPr>
        <w:rPr>
          <w:lang w:val="en-US"/>
        </w:rPr>
      </w:pPr>
      <w:r w:rsidRPr="004633E8">
        <w:rPr>
          <w:lang w:val="en-US"/>
        </w:rPr>
        <w:t xml:space="preserve">Figure 6.1 </w:t>
      </w:r>
      <w:r w:rsidRPr="004633E8" w:rsidR="006F30FD">
        <w:rPr>
          <w:lang w:val="en-US"/>
        </w:rPr>
        <w:t>Dead spruces trees by spruce bark beetle</w:t>
      </w:r>
      <w:r w:rsidRPr="004633E8" w:rsidR="4D478FF3">
        <w:rPr>
          <w:lang w:val="en-US"/>
        </w:rPr>
        <w:t xml:space="preserve"> in a forest </w:t>
      </w:r>
      <w:r w:rsidRPr="004633E8" w:rsidR="0AEA6D6F">
        <w:rPr>
          <w:lang w:val="en-US"/>
        </w:rPr>
        <w:t xml:space="preserve">just </w:t>
      </w:r>
      <w:r w:rsidRPr="004633E8" w:rsidR="4D478FF3">
        <w:rPr>
          <w:lang w:val="en-US"/>
        </w:rPr>
        <w:t xml:space="preserve">outside </w:t>
      </w:r>
      <w:r w:rsidRPr="004633E8" w:rsidR="05724522">
        <w:rPr>
          <w:lang w:val="en-US"/>
        </w:rPr>
        <w:t xml:space="preserve">of </w:t>
      </w:r>
      <w:r w:rsidRPr="004633E8" w:rsidR="4D478FF3">
        <w:rPr>
          <w:lang w:val="en-US"/>
        </w:rPr>
        <w:t>Uppsala</w:t>
      </w:r>
      <w:r w:rsidRPr="004633E8" w:rsidR="006F30FD">
        <w:rPr>
          <w:lang w:val="en-US"/>
        </w:rPr>
        <w:t>. Photo: L. Djupström</w:t>
      </w:r>
    </w:p>
    <w:p w:rsidR="00BF1DDD" w:rsidP="007B716A" w:rsidRDefault="00BF1DDD" w14:paraId="7E2CD7E5" w14:textId="4101FCAF">
      <w:pPr>
        <w:pStyle w:val="Heading2"/>
        <w:rPr>
          <w:lang w:val="en-US"/>
        </w:rPr>
      </w:pPr>
      <w:bookmarkStart w:name="_Toc161814676" w:id="423"/>
      <w:r w:rsidRPr="00BF1DDD">
        <w:rPr>
          <w:lang w:val="en-US"/>
        </w:rPr>
        <w:t>Techniques for early detection of bark beetle infested trees</w:t>
      </w:r>
      <w:bookmarkEnd w:id="423"/>
    </w:p>
    <w:p w:rsidR="00BF1DDD" w:rsidP="00BF1DDD" w:rsidRDefault="00BF1DDD" w14:paraId="6883041A" w14:textId="3360A06E">
      <w:pPr>
        <w:rPr>
          <w:lang w:val="en-US"/>
        </w:rPr>
      </w:pPr>
      <w:r w:rsidRPr="40E69D11">
        <w:rPr>
          <w:lang w:val="en-US"/>
        </w:rPr>
        <w:t xml:space="preserve">Historically, ground based human visual inspection has been the only method for detecting bark beetle infested trees. However, early detection of bark beetle infestations can be made with remote sensing and machine learning. A recent review describes the evolution towards automatic detection systems for bark beetle </w:t>
      </w:r>
      <w:r w:rsidRPr="40E69D11" w:rsidR="09881F8C">
        <w:rPr>
          <w:lang w:val="en-US"/>
        </w:rPr>
        <w:t>attacks</w:t>
      </w:r>
      <w:r w:rsidRPr="40E69D11">
        <w:rPr>
          <w:lang w:val="en-US"/>
        </w:rPr>
        <w:t xml:space="preserve"> on conifers in both Europe and North America </w:t>
      </w:r>
      <w:r w:rsidRPr="40E69D11">
        <w:rPr>
          <w:lang w:val="en-US"/>
        </w:rPr>
        <w:fldChar w:fldCharType="begin"/>
      </w:r>
      <w:r w:rsidRPr="40E69D11">
        <w:rPr>
          <w:lang w:val="en-US"/>
        </w:rPr>
        <w:instrText xml:space="preserve"> ADDIN EN.CITE &lt;EndNote&gt;&lt;Cite&gt;&lt;Author&gt;Marvasti-Zadeh&lt;/Author&gt;&lt;Year&gt;2023&lt;/Year&gt;&lt;RecNum&gt;812&lt;/RecNum&gt;&lt;DisplayText&gt;(Marvasti-Zadeh et al., 2023)&lt;/DisplayText&gt;&lt;record&gt;&lt;rec-number&gt;812&lt;/rec-number&gt;&lt;foreign-keys&gt;&lt;key app="EN" db-id="dp0wdd05cs92wtefva5prs2bwtzr9fd5d2zp" timestamp="1679309427"&gt;812&lt;/key&gt;&lt;/foreign-keys&gt;&lt;ref-type name="Journal Article"&gt;17&lt;/ref-type&gt;&lt;contributors&gt;&lt;authors&gt;&lt;author&gt;Marvasti-Zadeh, Seyed Mojtaba&lt;/author&gt;&lt;author&gt;Goodsman, Devin&lt;/author&gt;&lt;author&gt;Ray, Nilanjan&lt;/author&gt;&lt;author&gt;Erbilgin, Nadir&lt;/author&gt;&lt;/authors&gt;&lt;/contributors&gt;&lt;titles&gt;&lt;title&gt;Early Detection of Bark Beetle Attack Using Remote Sensing and Machine Learning: A Review&lt;/title&gt;&lt;secondary-title&gt;arXiv preprint arXiv:2210.03829&lt;/secondary-title&gt;&lt;/titles&gt;&lt;periodical&gt;&lt;full-title&gt;arXiv preprint arXiv:2210.03829&lt;/full-title&gt;&lt;/periodical&gt;&lt;dates&gt;&lt;year&gt;2023&lt;/year&gt;&lt;/dates&gt;&lt;urls&gt;&lt;/urls&gt;&lt;/record&gt;&lt;/Cite&gt;&lt;/EndNote&gt;</w:instrText>
      </w:r>
      <w:r w:rsidRPr="40E69D11">
        <w:rPr>
          <w:lang w:val="en-US"/>
        </w:rPr>
        <w:fldChar w:fldCharType="separate"/>
      </w:r>
      <w:r w:rsidRPr="40E69D11">
        <w:rPr>
          <w:noProof/>
          <w:lang w:val="en-US"/>
        </w:rPr>
        <w:t>(Marvasti-Zadeh et al., 2023)</w:t>
      </w:r>
      <w:r w:rsidRPr="40E69D11">
        <w:rPr>
          <w:lang w:val="en-US"/>
        </w:rPr>
        <w:fldChar w:fldCharType="end"/>
      </w:r>
      <w:r w:rsidRPr="40E69D11">
        <w:rPr>
          <w:lang w:val="en-US"/>
        </w:rPr>
        <w:t xml:space="preserve">. </w:t>
      </w:r>
    </w:p>
    <w:p w:rsidR="00BF1DDD" w:rsidP="00BF1DDD" w:rsidRDefault="00BF1DDD" w14:paraId="05414A84" w14:textId="34341E8E">
      <w:pPr>
        <w:rPr>
          <w:lang w:val="en-US"/>
        </w:rPr>
      </w:pPr>
      <w:r>
        <w:rPr>
          <w:lang w:val="en-US"/>
        </w:rPr>
        <w:t xml:space="preserve">At this point the resolution of satellite images is too low to detect bark beetle green attacks on single tree level. Higher resolutions, enough for single tree early detection of bark beetle infestations, </w:t>
      </w:r>
      <w:r w:rsidR="28659007">
        <w:rPr>
          <w:lang w:val="en-US"/>
        </w:rPr>
        <w:t>have</w:t>
      </w:r>
      <w:r>
        <w:rPr>
          <w:lang w:val="en-US"/>
        </w:rPr>
        <w:t xml:space="preserve"> been obtained only in a handful of studies of ariel detection using drones </w:t>
      </w:r>
      <w:r>
        <w:rPr>
          <w:lang w:val="en-US"/>
        </w:rPr>
        <w:fldChar w:fldCharType="begin">
          <w:fldData xml:space="preserve">PEVuZE5vdGU+PENpdGU+PEF1dGhvcj5Cw6FydGE8L0F1dGhvcj48WWVhcj4yMDIyPC9ZZWFyPjxS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=
</w:fldData>
        </w:fldChar>
      </w:r>
      <w:r>
        <w:rPr>
          <w:lang w:val="en-US"/>
        </w:rPr>
        <w:instrText xml:space="preserve"> ADDIN EN.CITE </w:instrText>
      </w:r>
      <w:r>
        <w:rPr>
          <w:lang w:val="en-US"/>
        </w:rPr>
        <w:fldChar w:fldCharType="begin">
          <w:fldData xml:space="preserve">PEVuZE5vdGU+PENpdGU+PEF1dGhvcj5Cw6FydGE8L0F1dGhvcj48WWVhcj4yMDIyPC9ZZWFyPjxS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árta et al., 2022; Huo et al., 2023; Klouček et al., 2019; Minařík et al., 2021)</w:t>
      </w:r>
      <w:r>
        <w:rPr>
          <w:lang w:val="en-US"/>
        </w:rPr>
        <w:fldChar w:fldCharType="end"/>
      </w:r>
      <w:r>
        <w:rPr>
          <w:lang w:val="en-US"/>
        </w:rPr>
        <w:t xml:space="preserve">. These studies could be valuable when developing harvest drone-based methods to control bark beetle control populations. One of the most recent studies, conducted in southern Sweden </w:t>
      </w:r>
      <w:r>
        <w:rPr>
          <w:lang w:val="en-US"/>
        </w:rPr>
        <w:fldChar w:fldCharType="begin"/>
      </w:r>
      <w:r>
        <w:rPr>
          <w:lang w:val="en-US"/>
        </w:rPr>
        <w:instrText xml:space="preserve"> ADDIN EN.CITE &lt;EndNote&gt;&lt;Cite&gt;&lt;Author&gt;Huo&lt;/Author&gt;&lt;Year&gt;2023&lt;/Year&gt;&lt;RecNum&gt;811&lt;/RecNum&gt;&lt;DisplayText&gt;(Huo et al., 2023)&lt;/DisplayText&gt;&lt;record&gt;&lt;rec-number&gt;811&lt;/rec-number&gt;&lt;foreign-keys&gt;&lt;key app="EN" db-id="dp0wdd05cs92wtefva5prs2bwtzr9fd5d2zp" timestamp="1679308192"&gt;811&lt;/key&gt;&lt;/foreign-keys&gt;&lt;ref-type name="Journal Article"&gt;17&lt;/ref-type&gt;&lt;contributors&gt;&lt;authors&gt;&lt;author&gt;Huo, Langning&lt;/author&gt;&lt;author&gt;Lindberg, Eva&lt;/author&gt;&lt;author&gt;Bohlin, Jonas&lt;/author&gt;&lt;author&gt;Persson, Henrik Jan&lt;/author&gt;&lt;/authors&gt;&lt;/contributors&gt;&lt;titles&gt;&lt;title&gt;Assessing the detectability of European spruce bark beetle green attack in multispectral drone images with high spatial-and temporal resolutions&lt;/title&gt;&lt;secondary-title&gt;Remote Sensing of Environment&lt;/secondary-title&gt;&lt;/titles&gt;&lt;periodical&gt;&lt;full-title&gt;Remote Sensing of Environment&lt;/full-title&gt;&lt;/periodical&gt;&lt;pages&gt;113484&lt;/pages&gt;&lt;volume&gt;287&lt;/volume&gt;&lt;dates&gt;&lt;year&gt;2023&lt;/year&gt;&lt;/dates&gt;&lt;isbn&gt;0034-4257&lt;/isbn&gt;&lt;urls&gt;&lt;/urls&gt;&lt;/record&gt;&lt;/Cite&gt;&lt;/EndNote&gt;</w:instrText>
      </w:r>
      <w:r>
        <w:rPr>
          <w:lang w:val="en-US"/>
        </w:rPr>
        <w:fldChar w:fldCharType="separate"/>
      </w:r>
      <w:r>
        <w:rPr>
          <w:noProof/>
          <w:lang w:val="en-US"/>
        </w:rPr>
        <w:t>(Huo et al., 2023)</w:t>
      </w:r>
      <w:r>
        <w:rPr>
          <w:lang w:val="en-US"/>
        </w:rPr>
        <w:fldChar w:fldCharType="end"/>
      </w:r>
      <w:r w:rsidRPr="00B55930">
        <w:rPr>
          <w:lang w:val="en-US"/>
        </w:rPr>
        <w:t xml:space="preserve">,  </w:t>
      </w:r>
      <w:r>
        <w:rPr>
          <w:lang w:val="en-US"/>
        </w:rPr>
        <w:t>showed that 15% and 90% of infestations were detected after 5 and 10 weeks</w:t>
      </w:r>
      <w:r w:rsidRPr="0035746E">
        <w:rPr>
          <w:lang w:val="en-US"/>
        </w:rPr>
        <w:t xml:space="preserve"> </w:t>
      </w:r>
      <w:r>
        <w:rPr>
          <w:lang w:val="en-US"/>
        </w:rPr>
        <w:t>after initiation of attack, respectively.</w:t>
      </w:r>
    </w:p>
    <w:p w:rsidR="00BF1DDD" w:rsidP="00BF1DDD" w:rsidRDefault="00BF1DDD" w14:paraId="0D37D618" w14:textId="0FB0D7FF">
      <w:pPr>
        <w:rPr>
          <w:lang w:val="en-US"/>
        </w:rPr>
      </w:pPr>
      <w:r w:rsidRPr="6E2B6133">
        <w:rPr>
          <w:noProof/>
          <w:lang w:val="en-US"/>
        </w:rPr>
        <w:t>Another ground based method is with the aid of the well de</w:t>
      </w:r>
      <w:r w:rsidRPr="6E2B6133" w:rsidR="6D1E70EC">
        <w:rPr>
          <w:noProof/>
          <w:lang w:val="en-US"/>
        </w:rPr>
        <w:t>ve</w:t>
      </w:r>
      <w:r w:rsidRPr="6E2B6133">
        <w:rPr>
          <w:noProof/>
          <w:lang w:val="en-US"/>
        </w:rPr>
        <w:t xml:space="preserve">loped nose of a dog </w:t>
      </w:r>
      <w:r w:rsidRPr="6E2B6133">
        <w:rPr>
          <w:noProof/>
          <w:lang w:val="en-US"/>
        </w:rPr>
        <w:fldChar w:fldCharType="begin"/>
      </w:r>
      <w:r w:rsidRPr="6E2B6133">
        <w:rPr>
          <w:noProof/>
          <w:lang w:val="en-US"/>
        </w:rPr>
        <w:instrText xml:space="preserve"> ADDIN EN.CITE &lt;EndNote&gt;&lt;Cite&gt;&lt;Author&gt;Vošvrdová&lt;/Author&gt;&lt;Year&gt;2023&lt;/Year&gt;&lt;RecNum&gt;883&lt;/RecNum&gt;&lt;DisplayText&gt;(Vošvrdová et al., 2023)&lt;/DisplayText&gt;&lt;record&gt;&lt;rec-number&gt;883&lt;/rec-number&gt;&lt;foreign-keys&gt;&lt;key app="EN" db-id="dp0wdd05cs92wtefva5prs2bwtzr9fd5d2zp" timestamp="1697031408"&gt;883&lt;/key&gt;&lt;/foreign-keys&gt;&lt;ref-type name="Journal Article"&gt;17&lt;/ref-type&gt;&lt;contributors&gt;&lt;authors&gt;&lt;author&gt;Vošvrdová, N.&lt;/author&gt;&lt;author&gt;Johansson, A.&lt;/author&gt;&lt;author&gt;Turčáni, M.&lt;/author&gt;&lt;author&gt;Jakuš, R.&lt;/author&gt;&lt;author&gt;Tyšer, D.&lt;/author&gt;&lt;author&gt;Schlyter, F.&lt;/author&gt;&lt;author&gt;Modlinger, R.&lt;/author&gt;&lt;/authors&gt;&lt;/contributors&gt;&lt;titles&gt;&lt;title&gt;Dogs trained to recognise a bark beetle pheromone locate recently attacked spruces better than human experts&lt;/title&gt;&lt;secondary-title&gt;Forest Ecology and Management&lt;/secondary-title&gt;&lt;/titles&gt;&lt;periodical&gt;&lt;full-title&gt;Forest Ecology and Management&lt;/full-title&gt;&lt;/periodical&gt;&lt;pages&gt;120626&lt;/pages&gt;&lt;volume&gt;528&lt;/volume&gt;&lt;keywords&gt;&lt;keyword&gt;Detection dog&lt;/keyword&gt;&lt;keyword&gt;Forest pest management&lt;/keyword&gt;&lt;keyword&gt;Norway spruce&lt;/keyword&gt;&lt;keyword&gt;Green attack&lt;/keyword&gt;&lt;/keywords&gt;&lt;dates&gt;&lt;year&gt;2023&lt;/year&gt;&lt;pub-dates&gt;&lt;date&gt;2023/01/15/&lt;/date&gt;&lt;/pub-dates&gt;&lt;/dates&gt;&lt;isbn&gt;0378-1127&lt;/isbn&gt;&lt;urls&gt;&lt;related-urls&gt;&lt;url&gt;https://www.sciencedirect.com/science/article/pii/S037811272200620X&lt;/url&gt;&lt;/related-urls&gt;&lt;/urls&gt;&lt;electronic-resource-num&gt;https://doi.org/10.1016/j.foreco.2022.120626&lt;/electronic-resource-num&gt;&lt;/record&gt;&lt;/Cite&gt;&lt;/EndNote&gt;</w:instrText>
      </w:r>
      <w:r w:rsidRPr="6E2B6133">
        <w:rPr>
          <w:noProof/>
          <w:lang w:val="en-US"/>
        </w:rPr>
        <w:fldChar w:fldCharType="separate"/>
      </w:r>
      <w:r w:rsidRPr="6E2B6133">
        <w:rPr>
          <w:noProof/>
          <w:lang w:val="en-US"/>
        </w:rPr>
        <w:t>(Vošvrdová et al., 2023)</w:t>
      </w:r>
      <w:r w:rsidRPr="6E2B6133">
        <w:rPr>
          <w:noProof/>
          <w:lang w:val="en-US"/>
        </w:rPr>
        <w:fldChar w:fldCharType="end"/>
      </w:r>
      <w:r w:rsidRPr="6E2B6133">
        <w:rPr>
          <w:noProof/>
          <w:lang w:val="en-US"/>
        </w:rPr>
        <w:t>. Volotiles from stressed (bark beetle attacked trees) could also be traced with an</w:t>
      </w:r>
      <w:r w:rsidRPr="6E2B6133">
        <w:rPr>
          <w:lang w:val="en-US"/>
        </w:rPr>
        <w:t xml:space="preserve"> electronic nose mounted on a drone </w:t>
      </w:r>
      <w:r w:rsidRPr="6E2B6133">
        <w:rPr>
          <w:lang w:val="en-US"/>
        </w:rPr>
        <w:fldChar w:fldCharType="begin"/>
      </w:r>
      <w:r w:rsidRPr="6E2B6133">
        <w:rPr>
          <w:lang w:val="en-US"/>
        </w:rPr>
        <w:instrText xml:space="preserve"> ADDIN EN.CITE &lt;EndNote&gt;&lt;Cite&gt;&lt;Author&gt;Hüttnerová&lt;/Author&gt;&lt;Year&gt;2023&lt;/Year&gt;&lt;RecNum&gt;867&lt;/RecNum&gt;&lt;DisplayText&gt;(Hüttnerová et al., 2023)&lt;/DisplayText&gt;&lt;record&gt;&lt;rec-number&gt;867&lt;/rec-number&gt;&lt;foreign-keys&gt;&lt;key app="EN" db-id="dp0wdd05cs92wtefva5prs2bwtzr9fd5d2zp" timestamp="1694421112"&gt;867&lt;/key&gt;&lt;/foreign-keys&gt;&lt;ref-type name="Journal Article"&gt;17&lt;/ref-type&gt;&lt;contributors&gt;&lt;authors&gt;&lt;author&gt;Hüttnerová, Tereza&lt;/author&gt;&lt;author&gt;Paczkowski, Sebastian&lt;/author&gt;&lt;author&gt;Neubert, Tarek&lt;/author&gt;&lt;author&gt;Jirošová, Anna&lt;/author&gt;&lt;author&gt;Surový, Peter&lt;/author&gt;&lt;/authors&gt;&lt;/contributors&gt;&lt;titles&gt;&lt;title&gt;Comparison of Individual Sensors in the Electronic Nose for Stress Detection in Forest Stands&lt;/title&gt;&lt;secondary-title&gt;Sensors&lt;/secondary-title&gt;&lt;/titles&gt;&lt;periodical&gt;&lt;full-title&gt;Sensors&lt;/full-title&gt;&lt;/periodical&gt;&lt;pages&gt;2001&lt;/pages&gt;&lt;volume&gt;23&lt;/volume&gt;&lt;number&gt;4&lt;/number&gt;&lt;dates&gt;&lt;year&gt;2023&lt;/year&gt;&lt;/dates&gt;&lt;isbn&gt;1424-8220&lt;/isbn&gt;&lt;urls&gt;&lt;/urls&gt;&lt;/record&gt;&lt;/Cite&gt;&lt;/EndNote&gt;</w:instrText>
      </w:r>
      <w:r w:rsidRPr="6E2B6133">
        <w:rPr>
          <w:lang w:val="en-US"/>
        </w:rPr>
        <w:fldChar w:fldCharType="separate"/>
      </w:r>
      <w:r w:rsidRPr="6E2B6133">
        <w:rPr>
          <w:noProof/>
          <w:lang w:val="en-US"/>
        </w:rPr>
        <w:t>(Hüttnerová et al., 2023)</w:t>
      </w:r>
      <w:r w:rsidRPr="6E2B6133">
        <w:rPr>
          <w:lang w:val="en-US"/>
        </w:rPr>
        <w:fldChar w:fldCharType="end"/>
      </w:r>
      <w:r w:rsidRPr="6E2B6133">
        <w:rPr>
          <w:lang w:val="en-US"/>
        </w:rPr>
        <w:t>.</w:t>
      </w:r>
    </w:p>
    <w:p w:rsidR="00BF1DDD" w:rsidP="007B716A" w:rsidRDefault="00BF1DDD" w14:paraId="70BFFAA8" w14:textId="2418C75F">
      <w:pPr>
        <w:pStyle w:val="Heading2"/>
        <w:rPr>
          <w:lang w:val="en-US"/>
        </w:rPr>
      </w:pPr>
      <w:bookmarkStart w:name="_Toc161814677" w:id="424"/>
      <w:r w:rsidRPr="00BF1DDD">
        <w:rPr>
          <w:lang w:val="en-US"/>
        </w:rPr>
        <w:t>Use of harvest drones as a pest management tool</w:t>
      </w:r>
      <w:bookmarkEnd w:id="424"/>
    </w:p>
    <w:p w:rsidR="00BF1DDD" w:rsidP="00BF1DDD" w:rsidRDefault="74094EDC" w14:paraId="49C76BE9" w14:textId="22CDFE7C">
      <w:pPr>
        <w:rPr>
          <w:lang w:val="en-US"/>
        </w:rPr>
      </w:pPr>
      <w:r w:rsidRPr="6E2B6133">
        <w:rPr>
          <w:lang w:val="en-US"/>
        </w:rPr>
        <w:t xml:space="preserve">In forest pest management timing is crucial for successful pest control, both the timing of the action within a season and the timing of the action in relation to bark beetle outbreak phase </w:t>
      </w:r>
      <w:r w:rsidRPr="6E2B6133">
        <w:rPr>
          <w:lang w:val="en-US"/>
        </w:rPr>
        <w:fldChar w:fldCharType="begin"/>
      </w:r>
      <w:r w:rsidRPr="6E2B6133">
        <w:rPr>
          <w:lang w:val="en-US"/>
        </w:rPr>
        <w:instrText xml:space="preserve"> ADDIN EN.CITE &lt;EndNote&gt;&lt;Cite&gt;&lt;Author&gt;Hlásny&lt;/Author&gt;&lt;Year&gt;2021&lt;/Year&gt;&lt;RecNum&gt;741&lt;/RecNum&gt;&lt;DisplayText&gt;(Hlásny et al., 2021)&lt;/DisplayText&gt;&lt;record&gt;&lt;rec-number&gt;741&lt;/rec-number&gt;&lt;foreign-keys&gt;&lt;key app="EN" db-id="dp0wdd05cs92wtefva5prs2bwtzr9fd5d2zp" timestamp="1653993848"&gt;741&lt;/key&gt;&lt;/foreign-keys&gt;&lt;ref-type name="Journal Article"&gt;17&lt;/ref-type&gt;&lt;contributors&gt;&lt;authors&gt;&lt;author&gt;Hlásny, Tomáš&lt;/author&gt;&lt;author&gt;König, Louis&lt;/author&gt;&lt;author&gt;Krokene, Paal&lt;/author&gt;&lt;author&gt;Lindner, Marcus&lt;/author&gt;&lt;author&gt;Montagné-Huck, Claire&lt;/author&gt;&lt;author&gt;Müller, Jörg&lt;/author&gt;&lt;author&gt;Qin, Hua&lt;/author&gt;&lt;author&gt;Raffa, Kenneth F&lt;/author&gt;&lt;author&gt;Schelhaas, Mart-Jan&lt;/author&gt;&lt;author&gt;Svoboda, Miroslav&lt;/author&gt;&lt;/authors&gt;&lt;/contributors&gt;&lt;titles&gt;&lt;title&gt;Bark beetle outbreaks in Europe: State of knowledge and ways forward for management&lt;/title&gt;&lt;secondary-title&gt;Current Forestry Reports&lt;/secondary-title&gt;&lt;/titles&gt;&lt;periodical&gt;&lt;full-title&gt;Current Forestry Reports&lt;/full-title&gt;&lt;/periodical&gt;&lt;pages&gt;138-165&lt;/pages&gt;&lt;volume&gt;7&lt;/volume&gt;&lt;number&gt;3&lt;/number&gt;&lt;dates&gt;&lt;year&gt;2021&lt;/year&gt;&lt;/dates&gt;&lt;isbn&gt;2198-6436&lt;/isbn&gt;&lt;urls&gt;&lt;/urls&gt;&lt;/record&gt;&lt;/Cite&gt;&lt;/EndNote&gt;</w:instrText>
      </w:r>
      <w:r w:rsidRPr="6E2B6133">
        <w:rPr>
          <w:lang w:val="en-US"/>
        </w:rPr>
        <w:fldChar w:fldCharType="separate"/>
      </w:r>
      <w:r w:rsidRPr="6E2B6133">
        <w:rPr>
          <w:noProof/>
          <w:lang w:val="en-US"/>
        </w:rPr>
        <w:t>(Hlásny et al., 2021)</w:t>
      </w:r>
      <w:r w:rsidRPr="6E2B6133">
        <w:rPr>
          <w:lang w:val="en-US"/>
        </w:rPr>
        <w:fldChar w:fldCharType="end"/>
      </w:r>
      <w:r w:rsidRPr="6E2B6133">
        <w:rPr>
          <w:lang w:val="en-US"/>
        </w:rPr>
        <w:t xml:space="preserve">. On a seasonal scale and tree level the action must be done as early as possible before the new generation emerges from under bark and for best population control effect this action must be done at an early-, population build-up </w:t>
      </w:r>
      <w:r w:rsidRPr="6E2B6133">
        <w:rPr>
          <w:lang w:val="en-US"/>
        </w:rPr>
        <w:lastRenderedPageBreak/>
        <w:t>(</w:t>
      </w:r>
      <w:r w:rsidRPr="6E2B6133">
        <w:rPr>
          <w:i/>
          <w:iCs/>
          <w:lang w:val="en-US"/>
        </w:rPr>
        <w:t>endemic</w:t>
      </w:r>
      <w:r w:rsidRPr="6E2B6133">
        <w:rPr>
          <w:lang w:val="en-US"/>
        </w:rPr>
        <w:t xml:space="preserve">) stage before bark beetle populations reaches </w:t>
      </w:r>
      <w:r w:rsidRPr="6E2B6133">
        <w:rPr>
          <w:i/>
          <w:iCs/>
          <w:lang w:val="en-US"/>
        </w:rPr>
        <w:t>epidemic,</w:t>
      </w:r>
      <w:r w:rsidRPr="6E2B6133">
        <w:rPr>
          <w:lang w:val="en-US"/>
        </w:rPr>
        <w:t xml:space="preserve"> outbreak levels. </w:t>
      </w:r>
      <w:r w:rsidRPr="6E2B6133" w:rsidR="6B1F910E">
        <w:rPr>
          <w:lang w:val="en-US"/>
        </w:rPr>
        <w:t xml:space="preserve">Pest control efficiency is limited by </w:t>
      </w:r>
      <w:r w:rsidRPr="6E2B6133" w:rsidR="1150B85B">
        <w:rPr>
          <w:lang w:val="en-US"/>
        </w:rPr>
        <w:t xml:space="preserve">availability of </w:t>
      </w:r>
      <w:r w:rsidRPr="6E2B6133" w:rsidR="6B1F910E">
        <w:rPr>
          <w:lang w:val="en-US"/>
        </w:rPr>
        <w:t>harvesting machinery during the limited time before the new generation of beetles leave the infested trees.</w:t>
      </w:r>
    </w:p>
    <w:p w:rsidR="00BF1DDD" w:rsidP="00BF1DDD" w:rsidRDefault="00BF1DDD" w14:paraId="02839AF2" w14:textId="77777777">
      <w:pPr>
        <w:rPr>
          <w:lang w:val="en-US"/>
        </w:rPr>
      </w:pPr>
      <w:r>
        <w:rPr>
          <w:lang w:val="en-US"/>
        </w:rPr>
        <w:t>When the harvester head runs along the stem and debarks the tree the bark will fall to the ground. Bark beetle pupae and larvae will likely dry out and die from this treatment. However, fully developed beetles probably survive unless the debarking process is “violent” enough only leaving small pieces of bark. Different pressures of debarking remain to be tested to further evaluate the method.</w:t>
      </w:r>
    </w:p>
    <w:p w:rsidRPr="003D5600" w:rsidR="00BF1DDD" w:rsidP="00BF1DDD" w:rsidRDefault="74094EDC" w14:paraId="490B4DB3" w14:textId="64F2C947">
      <w:pPr>
        <w:rPr>
          <w:lang w:val="en-US"/>
        </w:rPr>
      </w:pPr>
      <w:r w:rsidRPr="189FE445">
        <w:rPr>
          <w:lang w:val="en-US"/>
        </w:rPr>
        <w:t xml:space="preserve">The effect of using harvest drones for pest control may not prevent bark beetle outbreaks but could possibly dampen the severity of future outbreaks. </w:t>
      </w:r>
      <w:r w:rsidRPr="189FE445" w:rsidR="0C909EFE">
        <w:rPr>
          <w:lang w:val="en-US"/>
        </w:rPr>
        <w:t>For efficient pest control, measures must be taken at a sufficiently large spatial scale since bark beetles can fly long distances.</w:t>
      </w:r>
    </w:p>
    <w:p w:rsidR="00BF1DDD" w:rsidP="00BF1DDD" w:rsidRDefault="00BF1DDD" w14:paraId="7D081D44" w14:textId="2CE652BE">
      <w:pPr>
        <w:rPr>
          <w:lang w:val="en-US"/>
        </w:rPr>
      </w:pPr>
      <w:r w:rsidRPr="40E69D11">
        <w:rPr>
          <w:lang w:val="en-US"/>
        </w:rPr>
        <w:t xml:space="preserve">One limitation in the use of harvest drones as a bark beetle control is that it is only possible to use them on standing beetle infested trees, which means that the use is most effective during a drought induced outbreak when control measures are possible in the first year of outbreak. In contrast, in the case of a storm induced outbreaks the use of harvest drones will be possible first in the second outbreak year when beetles that </w:t>
      </w:r>
      <w:r w:rsidRPr="40E69D11" w:rsidR="329AC937">
        <w:rPr>
          <w:lang w:val="en-US"/>
        </w:rPr>
        <w:t>were</w:t>
      </w:r>
      <w:r w:rsidRPr="40E69D11">
        <w:rPr>
          <w:lang w:val="en-US"/>
        </w:rPr>
        <w:t xml:space="preserve"> produced in the wind-felled trees will attack standing trees.</w:t>
      </w:r>
    </w:p>
    <w:p w:rsidR="00BF1DDD" w:rsidP="007B716A" w:rsidRDefault="00BF1DDD" w14:paraId="111F9EE9" w14:textId="7C638315">
      <w:pPr>
        <w:pStyle w:val="Heading2"/>
        <w:rPr>
          <w:lang w:val="en-US"/>
        </w:rPr>
      </w:pPr>
      <w:bookmarkStart w:name="_Toc161814678" w:id="425"/>
      <w:r w:rsidRPr="00BF1DDD">
        <w:rPr>
          <w:lang w:val="en-US"/>
        </w:rPr>
        <w:t>Pest control measures and modelling of bark beetle populations</w:t>
      </w:r>
      <w:bookmarkEnd w:id="425"/>
    </w:p>
    <w:p w:rsidRPr="00B2376E" w:rsidR="00BF1DDD" w:rsidP="00BF1DDD" w:rsidRDefault="00BF1DDD" w14:paraId="6B0BE326" w14:textId="77777777">
      <w:pPr>
        <w:rPr>
          <w:lang w:val="en-US"/>
        </w:rPr>
      </w:pPr>
      <w:r>
        <w:rPr>
          <w:lang w:val="en-US"/>
        </w:rPr>
        <w:t xml:space="preserve">The complexity of outbreak dynamics of bark beetles makes it hard to estimate the effect of different control measures on the development of the outbreak. Though, there have been some attempts to investigate this  </w:t>
      </w:r>
      <w:r>
        <w:rPr>
          <w:lang w:val="en-US"/>
        </w:rPr>
        <w:fldChar w:fldCharType="begin"/>
      </w:r>
      <w:r>
        <w:rPr>
          <w:lang w:val="en-US"/>
        </w:rPr>
        <w:instrText xml:space="preserve"> ADDIN EN.CITE &lt;EndNote&gt;&lt;Cite&gt;&lt;Author&gt;Hlásny&lt;/Author&gt;&lt;Year&gt;2021&lt;/Year&gt;&lt;RecNum&gt;741&lt;/RecNum&gt;&lt;DisplayText&gt;(Hlásny et al., 2021)&lt;/DisplayText&gt;&lt;record&gt;&lt;rec-number&gt;741&lt;/rec-number&gt;&lt;foreign-keys&gt;&lt;key app="EN" db-id="dp0wdd05cs92wtefva5prs2bwtzr9fd5d2zp" timestamp="1653993848"&gt;741&lt;/key&gt;&lt;/foreign-keys&gt;&lt;ref-type name="Journal Article"&gt;17&lt;/ref-type&gt;&lt;contributors&gt;&lt;authors&gt;&lt;author&gt;Hlásny, Tomáš&lt;/author&gt;&lt;author&gt;König, Louis&lt;/author&gt;&lt;author&gt;Krokene, Paal&lt;/author&gt;&lt;author&gt;Lindner, Marcus&lt;/author&gt;&lt;author&gt;Montagné-Huck, Claire&lt;/author&gt;&lt;author&gt;Müller, Jörg&lt;/author&gt;&lt;author&gt;Qin, Hua&lt;/author&gt;&lt;author&gt;Raffa, Kenneth F&lt;/author&gt;&lt;author&gt;Schelhaas, Mart-Jan&lt;/author&gt;&lt;author&gt;Svoboda, Miroslav&lt;/author&gt;&lt;/authors&gt;&lt;/contributors&gt;&lt;titles&gt;&lt;title&gt;Bark beetle outbreaks in Europe: State of knowledge and ways forward for management&lt;/title&gt;&lt;secondary-title&gt;Current Forestry Reports&lt;/secondary-title&gt;&lt;/titles&gt;&lt;periodical&gt;&lt;full-title&gt;Current Forestry Reports&lt;/full-title&gt;&lt;/periodical&gt;&lt;pages&gt;138-165&lt;/pages&gt;&lt;volume&gt;7&lt;/volume&gt;&lt;number&gt;3&lt;/number&gt;&lt;dates&gt;&lt;year&gt;2021&lt;/year&gt;&lt;/dates&gt;&lt;isbn&gt;2198-6436&lt;/isbn&gt;&lt;urls&gt;&lt;/urls&gt;&lt;/record&gt;&lt;/Cite&gt;&lt;/EndNote&gt;</w:instrText>
      </w:r>
      <w:r>
        <w:rPr>
          <w:lang w:val="en-US"/>
        </w:rPr>
        <w:fldChar w:fldCharType="separate"/>
      </w:r>
      <w:r>
        <w:rPr>
          <w:noProof/>
          <w:lang w:val="en-US"/>
        </w:rPr>
        <w:t>(Hlásny et al., 2021)</w:t>
      </w:r>
      <w:r>
        <w:rPr>
          <w:lang w:val="en-US"/>
        </w:rPr>
        <w:fldChar w:fldCharType="end"/>
      </w:r>
      <w:r>
        <w:rPr>
          <w:lang w:val="en-US"/>
        </w:rPr>
        <w:t xml:space="preserve">. There are some modelling studies on drivers </w:t>
      </w:r>
      <w:r w:rsidRPr="00B2376E">
        <w:rPr>
          <w:lang w:val="en-US"/>
        </w:rPr>
        <w:t>of spruce bark beetle infestations on windthrow</w:t>
      </w:r>
      <w:r>
        <w:rPr>
          <w:lang w:val="en-US"/>
        </w:rPr>
        <w:t>n trees and the effects of timely removal of infested trees</w:t>
      </w:r>
      <w:r w:rsidRPr="00B2376E">
        <w:rPr>
          <w:lang w:val="en-US"/>
        </w:rPr>
        <w:t xml:space="preserve"> </w:t>
      </w:r>
      <w:r w:rsidRPr="00B2376E">
        <w:rPr>
          <w:lang w:val="en-US"/>
        </w:rPr>
        <w:fldChar w:fldCharType="begin">
          <w:fldData xml:space="preserve">PEVuZE5vdGU+PENpdGU+PEF1dGhvcj5Icm/FocWhbzwvQXV0aG9yPjxZZWFyPjIwMjA8L1llYXI+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</w:fldData>
        </w:fldChar>
      </w:r>
      <w:r>
        <w:rPr>
          <w:lang w:val="en-US"/>
        </w:rPr>
        <w:instrText xml:space="preserve"> ADDIN EN.CITE </w:instrText>
      </w:r>
      <w:r>
        <w:rPr>
          <w:lang w:val="en-US"/>
        </w:rPr>
        <w:fldChar w:fldCharType="begin">
          <w:fldData xml:space="preserve">PEVuZE5vdGU+PENpdGU+PEF1dGhvcj5Icm/FocWhbzwvQXV0aG9yPjxZZWFyPjIwMjA8L1llYXI+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</w:fldData>
        </w:fldChar>
      </w:r>
      <w:r>
        <w:rPr>
          <w:lang w:val="en-US"/>
        </w:rPr>
        <w:instrText xml:space="preserve"> ADDIN EN.CITE.DATA </w:instrText>
      </w:r>
      <w:r>
        <w:rPr>
          <w:lang w:val="en-US"/>
        </w:rPr>
      </w:r>
      <w:r>
        <w:rPr>
          <w:lang w:val="en-US"/>
        </w:rPr>
        <w:fldChar w:fldCharType="end"/>
      </w:r>
      <w:r w:rsidRPr="00B2376E">
        <w:rPr>
          <w:lang w:val="en-US"/>
        </w:rPr>
      </w:r>
      <w:r w:rsidRPr="00B2376E">
        <w:rPr>
          <w:lang w:val="en-US"/>
        </w:rPr>
        <w:fldChar w:fldCharType="separate"/>
      </w:r>
      <w:r>
        <w:rPr>
          <w:noProof/>
          <w:lang w:val="en-US"/>
        </w:rPr>
        <w:t>(Dobor et al., 2019; Hroššo et al., 2020; Jönsson et al., 2012)</w:t>
      </w:r>
      <w:r w:rsidRPr="00B2376E">
        <w:rPr>
          <w:lang w:val="en-US"/>
        </w:rPr>
        <w:fldChar w:fldCharType="end"/>
      </w:r>
      <w:r>
        <w:rPr>
          <w:lang w:val="en-US"/>
        </w:rPr>
        <w:t>. Dobor et al (2019) estimated that if less than 95% of the windthrown trees were salvaged (removed) there was no dampening of bark beetle infestations.</w:t>
      </w:r>
    </w:p>
    <w:p w:rsidR="00BF1DDD" w:rsidP="00BF1DDD" w:rsidRDefault="00BF1DDD" w14:paraId="66CE148A" w14:textId="421614EE">
      <w:pPr>
        <w:rPr>
          <w:rFonts w:asciiTheme="majorHAnsi" w:hAnsiTheme="majorHAnsi" w:cstheme="majorBidi"/>
          <w:b/>
          <w:color w:val="21578A" w:themeColor="accent4"/>
          <w:sz w:val="28"/>
          <w:szCs w:val="28"/>
          <w:lang w:val="en-US" w:eastAsia="sv-SE"/>
        </w:rPr>
      </w:pPr>
      <w:r>
        <w:rPr>
          <w:lang w:val="en-US"/>
        </w:rPr>
        <w:t xml:space="preserve">More applicable when estimating the effect of the use of harvest drones for reducing bark beetle damage is the </w:t>
      </w:r>
      <w:r w:rsidRPr="00EF4303">
        <w:rPr>
          <w:lang w:val="en-US"/>
        </w:rPr>
        <w:t xml:space="preserve">IPS-SPREADS </w:t>
      </w:r>
      <w:r>
        <w:rPr>
          <w:lang w:val="en-US"/>
        </w:rPr>
        <w:t xml:space="preserve">model </w:t>
      </w:r>
      <w:r w:rsidRPr="00EF4303">
        <w:rPr>
          <w:lang w:val="en-US"/>
        </w:rPr>
        <w:t>(Infestation Pattern Simulation Supporting PREdisposition Assessment DetailS)</w:t>
      </w:r>
      <w:r>
        <w:rPr>
          <w:lang w:val="en-US"/>
        </w:rPr>
        <w:t xml:space="preserve">, showing that sanitation cutting is most effective near the beetle source </w:t>
      </w:r>
      <w:r>
        <w:rPr>
          <w:lang w:val="en-US"/>
        </w:rPr>
        <w:fldChar w:fldCharType="begin"/>
      </w:r>
      <w:r>
        <w:rPr>
          <w:lang w:val="en-US"/>
        </w:rPr>
        <w:instrText xml:space="preserve"> ADDIN EN.CITE &lt;EndNote&gt;&lt;Cite&gt;&lt;Author&gt;Pietzsch&lt;/Author&gt;&lt;Year&gt;2021&lt;/Year&gt;&lt;RecNum&gt;724&lt;/RecNum&gt;&lt;DisplayText&gt;(Pietzsch et al., 2021)&lt;/DisplayText&gt;&lt;record&gt;&lt;rec-number&gt;724&lt;/rec-number&gt;&lt;foreign-keys&gt;&lt;key app="EN" db-id="dp0wdd05cs92wtefva5prs2bwtzr9fd5d2zp" timestamp="1648542030"&gt;724&lt;/key&gt;&lt;/foreign-keys&gt;&lt;ref-type name="Journal Article"&gt;17&lt;/ref-type&gt;&lt;contributors&gt;&lt;authors&gt;&lt;author&gt;Pietzsch, Bruno Walter&lt;/author&gt;&lt;author&gt;Peter, Felix Johannes&lt;/author&gt;&lt;author&gt;Berger, Uta&lt;/author&gt;&lt;/authors&gt;&lt;/contributors&gt;&lt;titles&gt;&lt;title&gt;The Effect of Sanitation Felling on the Spread of the European Spruce Bark Beetle—An Individual-Based Modeling Approach&lt;/title&gt;&lt;secondary-title&gt;Front. For. Glob. Chang&lt;/secondary-title&gt;&lt;/titles&gt;&lt;periodical&gt;&lt;full-title&gt;Front. For. Glob. Chang&lt;/full-title&gt;&lt;/periodical&gt;&lt;pages&gt;103&lt;/pages&gt;&lt;volume&gt;4&lt;/volume&gt;&lt;dates&gt;&lt;year&gt;2021&lt;/year&gt;&lt;/dates&gt;&lt;urls&gt;&lt;/urls&gt;&lt;/record&gt;&lt;/Cite&gt;&lt;/EndNote&gt;</w:instrText>
      </w:r>
      <w:r>
        <w:rPr>
          <w:lang w:val="en-US"/>
        </w:rPr>
        <w:fldChar w:fldCharType="separate"/>
      </w:r>
      <w:r>
        <w:rPr>
          <w:noProof/>
          <w:lang w:val="en-US"/>
        </w:rPr>
        <w:t>(Pietzsch et al., 2021)</w:t>
      </w:r>
      <w:r>
        <w:rPr>
          <w:lang w:val="en-US"/>
        </w:rPr>
        <w:fldChar w:fldCharType="end"/>
      </w:r>
      <w:r>
        <w:rPr>
          <w:lang w:val="en-US"/>
        </w:rPr>
        <w:t>. The model is a suggested tool for investigating different management measures on either windthrown or standing beetle-killed trees.</w:t>
      </w:r>
    </w:p>
    <w:p w:rsidR="137F2936" w:rsidP="00214234" w:rsidRDefault="00214234" w14:paraId="0EBD2807" w14:textId="3A36E66C">
      <w:pPr>
        <w:pStyle w:val="Heading1"/>
        <w:rPr>
          <w:rFonts w:ascii="Calibri Light" w:hAnsi="Calibri Light" w:eastAsia="Calibri Light" w:cs="Calibri Light"/>
          <w:color w:val="2F5496"/>
          <w:sz w:val="32"/>
          <w:szCs w:val="32"/>
          <w:lang w:val="en-US"/>
        </w:rPr>
      </w:pPr>
      <w:bookmarkStart w:name="_Toc161814679" w:id="426"/>
      <w:r>
        <w:t>7.C</w:t>
      </w:r>
      <w:r w:rsidR="1CB9F8A8">
        <w:t>oncluding remarks</w:t>
      </w:r>
      <w:bookmarkEnd w:id="426"/>
    </w:p>
    <w:p w:rsidRPr="00C770B3" w:rsidR="137F2936" w:rsidP="6DEB2DA1" w:rsidRDefault="137F2936" w14:paraId="3FEDABA6" w14:textId="04C04358">
      <w:pPr>
        <w:tabs>
          <w:tab w:val="num" w:pos="720"/>
        </w:tabs>
        <w:spacing w:before="240" w:after="0" w:line="259" w:lineRule="auto"/>
        <w:rPr>
          <w:rFonts w:eastAsia="Calibri" w:cs="Calibri"/>
          <w:color w:val="000000" w:themeColor="text1"/>
          <w:lang w:val="en-US"/>
        </w:rPr>
      </w:pPr>
      <w:r w:rsidRPr="00C770B3">
        <w:rPr>
          <w:rFonts w:eastAsia="Calibri" w:cs="Calibri"/>
          <w:color w:val="000000" w:themeColor="text1"/>
          <w:lang w:val="en-GB"/>
        </w:rPr>
        <w:t>The absence of strip roads is the most obvious advantage of thinning with airborne systems. Strip roads typically cover 18 percent of the stand area after thinning in Swedish operations. Gains in timber production are in the range of 5 to 10 percent higher production per year for a period of 15 to 20 years. The absence of strip roads has other benefits. These include a higher resilience to wind and snow damage. Strip road trees, i.e. trees that have to be removed in conventional operations will not be an issue, meaning that selection of what trees to remove will be freer as will choice of what thinning form to use. The absence of strip roads is of course beneficial from a general environmental standpoint, particularly for the soil ecosystem.</w:t>
      </w:r>
      <w:r w:rsidRPr="00C770B3" w:rsidR="2155C817">
        <w:rPr>
          <w:rFonts w:eastAsia="Calibri" w:cs="Calibri"/>
          <w:color w:val="000000" w:themeColor="text1"/>
          <w:lang w:val="en-GB"/>
        </w:rPr>
        <w:t xml:space="preserve"> </w:t>
      </w:r>
    </w:p>
    <w:p w:rsidRPr="00C770B3" w:rsidR="137F2936" w:rsidP="6DEB2DA1" w:rsidRDefault="137F2936" w14:paraId="4B4A0347" w14:textId="7A2224C2">
      <w:pPr>
        <w:tabs>
          <w:tab w:val="num" w:pos="720"/>
        </w:tabs>
        <w:spacing w:before="240" w:after="160" w:line="259" w:lineRule="auto"/>
        <w:rPr>
          <w:rFonts w:eastAsia="Calibri" w:cs="Calibri"/>
          <w:color w:val="000000" w:themeColor="text1"/>
          <w:lang w:val="en-US"/>
        </w:rPr>
      </w:pPr>
      <w:r w:rsidRPr="00C770B3">
        <w:rPr>
          <w:rFonts w:eastAsia="Calibri" w:cs="Calibri"/>
          <w:color w:val="000000" w:themeColor="text1"/>
          <w:lang w:val="en-GB"/>
        </w:rPr>
        <w:lastRenderedPageBreak/>
        <w:t>Another benefit of airborne systems is that logging damage may be reduced since there will be no ground-based machinery in the forest. This will help reduce the spread of e.g. root rot. It will however not eliminate the need for stump treatment, and recommendations on timing of operations will apply equally to airborne operations.</w:t>
      </w:r>
    </w:p>
    <w:p w:rsidRPr="00C770B3" w:rsidR="137F2936" w:rsidP="1BBEA4C4" w:rsidRDefault="137F2936" w14:paraId="2199AD2B" w14:textId="5B55F1E3">
      <w:pPr>
        <w:tabs>
          <w:tab w:val="num" w:pos="720"/>
        </w:tabs>
        <w:spacing w:before="240" w:after="160" w:line="259" w:lineRule="auto"/>
        <w:rPr>
          <w:rFonts w:eastAsia="Calibri" w:cs="Calibri"/>
          <w:color w:val="000000" w:themeColor="text1"/>
          <w:lang w:val="en-GB"/>
        </w:rPr>
      </w:pPr>
      <w:r w:rsidRPr="00C770B3">
        <w:rPr>
          <w:rFonts w:eastAsia="Calibri" w:cs="Calibri"/>
          <w:color w:val="000000" w:themeColor="text1"/>
          <w:lang w:val="en-GB"/>
        </w:rPr>
        <w:t>Airborne systems may enable an increased use of nurse crops. Nurse crops provide seedlings with shelter from frost, waterlogging and increase stand production during the establishment phase.  Establishment and management of nurse crops is complicated and/or costly since shelter trees must be selected, retained and later gradually removed. The gradual removal is a complicated operation using ground-based systems.</w:t>
      </w:r>
      <w:r w:rsidRPr="00C770B3" w:rsidR="5BF720C4">
        <w:rPr>
          <w:rFonts w:eastAsia="Calibri" w:cs="Calibri"/>
          <w:color w:val="000000" w:themeColor="text1"/>
          <w:lang w:val="en-GB"/>
        </w:rPr>
        <w:t xml:space="preserve"> In today’s forestry, nurse crops are sparingly used, and </w:t>
      </w:r>
      <w:r w:rsidRPr="00C770B3" w:rsidR="0F3D8E70">
        <w:rPr>
          <w:rFonts w:eastAsia="Calibri" w:cs="Calibri"/>
          <w:color w:val="000000" w:themeColor="text1"/>
          <w:lang w:val="en-GB"/>
        </w:rPr>
        <w:t xml:space="preserve">then </w:t>
      </w:r>
      <w:r w:rsidRPr="00C770B3" w:rsidR="5BF720C4">
        <w:rPr>
          <w:rFonts w:eastAsia="Calibri" w:cs="Calibri"/>
          <w:color w:val="000000" w:themeColor="text1"/>
          <w:lang w:val="en-GB"/>
        </w:rPr>
        <w:t>mainly to protect spruce seedlings from frost</w:t>
      </w:r>
      <w:r w:rsidRPr="00C770B3" w:rsidR="42B45614">
        <w:rPr>
          <w:rFonts w:eastAsia="Calibri" w:cs="Calibri"/>
          <w:color w:val="000000" w:themeColor="text1"/>
          <w:lang w:val="en-GB"/>
        </w:rPr>
        <w:t>.</w:t>
      </w:r>
      <w:r w:rsidRPr="00C770B3" w:rsidR="7E505D93">
        <w:rPr>
          <w:rFonts w:eastAsia="Calibri" w:cs="Calibri"/>
          <w:color w:val="000000" w:themeColor="text1"/>
          <w:lang w:val="en-GB"/>
        </w:rPr>
        <w:t xml:space="preserve"> </w:t>
      </w:r>
      <w:r w:rsidRPr="00C770B3" w:rsidR="40117CB5">
        <w:rPr>
          <w:rFonts w:eastAsia="Calibri" w:cs="Calibri"/>
          <w:color w:val="000000" w:themeColor="text1"/>
          <w:lang w:val="en-GB"/>
        </w:rPr>
        <w:t xml:space="preserve">With an airborne system it is possible that the increased production could motivate an increased use of the treatment. </w:t>
      </w:r>
    </w:p>
    <w:p w:rsidRPr="00C770B3" w:rsidR="137F2936" w:rsidP="6DEB2DA1" w:rsidRDefault="137F2936" w14:paraId="15CDF681" w14:textId="6D8A15F4">
      <w:pPr>
        <w:tabs>
          <w:tab w:val="num" w:pos="720"/>
        </w:tabs>
        <w:spacing w:before="240" w:after="160" w:line="259" w:lineRule="auto"/>
        <w:rPr>
          <w:rFonts w:eastAsia="Calibri" w:cs="Calibri"/>
          <w:color w:val="000000" w:themeColor="text1"/>
          <w:lang w:val="en-US"/>
        </w:rPr>
      </w:pPr>
      <w:r w:rsidRPr="00C770B3">
        <w:rPr>
          <w:rFonts w:eastAsia="Calibri" w:cs="Calibri"/>
          <w:color w:val="000000" w:themeColor="text1"/>
          <w:lang w:val="en-GB"/>
        </w:rPr>
        <w:t>Areas where entry using ground-based machinery is undesirable, but where small spruce trees need to be removed such as protected areas and buffer zones, offer an opportunity to airborne systems. Operational goals in these areas are not primarily economic and site disturbance should be held at a minimum. Conservation measures can furthermore readily be done at the micro-site level using airborne technologies.</w:t>
      </w:r>
    </w:p>
    <w:p w:rsidRPr="00C770B3" w:rsidR="137F2936" w:rsidP="6DEB2DA1" w:rsidRDefault="137F2936" w14:paraId="443F260D" w14:textId="0C05E081">
      <w:pPr>
        <w:tabs>
          <w:tab w:val="num" w:pos="720"/>
        </w:tabs>
        <w:spacing w:before="240" w:after="160" w:line="259" w:lineRule="auto"/>
        <w:rPr>
          <w:rFonts w:eastAsia="Calibri" w:cs="Calibri"/>
          <w:color w:val="000000" w:themeColor="text1"/>
          <w:lang w:val="en-US"/>
        </w:rPr>
      </w:pPr>
      <w:r w:rsidRPr="00C770B3">
        <w:rPr>
          <w:rFonts w:eastAsia="Calibri" w:cs="Calibri"/>
          <w:color w:val="000000" w:themeColor="text1"/>
          <w:lang w:val="en-GB"/>
        </w:rPr>
        <w:t>The risk of spreading invasive species could be reduced as the machinery has no ground contact and cannot spread organisms from one site to another.</w:t>
      </w:r>
    </w:p>
    <w:p w:rsidRPr="00C770B3" w:rsidR="137F2936" w:rsidP="6DEB2DA1" w:rsidRDefault="137F2936" w14:paraId="3147B4C1" w14:textId="51DCE2C1">
      <w:pPr>
        <w:spacing w:after="0" w:line="240" w:lineRule="auto"/>
        <w:rPr>
          <w:rFonts w:eastAsia="Calibri" w:cs="Calibri"/>
          <w:color w:val="000000" w:themeColor="text1"/>
          <w:lang w:val="en-US"/>
        </w:rPr>
      </w:pPr>
      <w:r w:rsidRPr="004633E8">
        <w:rPr>
          <w:rStyle w:val="normaltextrun"/>
          <w:rFonts w:eastAsia="Calibri" w:cs="Calibri"/>
          <w:color w:val="000000" w:themeColor="text1"/>
          <w:lang w:val="en-GB"/>
        </w:rPr>
        <w:t xml:space="preserve">There is an emerging field of research on remote sensing techniques for detection of beetle infested trees. Timely removal of infested trees is considered a key measure to reduce bark beetle populations but is hard to achieve in practice. Pest control efficiency is limited by harvesting machinery during the time window before the new generation of beetles leave the infested trees. Properly adapted, the use of harvest drones could contribute to pest control, probably not prevent bark beetle outbreaks but could </w:t>
      </w:r>
      <w:r w:rsidRPr="004633E8" w:rsidR="06EF4958">
        <w:rPr>
          <w:rStyle w:val="normaltextrun"/>
          <w:rFonts w:eastAsia="Calibri" w:cs="Calibri"/>
          <w:color w:val="000000" w:themeColor="text1"/>
          <w:lang w:val="en-GB"/>
        </w:rPr>
        <w:t>possibly contribute to</w:t>
      </w:r>
      <w:r w:rsidRPr="004633E8">
        <w:rPr>
          <w:rStyle w:val="normaltextrun"/>
          <w:rFonts w:eastAsia="Calibri" w:cs="Calibri"/>
          <w:color w:val="000000" w:themeColor="text1"/>
          <w:lang w:val="en-GB"/>
        </w:rPr>
        <w:t xml:space="preserve"> dampen the severity of future outbreaks. </w:t>
      </w:r>
    </w:p>
    <w:p w:rsidRPr="00C770B3" w:rsidR="137F2936" w:rsidP="6DEB2DA1" w:rsidRDefault="137F2936" w14:paraId="06A60159" w14:textId="47989902">
      <w:pPr>
        <w:spacing w:before="240" w:after="0" w:line="240" w:lineRule="auto"/>
        <w:rPr>
          <w:rFonts w:eastAsia="Calibri" w:cs="Calibri"/>
          <w:color w:val="000000" w:themeColor="text1"/>
          <w:lang w:val="en-US"/>
        </w:rPr>
      </w:pPr>
      <w:r w:rsidRPr="5C5933C4">
        <w:rPr>
          <w:rStyle w:val="normaltextrun"/>
          <w:rFonts w:eastAsia="Calibri" w:cs="Calibri"/>
          <w:color w:val="000000" w:themeColor="text1"/>
          <w:lang w:val="en-GB"/>
        </w:rPr>
        <w:t xml:space="preserve">The technological differences between </w:t>
      </w:r>
      <w:r w:rsidRPr="5C5933C4" w:rsidR="5B940020">
        <w:rPr>
          <w:rStyle w:val="normaltextrun"/>
          <w:rFonts w:eastAsia="Calibri" w:cs="Calibri"/>
          <w:color w:val="000000" w:themeColor="text1"/>
          <w:lang w:val="en-GB"/>
        </w:rPr>
        <w:t>a</w:t>
      </w:r>
      <w:r w:rsidRPr="5C5933C4" w:rsidR="0531B6FC">
        <w:rPr>
          <w:rStyle w:val="normaltextrun"/>
          <w:rFonts w:eastAsia="Calibri" w:cs="Calibri"/>
          <w:color w:val="000000" w:themeColor="text1"/>
          <w:lang w:val="en-GB"/>
        </w:rPr>
        <w:t>n</w:t>
      </w:r>
      <w:r w:rsidRPr="5C5933C4" w:rsidR="5B940020">
        <w:rPr>
          <w:rStyle w:val="normaltextrun"/>
          <w:rFonts w:eastAsia="Calibri" w:cs="Calibri"/>
          <w:color w:val="000000" w:themeColor="text1"/>
          <w:lang w:val="en-GB"/>
        </w:rPr>
        <w:t xml:space="preserve"> </w:t>
      </w:r>
      <w:r w:rsidRPr="5C5933C4" w:rsidR="4926E4D2">
        <w:rPr>
          <w:rStyle w:val="normaltextrun"/>
          <w:rFonts w:eastAsia="Calibri" w:cs="Calibri"/>
          <w:color w:val="000000" w:themeColor="text1"/>
          <w:lang w:val="en-GB"/>
        </w:rPr>
        <w:t>aerial</w:t>
      </w:r>
      <w:r w:rsidRPr="5C5933C4">
        <w:rPr>
          <w:rStyle w:val="normaltextrun"/>
          <w:rFonts w:eastAsia="Calibri" w:cs="Calibri"/>
          <w:color w:val="000000" w:themeColor="text1"/>
          <w:lang w:val="en-GB"/>
        </w:rPr>
        <w:t xml:space="preserve"> drone system and conventional harvesting systems are not likely to result in changes in stand development or forest production under the same forest management goals.</w:t>
      </w:r>
    </w:p>
    <w:p w:rsidRPr="00C770B3" w:rsidR="137F2936" w:rsidP="6DEB2DA1" w:rsidRDefault="137F2936" w14:paraId="1068323B" w14:textId="3973351A">
      <w:pPr>
        <w:tabs>
          <w:tab w:val="num" w:pos="720"/>
        </w:tabs>
        <w:spacing w:before="240" w:after="160" w:line="259" w:lineRule="auto"/>
        <w:rPr>
          <w:rFonts w:eastAsia="Calibri" w:cs="Calibri"/>
          <w:color w:val="000000" w:themeColor="text1"/>
          <w:lang w:val="en-US"/>
        </w:rPr>
      </w:pPr>
      <w:r w:rsidRPr="00C770B3">
        <w:rPr>
          <w:rFonts w:eastAsia="Calibri" w:cs="Calibri"/>
          <w:color w:val="000000" w:themeColor="text1"/>
          <w:lang w:val="en-GB"/>
        </w:rPr>
        <w:t>Harvester heads working their way down stems means that there will be problems with trees with cymose growth, i.e. many broadleaves and with big and deformed trees. Trees below the canopy will be difficult to harvest. Combined with the limitations on big and deformed trees and the potential problems with broadleaves, stand structure may change in stands thinned with airborne systems. Diameter distribution will be wider, and composition may be different from that of conventional operations. This is not necessarily a drawback from an environmental standpoint. Understoreys, important structures providing shelter and/or food can be kept intact.</w:t>
      </w:r>
    </w:p>
    <w:p w:rsidRPr="00C770B3" w:rsidR="137F2936" w:rsidP="5C5933C4" w:rsidRDefault="137F2936" w14:paraId="151C2C6D" w14:textId="7BD89C59">
      <w:pPr>
        <w:rPr>
          <w:rFonts w:eastAsiaTheme="majorEastAsia" w:cstheme="majorBidi"/>
          <w:color w:val="000000" w:themeColor="text1"/>
          <w:lang w:val="en-US"/>
        </w:rPr>
      </w:pPr>
      <w:r w:rsidRPr="5C5933C4">
        <w:rPr>
          <w:rFonts w:eastAsiaTheme="majorEastAsia" w:cstheme="majorBidi"/>
          <w:lang w:val="en-US"/>
        </w:rPr>
        <w:t xml:space="preserve">Environmental drawbacks of airborne systems include the noise generated by the drone, and maybe its mere presence. Extraction of whole stems means that treetops will not be left on the forest floor where they form fine substrates. </w:t>
      </w:r>
      <w:r w:rsidRPr="5C5933C4" w:rsidR="2A5B96F7">
        <w:rPr>
          <w:rFonts w:eastAsiaTheme="majorEastAsia" w:cstheme="majorBidi"/>
          <w:lang w:val="en-US"/>
        </w:rPr>
        <w:t>The possibility of reaching technical impediments can endanger disturbance-sensitive species if careful consideration of these refugia is not considered.</w:t>
      </w:r>
    </w:p>
    <w:p w:rsidRPr="00C770B3" w:rsidR="137F2936" w:rsidP="6DEB2DA1" w:rsidRDefault="1CB9F8A8" w14:paraId="3ADBB17B" w14:textId="7B035193">
      <w:pPr>
        <w:spacing w:before="240" w:after="0" w:line="240" w:lineRule="auto"/>
        <w:rPr>
          <w:rFonts w:eastAsia="Calibri" w:cs="Calibri"/>
          <w:color w:val="000000" w:themeColor="text1"/>
          <w:lang w:val="en-US"/>
        </w:rPr>
      </w:pPr>
      <w:r w:rsidRPr="5C5933C4">
        <w:rPr>
          <w:rStyle w:val="normaltextrun"/>
          <w:rFonts w:eastAsia="Calibri" w:cs="Calibri"/>
          <w:color w:val="000000" w:themeColor="text1"/>
          <w:lang w:val="en-GB"/>
        </w:rPr>
        <w:t>Harvesting small trees leads to low productivity</w:t>
      </w:r>
      <w:r w:rsidRPr="5C5933C4" w:rsidR="4F92E4F7">
        <w:rPr>
          <w:rStyle w:val="normaltextrun"/>
          <w:rFonts w:eastAsia="Calibri" w:cs="Calibri"/>
          <w:color w:val="000000" w:themeColor="text1"/>
          <w:lang w:val="en-GB"/>
        </w:rPr>
        <w:t>,</w:t>
      </w:r>
      <w:r w:rsidRPr="5C5933C4">
        <w:rPr>
          <w:rStyle w:val="normaltextrun"/>
          <w:rFonts w:eastAsia="Calibri" w:cs="Calibri"/>
          <w:color w:val="000000" w:themeColor="text1"/>
          <w:lang w:val="en-GB"/>
        </w:rPr>
        <w:t xml:space="preserve"> </w:t>
      </w:r>
      <w:r w:rsidRPr="5C5933C4" w:rsidR="4F92E4F7">
        <w:rPr>
          <w:rStyle w:val="normaltextrun"/>
          <w:rFonts w:eastAsia="Calibri" w:cs="Calibri"/>
          <w:color w:val="000000" w:themeColor="text1"/>
          <w:lang w:val="en-GB"/>
        </w:rPr>
        <w:t xml:space="preserve">and thus high costs, </w:t>
      </w:r>
      <w:r w:rsidRPr="5C5933C4">
        <w:rPr>
          <w:rStyle w:val="normaltextrun"/>
          <w:rFonts w:eastAsia="Calibri" w:cs="Calibri"/>
          <w:color w:val="000000" w:themeColor="text1"/>
          <w:lang w:val="en-GB"/>
        </w:rPr>
        <w:t xml:space="preserve">due to low load weights. </w:t>
      </w:r>
      <w:r w:rsidRPr="5C5933C4" w:rsidR="4F92E4F7">
        <w:rPr>
          <w:rStyle w:val="normaltextrun"/>
          <w:rFonts w:eastAsia="Calibri" w:cs="Calibri"/>
          <w:color w:val="000000" w:themeColor="text1"/>
          <w:lang w:val="en-GB"/>
        </w:rPr>
        <w:t>Compared to harvester</w:t>
      </w:r>
      <w:r w:rsidRPr="5C5933C4" w:rsidR="7EBF6A79">
        <w:rPr>
          <w:rStyle w:val="normaltextrun"/>
          <w:rFonts w:eastAsia="Calibri" w:cs="Calibri"/>
          <w:color w:val="000000" w:themeColor="text1"/>
          <w:lang w:val="en-GB"/>
        </w:rPr>
        <w:t>-</w:t>
      </w:r>
      <w:r w:rsidRPr="5C5933C4" w:rsidR="4F92E4F7">
        <w:rPr>
          <w:rStyle w:val="normaltextrun"/>
          <w:rFonts w:eastAsia="Calibri" w:cs="Calibri"/>
          <w:color w:val="000000" w:themeColor="text1"/>
          <w:lang w:val="en-GB"/>
        </w:rPr>
        <w:t xml:space="preserve">forwarder systems, </w:t>
      </w:r>
      <w:r w:rsidRPr="5C5933C4" w:rsidR="17528269">
        <w:rPr>
          <w:rStyle w:val="normaltextrun"/>
          <w:rFonts w:eastAsia="Calibri" w:cs="Calibri"/>
          <w:color w:val="000000" w:themeColor="text1"/>
          <w:lang w:val="en-GB"/>
        </w:rPr>
        <w:t xml:space="preserve">a system with only one </w:t>
      </w:r>
      <w:r w:rsidRPr="5C5933C4" w:rsidR="4F92E4F7">
        <w:rPr>
          <w:rStyle w:val="normaltextrun"/>
          <w:rFonts w:eastAsia="Calibri" w:cs="Calibri"/>
          <w:color w:val="000000" w:themeColor="text1"/>
          <w:lang w:val="en-GB"/>
        </w:rPr>
        <w:t xml:space="preserve">aerial drone </w:t>
      </w:r>
      <w:r w:rsidRPr="5C5933C4" w:rsidR="4DF7675B">
        <w:rPr>
          <w:rStyle w:val="normaltextrun"/>
          <w:rFonts w:eastAsia="Calibri" w:cs="Calibri"/>
          <w:color w:val="000000" w:themeColor="text1"/>
          <w:lang w:val="en-GB"/>
        </w:rPr>
        <w:t xml:space="preserve">is </w:t>
      </w:r>
      <w:r w:rsidRPr="5C5933C4" w:rsidR="4F92E4F7">
        <w:rPr>
          <w:rStyle w:val="normaltextrun"/>
          <w:rFonts w:eastAsia="Calibri" w:cs="Calibri"/>
          <w:color w:val="000000" w:themeColor="text1"/>
          <w:lang w:val="en-GB"/>
        </w:rPr>
        <w:t>not an economically viable option for thinning i</w:t>
      </w:r>
      <w:r w:rsidRPr="5C5933C4">
        <w:rPr>
          <w:rStyle w:val="normaltextrun"/>
          <w:rFonts w:eastAsia="Calibri" w:cs="Calibri"/>
          <w:color w:val="000000" w:themeColor="text1"/>
          <w:lang w:val="en-GB"/>
        </w:rPr>
        <w:t>n the analysed scenario “normal speed and normal positioning time”</w:t>
      </w:r>
      <w:r w:rsidRPr="5C5933C4" w:rsidR="4F92E4F7">
        <w:rPr>
          <w:rStyle w:val="normaltextrun"/>
          <w:rFonts w:eastAsia="Calibri" w:cs="Calibri"/>
          <w:color w:val="000000" w:themeColor="text1"/>
          <w:lang w:val="en-GB"/>
        </w:rPr>
        <w:t>.</w:t>
      </w:r>
      <w:r w:rsidRPr="5C5933C4" w:rsidR="3DD0E4F8">
        <w:rPr>
          <w:rStyle w:val="normaltextrun"/>
          <w:rFonts w:eastAsia="Calibri" w:cs="Calibri"/>
          <w:color w:val="000000" w:themeColor="text1"/>
          <w:lang w:val="en-GB"/>
        </w:rPr>
        <w:t xml:space="preserve"> </w:t>
      </w:r>
      <w:r w:rsidRPr="5C5933C4" w:rsidR="4F92E4F7">
        <w:rPr>
          <w:rStyle w:val="normaltextrun"/>
          <w:rFonts w:eastAsia="Calibri" w:cs="Calibri"/>
          <w:color w:val="000000" w:themeColor="text1"/>
          <w:lang w:val="en-GB"/>
        </w:rPr>
        <w:t>I</w:t>
      </w:r>
      <w:r w:rsidRPr="5C5933C4">
        <w:rPr>
          <w:rStyle w:val="normaltextrun"/>
          <w:rFonts w:eastAsia="Calibri" w:cs="Calibri"/>
          <w:color w:val="000000" w:themeColor="text1"/>
          <w:lang w:val="en-GB"/>
        </w:rPr>
        <w:t xml:space="preserve">n the faster scenarios </w:t>
      </w:r>
      <w:r w:rsidRPr="5C5933C4" w:rsidR="4F92E4F7">
        <w:rPr>
          <w:rStyle w:val="normaltextrun"/>
          <w:rFonts w:eastAsia="Calibri" w:cs="Calibri"/>
          <w:color w:val="000000" w:themeColor="text1"/>
          <w:lang w:val="en-GB"/>
        </w:rPr>
        <w:t xml:space="preserve">competitive </w:t>
      </w:r>
      <w:r w:rsidRPr="5C5933C4">
        <w:rPr>
          <w:rStyle w:val="normaltextrun"/>
          <w:rFonts w:eastAsia="Calibri" w:cs="Calibri"/>
          <w:color w:val="000000" w:themeColor="text1"/>
          <w:lang w:val="en-GB"/>
        </w:rPr>
        <w:t xml:space="preserve">drone thinning </w:t>
      </w:r>
      <w:r w:rsidRPr="5C5933C4" w:rsidR="4F92E4F7">
        <w:rPr>
          <w:rStyle w:val="normaltextrun"/>
          <w:rFonts w:eastAsia="Calibri" w:cs="Calibri"/>
          <w:color w:val="000000" w:themeColor="text1"/>
          <w:lang w:val="en-GB"/>
        </w:rPr>
        <w:t xml:space="preserve">operations are </w:t>
      </w:r>
      <w:r w:rsidRPr="5C5933C4">
        <w:rPr>
          <w:rStyle w:val="normaltextrun"/>
          <w:rFonts w:eastAsia="Calibri" w:cs="Calibri"/>
          <w:color w:val="000000" w:themeColor="text1"/>
          <w:lang w:val="en-GB"/>
        </w:rPr>
        <w:t>doubtful. If an operator could handle multiple drones, the scope for competitive operations increases.</w:t>
      </w:r>
    </w:p>
    <w:p w:rsidRPr="00C770B3" w:rsidR="137F2936" w:rsidP="5C5933C4" w:rsidRDefault="137F2936" w14:paraId="3EB86642" w14:textId="0C80FCDF">
      <w:pPr>
        <w:spacing w:before="240" w:after="0" w:line="240" w:lineRule="auto"/>
        <w:rPr>
          <w:rFonts w:eastAsiaTheme="majorEastAsia" w:cstheme="majorBidi"/>
          <w:color w:val="000000" w:themeColor="text1"/>
          <w:lang w:val="en-US"/>
        </w:rPr>
      </w:pPr>
      <w:r w:rsidRPr="5C5933C4">
        <w:rPr>
          <w:rStyle w:val="normaltextrun"/>
          <w:rFonts w:eastAsia="Calibri" w:cs="Calibri"/>
          <w:color w:val="000000" w:themeColor="text1"/>
          <w:lang w:val="en-GB"/>
        </w:rPr>
        <w:lastRenderedPageBreak/>
        <w:t xml:space="preserve">The ability of </w:t>
      </w:r>
      <w:r w:rsidRPr="5C5933C4" w:rsidR="78DAD2DA">
        <w:rPr>
          <w:rStyle w:val="normaltextrun"/>
          <w:rFonts w:eastAsia="Calibri" w:cs="Calibri"/>
          <w:color w:val="000000" w:themeColor="text1"/>
          <w:lang w:val="en-GB"/>
        </w:rPr>
        <w:t>an aerial</w:t>
      </w:r>
      <w:r w:rsidRPr="5C5933C4">
        <w:rPr>
          <w:rStyle w:val="normaltextrun"/>
          <w:rFonts w:eastAsia="Calibri" w:cs="Calibri"/>
          <w:color w:val="000000" w:themeColor="text1"/>
          <w:lang w:val="en-GB"/>
        </w:rPr>
        <w:t xml:space="preserve"> drone system to thin with a lower intensity and manage stand density may facilitate adaptation toward climate change and to mitigate competition induced risks (drought, bark beetle, mortality). However, this shift depends on developing methods which result in reduced variable and fixed costs and a high flexibility in harvesting technique compared to conventional harvesting systems. With that said, aerial drones need not necessarily carry harvester heads. They could instead be equipped with grapples and used for extraction only. In such a system harvesting could be done by </w:t>
      </w:r>
      <w:r w:rsidRPr="5C5933C4" w:rsidR="0E1CF6F0">
        <w:rPr>
          <w:rStyle w:val="normaltextrun"/>
          <w:rFonts w:eastAsia="Calibri" w:cs="Calibri"/>
          <w:color w:val="000000" w:themeColor="text1"/>
          <w:lang w:val="en-GB"/>
        </w:rPr>
        <w:t xml:space="preserve">small </w:t>
      </w:r>
      <w:r w:rsidRPr="5C5933C4">
        <w:rPr>
          <w:rStyle w:val="normaltextrun"/>
          <w:rFonts w:eastAsia="Calibri" w:cs="Calibri"/>
          <w:color w:val="000000" w:themeColor="text1"/>
          <w:lang w:val="en-GB"/>
        </w:rPr>
        <w:t xml:space="preserve">harvesters operating from ghost trails. A grapple will not be as heavy as a harvester head, enabling the drone to handle bigger trees. If harvesting is done by a ground-based harvester, broadleaves and bigger and/or deformed trees may no longer be an issue. </w:t>
      </w:r>
      <w:r w:rsidRPr="5C5933C4" w:rsidR="4C4808A4">
        <w:rPr>
          <w:rFonts w:eastAsiaTheme="majorEastAsia" w:cstheme="majorBidi"/>
          <w:lang w:val="en-US"/>
        </w:rPr>
        <w:t xml:space="preserve">Safety aspects dictate that airborne systems are </w:t>
      </w:r>
      <w:r w:rsidRPr="5C5933C4" w:rsidR="3390A12B">
        <w:rPr>
          <w:rFonts w:eastAsiaTheme="majorEastAsia" w:cstheme="majorBidi"/>
          <w:lang w:val="en-US"/>
        </w:rPr>
        <w:t>un</w:t>
      </w:r>
      <w:r w:rsidRPr="5C5933C4" w:rsidR="4C4808A4">
        <w:rPr>
          <w:rFonts w:eastAsiaTheme="majorEastAsia" w:cstheme="majorBidi"/>
          <w:lang w:val="en-US"/>
        </w:rPr>
        <w:t>acceptable in inhabited areas or in areas used for recreation</w:t>
      </w:r>
      <w:r w:rsidRPr="5C5933C4" w:rsidR="52AE9F08">
        <w:rPr>
          <w:rFonts w:eastAsiaTheme="majorEastAsia" w:cstheme="majorBidi"/>
          <w:lang w:val="en-US"/>
        </w:rPr>
        <w:t>, unless the areas treated can be closed to public access</w:t>
      </w:r>
      <w:r w:rsidRPr="5C5933C4" w:rsidR="4C4808A4">
        <w:rPr>
          <w:rFonts w:eastAsiaTheme="majorEastAsia" w:cstheme="majorBidi"/>
          <w:lang w:val="en-US"/>
        </w:rPr>
        <w:t>.</w:t>
      </w:r>
    </w:p>
    <w:p w:rsidRPr="00C770B3" w:rsidR="3024C837" w:rsidP="5C5933C4" w:rsidRDefault="3024C837" w14:paraId="232C3759" w14:textId="76D2616A">
      <w:pPr>
        <w:spacing w:before="240" w:after="0" w:line="240" w:lineRule="auto"/>
        <w:rPr>
          <w:rStyle w:val="eop"/>
          <w:rFonts w:eastAsia="Calibri" w:cs="Calibri"/>
          <w:color w:val="000000" w:themeColor="text1"/>
          <w:lang w:val="en-GB"/>
        </w:rPr>
      </w:pPr>
      <w:r w:rsidRPr="5C5933C4">
        <w:rPr>
          <w:rStyle w:val="eop"/>
          <w:rFonts w:eastAsia="Calibri" w:cs="Calibri"/>
          <w:color w:val="000000" w:themeColor="text1"/>
          <w:lang w:val="en-GB"/>
        </w:rPr>
        <w:t>Electricity-based technology development is in line with the objective of reducing carbon dioxide emissions and improving air quality. A transition to fossil-free vehicles in the forestry sector can reduce the sector's environmental footprint while being beneficial for its economy and future. The forest sector can strengthen its market position by adopting fossil-free vehicles, which can be a differentiating factor and increase the demand for forest-based products from environmentally conscious consumers and companies.</w:t>
      </w:r>
    </w:p>
    <w:p w:rsidRPr="00C770B3" w:rsidR="137F2936" w:rsidP="6DEB2DA1" w:rsidRDefault="137F2936" w14:paraId="4CC04738" w14:textId="2E5E2BBB">
      <w:pPr>
        <w:spacing w:after="0" w:line="240" w:lineRule="auto"/>
        <w:rPr>
          <w:rFonts w:eastAsia="Georgia" w:cs="Georgia"/>
          <w:color w:val="000000" w:themeColor="text1"/>
          <w:lang w:val="en-US"/>
        </w:rPr>
      </w:pPr>
      <w:r w:rsidRPr="00C770B3">
        <w:rPr>
          <w:rStyle w:val="eop"/>
          <w:rFonts w:eastAsia="Georgia" w:cs="Georgia"/>
          <w:color w:val="000000" w:themeColor="text1"/>
          <w:lang w:val="en-GB"/>
        </w:rPr>
        <w:t> </w:t>
      </w:r>
    </w:p>
    <w:p w:rsidR="00C46CB4" w:rsidP="00C46CB4" w:rsidRDefault="00C46CB4" w14:paraId="5EF9133E" w14:textId="21EB2EBA">
      <w:pPr>
        <w:pStyle w:val="paragraph"/>
        <w:spacing w:before="0" w:beforeAutospacing="0" w:after="0" w:afterAutospacing="0"/>
        <w:textAlignment w:val="baseline"/>
        <w:rPr>
          <w:rStyle w:val="eop"/>
          <w:rFonts w:ascii="Calibri" w:hAnsi="Calibri" w:cs="Calibri" w:eastAsiaTheme="majorEastAsia"/>
          <w:sz w:val="22"/>
          <w:szCs w:val="22"/>
        </w:rPr>
      </w:pPr>
      <w:bookmarkStart w:name="_Toc148446088" w:id="427"/>
    </w:p>
    <w:p w:rsidRPr="00BF1DDD" w:rsidR="00BF1DDD" w:rsidP="1A3C5EED" w:rsidRDefault="00C46CB4" w14:paraId="71622F00" w14:textId="0D4D0658">
      <w:pPr>
        <w:pStyle w:val="paragraph"/>
        <w:spacing w:before="0" w:beforeAutospacing="0" w:after="0" w:afterAutospacing="0"/>
        <w:textAlignment w:val="baseline"/>
        <w:rPr>
          <w:rFonts w:asciiTheme="majorHAnsi" w:hAnsiTheme="majorHAnsi" w:cstheme="majorBidi"/>
          <w:sz w:val="44"/>
          <w:szCs w:val="44"/>
        </w:rPr>
      </w:pPr>
      <w:r w:rsidRPr="1A3C5EED">
        <w:rPr>
          <w:rFonts w:asciiTheme="majorHAnsi" w:hAnsiTheme="majorHAnsi" w:cstheme="majorBidi"/>
          <w:sz w:val="44"/>
          <w:szCs w:val="44"/>
        </w:rPr>
        <w:t>Re</w:t>
      </w:r>
      <w:r w:rsidRPr="1A3C5EED" w:rsidR="00BF1DDD">
        <w:rPr>
          <w:rFonts w:asciiTheme="majorHAnsi" w:hAnsiTheme="majorHAnsi" w:cstheme="majorBidi"/>
          <w:sz w:val="44"/>
          <w:szCs w:val="44"/>
        </w:rPr>
        <w:t>ferenser</w:t>
      </w:r>
      <w:bookmarkEnd w:id="427"/>
    </w:p>
    <w:p w:rsidR="00A9119D" w:rsidP="48E50A8C" w:rsidRDefault="647A7C71" w14:paraId="73D1AAA6" w14:textId="5FA59A44">
      <w:pPr>
        <w:spacing w:after="0"/>
        <w:rPr>
          <w:lang w:val="en-US"/>
        </w:rPr>
      </w:pPr>
      <w:r w:rsidRPr="48E50A8C">
        <w:rPr>
          <w:lang w:val="en-US"/>
        </w:rPr>
        <w:t xml:space="preserve">Agestam, E. 2015. Gallring. Skogsskötselserien Nr. 7. Skogsstyrelsen. Jönköping https: </w:t>
      </w:r>
      <w:ins w:author="Cedergren Jonas" w:date="2024-02-09T13:48:00Z" w:id="428">
        <w:r w:rsidR="00A9119D">
          <w:fldChar w:fldCharType="begin"/>
        </w:r>
        <w:r w:rsidR="00A9119D">
          <w:instrText xml:space="preserve">HYPERLINK "http://www.skogsstyrelsen.se/mer-om-skog/skogsskotselserien/skogsskotselserien--gallring/" </w:instrText>
        </w:r>
        <w:r w:rsidR="00A9119D">
          <w:fldChar w:fldCharType="separate"/>
        </w:r>
      </w:ins>
      <w:r w:rsidRPr="48E50A8C">
        <w:rPr>
          <w:rStyle w:val="Hyperlink"/>
          <w:rFonts w:ascii="Calibri" w:hAnsi="Calibri" w:eastAsia="Calibri" w:cs="Calibri"/>
          <w:sz w:val="22"/>
          <w:szCs w:val="22"/>
          <w:lang w:val="en-US"/>
        </w:rPr>
        <w:t>www.skogsstyrelsen.se/mer-om-skog/skogsskotselserien/skogsskotselserien--gallring/</w:t>
      </w:r>
      <w:ins w:author="Cedergren Jonas" w:date="2024-02-09T13:48:00Z" w:id="429">
        <w:r w:rsidR="00A9119D">
          <w:fldChar w:fldCharType="end"/>
        </w:r>
      </w:ins>
      <w:r w:rsidRPr="48E50A8C">
        <w:rPr>
          <w:lang w:val="en-US"/>
        </w:rPr>
        <w:t xml:space="preserve"> [2024-02-07].</w:t>
      </w:r>
    </w:p>
    <w:p w:rsidR="00A9119D" w:rsidP="48E50A8C" w:rsidRDefault="647A7C71" w14:paraId="3CDBFDCA" w14:textId="7B4AAC18">
      <w:pPr>
        <w:spacing w:after="160" w:line="257" w:lineRule="auto"/>
        <w:ind w:left="-20" w:right="-20"/>
        <w:rPr>
          <w:lang w:val="en-US"/>
        </w:rPr>
      </w:pPr>
      <w:r w:rsidRPr="48E50A8C">
        <w:rPr>
          <w:lang w:val="en-US"/>
        </w:rPr>
        <w:t xml:space="preserve">Air Forestry Undated. Re-inventing forestry. </w:t>
      </w:r>
      <w:ins w:author="Cedergren Jonas" w:date="2024-02-09T13:48:00Z" w:id="430">
        <w:r w:rsidR="00A9119D">
          <w:fldChar w:fldCharType="begin"/>
        </w:r>
        <w:r w:rsidR="00A9119D">
          <w:instrText xml:space="preserve">HYPERLINK "https://www.airforestry.com/" </w:instrText>
        </w:r>
        <w:r w:rsidR="00A9119D">
          <w:fldChar w:fldCharType="separate"/>
        </w:r>
      </w:ins>
      <w:r w:rsidRPr="48E50A8C">
        <w:rPr>
          <w:rStyle w:val="Hyperlink"/>
          <w:rFonts w:ascii="Calibri" w:hAnsi="Calibri" w:eastAsia="Calibri" w:cs="Calibri"/>
          <w:sz w:val="22"/>
          <w:szCs w:val="22"/>
          <w:lang w:val="en-US"/>
        </w:rPr>
        <w:t>https://www.airforestry.com/</w:t>
      </w:r>
      <w:ins w:author="Cedergren Jonas" w:date="2024-02-09T13:48:00Z" w:id="431">
        <w:r w:rsidR="00A9119D">
          <w:fldChar w:fldCharType="end"/>
        </w:r>
      </w:ins>
      <w:r w:rsidRPr="48E50A8C">
        <w:rPr>
          <w:lang w:val="en-US"/>
        </w:rPr>
        <w:t xml:space="preserve"> [2024-02-07].</w:t>
      </w:r>
    </w:p>
    <w:p w:rsidR="00A9119D" w:rsidP="48E50A8C" w:rsidRDefault="647A7C71" w14:paraId="33488F64" w14:textId="20247BC5">
      <w:pPr>
        <w:spacing w:after="160" w:line="257" w:lineRule="auto"/>
        <w:ind w:left="-20" w:right="-20"/>
        <w:rPr>
          <w:lang w:val="en-US"/>
        </w:rPr>
      </w:pPr>
      <w:r w:rsidRPr="48E50A8C">
        <w:rPr>
          <w:lang w:val="en-GB"/>
        </w:rPr>
        <w:t xml:space="preserve">Albrektson A, Elfving B, Lundqvist L, Valinger E (2012) Naturhänsyn. Skogsskötselserien, Chapter 14. Second edition. </w:t>
      </w:r>
      <w:ins w:author="Cedergren Jonas" w:date="2024-02-09T13:48:00Z" w:id="432">
        <w:r w:rsidR="00A9119D">
          <w:fldChar w:fldCharType="begin"/>
        </w:r>
        <w:r w:rsidR="00A9119D">
          <w:instrText xml:space="preserve">HYPERLINK "https://www.skogsstyrelsen.se/mer-om-skog/skogsskotselserien/naturhansyn/" </w:instrText>
        </w:r>
        <w:r w:rsidR="00A9119D">
          <w:fldChar w:fldCharType="separate"/>
        </w:r>
      </w:ins>
      <w:r w:rsidRPr="48E50A8C">
        <w:rPr>
          <w:rStyle w:val="Hyperlink"/>
          <w:rFonts w:ascii="Calibri" w:hAnsi="Calibri" w:eastAsia="Calibri" w:cs="Calibri"/>
          <w:sz w:val="22"/>
          <w:szCs w:val="22"/>
          <w:lang w:val="en-GB"/>
        </w:rPr>
        <w:t>https://www.skogsstyrelsen.se/mer-om-skog/skogsskotselserien/naturhansyn/</w:t>
      </w:r>
      <w:ins w:author="Cedergren Jonas" w:date="2024-02-09T13:48:00Z" w:id="433">
        <w:r w:rsidR="00A9119D">
          <w:fldChar w:fldCharType="end"/>
        </w:r>
      </w:ins>
      <w:r w:rsidRPr="48E50A8C">
        <w:rPr>
          <w:lang w:val="en-GB"/>
        </w:rPr>
        <w:t xml:space="preserve"> </w:t>
      </w:r>
      <w:r w:rsidRPr="48E50A8C">
        <w:rPr>
          <w:lang w:val="en-US"/>
        </w:rPr>
        <w:t>[2024-02-07].</w:t>
      </w:r>
    </w:p>
    <w:p w:rsidR="00A9119D" w:rsidP="48E50A8C" w:rsidRDefault="647A7C71" w14:paraId="4D47A960" w14:textId="30D1E7C4">
      <w:pPr>
        <w:spacing w:after="160" w:line="257" w:lineRule="auto"/>
        <w:ind w:left="-20" w:right="-20"/>
        <w:rPr>
          <w:lang w:val="en-US"/>
        </w:rPr>
      </w:pPr>
      <w:r w:rsidRPr="48E50A8C">
        <w:rPr>
          <w:lang w:val="en-US"/>
        </w:rPr>
        <w:t xml:space="preserve">Andersson, L. 1980. Skador efter körning med tunga maskiner I gallring. Omfattning, orsaker och effecter på beståndets tillväxt och kvalitet. Institutionen för skogsskötsel, Interna rapporter 1980-4. SLU, Umeå. </w:t>
      </w:r>
    </w:p>
    <w:p w:rsidR="00A9119D" w:rsidP="48E50A8C" w:rsidRDefault="647A7C71" w14:paraId="53D2BE83" w14:textId="508FD52D">
      <w:pPr>
        <w:spacing w:after="160" w:line="257" w:lineRule="auto"/>
        <w:ind w:left="-20" w:right="-20"/>
        <w:rPr>
          <w:lang w:val="en-US"/>
        </w:rPr>
      </w:pPr>
      <w:r w:rsidRPr="48E50A8C">
        <w:rPr>
          <w:lang w:val="en-US"/>
        </w:rPr>
        <w:t xml:space="preserve">Annila, E. 1969. Influence of temperature upon the development and voltinism of Ips typographus L.(Coleoptera, Scolytidae), Annales Zoologici Fennici. JSTOR 6(2): 161-208. </w:t>
      </w:r>
    </w:p>
    <w:p w:rsidR="00A9119D" w:rsidP="48E50A8C" w:rsidRDefault="647A7C71" w14:paraId="57D93DA6" w14:textId="324F0049">
      <w:pPr>
        <w:spacing w:after="160" w:line="257" w:lineRule="auto"/>
        <w:ind w:left="-20" w:right="-20"/>
        <w:rPr>
          <w:lang w:val="en-US"/>
        </w:rPr>
      </w:pPr>
      <w:r w:rsidRPr="48E50A8C">
        <w:rPr>
          <w:lang w:val="en-US"/>
        </w:rPr>
        <w:t xml:space="preserve">Anon 1994. Skogsordlista. Tekniska nomenklaturcentralens publikationer 96 &amp; Sveriges skogsvårdsförbund. </w:t>
      </w:r>
    </w:p>
    <w:p w:rsidR="00A9119D" w:rsidP="48E50A8C" w:rsidRDefault="647A7C71" w14:paraId="0E004411" w14:textId="5EAB7360">
      <w:pPr>
        <w:spacing w:after="160" w:line="257" w:lineRule="auto"/>
        <w:ind w:left="-20" w:right="-20"/>
        <w:rPr>
          <w:lang w:val="en-US"/>
        </w:rPr>
      </w:pPr>
      <w:r w:rsidRPr="48E50A8C">
        <w:rPr>
          <w:lang w:val="en-US"/>
        </w:rPr>
        <w:t>Aussenac, G. &amp; Granier, A. 1988. Effects of thinning on water stress and growth in Douglas-fir. Canadian Journal of Forest Research 18:100-105. DOI: 10.1139/x88-015</w:t>
      </w:r>
    </w:p>
    <w:p w:rsidR="00A9119D" w:rsidP="48E50A8C" w:rsidRDefault="647A7C71" w14:paraId="78F2D953" w14:textId="7F260304">
      <w:pPr>
        <w:spacing w:after="160" w:line="257" w:lineRule="auto"/>
        <w:ind w:left="-20" w:right="-20"/>
        <w:rPr>
          <w:lang w:val="en-US"/>
        </w:rPr>
      </w:pPr>
      <w:r w:rsidRPr="48E50A8C">
        <w:rPr>
          <w:lang w:val="en-US"/>
        </w:rPr>
        <w:t>Banu, T.P., Borlea G.F. &amp; Banu, C. 2016. The use of drones in forestry. Journal of Environmental Science and Engineering 5(2016): 557-562. DOI: 10.17265/2162-5263/2016.11.007</w:t>
      </w:r>
    </w:p>
    <w:p w:rsidR="00A9119D" w:rsidP="48E50A8C" w:rsidRDefault="647A7C71" w14:paraId="33AA1E24" w14:textId="4CF3D119">
      <w:pPr>
        <w:spacing w:after="160" w:line="257" w:lineRule="auto"/>
        <w:ind w:left="-20" w:right="-20"/>
        <w:rPr>
          <w:lang w:val="en-US"/>
        </w:rPr>
      </w:pPr>
      <w:r w:rsidRPr="48E50A8C">
        <w:rPr>
          <w:lang w:val="en-US"/>
        </w:rPr>
        <w:t xml:space="preserve">Bárta, V., Hanuš, J., Dobrovolný, L. &amp; Homolová, L. 2022. Comparison of field survey and remote sensing techniques for detection of bark beetle-infested trees. Forest Ecology and Management, 506: 119984. </w:t>
      </w:r>
      <w:ins w:author="Cedergren Jonas" w:date="2024-02-09T13:48:00Z" w:id="434">
        <w:r w:rsidR="00A9119D">
          <w:fldChar w:fldCharType="begin"/>
        </w:r>
        <w:r w:rsidR="00A9119D">
          <w:instrText xml:space="preserve">HYPERLINK "https://doi.org/10.1016/j.foreco.2021.119984" </w:instrText>
        </w:r>
        <w:r w:rsidR="00A9119D">
          <w:fldChar w:fldCharType="separate"/>
        </w:r>
      </w:ins>
      <w:r w:rsidRPr="48E50A8C">
        <w:rPr>
          <w:rStyle w:val="Hyperlink"/>
          <w:rFonts w:ascii="Calibri" w:hAnsi="Calibri" w:eastAsia="Calibri" w:cs="Calibri"/>
          <w:sz w:val="22"/>
          <w:szCs w:val="22"/>
          <w:lang w:val="en-US"/>
        </w:rPr>
        <w:t>https://doi.org/10.1016/j.foreco.2021.119984</w:t>
      </w:r>
      <w:ins w:author="Cedergren Jonas" w:date="2024-02-09T13:48:00Z" w:id="435">
        <w:r w:rsidR="00A9119D">
          <w:fldChar w:fldCharType="end"/>
        </w:r>
      </w:ins>
      <w:r w:rsidRPr="48E50A8C">
        <w:rPr>
          <w:lang w:val="en-US"/>
        </w:rPr>
        <w:t xml:space="preserve"> </w:t>
      </w:r>
    </w:p>
    <w:p w:rsidR="242A42AC" w:rsidP="1A3C5EED" w:rsidRDefault="242A42AC" w14:paraId="70D6C3AA" w14:textId="506CD954">
      <w:pPr>
        <w:spacing w:after="160" w:line="257" w:lineRule="auto"/>
        <w:ind w:left="-20" w:right="-20"/>
        <w:rPr>
          <w:lang w:val="en-US"/>
        </w:rPr>
      </w:pPr>
      <w:r w:rsidRPr="1A3C5EED">
        <w:rPr>
          <w:lang w:val="en-US"/>
        </w:rPr>
        <w:t xml:space="preserve">Bergquist, J., Edlund, S., </w:t>
      </w:r>
      <w:r w:rsidRPr="1A3C5EED" w:rsidR="7A42F956">
        <w:rPr>
          <w:lang w:val="en-US"/>
        </w:rPr>
        <w:t>Fries, C.,Gunnarsson, S., Hazell, P., Karlsson, L., Lomander, A., Näslun</w:t>
      </w:r>
      <w:r w:rsidRPr="1A3C5EED" w:rsidR="3C910EF1">
        <w:rPr>
          <w:lang w:val="en-US"/>
        </w:rPr>
        <w:t>d, B-Å., Rosell, S., Stendahl, J. 2016. Kunskapsplattform för s</w:t>
      </w:r>
      <w:r w:rsidRPr="1A3C5EED" w:rsidR="6482C410">
        <w:rPr>
          <w:lang w:val="en-US"/>
        </w:rPr>
        <w:t>kogsproduktion - Tillståndet i skogen, problem och tänkbara insatser och åtgärder. M</w:t>
      </w:r>
      <w:r w:rsidRPr="1A3C5EED" w:rsidR="778CC3B9">
        <w:rPr>
          <w:lang w:val="en-US"/>
        </w:rPr>
        <w:t>eddelande 1. 2016. Skogsstyreslen. Jönköping.</w:t>
      </w:r>
    </w:p>
    <w:p w:rsidR="00A9119D" w:rsidP="1A3C5EED" w:rsidRDefault="0D4CDE79" w14:paraId="23093904" w14:textId="4EA9849B">
      <w:pPr>
        <w:spacing w:after="160" w:line="257" w:lineRule="auto"/>
        <w:ind w:left="-20" w:right="-20"/>
        <w:rPr>
          <w:lang w:val="en-US"/>
        </w:rPr>
      </w:pPr>
      <w:r w:rsidRPr="1A3C5EED">
        <w:rPr>
          <w:lang w:val="en-US"/>
        </w:rPr>
        <w:lastRenderedPageBreak/>
        <w:t xml:space="preserve">Bergkvist, I., Hallonborg, U., &amp; Nordén, B. 2002. Valmet 801 Combi i gallring med fast lastutrymme för standardlängder. Arbetsrapport Nr. 518. Skogforsk, Uppsala.  </w:t>
      </w:r>
      <w:ins w:author="Cedergren Jonas" w:date="2024-03-20T14:20:00Z" w:id="436">
        <w:r w:rsidR="647A7C71">
          <w:fldChar w:fldCharType="begin"/>
        </w:r>
        <w:r w:rsidR="647A7C71">
          <w:instrText xml:space="preserve">HYPERLINK "http://www.skogforsk.se/cd_20190114162210/contentassets/ff22339dda8c49e98f80d8c196b21d30/arbetsrapport-518-2002.pdf" </w:instrText>
        </w:r>
        <w:r w:rsidR="647A7C71">
          <w:fldChar w:fldCharType="separate"/>
        </w:r>
      </w:ins>
      <w:ins w:author="Cedergren Jonas" w:date="2024-02-09T13:48:00Z" w:id="437">
        <w:r w:rsidR="647A7C71">
          <w:fldChar w:fldCharType="begin"/>
        </w:r>
        <w:r w:rsidR="647A7C71">
          <w:instrText xml:space="preserve">HYPERLINK "http://www.skogforsk.se/cd_20190114162210/contentassets/ff22339dda8c49e98f80d8c196b21d30/arbetsrapport-518-2002.pdf" </w:instrText>
        </w:r>
        <w:r w:rsidR="647A7C71">
          <w:fldChar w:fldCharType="separate"/>
        </w:r>
      </w:ins>
      <w:r w:rsidRPr="1A3C5EED">
        <w:rPr>
          <w:rStyle w:val="Hyperlink"/>
          <w:rFonts w:ascii="Calibri" w:hAnsi="Calibri" w:eastAsia="Calibri" w:cs="Calibri"/>
          <w:sz w:val="22"/>
          <w:szCs w:val="22"/>
          <w:lang w:val="en-US"/>
        </w:rPr>
        <w:t>www.skogforsk.se/cd_20190114162210/contentassets/ff22339dda8c49e98f80d8c196b21d30/arbetsrapport-518-2002.pdf</w:t>
      </w:r>
      <w:ins w:author="Cedergren Jonas" w:date="2024-02-09T13:48:00Z" w:id="438">
        <w:r w:rsidR="647A7C71">
          <w:fldChar w:fldCharType="end"/>
        </w:r>
      </w:ins>
      <w:ins w:author="Cedergren Jonas" w:date="2024-03-20T14:20:00Z" w:id="439">
        <w:r w:rsidR="647A7C71">
          <w:fldChar w:fldCharType="end"/>
        </w:r>
      </w:ins>
      <w:r w:rsidRPr="1A3C5EED">
        <w:rPr>
          <w:lang w:val="en-US"/>
        </w:rPr>
        <w:t xml:space="preserve"> [2024-02-07].</w:t>
      </w:r>
    </w:p>
    <w:p w:rsidR="00A9119D" w:rsidP="1A3C5EED" w:rsidRDefault="647A7C71" w14:paraId="02170A92" w14:textId="11DC7E24">
      <w:pPr>
        <w:spacing w:after="160" w:line="257" w:lineRule="auto"/>
        <w:ind w:left="-20" w:right="-20"/>
        <w:rPr>
          <w:lang w:val="en-US"/>
        </w:rPr>
      </w:pPr>
      <w:r w:rsidRPr="1A3C5EED">
        <w:rPr>
          <w:lang w:val="en-US"/>
        </w:rPr>
        <w:t xml:space="preserve">Bigsby, H. &amp; Ling, P. 2013. Long-term productivity of helicopter logging in Sarawak. International Journal of Forest Engineering 24(1): 24-30 DOI: 10.1080/19132220.2013.791197 </w:t>
      </w:r>
    </w:p>
    <w:p w:rsidR="00A9119D" w:rsidP="48E50A8C" w:rsidRDefault="647A7C71" w14:paraId="5424A7E2" w14:textId="43AC0043">
      <w:pPr>
        <w:spacing w:after="160" w:line="257" w:lineRule="auto"/>
        <w:ind w:left="-20" w:right="-20"/>
        <w:rPr>
          <w:lang w:val="en-US"/>
        </w:rPr>
      </w:pPr>
      <w:r w:rsidRPr="48E50A8C">
        <w:rPr>
          <w:lang w:val="en-US"/>
        </w:rPr>
        <w:t xml:space="preserve">Björheden, R., Gustavsson, H., Henriksen, F., Lundström, H. &amp; Olsson, A. 2018. Utvärdering av maskinsystemet MALWA för tidig gallring. Arbetsrapport 9722018. Skogforsk, Uppsala. </w:t>
      </w:r>
      <w:ins w:author="Cedergren Jonas" w:date="2024-02-09T13:48:00Z" w:id="440">
        <w:r w:rsidR="00A9119D">
          <w:fldChar w:fldCharType="begin"/>
        </w:r>
        <w:r w:rsidR="00A9119D">
          <w:instrText xml:space="preserve">HYPERLINK "https://www.skogforsk.se/contentassets/82a4696935a34522a13fad49f42bad42/arbetsrapport-972-2018.pdf" </w:instrText>
        </w:r>
        <w:r w:rsidR="00A9119D">
          <w:fldChar w:fldCharType="separate"/>
        </w:r>
      </w:ins>
      <w:r w:rsidRPr="48E50A8C">
        <w:rPr>
          <w:rStyle w:val="Hyperlink"/>
          <w:rFonts w:ascii="Calibri" w:hAnsi="Calibri" w:eastAsia="Calibri" w:cs="Calibri"/>
          <w:sz w:val="22"/>
          <w:szCs w:val="22"/>
          <w:lang w:val="en-US"/>
        </w:rPr>
        <w:t>https://www.skogforsk.se/contentassets/82a4696935a34522a13fad49f42bad42/arbetsrapport-972-2018.pdf</w:t>
      </w:r>
      <w:ins w:author="Cedergren Jonas" w:date="2024-02-09T13:48:00Z" w:id="441">
        <w:r w:rsidR="00A9119D">
          <w:fldChar w:fldCharType="end"/>
        </w:r>
      </w:ins>
      <w:r w:rsidRPr="48E50A8C">
        <w:rPr>
          <w:lang w:val="en-US"/>
        </w:rPr>
        <w:t xml:space="preserve"> [2024-02-07].</w:t>
      </w:r>
    </w:p>
    <w:p w:rsidR="00A9119D" w:rsidP="48E50A8C" w:rsidRDefault="647A7C71" w14:paraId="2E97CFDB" w14:textId="023DA609">
      <w:pPr>
        <w:spacing w:after="160" w:line="257" w:lineRule="auto"/>
        <w:ind w:left="-20" w:right="-20"/>
        <w:rPr>
          <w:lang w:val="en-US"/>
        </w:rPr>
      </w:pPr>
      <w:r w:rsidRPr="48E50A8C">
        <w:rPr>
          <w:lang w:val="en-US"/>
        </w:rPr>
        <w:t xml:space="preserve">Bréda, N., Granier, A., &amp; Aussenac, G. 1995. Effects of thinning on soil and tree water relations, transpiration and growth in an oak forest (Quercus petraea (Matt.) Liebl.). Tree Physiol 15:295-306. </w:t>
      </w:r>
      <w:ins w:author="Cedergren Jonas" w:date="2024-02-09T13:48:00Z" w:id="442">
        <w:r w:rsidR="00A9119D">
          <w:fldChar w:fldCharType="begin"/>
        </w:r>
        <w:r w:rsidR="00A9119D">
          <w:instrText xml:space="preserve">HYPERLINK "https://doi.org/10.1093/treephys/15.5.295" </w:instrText>
        </w:r>
        <w:r w:rsidR="00A9119D">
          <w:fldChar w:fldCharType="separate"/>
        </w:r>
      </w:ins>
      <w:r w:rsidRPr="48E50A8C">
        <w:rPr>
          <w:rStyle w:val="Hyperlink"/>
          <w:rFonts w:ascii="Calibri" w:hAnsi="Calibri" w:eastAsia="Calibri" w:cs="Calibri"/>
          <w:sz w:val="22"/>
          <w:szCs w:val="22"/>
          <w:lang w:val="en-US"/>
        </w:rPr>
        <w:t>https://doi.org/10.1093/treephys/15.5.295</w:t>
      </w:r>
      <w:ins w:author="Cedergren Jonas" w:date="2024-02-09T13:48:00Z" w:id="443">
        <w:r w:rsidR="00A9119D">
          <w:fldChar w:fldCharType="end"/>
        </w:r>
      </w:ins>
      <w:r w:rsidRPr="48E50A8C">
        <w:rPr>
          <w:lang w:val="en-US"/>
        </w:rPr>
        <w:t xml:space="preserve"> </w:t>
      </w:r>
    </w:p>
    <w:p w:rsidR="00A9119D" w:rsidP="48E50A8C" w:rsidRDefault="647A7C71" w14:paraId="1E54AEFC" w14:textId="77EF736A">
      <w:pPr>
        <w:spacing w:after="160" w:line="257" w:lineRule="auto"/>
        <w:ind w:left="-20" w:right="-20"/>
        <w:rPr>
          <w:lang w:val="en-US"/>
        </w:rPr>
      </w:pPr>
      <w:r w:rsidRPr="48E50A8C">
        <w:rPr>
          <w:lang w:val="en-US"/>
        </w:rPr>
        <w:t xml:space="preserve">Bredberg, C.J. 1972. Typbestånd i förstagallringar. Skogshögskolan, Institutionen för skogsteknik., Rapporter och uppsatser  </w:t>
      </w:r>
    </w:p>
    <w:p w:rsidR="00A9119D" w:rsidP="48E50A8C" w:rsidRDefault="647A7C71" w14:paraId="25EE308F" w14:textId="7ADB419F">
      <w:pPr>
        <w:spacing w:after="160" w:line="257" w:lineRule="auto"/>
        <w:ind w:left="-20" w:right="-20"/>
        <w:rPr>
          <w:lang w:val="en-US"/>
        </w:rPr>
      </w:pPr>
      <w:r w:rsidRPr="48E50A8C">
        <w:rPr>
          <w:lang w:val="en-US"/>
        </w:rPr>
        <w:t xml:space="preserve">Brin, A., Bouget, C., Brustel, H. &amp; Jactel, H. 2011. Diameter of downed woody debris does matter for saproxylic beetle assemblages in temperate oak and pine forests. Journal of Insect Conservation, 15(5), 653–669. </w:t>
      </w:r>
      <w:ins w:author="Cedergren Jonas" w:date="2024-02-09T13:48:00Z" w:id="444">
        <w:r w:rsidR="00A9119D">
          <w:fldChar w:fldCharType="begin"/>
        </w:r>
        <w:r w:rsidR="00A9119D">
          <w:instrText xml:space="preserve">HYPERLINK "https://doi.org/10.1007/S10841-010-9364-5/TABLES/5" </w:instrText>
        </w:r>
        <w:r w:rsidR="00A9119D">
          <w:fldChar w:fldCharType="separate"/>
        </w:r>
      </w:ins>
      <w:r w:rsidRPr="48E50A8C">
        <w:rPr>
          <w:rStyle w:val="Hyperlink"/>
          <w:rFonts w:ascii="Calibri" w:hAnsi="Calibri" w:eastAsia="Calibri" w:cs="Calibri"/>
          <w:sz w:val="22"/>
          <w:szCs w:val="22"/>
          <w:lang w:val="en-US"/>
        </w:rPr>
        <w:t>https://doi.org/10.1007/S10841-010-9364-5/TABLES/5</w:t>
      </w:r>
      <w:ins w:author="Cedergren Jonas" w:date="2024-02-09T13:48:00Z" w:id="445">
        <w:r w:rsidR="00A9119D">
          <w:fldChar w:fldCharType="end"/>
        </w:r>
      </w:ins>
      <w:r w:rsidRPr="48E50A8C">
        <w:rPr>
          <w:lang w:val="en-US"/>
        </w:rPr>
        <w:t xml:space="preserve"> </w:t>
      </w:r>
    </w:p>
    <w:p w:rsidR="00A9119D" w:rsidP="48E50A8C" w:rsidRDefault="647A7C71" w14:paraId="43863676" w14:textId="3A4CC55A">
      <w:pPr>
        <w:spacing w:after="160" w:line="257" w:lineRule="auto"/>
        <w:ind w:left="-20" w:right="-20"/>
        <w:rPr>
          <w:lang w:val="en-US"/>
        </w:rPr>
      </w:pPr>
      <w:r w:rsidRPr="48E50A8C">
        <w:rPr>
          <w:lang w:val="en-US"/>
        </w:rPr>
        <w:t xml:space="preserve">Bucht, S. 1981. Effekten av några olika gallringsmönster på beståndsutvecklingen i tallskog. Swedish University of Agricultural Sciences, Department of Silviculture Report nr 4 </w:t>
      </w:r>
    </w:p>
    <w:p w:rsidR="00A9119D" w:rsidP="48E50A8C" w:rsidRDefault="647A7C71" w14:paraId="25F700A6" w14:textId="36F1FC64">
      <w:pPr>
        <w:spacing w:after="160" w:line="257" w:lineRule="auto"/>
        <w:ind w:left="-20" w:right="-20"/>
        <w:rPr>
          <w:lang w:val="en-US"/>
        </w:rPr>
      </w:pPr>
      <w:r w:rsidRPr="48E50A8C">
        <w:rPr>
          <w:lang w:val="en-US"/>
        </w:rPr>
        <w:t>Conway, S. 1982. Logging Practices - Principles of Timber Harvesting Systems. San Francisco, Miller Freeman Inc.</w:t>
      </w:r>
    </w:p>
    <w:p w:rsidR="00A9119D" w:rsidP="48E50A8C" w:rsidRDefault="647A7C71" w14:paraId="44B25794" w14:textId="20D5899D">
      <w:pPr>
        <w:spacing w:after="160" w:line="257" w:lineRule="auto"/>
        <w:ind w:left="-20" w:right="-20"/>
        <w:rPr>
          <w:lang w:val="en-US"/>
        </w:rPr>
      </w:pPr>
      <w:r w:rsidRPr="48E50A8C">
        <w:rPr>
          <w:lang w:val="en-US"/>
        </w:rPr>
        <w:t xml:space="preserve">Deep Forestry 2022. Do you know every tree in your forest – we do. </w:t>
      </w:r>
      <w:ins w:author="Cedergren Jonas" w:date="2024-02-09T13:48:00Z" w:id="446">
        <w:r w:rsidR="00A9119D">
          <w:fldChar w:fldCharType="begin"/>
        </w:r>
        <w:r w:rsidR="00A9119D">
          <w:instrText xml:space="preserve">HYPERLINK "https://deepforestry.com/sv/" </w:instrText>
        </w:r>
        <w:r w:rsidR="00A9119D">
          <w:fldChar w:fldCharType="separate"/>
        </w:r>
      </w:ins>
      <w:r w:rsidRPr="48E50A8C">
        <w:rPr>
          <w:rStyle w:val="Hyperlink"/>
          <w:rFonts w:ascii="Calibri" w:hAnsi="Calibri" w:eastAsia="Calibri" w:cs="Calibri"/>
          <w:sz w:val="22"/>
          <w:szCs w:val="22"/>
          <w:lang w:val="en-US"/>
        </w:rPr>
        <w:t>https://deepforestry.com/sv/</w:t>
      </w:r>
      <w:ins w:author="Cedergren Jonas" w:date="2024-02-09T13:48:00Z" w:id="447">
        <w:r w:rsidR="00A9119D">
          <w:fldChar w:fldCharType="end"/>
        </w:r>
      </w:ins>
      <w:r w:rsidRPr="48E50A8C">
        <w:rPr>
          <w:lang w:val="en-US"/>
        </w:rPr>
        <w:t xml:space="preserve"> [2024-02-07].</w:t>
      </w:r>
    </w:p>
    <w:p w:rsidR="00A9119D" w:rsidP="48E50A8C" w:rsidRDefault="647A7C71" w14:paraId="3F1345F7" w14:textId="1CF1172F">
      <w:pPr>
        <w:spacing w:after="160" w:line="257" w:lineRule="auto"/>
        <w:ind w:left="-20" w:right="-20"/>
        <w:rPr>
          <w:lang w:val="en-US"/>
        </w:rPr>
      </w:pPr>
      <w:r w:rsidRPr="48E50A8C">
        <w:rPr>
          <w:lang w:val="en-US"/>
        </w:rPr>
        <w:t xml:space="preserve">Dobor, L., m.fl. 2019. Is salvage logging effectively dampening bark beetle outbreaks and preserving forest carbon stocks? Journal of Applied Ecology, 57(1): 67-76. </w:t>
      </w:r>
      <w:ins w:author="Cedergren Jonas" w:date="2024-02-09T13:48:00Z" w:id="448">
        <w:r w:rsidR="00A9119D">
          <w:fldChar w:fldCharType="begin"/>
        </w:r>
        <w:r w:rsidR="00A9119D">
          <w:instrText xml:space="preserve">HYPERLINK "https://doi.org/10.1111/1365-2664.13518" </w:instrText>
        </w:r>
        <w:r w:rsidR="00A9119D">
          <w:fldChar w:fldCharType="separate"/>
        </w:r>
      </w:ins>
      <w:r w:rsidRPr="48E50A8C">
        <w:rPr>
          <w:rStyle w:val="Hyperlink"/>
          <w:rFonts w:ascii="Calibri" w:hAnsi="Calibri" w:eastAsia="Calibri" w:cs="Calibri"/>
          <w:sz w:val="22"/>
          <w:szCs w:val="22"/>
          <w:lang w:val="en-US"/>
        </w:rPr>
        <w:t>https://doi.org/10.1111/1365-2664.13518</w:t>
      </w:r>
      <w:ins w:author="Cedergren Jonas" w:date="2024-02-09T13:48:00Z" w:id="449">
        <w:r w:rsidR="00A9119D">
          <w:fldChar w:fldCharType="end"/>
        </w:r>
      </w:ins>
      <w:r w:rsidRPr="48E50A8C">
        <w:rPr>
          <w:lang w:val="en-US"/>
        </w:rPr>
        <w:t xml:space="preserve"> </w:t>
      </w:r>
    </w:p>
    <w:p w:rsidR="00A9119D" w:rsidP="48E50A8C" w:rsidRDefault="647A7C71" w14:paraId="1F2D97D7" w14:textId="1B5507E9">
      <w:pPr>
        <w:spacing w:after="160" w:line="257" w:lineRule="auto"/>
        <w:ind w:left="-20" w:right="-20"/>
        <w:rPr>
          <w:lang w:val="en-US"/>
        </w:rPr>
      </w:pPr>
      <w:r w:rsidRPr="48E50A8C">
        <w:rPr>
          <w:lang w:val="en-US"/>
        </w:rPr>
        <w:t xml:space="preserve">Dykstra, D.P., Aulerich D.E. &amp; Henshaw, J.R. 1978. Prebunching to Reduce Helicopter Logging Costs. Journal of Forestry 76(6): 362-364. </w:t>
      </w:r>
      <w:ins w:author="Cedergren Jonas" w:date="2024-02-09T13:48:00Z" w:id="450">
        <w:r w:rsidR="00A9119D">
          <w:fldChar w:fldCharType="begin"/>
        </w:r>
        <w:r w:rsidR="00A9119D">
          <w:instrText xml:space="preserve">HYPERLINK "https://doi.org/10.1093/jof/76.6.362" </w:instrText>
        </w:r>
        <w:r w:rsidR="00A9119D">
          <w:fldChar w:fldCharType="separate"/>
        </w:r>
      </w:ins>
      <w:r w:rsidRPr="48E50A8C">
        <w:rPr>
          <w:rStyle w:val="Hyperlink"/>
          <w:rFonts w:ascii="Calibri" w:hAnsi="Calibri" w:eastAsia="Calibri" w:cs="Calibri"/>
          <w:sz w:val="22"/>
          <w:szCs w:val="22"/>
          <w:lang w:val="en-US"/>
        </w:rPr>
        <w:t>https://doi.org/10.1093/jof/76.6.362</w:t>
      </w:r>
      <w:ins w:author="Cedergren Jonas" w:date="2024-02-09T13:48:00Z" w:id="451">
        <w:r w:rsidR="00A9119D">
          <w:fldChar w:fldCharType="end"/>
        </w:r>
      </w:ins>
      <w:r w:rsidRPr="48E50A8C">
        <w:rPr>
          <w:lang w:val="en-US"/>
        </w:rPr>
        <w:t xml:space="preserve"> </w:t>
      </w:r>
    </w:p>
    <w:p w:rsidR="00A9119D" w:rsidP="48E50A8C" w:rsidRDefault="647A7C71" w14:paraId="743A1284" w14:textId="3BFFF951">
      <w:pPr>
        <w:spacing w:after="160" w:line="257" w:lineRule="auto"/>
        <w:ind w:left="-20" w:right="-20"/>
        <w:rPr>
          <w:lang w:val="en-US"/>
        </w:rPr>
      </w:pPr>
      <w:r w:rsidRPr="48E50A8C">
        <w:rPr>
          <w:lang w:val="en-US"/>
        </w:rPr>
        <w:t xml:space="preserve">Ekö, M. 1985. Produktionsmodell för skog i Sverige, baserad på bestånd från riksskogstaxeringens provytor. Swedish University of Agricultural Sciences, Department of Silviculture </w:t>
      </w:r>
    </w:p>
    <w:p w:rsidR="00A9119D" w:rsidP="48E50A8C" w:rsidRDefault="647A7C71" w14:paraId="35B7E5AA" w14:textId="78440D43">
      <w:pPr>
        <w:spacing w:after="160" w:line="257" w:lineRule="auto"/>
        <w:ind w:left="-20" w:right="-20"/>
        <w:rPr>
          <w:lang w:val="en-US"/>
        </w:rPr>
      </w:pPr>
      <w:r w:rsidRPr="48E50A8C">
        <w:rPr>
          <w:lang w:val="en-US"/>
        </w:rPr>
        <w:t xml:space="preserve">Eliasson, L. 2021. Kostnader i det storskaliga skogsbruket 2020 ( JO – Jordbruk, skogsbruk och fiske, Issue. </w:t>
      </w:r>
    </w:p>
    <w:p w:rsidR="00A9119D" w:rsidP="48E50A8C" w:rsidRDefault="647A7C71" w14:paraId="213058AE" w14:textId="77227B32">
      <w:pPr>
        <w:spacing w:after="160" w:line="257" w:lineRule="auto"/>
        <w:ind w:left="-20" w:right="-20"/>
        <w:rPr>
          <w:lang w:val="en-US"/>
        </w:rPr>
      </w:pPr>
      <w:r w:rsidRPr="48E50A8C">
        <w:rPr>
          <w:lang w:val="en-US"/>
        </w:rPr>
        <w:t>Eliasson, L. 2022. Skogsbrukets kostnader och intäkter 2021 (</w:t>
      </w:r>
      <w:r w:rsidRPr="48E50A8C">
        <w:rPr>
          <w:i/>
          <w:iCs/>
          <w:lang w:val="en-US"/>
        </w:rPr>
        <w:t>Costs and revenues in Swedish forestry 2021</w:t>
      </w:r>
      <w:r w:rsidRPr="48E50A8C">
        <w:rPr>
          <w:lang w:val="en-US"/>
        </w:rPr>
        <w:t>). Skogforsk</w:t>
      </w:r>
    </w:p>
    <w:p w:rsidR="00A9119D" w:rsidP="48E50A8C" w:rsidRDefault="647A7C71" w14:paraId="5EFD4743" w14:textId="5534D9F2">
      <w:pPr>
        <w:spacing w:after="160" w:line="257" w:lineRule="auto"/>
        <w:ind w:left="-20" w:right="-20"/>
        <w:rPr>
          <w:lang w:val="en-US"/>
        </w:rPr>
      </w:pPr>
      <w:r w:rsidRPr="48E50A8C">
        <w:rPr>
          <w:lang w:val="en-US"/>
        </w:rPr>
        <w:t xml:space="preserve">Eriksson, H., Johansson, U. &amp; Karlsson, K. 1994. Effekter av stickvägsbredd och gallringsform på beståndsutvecklingen i ett försök i granskog. SLU, inst. för skogsproduktion. Rapport nr. 38. </w:t>
      </w:r>
    </w:p>
    <w:p w:rsidR="00A9119D" w:rsidP="48E50A8C" w:rsidRDefault="647A7C71" w14:paraId="2DB415BA" w14:textId="2C159313">
      <w:pPr>
        <w:spacing w:after="160" w:line="257" w:lineRule="auto"/>
        <w:ind w:left="-20" w:right="-20"/>
        <w:rPr>
          <w:lang w:val="en-US"/>
        </w:rPr>
      </w:pPr>
      <w:r w:rsidRPr="48E50A8C">
        <w:rPr>
          <w:lang w:val="en-US"/>
        </w:rPr>
        <w:lastRenderedPageBreak/>
        <w:t xml:space="preserve">Esseen, P.A., Ehnström, B., Ericson, L., &amp; Sjöberg, K. 1997. Boreal Forests. Ecological Bulletins, 46, 16–47. </w:t>
      </w:r>
      <w:ins w:author="Cedergren Jonas" w:date="2024-02-09T13:48:00Z" w:id="452">
        <w:r w:rsidR="00A9119D">
          <w:fldChar w:fldCharType="begin"/>
        </w:r>
        <w:r w:rsidR="00A9119D">
          <w:instrText xml:space="preserve">HYPERLINK "http://www.jstor.org/stable/20113207" </w:instrText>
        </w:r>
        <w:r w:rsidR="00A9119D">
          <w:fldChar w:fldCharType="separate"/>
        </w:r>
      </w:ins>
      <w:r w:rsidRPr="48E50A8C">
        <w:rPr>
          <w:rStyle w:val="Hyperlink"/>
          <w:rFonts w:ascii="Calibri" w:hAnsi="Calibri" w:eastAsia="Calibri" w:cs="Calibri"/>
          <w:sz w:val="22"/>
          <w:szCs w:val="22"/>
          <w:lang w:val="en-US"/>
        </w:rPr>
        <w:t>http://www.jstor.org/stable/20113207</w:t>
      </w:r>
      <w:ins w:author="Cedergren Jonas" w:date="2024-02-09T13:48:00Z" w:id="453">
        <w:r w:rsidR="00A9119D">
          <w:fldChar w:fldCharType="end"/>
        </w:r>
      </w:ins>
      <w:r w:rsidRPr="48E50A8C">
        <w:rPr>
          <w:lang w:val="en-US"/>
        </w:rPr>
        <w:t> [2024-02-07].</w:t>
      </w:r>
    </w:p>
    <w:p w:rsidR="00A9119D" w:rsidP="48E50A8C" w:rsidRDefault="647A7C71" w14:paraId="7DA24B7F" w14:textId="1B876DB6">
      <w:pPr>
        <w:spacing w:after="160" w:line="257" w:lineRule="auto"/>
        <w:ind w:left="-20" w:right="-20"/>
        <w:rPr>
          <w:rStyle w:val="Hyperlink"/>
          <w:lang w:val="en-US"/>
        </w:rPr>
      </w:pPr>
      <w:r w:rsidRPr="48E50A8C">
        <w:rPr>
          <w:lang w:val="en-US"/>
        </w:rPr>
        <w:t>Faccoli, M. 2002. Winter mortality in sub-corticolous populations of</w:t>
      </w:r>
      <w:r w:rsidRPr="48E50A8C">
        <w:rPr>
          <w:i/>
          <w:iCs/>
          <w:lang w:val="en-US"/>
        </w:rPr>
        <w:t xml:space="preserve"> Ips typographus </w:t>
      </w:r>
      <w:r w:rsidRPr="48E50A8C">
        <w:rPr>
          <w:lang w:val="en-US"/>
        </w:rPr>
        <w:t xml:space="preserve">(Coleoptera, Scolytidae) and its parasitoids in the south-eastern Alps. Anzeiger für Schädlingskunde. Journal of pest science, 75(3): 62-68. </w:t>
      </w:r>
      <w:ins w:author="Cedergren Jonas" w:date="2024-02-09T13:48:00Z" w:id="454">
        <w:r w:rsidR="00A9119D">
          <w:fldChar w:fldCharType="begin"/>
        </w:r>
        <w:r w:rsidR="00A9119D">
          <w:instrText xml:space="preserve">HYPERLINK "https://doi.org/10.1034/j.1399-5448.2002.02017.x" </w:instrText>
        </w:r>
        <w:r w:rsidR="00A9119D">
          <w:fldChar w:fldCharType="separate"/>
        </w:r>
      </w:ins>
      <w:r w:rsidRPr="48E50A8C">
        <w:rPr>
          <w:rStyle w:val="Hyperlink"/>
          <w:rFonts w:ascii="Calibri" w:hAnsi="Calibri" w:eastAsia="Calibri" w:cs="Calibri"/>
          <w:sz w:val="22"/>
          <w:szCs w:val="22"/>
          <w:lang w:val="en-US"/>
        </w:rPr>
        <w:t>https://doi.org/10.1034/j.1399-5448.2002.02017.x</w:t>
      </w:r>
      <w:r w:rsidR="00A9119D">
        <w:fldChar w:fldCharType="end"/>
      </w:r>
    </w:p>
    <w:p w:rsidR="00A9119D" w:rsidP="48E50A8C" w:rsidRDefault="647A7C71" w14:paraId="7E6D5194" w14:textId="73F80561">
      <w:pPr>
        <w:spacing w:after="160" w:line="257" w:lineRule="auto"/>
        <w:ind w:left="-20" w:right="-20"/>
        <w:rPr>
          <w:lang w:val="en-US"/>
        </w:rPr>
      </w:pPr>
      <w:r w:rsidRPr="1A3C5EED">
        <w:rPr>
          <w:lang w:val="en-US"/>
        </w:rPr>
        <w:t xml:space="preserve">Ford-Robertson, F.C. (ed) 1971. Terminology of forest science, technology practice and products. Society of American Foresters, Washington </w:t>
      </w:r>
    </w:p>
    <w:p w:rsidR="272781C3" w:rsidP="1A3C5EED" w:rsidRDefault="272781C3" w14:paraId="63CE08E7" w14:textId="59B91F86">
      <w:pPr>
        <w:spacing w:after="160" w:line="257" w:lineRule="auto"/>
        <w:ind w:left="-20" w:right="-20"/>
        <w:rPr>
          <w:lang w:val="en-US"/>
        </w:rPr>
      </w:pPr>
      <w:r w:rsidRPr="1A3C5EED">
        <w:rPr>
          <w:lang w:val="en-US"/>
        </w:rPr>
        <w:t xml:space="preserve">Forest Stewardship Council 2015. Forest Stewardship Council FSC INTERNATIONAL STANDARD (Vol. 005). </w:t>
      </w:r>
      <w:ins w:author="Cedergren Jonas" w:date="2024-03-20T14:25:00Z" w:id="455">
        <w:r>
          <w:fldChar w:fldCharType="begin"/>
        </w:r>
        <w:r>
          <w:instrText xml:space="preserve">HYPERLINK "https://ic.fsc.org/preview.fsc-principles-and-criteria-for-forest-stewardship-fsc-std-01-001-v5-2-en-print-version.a-4843.pdf" </w:instrText>
        </w:r>
        <w:r>
          <w:fldChar w:fldCharType="separate"/>
        </w:r>
      </w:ins>
      <w:ins w:author="Cedergren Jonas" w:date="2024-02-09T13:48:00Z" w:id="456">
        <w:r>
          <w:fldChar w:fldCharType="begin"/>
        </w:r>
        <w:r>
          <w:instrText xml:space="preserve">HYPERLINK "https://ic.fsc.org/preview.fsc-principles-and-criteria-for-forest-stewardship-fsc-std-01-001-v5-2-en-print-version.a-4843.pdf" </w:instrText>
        </w:r>
        <w:r>
          <w:fldChar w:fldCharType="separate"/>
        </w:r>
      </w:ins>
      <w:r w:rsidRPr="1A3C5EED">
        <w:rPr>
          <w:rStyle w:val="Hyperlink"/>
          <w:rFonts w:ascii="Calibri" w:hAnsi="Calibri" w:eastAsia="Calibri" w:cs="Calibri"/>
          <w:sz w:val="22"/>
          <w:szCs w:val="22"/>
          <w:lang w:val="en-US"/>
        </w:rPr>
        <w:t>https://ic.fsc.org/preview.fsc-principles-and-criteria-for-forest-stewardship-fsc-std-01-001-v5-2-en-print-version.a-4843.pdf</w:t>
      </w:r>
      <w:ins w:author="Cedergren Jonas" w:date="2024-02-09T13:48:00Z" w:id="457">
        <w:r>
          <w:fldChar w:fldCharType="end"/>
        </w:r>
      </w:ins>
      <w:ins w:author="Cedergren Jonas" w:date="2024-03-20T14:25:00Z" w:id="458">
        <w:r>
          <w:fldChar w:fldCharType="end"/>
        </w:r>
      </w:ins>
      <w:r w:rsidRPr="1A3C5EED">
        <w:rPr>
          <w:lang w:val="en-US"/>
        </w:rPr>
        <w:t xml:space="preserve"> [2024-02-07].</w:t>
      </w:r>
    </w:p>
    <w:p w:rsidR="00A9119D" w:rsidP="48E50A8C" w:rsidRDefault="647A7C71" w14:paraId="18D77686" w14:textId="6E6E84CE">
      <w:pPr>
        <w:spacing w:after="160" w:line="257" w:lineRule="auto"/>
        <w:ind w:left="-20" w:right="-20"/>
        <w:rPr>
          <w:lang w:val="en-US"/>
        </w:rPr>
      </w:pPr>
      <w:r w:rsidRPr="48E50A8C">
        <w:rPr>
          <w:lang w:val="en-US"/>
        </w:rPr>
        <w:t xml:space="preserve">Forman, R.T. &amp; Alexander LE (1998). Roads and their major ecological effects. Annual review of ecology and systematics, 29(1): 207-231 </w:t>
      </w:r>
      <w:ins w:author="Cedergren Jonas" w:date="2024-02-09T13:48:00Z" w:id="459">
        <w:r w:rsidR="00A9119D">
          <w:fldChar w:fldCharType="begin"/>
        </w:r>
        <w:r w:rsidR="00A9119D">
          <w:instrText xml:space="preserve">HYPERLINK "https://doi.org/10.1146/annurev.ecolsys.29.1.207" </w:instrText>
        </w:r>
        <w:r w:rsidR="00A9119D">
          <w:fldChar w:fldCharType="separate"/>
        </w:r>
      </w:ins>
      <w:r w:rsidRPr="48E50A8C">
        <w:rPr>
          <w:rStyle w:val="Hyperlink"/>
          <w:rFonts w:ascii="Calibri" w:hAnsi="Calibri" w:eastAsia="Calibri" w:cs="Calibri"/>
          <w:sz w:val="22"/>
          <w:szCs w:val="22"/>
          <w:lang w:val="en-US"/>
        </w:rPr>
        <w:t>https://doi.org/10.1146/annurev.ecolsys.29.1.207</w:t>
      </w:r>
      <w:ins w:author="Cedergren Jonas" w:date="2024-02-09T13:48:00Z" w:id="460">
        <w:r w:rsidR="00A9119D">
          <w:fldChar w:fldCharType="end"/>
        </w:r>
      </w:ins>
      <w:r w:rsidRPr="48E50A8C">
        <w:rPr>
          <w:lang w:val="en-US"/>
        </w:rPr>
        <w:t xml:space="preserve"> </w:t>
      </w:r>
    </w:p>
    <w:p w:rsidR="00A9119D" w:rsidP="1A3C5EED" w:rsidRDefault="647A7C71" w14:paraId="73805986" w14:textId="55FED476">
      <w:pPr>
        <w:spacing w:after="160" w:line="257" w:lineRule="auto"/>
        <w:ind w:left="-20" w:right="-20"/>
        <w:rPr>
          <w:lang w:val="en-US"/>
        </w:rPr>
      </w:pPr>
      <w:r w:rsidRPr="1A3C5EED">
        <w:rPr>
          <w:lang w:val="en-US"/>
        </w:rPr>
        <w:t xml:space="preserve">Fridman, J., &amp; Walheim, M. 2000. Amount, structure, and dynamics of dead wood on managed forestland in Sweden. Forest Ecology and Management, 131(1–3), 23–36. </w:t>
      </w:r>
      <w:ins w:author="Cedergren Jonas" w:date="2024-02-09T13:48:00Z" w:id="461">
        <w:r>
          <w:fldChar w:fldCharType="begin"/>
        </w:r>
        <w:r>
          <w:instrText xml:space="preserve">HYPERLINK "https://doi.org/10.1016/S0378-1127(99)00208-X" </w:instrText>
        </w:r>
        <w:r>
          <w:fldChar w:fldCharType="separate"/>
        </w:r>
      </w:ins>
      <w:r w:rsidRPr="1A3C5EED">
        <w:rPr>
          <w:rStyle w:val="Hyperlink"/>
          <w:rFonts w:ascii="Calibri" w:hAnsi="Calibri" w:eastAsia="Calibri" w:cs="Calibri"/>
          <w:sz w:val="22"/>
          <w:szCs w:val="22"/>
          <w:lang w:val="en-US"/>
        </w:rPr>
        <w:t>https://doi.org/10.1016/S0378-1127(99)00208-X</w:t>
      </w:r>
      <w:ins w:author="Cedergren Jonas" w:date="2024-02-09T13:48:00Z" w:id="462">
        <w:r>
          <w:fldChar w:fldCharType="end"/>
        </w:r>
      </w:ins>
      <w:r w:rsidRPr="1A3C5EED">
        <w:rPr>
          <w:lang w:val="en-US"/>
        </w:rPr>
        <w:t xml:space="preserve"> </w:t>
      </w:r>
    </w:p>
    <w:p w:rsidR="00A9119D" w:rsidP="48E50A8C" w:rsidRDefault="647A7C71" w14:paraId="1A743C4B" w14:textId="55C0831A">
      <w:pPr>
        <w:spacing w:after="160" w:line="257" w:lineRule="auto"/>
        <w:ind w:left="-20" w:right="-20"/>
        <w:rPr>
          <w:lang w:val="en-US"/>
        </w:rPr>
      </w:pPr>
      <w:r w:rsidRPr="48E50A8C">
        <w:rPr>
          <w:lang w:val="en-US"/>
        </w:rPr>
        <w:t xml:space="preserve">Fritscher, D. &amp; Schroeder, M. 2022. Thermal sum requirements for development and flight initiation of new-generation spruce bark beetles based on seasonal change in cuticular colour of trapped beetles. Agricultural and Forest Entomology, 24(3), 405–421. </w:t>
      </w:r>
      <w:ins w:author="Cedergren Jonas" w:date="2024-02-09T13:48:00Z" w:id="463">
        <w:r w:rsidR="00A9119D">
          <w:fldChar w:fldCharType="begin"/>
        </w:r>
        <w:r w:rsidR="00A9119D">
          <w:instrText xml:space="preserve">HYPERLINK "https://doi.org/10.1111/afe.12503" </w:instrText>
        </w:r>
        <w:r w:rsidR="00A9119D">
          <w:fldChar w:fldCharType="separate"/>
        </w:r>
      </w:ins>
      <w:r w:rsidRPr="48E50A8C">
        <w:rPr>
          <w:rStyle w:val="Hyperlink"/>
          <w:rFonts w:ascii="Calibri" w:hAnsi="Calibri" w:eastAsia="Calibri" w:cs="Calibri"/>
          <w:sz w:val="22"/>
          <w:szCs w:val="22"/>
          <w:lang w:val="en-US"/>
        </w:rPr>
        <w:t>https://doi.org/10.1111/afe.12503</w:t>
      </w:r>
      <w:ins w:author="Cedergren Jonas" w:date="2024-02-09T13:48:00Z" w:id="464">
        <w:r w:rsidR="00A9119D">
          <w:fldChar w:fldCharType="end"/>
        </w:r>
      </w:ins>
      <w:r w:rsidRPr="48E50A8C">
        <w:rPr>
          <w:lang w:val="en-US"/>
        </w:rPr>
        <w:t xml:space="preserve">. </w:t>
      </w:r>
    </w:p>
    <w:p w:rsidR="00A9119D" w:rsidP="48E50A8C" w:rsidRDefault="647A7C71" w14:paraId="675F0756" w14:textId="67D0FD4A">
      <w:pPr>
        <w:spacing w:after="160" w:line="257" w:lineRule="auto"/>
        <w:ind w:left="-20" w:right="-20"/>
        <w:rPr>
          <w:lang w:val="en-US"/>
        </w:rPr>
      </w:pPr>
      <w:r w:rsidRPr="48E50A8C">
        <w:rPr>
          <w:lang w:val="en-US"/>
        </w:rPr>
        <w:t xml:space="preserve">Föreningen skogen 2000. Skogsencyklopedin (Håkansson M. redaktör). </w:t>
      </w:r>
    </w:p>
    <w:p w:rsidR="00A9119D" w:rsidP="48E50A8C" w:rsidRDefault="647A7C71" w14:paraId="18E4716A" w14:textId="015651EA">
      <w:pPr>
        <w:spacing w:after="160" w:line="257" w:lineRule="auto"/>
        <w:ind w:left="-20" w:right="-20"/>
        <w:rPr>
          <w:lang w:val="en-US"/>
        </w:rPr>
      </w:pPr>
      <w:r w:rsidRPr="48E50A8C">
        <w:rPr>
          <w:lang w:val="en-US"/>
        </w:rPr>
        <w:t xml:space="preserve">Grinddrone Undated. 15 uses of drones in forestry. </w:t>
      </w:r>
      <w:ins w:author="Cedergren Jonas" w:date="2024-02-09T13:48:00Z" w:id="465">
        <w:r w:rsidR="00A9119D">
          <w:fldChar w:fldCharType="begin"/>
        </w:r>
        <w:r w:rsidR="00A9119D">
          <w:instrText xml:space="preserve">HYPERLINK "https://grinddrone.com/applications/15-uses-of-drones-in-forestry" </w:instrText>
        </w:r>
        <w:r w:rsidR="00A9119D">
          <w:fldChar w:fldCharType="separate"/>
        </w:r>
      </w:ins>
      <w:r w:rsidRPr="48E50A8C">
        <w:rPr>
          <w:rStyle w:val="Hyperlink"/>
          <w:rFonts w:ascii="Calibri" w:hAnsi="Calibri" w:eastAsia="Calibri" w:cs="Calibri"/>
          <w:sz w:val="22"/>
          <w:szCs w:val="22"/>
          <w:lang w:val="en-US"/>
        </w:rPr>
        <w:t>https://grinddrone.com/applications/15-uses-of-drones-in-forestry</w:t>
      </w:r>
      <w:ins w:author="Cedergren Jonas" w:date="2024-02-09T13:48:00Z" w:id="466">
        <w:r w:rsidR="00A9119D">
          <w:fldChar w:fldCharType="end"/>
        </w:r>
      </w:ins>
      <w:r w:rsidRPr="48E50A8C">
        <w:rPr>
          <w:lang w:val="en-US"/>
        </w:rPr>
        <w:t xml:space="preserve"> [2024-02-07].</w:t>
      </w:r>
    </w:p>
    <w:p w:rsidR="00A9119D" w:rsidP="48E50A8C" w:rsidRDefault="647A7C71" w14:paraId="05D2E52B" w14:textId="4213D914">
      <w:pPr>
        <w:spacing w:after="160" w:line="257" w:lineRule="auto"/>
        <w:ind w:left="-20" w:right="-20"/>
        <w:rPr>
          <w:lang w:val="en-US"/>
        </w:rPr>
      </w:pPr>
      <w:r w:rsidRPr="48E50A8C">
        <w:rPr>
          <w:lang w:val="en-US"/>
        </w:rPr>
        <w:t xml:space="preserve">Grönesjö, R. 2016. Viktiga faktorer för skogsägare vid gallring. </w:t>
      </w:r>
      <w:r w:rsidRPr="48E50A8C">
        <w:rPr>
          <w:i/>
          <w:iCs/>
          <w:lang w:val="en-US"/>
        </w:rPr>
        <w:t>Important factors for the forest owners in thinning</w:t>
      </w:r>
      <w:r w:rsidRPr="48E50A8C">
        <w:rPr>
          <w:lang w:val="en-US"/>
        </w:rPr>
        <w:t xml:space="preserve">. B.Sc Thesis 2016-28, School of Forest Management, Skinnskatteberg, Sweden </w:t>
      </w:r>
      <w:ins w:author="Cedergren Jonas" w:date="2024-02-09T13:48:00Z" w:id="467">
        <w:r w:rsidR="00A9119D">
          <w:fldChar w:fldCharType="begin"/>
        </w:r>
        <w:r w:rsidR="00A9119D">
          <w:instrText xml:space="preserve">HYPERLINK "https://stud.epsilon.slu.se/9664/1/gronesjo_r_20160927.pdf" </w:instrText>
        </w:r>
        <w:r w:rsidR="00A9119D">
          <w:fldChar w:fldCharType="separate"/>
        </w:r>
      </w:ins>
      <w:r w:rsidRPr="48E50A8C">
        <w:rPr>
          <w:rStyle w:val="Hyperlink"/>
          <w:rFonts w:ascii="Calibri" w:hAnsi="Calibri" w:eastAsia="Calibri" w:cs="Calibri"/>
          <w:sz w:val="22"/>
          <w:szCs w:val="22"/>
          <w:lang w:val="en-US"/>
        </w:rPr>
        <w:t>https://stud.epsilon.slu.se/9664/1/gronesjo_r_20160927.pdf</w:t>
      </w:r>
      <w:ins w:author="Cedergren Jonas" w:date="2024-02-09T13:48:00Z" w:id="468">
        <w:r w:rsidR="00A9119D">
          <w:fldChar w:fldCharType="end"/>
        </w:r>
      </w:ins>
      <w:r w:rsidRPr="48E50A8C">
        <w:rPr>
          <w:lang w:val="en-US"/>
        </w:rPr>
        <w:t xml:space="preserve"> [2024-02-07].</w:t>
      </w:r>
    </w:p>
    <w:p w:rsidR="00A9119D" w:rsidP="48E50A8C" w:rsidRDefault="647A7C71" w14:paraId="4CDC2F8F" w14:textId="74DD7C80">
      <w:pPr>
        <w:spacing w:after="160" w:line="257" w:lineRule="auto"/>
        <w:ind w:left="-20" w:right="-20"/>
        <w:rPr>
          <w:lang w:val="en-US"/>
        </w:rPr>
      </w:pPr>
      <w:r w:rsidRPr="1A3C5EED">
        <w:rPr>
          <w:lang w:val="en-US"/>
        </w:rPr>
        <w:t>Grönlund, Ö. &amp; Eliasson, L. 2019. Birch shelterwood removal – harvester and forwarder time consumption, damage to understory spruce and net revenues, International Journal of Forest Engineering, 30:1, 26-34, DOI: 10.1080/14942119.2019.1595943</w:t>
      </w:r>
    </w:p>
    <w:p w:rsidR="16A32715" w:rsidP="1A3C5EED" w:rsidRDefault="16A32715" w14:paraId="793CD4F7" w14:textId="4592FBC4">
      <w:pPr>
        <w:spacing w:after="160" w:line="257" w:lineRule="auto"/>
        <w:ind w:left="-20" w:right="-20"/>
        <w:rPr>
          <w:lang w:val="en-US"/>
        </w:rPr>
      </w:pPr>
      <w:r w:rsidRPr="1A3C5EED">
        <w:rPr>
          <w:lang w:val="en-US"/>
        </w:rPr>
        <w:t>Häggström, K. &amp; Svangärd L. 2022. Drönaranvändning i gallringsskog. Flygande gallring – en teoretisk analys av drönares potential. (</w:t>
      </w:r>
      <w:r w:rsidRPr="1A3C5EED">
        <w:rPr>
          <w:i/>
          <w:iCs/>
          <w:lang w:val="en-US"/>
        </w:rPr>
        <w:t>Drone usage in thinning forests</w:t>
      </w:r>
      <w:r w:rsidRPr="1A3C5EED">
        <w:rPr>
          <w:lang w:val="en-US"/>
        </w:rPr>
        <w:t xml:space="preserve">). SLU, Department of Forest Biomaterials and Technology. </w:t>
      </w:r>
      <w:ins w:author="Cedergren Jonas" w:date="2024-03-20T14:27:00Z" w:id="469">
        <w:r>
          <w:fldChar w:fldCharType="begin"/>
        </w:r>
        <w:r>
          <w:instrText xml:space="preserve">HYPERLINK "https://stud.epsilon.slu.se/17892/3/haggstrom-k-svangard-l-20220629.pdf" </w:instrText>
        </w:r>
        <w:r>
          <w:fldChar w:fldCharType="separate"/>
        </w:r>
      </w:ins>
      <w:ins w:author="Cedergren Jonas" w:date="2024-02-09T13:48:00Z" w:id="470">
        <w:r>
          <w:fldChar w:fldCharType="begin"/>
        </w:r>
        <w:r>
          <w:instrText xml:space="preserve">HYPERLINK "https://stud.epsilon.slu.se/17892/3/haggstrom-k-svangard-l-20220629.pdf" </w:instrText>
        </w:r>
        <w:r>
          <w:fldChar w:fldCharType="separate"/>
        </w:r>
      </w:ins>
      <w:r w:rsidRPr="1A3C5EED">
        <w:rPr>
          <w:rStyle w:val="Hyperlink"/>
          <w:rFonts w:ascii="Calibri" w:hAnsi="Calibri" w:eastAsia="Calibri" w:cs="Calibri"/>
          <w:sz w:val="22"/>
          <w:szCs w:val="22"/>
          <w:lang w:val="en-US"/>
        </w:rPr>
        <w:t>https://stud.epsilon.slu.se/17892/3/haggstrom-k-svangard-l-20220629.pdf</w:t>
      </w:r>
      <w:ins w:author="Cedergren Jonas" w:date="2024-02-09T13:48:00Z" w:id="471">
        <w:r>
          <w:fldChar w:fldCharType="end"/>
        </w:r>
      </w:ins>
      <w:ins w:author="Cedergren Jonas" w:date="2024-03-20T14:27:00Z" w:id="472">
        <w:r>
          <w:fldChar w:fldCharType="end"/>
        </w:r>
      </w:ins>
      <w:r w:rsidRPr="1A3C5EED">
        <w:rPr>
          <w:lang w:val="en-US"/>
        </w:rPr>
        <w:t xml:space="preserve"> [2024-02-07].</w:t>
      </w:r>
    </w:p>
    <w:p w:rsidR="00A9119D" w:rsidP="48E50A8C" w:rsidRDefault="647A7C71" w14:paraId="38EB5BFC" w14:textId="0CB1043C">
      <w:pPr>
        <w:spacing w:after="160" w:line="257" w:lineRule="auto"/>
        <w:ind w:left="-20" w:right="-20"/>
        <w:rPr>
          <w:rStyle w:val="Hyperlink"/>
          <w:lang w:val="en-US"/>
        </w:rPr>
      </w:pPr>
      <w:r w:rsidRPr="48E50A8C">
        <w:rPr>
          <w:lang w:val="en-US"/>
        </w:rPr>
        <w:t xml:space="preserve">Han, H.S. &amp; Kellogg, L. D. 2000. Damage Characteristics in Young Douglas-Fir Stands from Commercial Thinning with Four Timber Harvesting Systems. Western Journal of Applied Forestry 15(1): 27-33. </w:t>
      </w:r>
      <w:ins w:author="Cedergren Jonas" w:date="2024-02-09T13:48:00Z" w:id="473">
        <w:r w:rsidR="00A9119D">
          <w:fldChar w:fldCharType="begin"/>
        </w:r>
        <w:r w:rsidR="00A9119D">
          <w:instrText xml:space="preserve">HYPERLINK "https://doi.org/10.1093/wjaf/15.1.27" </w:instrText>
        </w:r>
        <w:r w:rsidR="00A9119D">
          <w:fldChar w:fldCharType="separate"/>
        </w:r>
      </w:ins>
      <w:r w:rsidRPr="48E50A8C">
        <w:rPr>
          <w:rStyle w:val="Hyperlink"/>
          <w:rFonts w:ascii="Calibri" w:hAnsi="Calibri" w:eastAsia="Calibri" w:cs="Calibri"/>
          <w:sz w:val="22"/>
          <w:szCs w:val="22"/>
          <w:lang w:val="en-US"/>
        </w:rPr>
        <w:t>https://doi.org/10.1093/wjaf/15.1.27</w:t>
      </w:r>
      <w:r w:rsidR="00A9119D">
        <w:fldChar w:fldCharType="end"/>
      </w:r>
    </w:p>
    <w:p w:rsidR="00A9119D" w:rsidP="48E50A8C" w:rsidRDefault="647A7C71" w14:paraId="2A7CD165" w14:textId="0DDE1090">
      <w:pPr>
        <w:spacing w:after="160" w:line="257" w:lineRule="auto"/>
        <w:ind w:left="-20" w:right="-20"/>
        <w:rPr>
          <w:lang w:val="en-US"/>
        </w:rPr>
      </w:pPr>
      <w:r w:rsidRPr="48E50A8C">
        <w:rPr>
          <w:lang w:val="en-US"/>
        </w:rPr>
        <w:t xml:space="preserve">Heilmann-Clausen, J., &amp; Christensen, M. (2004). Does size matter?: On the importance of various dead wood fractions for fungal diversity in Danish beech forests. Forest Ecology and Management, 201(1), 105–117. </w:t>
      </w:r>
      <w:ins w:author="Cedergren Jonas" w:date="2024-02-09T13:48:00Z" w:id="474">
        <w:r w:rsidR="00A9119D">
          <w:fldChar w:fldCharType="begin"/>
        </w:r>
        <w:r w:rsidR="00A9119D">
          <w:instrText xml:space="preserve">HYPERLINK "https://doi.org/10.1016/J.FORECO.2004.07.010%E2%80%AF" </w:instrText>
        </w:r>
        <w:r w:rsidR="00A9119D">
          <w:fldChar w:fldCharType="separate"/>
        </w:r>
      </w:ins>
      <w:r w:rsidRPr="48E50A8C">
        <w:rPr>
          <w:rStyle w:val="Hyperlink"/>
          <w:rFonts w:ascii="Calibri" w:hAnsi="Calibri" w:eastAsia="Calibri" w:cs="Calibri"/>
          <w:sz w:val="22"/>
          <w:szCs w:val="22"/>
          <w:lang w:val="en-US"/>
        </w:rPr>
        <w:t>https://doi.org/10.1016/J.FORECO.2004.07.010 </w:t>
      </w:r>
      <w:ins w:author="Cedergren Jonas" w:date="2024-02-09T13:48:00Z" w:id="475">
        <w:r w:rsidR="00A9119D">
          <w:fldChar w:fldCharType="end"/>
        </w:r>
      </w:ins>
      <w:r w:rsidRPr="48E50A8C">
        <w:rPr>
          <w:lang w:val="en-US"/>
        </w:rPr>
        <w:t xml:space="preserve"> </w:t>
      </w:r>
    </w:p>
    <w:p w:rsidR="00A9119D" w:rsidP="48E50A8C" w:rsidRDefault="647A7C71" w14:paraId="3F70897F" w14:textId="5B075B56">
      <w:pPr>
        <w:spacing w:after="160" w:line="257" w:lineRule="auto"/>
        <w:ind w:left="-20" w:right="-20"/>
        <w:rPr>
          <w:lang w:val="en-US"/>
        </w:rPr>
      </w:pPr>
      <w:r w:rsidRPr="48E50A8C">
        <w:rPr>
          <w:lang w:val="en-US"/>
        </w:rPr>
        <w:lastRenderedPageBreak/>
        <w:t xml:space="preserve">Helms, J.A., 1998, The Dictionary of Forestry. CABI Publishing &amp; Society of American Foresters. </w:t>
      </w:r>
    </w:p>
    <w:p w:rsidR="00A9119D" w:rsidP="48E50A8C" w:rsidRDefault="647A7C71" w14:paraId="2E9C9DCE" w14:textId="42F7BCE9">
      <w:pPr>
        <w:spacing w:after="160" w:line="257" w:lineRule="auto"/>
        <w:ind w:left="-20" w:right="-20"/>
        <w:rPr>
          <w:lang w:val="en-US"/>
        </w:rPr>
      </w:pPr>
      <w:r w:rsidRPr="48E50A8C">
        <w:rPr>
          <w:lang w:val="en-US"/>
        </w:rPr>
        <w:t xml:space="preserve">Hlásny, T., König, L., Krokene, P. et al. Bark Beetle Outbreaks in Europe: State of Knowledge and Ways Forward for Management. Curr Forestry Rep 7, 138–165 (2021). </w:t>
      </w:r>
      <w:ins w:author="Cedergren Jonas" w:date="2024-02-09T13:48:00Z" w:id="476">
        <w:r w:rsidR="00A9119D">
          <w:fldChar w:fldCharType="begin"/>
        </w:r>
        <w:r w:rsidR="00A9119D">
          <w:instrText xml:space="preserve">HYPERLINK "https://doi.org/10.1007/s40725-021-00142-x" </w:instrText>
        </w:r>
        <w:r w:rsidR="00A9119D">
          <w:fldChar w:fldCharType="separate"/>
        </w:r>
      </w:ins>
      <w:r w:rsidRPr="48E50A8C">
        <w:rPr>
          <w:rStyle w:val="Hyperlink"/>
          <w:rFonts w:ascii="Calibri" w:hAnsi="Calibri" w:eastAsia="Calibri" w:cs="Calibri"/>
          <w:sz w:val="22"/>
          <w:szCs w:val="22"/>
          <w:lang w:val="en-US"/>
        </w:rPr>
        <w:t>https://doi.org/10.1007/s40725-021-00142-x</w:t>
      </w:r>
      <w:ins w:author="Cedergren Jonas" w:date="2024-02-09T13:48:00Z" w:id="477">
        <w:r w:rsidR="00A9119D">
          <w:fldChar w:fldCharType="end"/>
        </w:r>
      </w:ins>
      <w:r w:rsidRPr="48E50A8C">
        <w:rPr>
          <w:lang w:val="en-US"/>
        </w:rPr>
        <w:t xml:space="preserve"> </w:t>
      </w:r>
    </w:p>
    <w:p w:rsidR="00A9119D" w:rsidP="48E50A8C" w:rsidRDefault="647A7C71" w14:paraId="7ADBBAFD" w14:textId="00DC257B">
      <w:pPr>
        <w:spacing w:after="160" w:line="257" w:lineRule="auto"/>
        <w:ind w:left="-20" w:right="-20"/>
        <w:rPr>
          <w:lang w:val="en-US"/>
        </w:rPr>
      </w:pPr>
      <w:r w:rsidRPr="48E50A8C">
        <w:rPr>
          <w:lang w:val="en-US"/>
        </w:rPr>
        <w:t>Hroššo, B.; Mezei, P.; Potterf, M.; Majdák, A.; Blaženec, M.; Korolyova, N.; Jakuš, R. Drivers of Spruce Bark Beetle (</w:t>
      </w:r>
      <w:r w:rsidRPr="48E50A8C">
        <w:rPr>
          <w:i/>
          <w:iCs/>
          <w:lang w:val="en-US"/>
        </w:rPr>
        <w:t>Ips typographus</w:t>
      </w:r>
      <w:r w:rsidRPr="48E50A8C">
        <w:rPr>
          <w:lang w:val="en-US"/>
        </w:rPr>
        <w:t xml:space="preserve">) Infestations on Downed Trees after Severe Windthrow. </w:t>
      </w:r>
      <w:r w:rsidRPr="48E50A8C">
        <w:rPr>
          <w:i/>
          <w:iCs/>
          <w:lang w:val="en-US"/>
        </w:rPr>
        <w:t>Forests</w:t>
      </w:r>
      <w:r w:rsidRPr="48E50A8C">
        <w:rPr>
          <w:lang w:val="en-US"/>
        </w:rPr>
        <w:t xml:space="preserve"> 2020, </w:t>
      </w:r>
      <w:r w:rsidRPr="48E50A8C">
        <w:rPr>
          <w:i/>
          <w:iCs/>
          <w:lang w:val="en-US"/>
        </w:rPr>
        <w:t>11</w:t>
      </w:r>
      <w:r w:rsidRPr="48E50A8C">
        <w:rPr>
          <w:lang w:val="en-US"/>
        </w:rPr>
        <w:t xml:space="preserve">, 1290. </w:t>
      </w:r>
      <w:ins w:author="Cedergren Jonas" w:date="2024-02-09T13:48:00Z" w:id="478">
        <w:r w:rsidR="00A9119D">
          <w:fldChar w:fldCharType="begin"/>
        </w:r>
        <w:r w:rsidR="00A9119D">
          <w:instrText xml:space="preserve">HYPERLINK "https://doi.org/10.3390/f11121290" </w:instrText>
        </w:r>
        <w:r w:rsidR="00A9119D">
          <w:fldChar w:fldCharType="separate"/>
        </w:r>
      </w:ins>
      <w:r w:rsidRPr="48E50A8C">
        <w:rPr>
          <w:rStyle w:val="Hyperlink"/>
          <w:rFonts w:ascii="Calibri" w:hAnsi="Calibri" w:eastAsia="Calibri" w:cs="Calibri"/>
          <w:sz w:val="22"/>
          <w:szCs w:val="22"/>
          <w:lang w:val="en-US"/>
        </w:rPr>
        <w:t>https://doi.org/10.3390/f11121290</w:t>
      </w:r>
      <w:ins w:author="Cedergren Jonas" w:date="2024-02-09T13:48:00Z" w:id="479">
        <w:r w:rsidR="00A9119D">
          <w:fldChar w:fldCharType="end"/>
        </w:r>
      </w:ins>
      <w:r w:rsidRPr="48E50A8C">
        <w:rPr>
          <w:lang w:val="en-US"/>
        </w:rPr>
        <w:t xml:space="preserve">  </w:t>
      </w:r>
    </w:p>
    <w:p w:rsidR="00A9119D" w:rsidP="48E50A8C" w:rsidRDefault="647A7C71" w14:paraId="720500B0" w14:textId="565F15C8">
      <w:pPr>
        <w:spacing w:after="160" w:line="257" w:lineRule="auto"/>
        <w:ind w:left="-20" w:right="-20"/>
        <w:rPr>
          <w:rStyle w:val="Hyperlink"/>
          <w:lang w:val="en-US"/>
        </w:rPr>
      </w:pPr>
      <w:r w:rsidRPr="48E50A8C">
        <w:rPr>
          <w:lang w:val="en-US"/>
        </w:rPr>
        <w:t xml:space="preserve">Huo, L., Lindberg, E., Bohlin, J. and Persson, H.J., 2023. Assessing the detectability of European spruce bark beetle green attack in multispectral drone images with high spatial-and temporal resolutions. Remote Sensing of Environment, 287: </w:t>
      </w:r>
      <w:ins w:author="Cedergren Jonas" w:date="2024-02-09T13:48:00Z" w:id="480">
        <w:r w:rsidR="00A9119D">
          <w:fldChar w:fldCharType="begin"/>
        </w:r>
        <w:r w:rsidR="00A9119D">
          <w:instrText xml:space="preserve">HYPERLINK "https://doi.org/10.1016/j.rse.2023.113484" </w:instrText>
        </w:r>
        <w:r w:rsidR="00A9119D">
          <w:fldChar w:fldCharType="separate"/>
        </w:r>
      </w:ins>
      <w:r w:rsidRPr="48E50A8C">
        <w:rPr>
          <w:rStyle w:val="Hyperlink"/>
          <w:rFonts w:ascii="Arial" w:hAnsi="Arial" w:eastAsia="Arial" w:cs="Arial"/>
          <w:sz w:val="21"/>
          <w:szCs w:val="21"/>
          <w:lang w:val="en-US"/>
        </w:rPr>
        <w:t>https://doi.org/10.1016/j.rse.2023.113484</w:t>
      </w:r>
      <w:r w:rsidR="00A9119D">
        <w:fldChar w:fldCharType="end"/>
      </w:r>
    </w:p>
    <w:p w:rsidR="00A9119D" w:rsidP="48E50A8C" w:rsidRDefault="647A7C71" w14:paraId="2113D07D" w14:textId="1BEAAC8E">
      <w:pPr>
        <w:spacing w:after="160" w:line="257" w:lineRule="auto"/>
        <w:ind w:left="-20" w:right="-20"/>
        <w:rPr>
          <w:lang w:val="en-US"/>
        </w:rPr>
      </w:pPr>
      <w:r w:rsidRPr="48E50A8C">
        <w:rPr>
          <w:lang w:val="en-US"/>
        </w:rPr>
        <w:t xml:space="preserve">Hüttnerová, T., Paczkowski, S., Neubert, T., Jirošová, A. and Surový, P., 2023. Comparison of Individual Sensors in the Electronic Nose for Stress Detection in Forest Stands. Sensors, 23(4): 2001. </w:t>
      </w:r>
      <w:ins w:author="Cedergren Jonas" w:date="2024-02-09T13:48:00Z" w:id="481">
        <w:r w:rsidR="00A9119D">
          <w:fldChar w:fldCharType="begin"/>
        </w:r>
        <w:r w:rsidR="00A9119D">
          <w:instrText xml:space="preserve">HYPERLINK "https://doi.org/10.3390/s23042001" </w:instrText>
        </w:r>
        <w:r w:rsidR="00A9119D">
          <w:fldChar w:fldCharType="separate"/>
        </w:r>
      </w:ins>
      <w:r w:rsidRPr="48E50A8C">
        <w:rPr>
          <w:rStyle w:val="Hyperlink"/>
          <w:rFonts w:ascii="Calibri" w:hAnsi="Calibri" w:eastAsia="Calibri" w:cs="Calibri"/>
          <w:sz w:val="22"/>
          <w:szCs w:val="22"/>
          <w:lang w:val="en-US"/>
        </w:rPr>
        <w:t>https://doi.org/10.3390/s23042001</w:t>
      </w:r>
      <w:ins w:author="Cedergren Jonas" w:date="2024-02-09T13:48:00Z" w:id="482">
        <w:r w:rsidR="00A9119D">
          <w:fldChar w:fldCharType="end"/>
        </w:r>
      </w:ins>
      <w:r w:rsidRPr="48E50A8C">
        <w:rPr>
          <w:lang w:val="en-US"/>
        </w:rPr>
        <w:t xml:space="preserve"> </w:t>
      </w:r>
    </w:p>
    <w:p w:rsidR="00A9119D" w:rsidP="1A3C5EED" w:rsidRDefault="647A7C71" w14:paraId="51C52408" w14:textId="71608694">
      <w:pPr>
        <w:spacing w:after="160" w:line="257" w:lineRule="auto"/>
        <w:ind w:left="-20" w:right="-20"/>
        <w:rPr>
          <w:lang w:val="en-US"/>
        </w:rPr>
      </w:pPr>
      <w:r w:rsidRPr="1A3C5EED">
        <w:rPr>
          <w:lang w:val="en-US"/>
        </w:rPr>
        <w:t>Jacobsson S., 2015. Lågskärm av björk på granmark – modellering av beståndsutveckling och ekonomisk analys (</w:t>
      </w:r>
      <w:r w:rsidRPr="1A3C5EED">
        <w:rPr>
          <w:i/>
          <w:iCs/>
          <w:lang w:val="en-US"/>
        </w:rPr>
        <w:t>The use of birch as a shelter in young Norway spruce stands – modelling stand development and economic outcome</w:t>
      </w:r>
      <w:r w:rsidRPr="1A3C5EED">
        <w:rPr>
          <w:lang w:val="en-US"/>
        </w:rPr>
        <w:t xml:space="preserve">). Skogforsk Arbetsrapport Nr. 876-2015. </w:t>
      </w:r>
      <w:ins w:author="Cedergren Jonas" w:date="2024-02-09T13:48:00Z" w:id="483">
        <w:r>
          <w:fldChar w:fldCharType="begin"/>
        </w:r>
        <w:r>
          <w:instrText xml:space="preserve">HYPERLINK "https://www.skogforsk.se/contentassets/01d66d3c421c447eb6de2a687ed73374/arbetsrapport-876-2015-lagskarm-av-bjork-pa-granmark.pdf" </w:instrText>
        </w:r>
        <w:r>
          <w:fldChar w:fldCharType="separate"/>
        </w:r>
      </w:ins>
      <w:r w:rsidRPr="1A3C5EED">
        <w:rPr>
          <w:rStyle w:val="Hyperlink"/>
          <w:rFonts w:ascii="Calibri" w:hAnsi="Calibri" w:eastAsia="Calibri" w:cs="Calibri"/>
          <w:sz w:val="22"/>
          <w:szCs w:val="22"/>
          <w:lang w:val="en-US"/>
        </w:rPr>
        <w:t>https://www.skogforsk.se/contentassets/01d66d3c421c447eb6de2a687ed73374/arbetsrapport-876-2015-lagskarm-av-bjork-pa-granmark.pdf</w:t>
      </w:r>
      <w:ins w:author="Cedergren Jonas" w:date="2024-02-09T13:48:00Z" w:id="484">
        <w:r>
          <w:fldChar w:fldCharType="end"/>
        </w:r>
      </w:ins>
      <w:r w:rsidRPr="1A3C5EED">
        <w:rPr>
          <w:lang w:val="en-US"/>
        </w:rPr>
        <w:t xml:space="preserve"> [2024-02-07]. </w:t>
      </w:r>
    </w:p>
    <w:p w:rsidR="00A9119D" w:rsidP="48E50A8C" w:rsidRDefault="647A7C71" w14:paraId="0BEB990B" w14:textId="25A99F39">
      <w:pPr>
        <w:spacing w:after="160" w:line="257" w:lineRule="auto"/>
        <w:ind w:left="-20" w:right="-20"/>
        <w:rPr>
          <w:lang w:val="en-US"/>
        </w:rPr>
      </w:pPr>
      <w:r w:rsidRPr="48E50A8C">
        <w:rPr>
          <w:lang w:val="en-US"/>
        </w:rPr>
        <w:t xml:space="preserve">Joelsson, K. 2017. Uneven-aged silviculture as a management tool to mitigate biodiversity loss. Sveriges lantbruksuniv, Umeå.  </w:t>
      </w:r>
    </w:p>
    <w:p w:rsidR="00A9119D" w:rsidP="48E50A8C" w:rsidRDefault="647A7C71" w14:paraId="17466B9F" w14:textId="6F8A31F5">
      <w:pPr>
        <w:spacing w:after="160" w:line="257" w:lineRule="auto"/>
        <w:ind w:left="-20" w:right="-20"/>
        <w:rPr>
          <w:lang w:val="en-US"/>
        </w:rPr>
      </w:pPr>
      <w:r w:rsidRPr="35BC8B0D">
        <w:rPr>
          <w:lang w:val="en-US"/>
        </w:rPr>
        <w:t xml:space="preserve">Johannesson T. &amp; Hyll K., 2022. Högkapacitetsdrönare för skogsbrandsbekämpning – förutsättningar för användbarhet. Skogforsk Arbetsrapport 1106–2022. </w:t>
      </w:r>
      <w:ins w:author="Cedergren Jonas" w:date="2024-02-09T13:48:00Z" w:id="485">
        <w:r>
          <w:fldChar w:fldCharType="begin"/>
        </w:r>
        <w:r>
          <w:instrText xml:space="preserve">HYPERLINK "https://www.skogforsk.se/cd_20220214143520/contentassets/93507aa384e7433d99875bb4292f64a3/arbetsrapport-1106-2022.pdf" </w:instrText>
        </w:r>
        <w:r>
          <w:fldChar w:fldCharType="separate"/>
        </w:r>
      </w:ins>
      <w:r w:rsidRPr="35BC8B0D">
        <w:rPr>
          <w:rStyle w:val="Hyperlink"/>
          <w:rFonts w:ascii="Calibri" w:hAnsi="Calibri" w:eastAsia="Calibri" w:cs="Calibri"/>
          <w:sz w:val="22"/>
          <w:szCs w:val="22"/>
          <w:lang w:val="en-US"/>
        </w:rPr>
        <w:t>https://www.skogforsk.se/cd_20220214143520/contentassets/93507aa384e7433d99875bb4292f64a3/arbetsrapport-1106-2022.pdf</w:t>
      </w:r>
      <w:ins w:author="Cedergren Jonas" w:date="2024-02-09T13:48:00Z" w:id="486">
        <w:r>
          <w:fldChar w:fldCharType="end"/>
        </w:r>
      </w:ins>
      <w:r w:rsidRPr="35BC8B0D">
        <w:rPr>
          <w:lang w:val="en-US"/>
        </w:rPr>
        <w:t xml:space="preserve"> [2024-02-07].</w:t>
      </w:r>
    </w:p>
    <w:p w:rsidR="481513A2" w:rsidP="35BC8B0D" w:rsidRDefault="481513A2" w14:paraId="674DE5C4" w14:textId="4880F824">
      <w:pPr>
        <w:spacing w:after="160" w:line="257" w:lineRule="auto"/>
        <w:ind w:left="-20" w:right="-20"/>
        <w:rPr>
          <w:rFonts w:ascii="Georgia" w:hAnsi="Georgia" w:eastAsia="Georgia" w:cs="Georgia"/>
          <w:lang w:val="en-US"/>
        </w:rPr>
      </w:pPr>
      <w:r w:rsidRPr="35BC8B0D">
        <w:rPr>
          <w:rFonts w:ascii="Georgia" w:hAnsi="Georgia" w:eastAsia="Georgia" w:cs="Georgia"/>
          <w:lang w:val="en-US"/>
        </w:rPr>
        <w:t xml:space="preserve">Johansson, T., 2014. Tillväxt och produktion hos skärmbestånd med björk och gran. Sveriges Lantbruksuniversitet, Institutionen för energi och teknik, Rapport 068, Uppsala, </w:t>
      </w:r>
    </w:p>
    <w:p w:rsidR="00A9119D" w:rsidP="48E50A8C" w:rsidRDefault="647A7C71" w14:paraId="751CDF11" w14:textId="3CC5973A">
      <w:pPr>
        <w:spacing w:after="160" w:line="257" w:lineRule="auto"/>
        <w:ind w:left="-20" w:right="-20"/>
        <w:rPr>
          <w:rStyle w:val="Hyperlink"/>
          <w:lang w:val="en-US"/>
        </w:rPr>
      </w:pPr>
      <w:r w:rsidRPr="1A3C5EED">
        <w:rPr>
          <w:lang w:val="en-US"/>
        </w:rPr>
        <w:t xml:space="preserve">Jönsson, A.M., Schroeder, L.M., Lagergren, F., Anderbrant, O. &amp; Smith, B. 2012. Guess the impact of Ips typographus—An ecosystem modelling approach for simulating spruce bark beetle outbreaks. Agricultural and Forest Meteorology, 166-167: 188-200.  </w:t>
      </w:r>
      <w:ins w:author="Cedergren Jonas" w:date="2024-02-09T13:48:00Z" w:id="487">
        <w:r>
          <w:fldChar w:fldCharType="begin"/>
        </w:r>
        <w:r>
          <w:instrText xml:space="preserve">HYPERLINK "https://doi.org/10.1016/j.agrformet.2012.07.012" </w:instrText>
        </w:r>
        <w:r>
          <w:fldChar w:fldCharType="separate"/>
        </w:r>
      </w:ins>
      <w:r w:rsidRPr="1A3C5EED">
        <w:rPr>
          <w:rStyle w:val="Hyperlink"/>
          <w:rFonts w:ascii="Calibri" w:hAnsi="Calibri" w:eastAsia="Calibri" w:cs="Calibri"/>
          <w:sz w:val="22"/>
          <w:szCs w:val="22"/>
          <w:lang w:val="en-US"/>
        </w:rPr>
        <w:t>https://doi.org/10.1016/j.agrformet.2012.07.012</w:t>
      </w:r>
      <w:r>
        <w:fldChar w:fldCharType="end"/>
      </w:r>
    </w:p>
    <w:p w:rsidR="76CE197D" w:rsidP="1A3C5EED" w:rsidRDefault="76CE197D" w14:paraId="2E37372B" w14:textId="4E08FAAF">
      <w:pPr>
        <w:spacing w:after="160" w:line="257" w:lineRule="auto"/>
        <w:ind w:left="-20" w:right="-20"/>
        <w:rPr>
          <w:lang w:val="en-US"/>
        </w:rPr>
      </w:pPr>
      <w:r w:rsidRPr="1A3C5EED">
        <w:rPr>
          <w:lang w:val="en-US"/>
        </w:rPr>
        <w:t>Jonsson R., 2023. Perso Jonsson R., 2023. Personal communication. nal communication.</w:t>
      </w:r>
    </w:p>
    <w:p w:rsidR="00A9119D" w:rsidP="48E50A8C" w:rsidRDefault="647A7C71" w14:paraId="11B42AAF" w14:textId="1BBE332C">
      <w:pPr>
        <w:spacing w:after="160" w:line="257" w:lineRule="auto"/>
        <w:ind w:left="-20" w:right="-20"/>
        <w:rPr>
          <w:lang w:val="en-US"/>
        </w:rPr>
      </w:pPr>
      <w:r w:rsidRPr="48E50A8C">
        <w:rPr>
          <w:lang w:val="en-US"/>
        </w:rPr>
        <w:t>Kight, C.R. &amp; Swaddle, J.P. (2011), How and why environmental noise impacts animals: an integrative, mechanistic review. Ecology Letters, 14: 1052-1061. </w:t>
      </w:r>
      <w:ins w:author="Cedergren Jonas" w:date="2024-02-09T13:48:00Z" w:id="488">
        <w:r w:rsidR="00A9119D">
          <w:fldChar w:fldCharType="begin"/>
        </w:r>
        <w:r w:rsidR="00A9119D">
          <w:instrText xml:space="preserve">HYPERLINK "https://doi.org/10.1111/j.1461-0248.2011.01664.x" </w:instrText>
        </w:r>
        <w:r w:rsidR="00A9119D">
          <w:fldChar w:fldCharType="separate"/>
        </w:r>
      </w:ins>
      <w:r w:rsidRPr="48E50A8C">
        <w:rPr>
          <w:rStyle w:val="Hyperlink"/>
          <w:rFonts w:ascii="Calibri" w:hAnsi="Calibri" w:eastAsia="Calibri" w:cs="Calibri"/>
          <w:sz w:val="22"/>
          <w:szCs w:val="22"/>
          <w:lang w:val="en-US"/>
        </w:rPr>
        <w:t>https://doi.org/10.1111/j.1461-0248.2011.01664.x</w:t>
      </w:r>
      <w:ins w:author="Cedergren Jonas" w:date="2024-02-09T13:48:00Z" w:id="489">
        <w:r w:rsidR="00A9119D">
          <w:fldChar w:fldCharType="end"/>
        </w:r>
      </w:ins>
      <w:r w:rsidRPr="48E50A8C">
        <w:rPr>
          <w:lang w:val="en-US"/>
        </w:rPr>
        <w:t xml:space="preserve"> </w:t>
      </w:r>
    </w:p>
    <w:p w:rsidR="00A9119D" w:rsidP="48E50A8C" w:rsidRDefault="647A7C71" w14:paraId="32C1848F" w14:textId="649D0C0D">
      <w:pPr>
        <w:spacing w:after="160" w:line="257" w:lineRule="auto"/>
        <w:ind w:left="-20" w:right="-20"/>
        <w:rPr>
          <w:lang w:val="en-US"/>
        </w:rPr>
      </w:pPr>
      <w:r w:rsidRPr="48E50A8C">
        <w:rPr>
          <w:lang w:val="en-US"/>
        </w:rPr>
        <w:t xml:space="preserve">Klein, J. (2020). The forgotten forest: On thinning, retention, and biodiversity in the boreal forest [Swedish University of Agricultural Sciences]. </w:t>
      </w:r>
      <w:ins w:author="Cedergren Jonas" w:date="2024-02-09T13:48:00Z" w:id="490">
        <w:r w:rsidR="00A9119D">
          <w:fldChar w:fldCharType="begin"/>
        </w:r>
        <w:r w:rsidR="00A9119D">
          <w:instrText xml:space="preserve">HYPERLINK "http://urn.kb.se/resolve?urn=urn:nbn:se:slu:epsilon-p-107783" </w:instrText>
        </w:r>
        <w:r w:rsidR="00A9119D">
          <w:fldChar w:fldCharType="separate"/>
        </w:r>
      </w:ins>
      <w:r w:rsidRPr="48E50A8C">
        <w:rPr>
          <w:rStyle w:val="Hyperlink"/>
          <w:rFonts w:ascii="Calibri" w:hAnsi="Calibri" w:eastAsia="Calibri" w:cs="Calibri"/>
          <w:sz w:val="22"/>
          <w:szCs w:val="22"/>
          <w:lang w:val="en-US"/>
        </w:rPr>
        <w:t>http://urn.kb.se/resolve?urn=urn:nbn:se:slu:epsilon-p-107783</w:t>
      </w:r>
      <w:ins w:author="Cedergren Jonas" w:date="2024-02-09T13:48:00Z" w:id="491">
        <w:r w:rsidR="00A9119D">
          <w:fldChar w:fldCharType="end"/>
        </w:r>
      </w:ins>
      <w:r w:rsidRPr="48E50A8C">
        <w:rPr>
          <w:lang w:val="en-US"/>
        </w:rPr>
        <w:t xml:space="preserve">  [2024-02-07].  </w:t>
      </w:r>
    </w:p>
    <w:p w:rsidR="00A9119D" w:rsidP="48E50A8C" w:rsidRDefault="647A7C71" w14:paraId="10BA48CF" w14:textId="795BD689">
      <w:pPr>
        <w:spacing w:after="160" w:line="257" w:lineRule="auto"/>
        <w:ind w:left="-20" w:right="-20"/>
        <w:rPr>
          <w:lang w:val="en-US"/>
        </w:rPr>
      </w:pPr>
      <w:r w:rsidRPr="48E50A8C">
        <w:rPr>
          <w:lang w:val="en-US"/>
        </w:rPr>
        <w:t xml:space="preserve">Kouki, J., Löfman, S., Martikainen P., Rouvinen, S. &amp; Uotila, A. 2001 Forest Fragmentation in Fennoscandia: Linking Habitat Requirements of Wood-associated Threatened Species to Landscape and Habitat Changes, Scandinavian Journal of Forest Research, 16:sup003, 27-37, DOI: </w:t>
      </w:r>
      <w:ins w:author="Cedergren Jonas" w:date="2024-02-09T13:48:00Z" w:id="492">
        <w:r w:rsidR="00A9119D">
          <w:fldChar w:fldCharType="begin"/>
        </w:r>
        <w:r w:rsidR="00A9119D">
          <w:instrText xml:space="preserve">HYPERLINK "https://doi.org/10.1080/028275801300090564" </w:instrText>
        </w:r>
        <w:r w:rsidR="00A9119D">
          <w:fldChar w:fldCharType="separate"/>
        </w:r>
      </w:ins>
      <w:r w:rsidRPr="48E50A8C">
        <w:rPr>
          <w:rStyle w:val="Hyperlink"/>
          <w:rFonts w:ascii="Calibri" w:hAnsi="Calibri" w:eastAsia="Calibri" w:cs="Calibri"/>
          <w:sz w:val="22"/>
          <w:szCs w:val="22"/>
          <w:lang w:val="en-US"/>
        </w:rPr>
        <w:t>10.1080/028275801300090564</w:t>
      </w:r>
      <w:ins w:author="Cedergren Jonas" w:date="2024-02-09T13:48:00Z" w:id="493">
        <w:r w:rsidR="00A9119D">
          <w:fldChar w:fldCharType="end"/>
        </w:r>
      </w:ins>
      <w:r w:rsidRPr="48E50A8C">
        <w:rPr>
          <w:lang w:val="en-US"/>
        </w:rPr>
        <w:t xml:space="preserve"> </w:t>
      </w:r>
    </w:p>
    <w:p w:rsidR="00A9119D" w:rsidP="48E50A8C" w:rsidRDefault="647A7C71" w14:paraId="41D818CF" w14:textId="20B0129C">
      <w:pPr>
        <w:spacing w:after="160" w:line="257" w:lineRule="auto"/>
        <w:ind w:left="-20" w:right="-20"/>
        <w:rPr>
          <w:lang w:val="en-US"/>
        </w:rPr>
      </w:pPr>
      <w:r w:rsidRPr="48E50A8C">
        <w:rPr>
          <w:lang w:val="en-US"/>
        </w:rPr>
        <w:lastRenderedPageBreak/>
        <w:t xml:space="preserve">Lageson, H. 1996. Thinning from Below or Above? Implications on operational efficiency and residual stand. Acta universitatis arriculturae sueciae, Silvestria Nr. 14 Swed. Uni. Agr. Sci., 25 p. </w:t>
      </w:r>
    </w:p>
    <w:p w:rsidR="00A9119D" w:rsidP="48E50A8C" w:rsidRDefault="647A7C71" w14:paraId="41E41989" w14:textId="22657F3E">
      <w:pPr>
        <w:spacing w:after="160" w:line="257" w:lineRule="auto"/>
        <w:ind w:left="-20" w:right="-20"/>
        <w:rPr>
          <w:lang w:val="en-US"/>
        </w:rPr>
      </w:pPr>
      <w:r w:rsidRPr="48E50A8C">
        <w:rPr>
          <w:lang w:val="en-US"/>
        </w:rPr>
        <w:t xml:space="preserve">Lageson H., 1997. Effects of thinning type on the harvester productivity and on the residual stand. Journal of Forest Engineering 8(2): 7–14. DOI 10.1080/08435243.1997.10702699. </w:t>
      </w:r>
    </w:p>
    <w:p w:rsidR="00A9119D" w:rsidP="48E50A8C" w:rsidRDefault="647A7C71" w14:paraId="0D795725" w14:textId="4F7E235E">
      <w:pPr>
        <w:spacing w:after="160" w:line="257" w:lineRule="auto"/>
        <w:ind w:left="-20" w:right="-20"/>
        <w:rPr>
          <w:lang w:val="en-US"/>
        </w:rPr>
      </w:pPr>
      <w:r w:rsidRPr="48E50A8C">
        <w:rPr>
          <w:lang w:val="en-US"/>
        </w:rPr>
        <w:t xml:space="preserve">Lindbladh, M., &amp; Abrahamsson, M. (2008). Beetle diversity in high-stumps from Norway spruce thinnings. Scandinavian Journal of Forest research, 23(4), 339–347. </w:t>
      </w:r>
      <w:ins w:author="Cedergren Jonas" w:date="2024-02-09T13:48:00Z" w:id="494">
        <w:r w:rsidR="00A9119D">
          <w:fldChar w:fldCharType="begin"/>
        </w:r>
        <w:r w:rsidR="00A9119D">
          <w:instrText xml:space="preserve">HYPERLINK "https://doi.org/10.1080/02827580802282762" </w:instrText>
        </w:r>
        <w:r w:rsidR="00A9119D">
          <w:fldChar w:fldCharType="separate"/>
        </w:r>
      </w:ins>
      <w:r w:rsidRPr="48E50A8C">
        <w:rPr>
          <w:rStyle w:val="Hyperlink"/>
          <w:rFonts w:ascii="Calibri" w:hAnsi="Calibri" w:eastAsia="Calibri" w:cs="Calibri"/>
          <w:sz w:val="22"/>
          <w:szCs w:val="22"/>
          <w:lang w:val="en-US"/>
        </w:rPr>
        <w:t>https://doi.org/10.1080/02827580802282762</w:t>
      </w:r>
      <w:ins w:author="Cedergren Jonas" w:date="2024-02-09T13:48:00Z" w:id="495">
        <w:r w:rsidR="00A9119D">
          <w:fldChar w:fldCharType="end"/>
        </w:r>
      </w:ins>
      <w:r w:rsidRPr="48E50A8C">
        <w:rPr>
          <w:lang w:val="en-US"/>
        </w:rPr>
        <w:t xml:space="preserve">  </w:t>
      </w:r>
    </w:p>
    <w:p w:rsidR="00A9119D" w:rsidP="48E50A8C" w:rsidRDefault="647A7C71" w14:paraId="6DF0D3BE" w14:textId="261991C0">
      <w:pPr>
        <w:spacing w:after="160" w:line="257" w:lineRule="auto"/>
        <w:ind w:left="-20" w:right="-20"/>
        <w:rPr>
          <w:rStyle w:val="Hyperlink"/>
          <w:lang w:val="en-US"/>
        </w:rPr>
      </w:pPr>
      <w:r w:rsidRPr="1A3C5EED">
        <w:rPr>
          <w:lang w:val="en-US"/>
        </w:rPr>
        <w:t xml:space="preserve">Lundbäck, M., Häggström, C. &amp; Nordfjell, T. 2021. Worldwide trends in methods for harvesting and extracting industrial roundwood. International Journal of Forest Engineering 32(3): 202-215  </w:t>
      </w:r>
      <w:ins w:author="Cedergren Jonas" w:date="2024-02-09T13:48:00Z" w:id="496">
        <w:r>
          <w:fldChar w:fldCharType="begin"/>
        </w:r>
        <w:r>
          <w:instrText xml:space="preserve">HYPERLINK "https://doi.org/10.1080/14942119.2021.1906617" </w:instrText>
        </w:r>
        <w:r>
          <w:fldChar w:fldCharType="separate"/>
        </w:r>
      </w:ins>
      <w:r w:rsidRPr="1A3C5EED">
        <w:rPr>
          <w:rStyle w:val="Hyperlink"/>
          <w:rFonts w:ascii="Calibri" w:hAnsi="Calibri" w:eastAsia="Calibri" w:cs="Calibri"/>
          <w:sz w:val="22"/>
          <w:szCs w:val="22"/>
          <w:lang w:val="en-US"/>
        </w:rPr>
        <w:t>https://doi.org/10.1080/14942119.2021.1906617</w:t>
      </w:r>
      <w:r>
        <w:fldChar w:fldCharType="end"/>
      </w:r>
    </w:p>
    <w:p w:rsidR="0059AE29" w:rsidP="1A3C5EED" w:rsidRDefault="0059AE29" w14:paraId="3107B058" w14:textId="36E25122">
      <w:pPr>
        <w:spacing w:after="160" w:line="257" w:lineRule="auto"/>
        <w:ind w:left="-20" w:right="-20"/>
        <w:rPr>
          <w:rStyle w:val="Hyperlink"/>
          <w:lang w:val="en-US"/>
        </w:rPr>
      </w:pPr>
      <w:r w:rsidRPr="1A3C5EED">
        <w:rPr>
          <w:lang w:val="en-US"/>
        </w:rPr>
        <w:t xml:space="preserve">Kärvemo, S., Huo, L., Öhrn, P., Lindberg, E. &amp; Persson, H. 2023. Different Triggers, Different Stories: Bark-Beetle Infestation Patterns after Storm and Drought-Induced Outbreaks. Forest Ecology and Management, 545. </w:t>
      </w:r>
      <w:ins w:author="Cedergren Jonas" w:date="2024-03-20T14:30:00Z" w:id="497">
        <w:r>
          <w:fldChar w:fldCharType="begin"/>
        </w:r>
        <w:r>
          <w:instrText xml:space="preserve">HYPERLINK "https://doi.org/10.1016/j.foreco.2023.121255" </w:instrText>
        </w:r>
        <w:r>
          <w:fldChar w:fldCharType="separate"/>
        </w:r>
      </w:ins>
      <w:ins w:author="Cedergren Jonas" w:date="2024-02-09T13:48:00Z" w:id="498">
        <w:r>
          <w:fldChar w:fldCharType="begin"/>
        </w:r>
        <w:r>
          <w:instrText xml:space="preserve">HYPERLINK "https://doi.org/10.1016/j.foreco.2023.121255" </w:instrText>
        </w:r>
        <w:r>
          <w:fldChar w:fldCharType="separate"/>
        </w:r>
      </w:ins>
      <w:r w:rsidRPr="1A3C5EED">
        <w:rPr>
          <w:rStyle w:val="Hyperlink"/>
          <w:rFonts w:ascii="Calibri" w:hAnsi="Calibri" w:eastAsia="Calibri" w:cs="Calibri"/>
          <w:sz w:val="22"/>
          <w:szCs w:val="22"/>
          <w:lang w:val="en-US"/>
        </w:rPr>
        <w:t>https://doi.org/10.1016/j.foreco.2023.121255</w:t>
      </w:r>
      <w:r>
        <w:fldChar w:fldCharType="end"/>
      </w:r>
      <w:r>
        <w:fldChar w:fldCharType="end"/>
      </w:r>
    </w:p>
    <w:p w:rsidR="00A9119D" w:rsidP="1A3C5EED" w:rsidRDefault="647A7C71" w14:paraId="5522D0A6" w14:textId="08F9D9BB">
      <w:pPr>
        <w:spacing w:after="160" w:line="257" w:lineRule="auto"/>
        <w:ind w:left="-20" w:right="-20"/>
        <w:rPr>
          <w:lang w:val="en-US"/>
        </w:rPr>
      </w:pPr>
      <w:r w:rsidRPr="1A3C5EED">
        <w:rPr>
          <w:lang w:val="en-US"/>
        </w:rPr>
        <w:t xml:space="preserve">Klouček, T. et al. 2019. The Use of UAV Mounted Sensors for Precise Detection of Bark Beetle Infestation. Remote Sensing 11(13): 1561. </w:t>
      </w:r>
      <w:ins w:author="Cedergren Jonas" w:date="2024-02-09T13:48:00Z" w:id="499">
        <w:r>
          <w:fldChar w:fldCharType="begin"/>
        </w:r>
        <w:r>
          <w:instrText xml:space="preserve">HYPERLINK "https://doi.org/10.3390/rs11131561" </w:instrText>
        </w:r>
        <w:r>
          <w:fldChar w:fldCharType="separate"/>
        </w:r>
      </w:ins>
      <w:r w:rsidRPr="1A3C5EED">
        <w:rPr>
          <w:rStyle w:val="Hyperlink"/>
          <w:rFonts w:ascii="Calibri" w:hAnsi="Calibri" w:eastAsia="Calibri" w:cs="Calibri"/>
          <w:sz w:val="22"/>
          <w:szCs w:val="22"/>
          <w:lang w:val="en-US"/>
        </w:rPr>
        <w:t>https://doi.org/10.3390/rs11131561</w:t>
      </w:r>
      <w:ins w:author="Cedergren Jonas" w:date="2024-02-09T13:48:00Z" w:id="500">
        <w:r>
          <w:fldChar w:fldCharType="end"/>
        </w:r>
      </w:ins>
      <w:r w:rsidRPr="1A3C5EED">
        <w:rPr>
          <w:lang w:val="en-US"/>
        </w:rPr>
        <w:t xml:space="preserve"> </w:t>
      </w:r>
    </w:p>
    <w:p w:rsidR="4DFDC39D" w:rsidP="1A3C5EED" w:rsidRDefault="4DFDC39D" w14:paraId="404FACC1" w14:textId="2B7FCB8E">
      <w:pPr>
        <w:spacing w:after="160" w:line="257" w:lineRule="auto"/>
        <w:ind w:left="-20" w:right="-20"/>
        <w:rPr>
          <w:lang w:val="en-US"/>
        </w:rPr>
      </w:pPr>
      <w:r w:rsidRPr="1A3C5EED">
        <w:rPr>
          <w:lang w:val="en-US"/>
        </w:rPr>
        <w:t xml:space="preserve">Lämås, T., Sängstuvall, L., Öhman, K., Lundström, J., Årevall, J., Holmström, H., Nilsson, L., Nordström, E.-M., Wikberg, P.-E., Wikström, P., &amp; Eggers, J. (2023). The multi-faceted Swedish Heureka forest decision support system: context, functionality, design, and 10 years experiences of its use. Frontiers in Forests and Global Change, 6. </w:t>
      </w:r>
      <w:ins w:author="Cedergren Jonas" w:date="2024-03-20T14:32:00Z" w:id="501">
        <w:r>
          <w:fldChar w:fldCharType="begin"/>
        </w:r>
        <w:r>
          <w:instrText xml:space="preserve">HYPERLINK "https://doi.org/10.3389/ffgc.2023.1163105" </w:instrText>
        </w:r>
        <w:r>
          <w:fldChar w:fldCharType="separate"/>
        </w:r>
      </w:ins>
      <w:ins w:author="Cedergren Jonas" w:date="2024-02-09T13:48:00Z" w:id="502">
        <w:r>
          <w:fldChar w:fldCharType="begin"/>
        </w:r>
        <w:r>
          <w:instrText xml:space="preserve">HYPERLINK "https://doi.org/10.3389/ffgc.2023.1163105" </w:instrText>
        </w:r>
        <w:r>
          <w:fldChar w:fldCharType="separate"/>
        </w:r>
      </w:ins>
      <w:r w:rsidRPr="1A3C5EED">
        <w:rPr>
          <w:rStyle w:val="Hyperlink"/>
          <w:rFonts w:ascii="Calibri" w:hAnsi="Calibri" w:eastAsia="Calibri" w:cs="Calibri"/>
          <w:sz w:val="22"/>
          <w:szCs w:val="22"/>
          <w:lang w:val="en-US"/>
        </w:rPr>
        <w:t>https://doi.org/10.3389/ffgc.2023.1163105</w:t>
      </w:r>
      <w:r>
        <w:fldChar w:fldCharType="end"/>
      </w:r>
      <w:r>
        <w:fldChar w:fldCharType="end"/>
      </w:r>
    </w:p>
    <w:p w:rsidR="00A9119D" w:rsidP="1A3C5EED" w:rsidRDefault="647A7C71" w14:paraId="6E204369" w14:textId="3CA28B6F">
      <w:pPr>
        <w:spacing w:after="160" w:line="257" w:lineRule="auto"/>
        <w:ind w:left="-20" w:right="-20"/>
        <w:rPr>
          <w:rStyle w:val="Hyperlink"/>
          <w:lang w:val="en-US"/>
        </w:rPr>
      </w:pPr>
      <w:r w:rsidRPr="1A3C5EED">
        <w:rPr>
          <w:lang w:val="en-US"/>
        </w:rPr>
        <w:t xml:space="preserve">Lundmark T., Bergh J., Hofer P., Lundström A., Nordin A., Poudel B.C., Sathre R., Taverna R. &amp; Werner F., 2014. Potential roles of Swedish forestry in the context of climate change mitigation. Forests 5(4): 557-578. </w:t>
      </w:r>
      <w:ins w:author="Cedergren Jonas" w:date="2024-02-09T13:48:00Z" w:id="503">
        <w:r>
          <w:fldChar w:fldCharType="begin"/>
        </w:r>
        <w:r>
          <w:instrText xml:space="preserve">HYPERLINK "https://doi.org/10.3390/f5040557" </w:instrText>
        </w:r>
        <w:r>
          <w:fldChar w:fldCharType="separate"/>
        </w:r>
      </w:ins>
      <w:r w:rsidRPr="1A3C5EED">
        <w:rPr>
          <w:rStyle w:val="Hyperlink"/>
          <w:rFonts w:ascii="Calibri" w:hAnsi="Calibri" w:eastAsia="Calibri" w:cs="Calibri"/>
          <w:sz w:val="22"/>
          <w:szCs w:val="22"/>
          <w:lang w:val="en-US"/>
        </w:rPr>
        <w:t>https://doi.org/10.3390/f5040557</w:t>
      </w:r>
      <w:r>
        <w:fldChar w:fldCharType="end"/>
      </w:r>
    </w:p>
    <w:p w:rsidR="26005B2A" w:rsidP="35BC8B0D" w:rsidRDefault="26005B2A" w14:paraId="33B77CA6" w14:textId="6A7EED72">
      <w:pPr>
        <w:spacing w:after="160" w:line="257" w:lineRule="auto"/>
        <w:ind w:left="-20" w:right="-20"/>
      </w:pPr>
      <w:r w:rsidRPr="35BC8B0D">
        <w:rPr>
          <w:rFonts w:ascii="Calibri" w:hAnsi="Calibri" w:eastAsia="Calibri" w:cs="Calibri"/>
          <w:sz w:val="22"/>
          <w:szCs w:val="22"/>
          <w:lang w:val="en-US"/>
        </w:rPr>
        <w:t>Lundqvist, L., Mörling, T. &amp; Valinger, E. 2014. Spruce and birch growth in pure and mixed stands in Sweden. The Forestry Chronicle 90(1): 29–34.</w:t>
      </w:r>
    </w:p>
    <w:p w:rsidR="00A9119D" w:rsidP="48E50A8C" w:rsidRDefault="647A7C71" w14:paraId="7B5016F3" w14:textId="313D083D">
      <w:pPr>
        <w:spacing w:after="160" w:line="257" w:lineRule="auto"/>
        <w:ind w:left="-20" w:right="-20"/>
        <w:rPr>
          <w:lang w:val="en-US"/>
        </w:rPr>
      </w:pPr>
      <w:r w:rsidRPr="1A3C5EED">
        <w:rPr>
          <w:lang w:val="en-US"/>
        </w:rPr>
        <w:t xml:space="preserve">MacDonald, A. J. 1999. Harvesting Systems and equipment in British Columbia. Victoria, B.C. Ministry of Forests. </w:t>
      </w:r>
      <w:ins w:author="Cedergren Jonas" w:date="2024-02-09T13:48:00Z" w:id="504">
        <w:r>
          <w:fldChar w:fldCharType="begin"/>
        </w:r>
        <w:r>
          <w:instrText xml:space="preserve">HYPERLINK "https://www.for.gov.bc.ca/hfd/pubs/docs/sil/sil468.htm" </w:instrText>
        </w:r>
        <w:r>
          <w:fldChar w:fldCharType="separate"/>
        </w:r>
      </w:ins>
      <w:r w:rsidRPr="1A3C5EED">
        <w:rPr>
          <w:rStyle w:val="Hyperlink"/>
          <w:rFonts w:ascii="Calibri" w:hAnsi="Calibri" w:eastAsia="Calibri" w:cs="Calibri"/>
          <w:sz w:val="22"/>
          <w:szCs w:val="22"/>
          <w:lang w:val="en-US"/>
        </w:rPr>
        <w:t>1999, Harvesting systems and equipment in British Columbia (gov.bc.ca)</w:t>
      </w:r>
      <w:ins w:author="Cedergren Jonas" w:date="2024-02-09T13:48:00Z" w:id="505">
        <w:r>
          <w:fldChar w:fldCharType="end"/>
        </w:r>
      </w:ins>
      <w:r w:rsidRPr="1A3C5EED">
        <w:rPr>
          <w:lang w:val="en-US"/>
        </w:rPr>
        <w:t xml:space="preserve"> [2024-02-07].</w:t>
      </w:r>
    </w:p>
    <w:p w:rsidR="00A9119D" w:rsidP="48E50A8C" w:rsidRDefault="647A7C71" w14:paraId="0824C3E8" w14:textId="365237B4">
      <w:pPr>
        <w:spacing w:after="160" w:line="257" w:lineRule="auto"/>
        <w:ind w:left="-20" w:right="-20"/>
        <w:rPr>
          <w:rStyle w:val="Hyperlink"/>
          <w:lang w:val="en-US"/>
        </w:rPr>
      </w:pPr>
      <w:r w:rsidRPr="48E50A8C">
        <w:rPr>
          <w:lang w:val="en-US"/>
        </w:rPr>
        <w:t xml:space="preserve">Marvasti-Zadeh, S.M., Goodsman, D., Ray, N. &amp; Erbilgin, N. 2023. Early Detection of Bark Beetle Attack Using Remote Sensing and Machine Learning: A Review. arXiv preprint arXiv:2210.03829. </w:t>
      </w:r>
      <w:r w:rsidR="00A9119D">
        <w:br/>
      </w:r>
      <w:ins w:author="Cedergren Jonas" w:date="2024-02-09T13:48:00Z" w:id="506">
        <w:r w:rsidR="00A9119D">
          <w:fldChar w:fldCharType="begin"/>
        </w:r>
        <w:r w:rsidR="00A9119D">
          <w:instrText xml:space="preserve">HYPERLINK "https://doi.org/10.48550/arXiv.2210.03829" </w:instrText>
        </w:r>
        <w:r w:rsidR="00A9119D">
          <w:fldChar w:fldCharType="separate"/>
        </w:r>
      </w:ins>
      <w:r w:rsidRPr="48E50A8C">
        <w:rPr>
          <w:rFonts w:ascii="Calibri" w:hAnsi="Calibri" w:eastAsia="Calibri" w:cs="Calibri"/>
          <w:color w:val="0000FF"/>
          <w:sz w:val="22"/>
          <w:szCs w:val="22"/>
          <w:u w:val="single"/>
          <w:lang w:val="en-US"/>
        </w:rPr>
        <w:t xml:space="preserve"> </w:t>
      </w:r>
      <w:ins w:author="Cedergren Jonas" w:date="2024-02-09T13:48:00Z" w:id="507">
        <w:r w:rsidR="00A9119D">
          <w:fldChar w:fldCharType="begin"/>
        </w:r>
        <w:r w:rsidR="00A9119D">
          <w:instrText xml:space="preserve">HYPERLINK "https://doi.org/10.48550/arXiv.2210.03829" </w:instrText>
        </w:r>
        <w:r w:rsidR="00A9119D">
          <w:fldChar w:fldCharType="separate"/>
        </w:r>
      </w:ins>
      <w:r w:rsidRPr="48E50A8C">
        <w:rPr>
          <w:rStyle w:val="Hyperlink"/>
          <w:rFonts w:ascii="Calibri" w:hAnsi="Calibri" w:eastAsia="Calibri" w:cs="Calibri"/>
          <w:sz w:val="22"/>
          <w:szCs w:val="22"/>
          <w:lang w:val="en-US"/>
        </w:rPr>
        <w:t>https://doi.org/10.48550/arXiv.2210.03829</w:t>
      </w:r>
      <w:r w:rsidR="00A9119D">
        <w:fldChar w:fldCharType="end"/>
      </w:r>
      <w:r w:rsidR="00A9119D">
        <w:fldChar w:fldCharType="end"/>
      </w:r>
    </w:p>
    <w:p w:rsidR="00A9119D" w:rsidP="48E50A8C" w:rsidRDefault="647A7C71" w14:paraId="4EA0DA0D" w14:textId="0E5E4208">
      <w:pPr>
        <w:spacing w:after="160" w:line="257" w:lineRule="auto"/>
        <w:ind w:left="-20" w:right="-20"/>
        <w:rPr>
          <w:lang w:val="en-US"/>
        </w:rPr>
      </w:pPr>
      <w:r w:rsidRPr="48E50A8C">
        <w:rPr>
          <w:lang w:val="en-US"/>
        </w:rPr>
        <w:t xml:space="preserve">Minařík, R., Langhammer, J. &amp; Lendzioch, T. 2021. Detection of Bark Beetle Disturbance at Tree Level Using UAS Multispectral Imagery and Deep Learning. Remote Sensing, 13(23): 4768 </w:t>
      </w:r>
      <w:ins w:author="Cedergren Jonas" w:date="2024-02-09T13:48:00Z" w:id="508">
        <w:r w:rsidR="00A9119D">
          <w:fldChar w:fldCharType="begin"/>
        </w:r>
        <w:r w:rsidR="00A9119D">
          <w:instrText xml:space="preserve">HYPERLINK "https://doi.org/10.3390/rs13234768" </w:instrText>
        </w:r>
        <w:r w:rsidR="00A9119D">
          <w:fldChar w:fldCharType="separate"/>
        </w:r>
      </w:ins>
      <w:r w:rsidRPr="48E50A8C">
        <w:rPr>
          <w:rStyle w:val="Hyperlink"/>
          <w:rFonts w:ascii="Calibri" w:hAnsi="Calibri" w:eastAsia="Calibri" w:cs="Calibri"/>
          <w:sz w:val="22"/>
          <w:szCs w:val="22"/>
          <w:lang w:val="en-US"/>
        </w:rPr>
        <w:t>https://doi.org/10.3390/rs13234768</w:t>
      </w:r>
      <w:ins w:author="Cedergren Jonas" w:date="2024-02-09T13:48:00Z" w:id="509">
        <w:r w:rsidR="00A9119D">
          <w:fldChar w:fldCharType="end"/>
        </w:r>
      </w:ins>
      <w:r w:rsidRPr="48E50A8C">
        <w:rPr>
          <w:lang w:val="en-US"/>
        </w:rPr>
        <w:t xml:space="preserve"> </w:t>
      </w:r>
    </w:p>
    <w:p w:rsidR="00A9119D" w:rsidP="48E50A8C" w:rsidRDefault="647A7C71" w14:paraId="04A0694E" w14:textId="71C84A01">
      <w:pPr>
        <w:spacing w:after="160" w:line="257" w:lineRule="auto"/>
        <w:ind w:left="-20" w:right="-20"/>
        <w:rPr>
          <w:lang w:val="en-US"/>
        </w:rPr>
      </w:pPr>
      <w:r w:rsidRPr="20626641">
        <w:rPr>
          <w:lang w:val="en-US"/>
        </w:rPr>
        <w:t xml:space="preserve">Mulero-Pázmány, M., Jenni-Eiermann, S., Strebel, N., Sattler, T., Negro, J.J. &amp; Tablado, Z. 2017. Unmanned aircraft systems as a new source of disturbance for wildlife: A systematic review. PLoS ONE 12(6): e0178448. </w:t>
      </w:r>
      <w:ins w:author="Cedergren Jonas" w:date="2024-02-09T13:48:00Z" w:id="510">
        <w:r>
          <w:fldChar w:fldCharType="begin"/>
        </w:r>
        <w:r>
          <w:instrText xml:space="preserve">HYPERLINK "https://doi.org/10.1371/journal.pone.0178448" </w:instrText>
        </w:r>
        <w:r>
          <w:fldChar w:fldCharType="separate"/>
        </w:r>
      </w:ins>
      <w:r w:rsidRPr="20626641">
        <w:rPr>
          <w:rStyle w:val="Hyperlink"/>
          <w:rFonts w:ascii="Calibri" w:hAnsi="Calibri" w:eastAsia="Calibri" w:cs="Calibri"/>
          <w:sz w:val="22"/>
          <w:szCs w:val="22"/>
          <w:lang w:val="en-US"/>
        </w:rPr>
        <w:t>https://doi.org/10.1371/journal.pone.0178448</w:t>
      </w:r>
      <w:ins w:author="Cedergren Jonas" w:date="2024-02-09T13:48:00Z" w:id="511">
        <w:r>
          <w:fldChar w:fldCharType="end"/>
        </w:r>
      </w:ins>
      <w:r w:rsidRPr="20626641">
        <w:rPr>
          <w:lang w:val="en-US"/>
        </w:rPr>
        <w:t xml:space="preserve"> </w:t>
      </w:r>
    </w:p>
    <w:p w:rsidR="079AB560" w:rsidP="20626641" w:rsidRDefault="079AB560" w14:paraId="357F5DB6" w14:textId="748E61D2">
      <w:pPr>
        <w:spacing w:after="160" w:line="257" w:lineRule="auto"/>
        <w:ind w:left="-20" w:right="-20"/>
        <w:rPr>
          <w:lang w:val="en-US"/>
        </w:rPr>
      </w:pPr>
      <w:r w:rsidRPr="20626641">
        <w:rPr>
          <w:lang w:val="en-US"/>
        </w:rPr>
        <w:lastRenderedPageBreak/>
        <w:t>Nikooy, M., Tavankar, F</w:t>
      </w:r>
      <w:r w:rsidRPr="20626641" w:rsidR="05D04A31">
        <w:rPr>
          <w:lang w:val="en-US"/>
        </w:rPr>
        <w:t>.,</w:t>
      </w:r>
      <w:r w:rsidRPr="20626641">
        <w:rPr>
          <w:lang w:val="en-US"/>
        </w:rPr>
        <w:t xml:space="preserve"> Naghdi,</w:t>
      </w:r>
      <w:r w:rsidRPr="20626641" w:rsidR="4A250290">
        <w:rPr>
          <w:lang w:val="en-US"/>
        </w:rPr>
        <w:t xml:space="preserve"> R., </w:t>
      </w:r>
      <w:r w:rsidRPr="20626641">
        <w:rPr>
          <w:lang w:val="en-US"/>
        </w:rPr>
        <w:t>Ghorbani,</w:t>
      </w:r>
      <w:r w:rsidRPr="20626641" w:rsidR="27B905D2">
        <w:rPr>
          <w:lang w:val="en-US"/>
        </w:rPr>
        <w:t xml:space="preserve"> A., </w:t>
      </w:r>
      <w:r w:rsidRPr="20626641">
        <w:rPr>
          <w:lang w:val="en-US"/>
        </w:rPr>
        <w:t>Jourgholami</w:t>
      </w:r>
      <w:r w:rsidRPr="20626641" w:rsidR="56ACDC52">
        <w:rPr>
          <w:lang w:val="en-US"/>
        </w:rPr>
        <w:t xml:space="preserve">, M. </w:t>
      </w:r>
      <w:r w:rsidRPr="20626641">
        <w:rPr>
          <w:lang w:val="en-US"/>
        </w:rPr>
        <w:t xml:space="preserve">&amp; Picchio </w:t>
      </w:r>
      <w:r w:rsidRPr="20626641" w:rsidR="51675114">
        <w:rPr>
          <w:lang w:val="en-US"/>
        </w:rPr>
        <w:t xml:space="preserve">, R. </w:t>
      </w:r>
      <w:r w:rsidRPr="20626641">
        <w:rPr>
          <w:lang w:val="en-US"/>
        </w:rPr>
        <w:t>2020</w:t>
      </w:r>
      <w:r w:rsidRPr="20626641" w:rsidR="07D2FAC7">
        <w:rPr>
          <w:lang w:val="en-US"/>
        </w:rPr>
        <w:t>.</w:t>
      </w:r>
      <w:r w:rsidRPr="20626641">
        <w:rPr>
          <w:lang w:val="en-US"/>
        </w:rPr>
        <w:t xml:space="preserve"> Soil impacts and residual stand damage</w:t>
      </w:r>
      <w:r w:rsidRPr="20626641" w:rsidR="4F67B85B">
        <w:rPr>
          <w:lang w:val="en-US"/>
        </w:rPr>
        <w:t xml:space="preserve"> </w:t>
      </w:r>
      <w:r w:rsidRPr="20626641">
        <w:rPr>
          <w:lang w:val="en-US"/>
        </w:rPr>
        <w:t>from thinning operations, International Journal of Forest Engineering, 31:2, 126-137, DOI:</w:t>
      </w:r>
      <w:r w:rsidRPr="20626641" w:rsidR="4077EAE3">
        <w:rPr>
          <w:lang w:val="en-US"/>
        </w:rPr>
        <w:t xml:space="preserve"> </w:t>
      </w:r>
      <w:r w:rsidRPr="20626641">
        <w:rPr>
          <w:lang w:val="en-US"/>
        </w:rPr>
        <w:t>10.1080/14942119.2020.1744954</w:t>
      </w:r>
    </w:p>
    <w:p w:rsidR="00A9119D" w:rsidP="48E50A8C" w:rsidRDefault="647A7C71" w14:paraId="06FACDF7" w14:textId="776B86A1">
      <w:pPr>
        <w:spacing w:after="160" w:line="257" w:lineRule="auto"/>
        <w:ind w:left="-20" w:right="-20"/>
        <w:rPr>
          <w:lang w:val="en-US"/>
        </w:rPr>
      </w:pPr>
      <w:r w:rsidRPr="48E50A8C">
        <w:rPr>
          <w:lang w:val="en-US"/>
        </w:rPr>
        <w:t xml:space="preserve">Nordén, J., Penttilä, R., Siitonen, J., Tomppo, E. &amp; Ovaskainen, O. 2013. Specialist species of wood-inhabiting fungi struggle while generalists thrive in fragmented boreal forests. J Ecol, 101: 701-712. </w:t>
      </w:r>
      <w:ins w:author="Cedergren Jonas" w:date="2024-02-09T13:48:00Z" w:id="512">
        <w:r w:rsidR="00A9119D">
          <w:fldChar w:fldCharType="begin"/>
        </w:r>
        <w:r w:rsidR="00A9119D">
          <w:instrText xml:space="preserve">HYPERLINK "https://doi.org/10.1111/1365-2745.12085" </w:instrText>
        </w:r>
        <w:r w:rsidR="00A9119D">
          <w:fldChar w:fldCharType="separate"/>
        </w:r>
      </w:ins>
      <w:r w:rsidRPr="48E50A8C">
        <w:rPr>
          <w:rStyle w:val="Hyperlink"/>
          <w:rFonts w:ascii="Calibri" w:hAnsi="Calibri" w:eastAsia="Calibri" w:cs="Calibri"/>
          <w:sz w:val="22"/>
          <w:szCs w:val="22"/>
          <w:lang w:val="en-US"/>
        </w:rPr>
        <w:t>https://doi.org/10.1111/1365-2745.12085</w:t>
      </w:r>
      <w:ins w:author="Cedergren Jonas" w:date="2024-02-09T13:48:00Z" w:id="513">
        <w:r w:rsidR="00A9119D">
          <w:fldChar w:fldCharType="end"/>
        </w:r>
      </w:ins>
      <w:r w:rsidRPr="48E50A8C">
        <w:rPr>
          <w:lang w:val="en-US"/>
        </w:rPr>
        <w:t xml:space="preserve"> </w:t>
      </w:r>
    </w:p>
    <w:p w:rsidR="00A9119D" w:rsidP="48E50A8C" w:rsidRDefault="647A7C71" w14:paraId="03627CED" w14:textId="4D69C8A5">
      <w:pPr>
        <w:spacing w:after="160" w:line="257" w:lineRule="auto"/>
        <w:ind w:left="-20" w:right="-20"/>
        <w:rPr>
          <w:lang w:val="en-US"/>
        </w:rPr>
      </w:pPr>
      <w:r w:rsidRPr="48E50A8C">
        <w:rPr>
          <w:lang w:val="en-US"/>
        </w:rPr>
        <w:t xml:space="preserve">Öhrn, P., Långström, B., Lindelöw, Å. and Björklund, N., 2014. Seasonal flight patterns of </w:t>
      </w:r>
      <w:r w:rsidRPr="48E50A8C">
        <w:rPr>
          <w:i/>
          <w:iCs/>
          <w:lang w:val="en-US"/>
        </w:rPr>
        <w:t>Ips typographus</w:t>
      </w:r>
      <w:r w:rsidRPr="48E50A8C">
        <w:rPr>
          <w:lang w:val="en-US"/>
        </w:rPr>
        <w:t xml:space="preserve"> in southern Sweden and thermal sums required for emergence. Agricultural and Forest Entomology, 16(2): 147-157. </w:t>
      </w:r>
    </w:p>
    <w:p w:rsidR="00A9119D" w:rsidP="48E50A8C" w:rsidRDefault="647A7C71" w14:paraId="3C777131" w14:textId="091F4202">
      <w:pPr>
        <w:spacing w:after="160" w:line="257" w:lineRule="auto"/>
        <w:ind w:left="-20" w:right="-20"/>
        <w:rPr>
          <w:lang w:val="en-US"/>
        </w:rPr>
      </w:pPr>
      <w:r w:rsidRPr="48E50A8C">
        <w:rPr>
          <w:lang w:val="en-US"/>
        </w:rPr>
        <w:t xml:space="preserve">Patacca, M. et al., 2023. Significant increase in natural disturbance impacts on European forests since 1950. Global Change Biology, 29(5): 1359-1376. </w:t>
      </w:r>
    </w:p>
    <w:p w:rsidR="00A9119D" w:rsidP="48E50A8C" w:rsidRDefault="647A7C71" w14:paraId="2B563823" w14:textId="38696FB9">
      <w:pPr>
        <w:spacing w:after="160" w:line="257" w:lineRule="auto"/>
        <w:ind w:left="-20" w:right="-20"/>
        <w:rPr>
          <w:lang w:val="en-US"/>
        </w:rPr>
      </w:pPr>
      <w:r w:rsidRPr="48E50A8C">
        <w:rPr>
          <w:lang w:val="en-US"/>
        </w:rPr>
        <w:t xml:space="preserve">Patriquin, K.J. and Barclay, R.M.R. (2003), Foraging by bats in cleared, thinned and unharvested boreal forest. Journal of Applied Ecology, 40: 646-657. </w:t>
      </w:r>
      <w:ins w:author="Cedergren Jonas" w:date="2024-02-09T13:48:00Z" w:id="514">
        <w:r w:rsidR="00A9119D">
          <w:fldChar w:fldCharType="begin"/>
        </w:r>
        <w:r w:rsidR="00A9119D">
          <w:instrText xml:space="preserve">HYPERLINK "https://doi.org/10.1046/j.1365-2664.2003.00831.x" </w:instrText>
        </w:r>
        <w:r w:rsidR="00A9119D">
          <w:fldChar w:fldCharType="separate"/>
        </w:r>
      </w:ins>
      <w:r w:rsidRPr="48E50A8C">
        <w:rPr>
          <w:rStyle w:val="Hyperlink"/>
          <w:rFonts w:ascii="Calibri" w:hAnsi="Calibri" w:eastAsia="Calibri" w:cs="Calibri"/>
          <w:sz w:val="22"/>
          <w:szCs w:val="22"/>
          <w:lang w:val="en-US"/>
        </w:rPr>
        <w:t>https://doi.org/10.1046/j.1365-2664.2003.00831.x</w:t>
      </w:r>
      <w:ins w:author="Cedergren Jonas" w:date="2024-02-09T13:48:00Z" w:id="515">
        <w:r w:rsidR="00A9119D">
          <w:fldChar w:fldCharType="end"/>
        </w:r>
      </w:ins>
      <w:r w:rsidRPr="48E50A8C">
        <w:rPr>
          <w:lang w:val="en-US"/>
        </w:rPr>
        <w:t xml:space="preserve"> </w:t>
      </w:r>
    </w:p>
    <w:p w:rsidR="00A9119D" w:rsidP="48E50A8C" w:rsidRDefault="647A7C71" w14:paraId="6C5E4496" w14:textId="6DD79F39">
      <w:pPr>
        <w:spacing w:after="160" w:line="257" w:lineRule="auto"/>
        <w:ind w:left="-20" w:right="-20"/>
        <w:rPr>
          <w:lang w:val="en-US"/>
        </w:rPr>
      </w:pPr>
      <w:r w:rsidRPr="48E50A8C">
        <w:rPr>
          <w:lang w:val="en-US"/>
        </w:rPr>
        <w:t xml:space="preserve">Peltoniemi, M., Penttilä, R., &amp; Mäkipää, R. (2013). Temporal variation of polypore diversity based on modelled dead wood dynamics in managed and natural Norway spruce forests. Forest Ecology and Management, 310, 523–530. </w:t>
      </w:r>
      <w:ins w:author="Cedergren Jonas" w:date="2024-02-09T13:48:00Z" w:id="516">
        <w:r w:rsidR="00A9119D">
          <w:fldChar w:fldCharType="begin"/>
        </w:r>
        <w:r w:rsidR="00A9119D">
          <w:instrText xml:space="preserve">HYPERLINK "https://doi.org/10.1016/J.FORECO.2013.08.053" </w:instrText>
        </w:r>
        <w:r w:rsidR="00A9119D">
          <w:fldChar w:fldCharType="separate"/>
        </w:r>
      </w:ins>
      <w:r w:rsidRPr="48E50A8C">
        <w:rPr>
          <w:rStyle w:val="Hyperlink"/>
          <w:rFonts w:ascii="Calibri" w:hAnsi="Calibri" w:eastAsia="Calibri" w:cs="Calibri"/>
          <w:sz w:val="22"/>
          <w:szCs w:val="22"/>
          <w:lang w:val="en-US"/>
        </w:rPr>
        <w:t>https://doi.org/10.1016/J.FORECO.2013.08.053</w:t>
      </w:r>
      <w:ins w:author="Cedergren Jonas" w:date="2024-02-09T13:48:00Z" w:id="517">
        <w:r w:rsidR="00A9119D">
          <w:fldChar w:fldCharType="end"/>
        </w:r>
      </w:ins>
      <w:r w:rsidRPr="48E50A8C">
        <w:rPr>
          <w:lang w:val="en-US"/>
        </w:rPr>
        <w:t xml:space="preserve"> </w:t>
      </w:r>
    </w:p>
    <w:p w:rsidR="00A9119D" w:rsidP="48E50A8C" w:rsidRDefault="647A7C71" w14:paraId="656CC79A" w14:textId="1344353E">
      <w:pPr>
        <w:spacing w:after="160" w:line="257" w:lineRule="auto"/>
        <w:ind w:left="-20" w:right="-20"/>
        <w:rPr>
          <w:lang w:val="en-US"/>
        </w:rPr>
      </w:pPr>
      <w:r w:rsidRPr="48E50A8C">
        <w:rPr>
          <w:lang w:val="en-US"/>
        </w:rPr>
        <w:t xml:space="preserve">Philip M.S., 1994. Measuring Trees and Forests. CABI International </w:t>
      </w:r>
    </w:p>
    <w:p w:rsidR="00A9119D" w:rsidP="48E50A8C" w:rsidRDefault="647A7C71" w14:paraId="3BD8B71B" w14:textId="127EA2A6">
      <w:pPr>
        <w:spacing w:after="160" w:line="257" w:lineRule="auto"/>
        <w:ind w:left="-20" w:right="-20"/>
        <w:rPr>
          <w:lang w:val="en-US"/>
        </w:rPr>
      </w:pPr>
      <w:r w:rsidRPr="48E50A8C">
        <w:rPr>
          <w:lang w:val="en-US"/>
        </w:rPr>
        <w:t xml:space="preserve">Pienaar, L. V. (1979). An Approximation of Basal Area Growth after Thinning Based on Growth in Unthinned Plantations. Forest Science, 25(2), 223-232. </w:t>
      </w:r>
      <w:ins w:author="Cedergren Jonas" w:date="2024-02-09T13:48:00Z" w:id="518">
        <w:r w:rsidR="00A9119D">
          <w:fldChar w:fldCharType="begin"/>
        </w:r>
        <w:r w:rsidR="00A9119D">
          <w:instrText xml:space="preserve">HYPERLINK "https://doi.org/10.1093/forestscience/25.2.223" </w:instrText>
        </w:r>
        <w:r w:rsidR="00A9119D">
          <w:fldChar w:fldCharType="separate"/>
        </w:r>
      </w:ins>
      <w:r w:rsidRPr="48E50A8C">
        <w:rPr>
          <w:rStyle w:val="Hyperlink"/>
          <w:rFonts w:ascii="Calibri" w:hAnsi="Calibri" w:eastAsia="Calibri" w:cs="Calibri"/>
          <w:sz w:val="22"/>
          <w:szCs w:val="22"/>
          <w:lang w:val="en-US"/>
        </w:rPr>
        <w:t>https://doi.org/10.1093/forestscience/25.2.223</w:t>
      </w:r>
      <w:ins w:author="Cedergren Jonas" w:date="2024-02-09T13:48:00Z" w:id="519">
        <w:r w:rsidR="00A9119D">
          <w:fldChar w:fldCharType="end"/>
        </w:r>
      </w:ins>
      <w:r w:rsidRPr="48E50A8C">
        <w:rPr>
          <w:lang w:val="en-US"/>
        </w:rPr>
        <w:t xml:space="preserve"> </w:t>
      </w:r>
    </w:p>
    <w:p w:rsidR="00A9119D" w:rsidP="48E50A8C" w:rsidRDefault="647A7C71" w14:paraId="49A22F9F" w14:textId="18D23433">
      <w:pPr>
        <w:spacing w:after="160" w:line="257" w:lineRule="auto"/>
        <w:ind w:left="-20" w:right="-20"/>
        <w:rPr>
          <w:rStyle w:val="Hyperlink"/>
          <w:lang w:val="en-US"/>
        </w:rPr>
      </w:pPr>
      <w:r w:rsidRPr="48E50A8C">
        <w:rPr>
          <w:lang w:val="en-US"/>
        </w:rPr>
        <w:t xml:space="preserve">Pietzsch, B.W., Peter, F.J. &amp; Berger, U. 2021. The Effect of Sanitation Felling on the Spread of the European Spruce Bark Beetle—An Individual-Based Modeling Approach. Front. For. Glob. Chang, 4: 103.  </w:t>
      </w:r>
      <w:ins w:author="Cedergren Jonas" w:date="2024-02-09T13:48:00Z" w:id="520">
        <w:r w:rsidR="00A9119D">
          <w:fldChar w:fldCharType="begin"/>
        </w:r>
        <w:r w:rsidR="00A9119D">
          <w:instrText xml:space="preserve">HYPERLINK "https://doi.org/10.3389/ffgc.2021.704930" </w:instrText>
        </w:r>
        <w:r w:rsidR="00A9119D">
          <w:fldChar w:fldCharType="separate"/>
        </w:r>
      </w:ins>
      <w:r w:rsidRPr="48E50A8C">
        <w:rPr>
          <w:rStyle w:val="Hyperlink"/>
          <w:rFonts w:ascii="Calibri" w:hAnsi="Calibri" w:eastAsia="Calibri" w:cs="Calibri"/>
          <w:sz w:val="22"/>
          <w:szCs w:val="22"/>
          <w:lang w:val="en-US"/>
        </w:rPr>
        <w:t>https://doi.org/10.3389/ffgc.2021.704930</w:t>
      </w:r>
      <w:r w:rsidR="00A9119D">
        <w:fldChar w:fldCharType="end"/>
      </w:r>
    </w:p>
    <w:p w:rsidR="00A9119D" w:rsidP="48E50A8C" w:rsidRDefault="647A7C71" w14:paraId="144B3ABD" w14:textId="3DC06789">
      <w:pPr>
        <w:spacing w:after="160" w:line="257" w:lineRule="auto"/>
        <w:ind w:left="-20" w:right="-20"/>
        <w:rPr>
          <w:lang w:val="en-US"/>
        </w:rPr>
      </w:pPr>
      <w:r w:rsidRPr="48E50A8C">
        <w:rPr>
          <w:lang w:val="en-US"/>
        </w:rPr>
        <w:t xml:space="preserve">Ranius, T., Kindvall, O., Kruys, N., &amp; Jonsson, B. G. (2003). Modelling dead wood in Norway spruce stands subject to different management regimes. Forest Ecology and Management, 182(1–3), 13–29. </w:t>
      </w:r>
      <w:ins w:author="Cedergren Jonas" w:date="2024-02-09T13:48:00Z" w:id="521">
        <w:r w:rsidR="00A9119D">
          <w:fldChar w:fldCharType="begin"/>
        </w:r>
        <w:r w:rsidR="00A9119D">
          <w:instrText xml:space="preserve">HYPERLINK "https://doi.org/10.1016/S0378-1127(03)00027-6" </w:instrText>
        </w:r>
        <w:r w:rsidR="00A9119D">
          <w:fldChar w:fldCharType="separate"/>
        </w:r>
      </w:ins>
      <w:r w:rsidRPr="48E50A8C">
        <w:rPr>
          <w:rStyle w:val="Hyperlink"/>
          <w:rFonts w:ascii="Calibri" w:hAnsi="Calibri" w:eastAsia="Calibri" w:cs="Calibri"/>
          <w:sz w:val="22"/>
          <w:szCs w:val="22"/>
          <w:lang w:val="en-US"/>
        </w:rPr>
        <w:t>https://doi.org/10.1016/S0378-1127(03)00027-6</w:t>
      </w:r>
      <w:ins w:author="Cedergren Jonas" w:date="2024-02-09T13:48:00Z" w:id="522">
        <w:r w:rsidR="00A9119D">
          <w:fldChar w:fldCharType="end"/>
        </w:r>
      </w:ins>
      <w:r w:rsidRPr="48E50A8C">
        <w:rPr>
          <w:lang w:val="en-US"/>
        </w:rPr>
        <w:t xml:space="preserve"> </w:t>
      </w:r>
    </w:p>
    <w:p w:rsidR="00A9119D" w:rsidP="48E50A8C" w:rsidRDefault="647A7C71" w14:paraId="0373B2B4" w14:textId="24ADE7EB">
      <w:pPr>
        <w:spacing w:after="160" w:line="257" w:lineRule="auto"/>
        <w:ind w:left="-20" w:right="-20"/>
        <w:rPr>
          <w:lang w:val="en-US"/>
        </w:rPr>
      </w:pPr>
      <w:r w:rsidRPr="48E50A8C">
        <w:rPr>
          <w:lang w:val="en-US"/>
        </w:rPr>
        <w:t xml:space="preserve">Rauschert, E. S. J., Mortensen, D. A., &amp; Bloser, S. M. (2017). Human-mediated dispersal via rural road maintenance can move invasive propagules. Biological Invasions, 19, 2047–2058. </w:t>
      </w:r>
      <w:ins w:author="Cedergren Jonas" w:date="2024-02-09T13:48:00Z" w:id="523">
        <w:r w:rsidR="00A9119D">
          <w:fldChar w:fldCharType="begin"/>
        </w:r>
        <w:r w:rsidR="00A9119D">
          <w:instrText xml:space="preserve">HYPERLINK "https://doi/" </w:instrText>
        </w:r>
        <w:r w:rsidR="00A9119D">
          <w:fldChar w:fldCharType="separate"/>
        </w:r>
      </w:ins>
      <w:r w:rsidRPr="48E50A8C">
        <w:rPr>
          <w:rStyle w:val="Hyperlink"/>
          <w:rFonts w:ascii="Calibri" w:hAnsi="Calibri" w:eastAsia="Calibri" w:cs="Calibri"/>
          <w:sz w:val="22"/>
          <w:szCs w:val="22"/>
          <w:lang w:val="en-US"/>
        </w:rPr>
        <w:t>https://doi</w:t>
      </w:r>
      <w:ins w:author="Cedergren Jonas" w:date="2024-02-09T13:48:00Z" w:id="524">
        <w:r w:rsidR="00A9119D">
          <w:fldChar w:fldCharType="end"/>
        </w:r>
      </w:ins>
      <w:r w:rsidRPr="48E50A8C">
        <w:rPr>
          <w:lang w:val="en-US"/>
        </w:rPr>
        <w:t xml:space="preserve">.org/10.1007/s10530-017-1416-2  </w:t>
      </w:r>
    </w:p>
    <w:p w:rsidR="00A9119D" w:rsidP="48E50A8C" w:rsidRDefault="647A7C71" w14:paraId="44190F50" w14:textId="106A2C36">
      <w:pPr>
        <w:spacing w:after="160" w:line="257" w:lineRule="auto"/>
        <w:ind w:left="-20" w:right="-20"/>
        <w:rPr>
          <w:lang w:val="en-US"/>
        </w:rPr>
      </w:pPr>
      <w:r w:rsidRPr="48E50A8C">
        <w:rPr>
          <w:lang w:val="en-US"/>
        </w:rPr>
        <w:t xml:space="preserve">Sandström, P., Cory, N., Svensson, J., Hedenås, H., Jougda, L. &amp; Borchert, N. 2016. On the decline of ground lichen forests in the Swedish boreal landscape: Implications for reindeer husbandry and sustainable forest management. Ambio 45, 415–429. </w:t>
      </w:r>
      <w:ins w:author="Cedergren Jonas" w:date="2024-02-09T13:48:00Z" w:id="525">
        <w:r w:rsidR="00A9119D">
          <w:fldChar w:fldCharType="begin"/>
        </w:r>
        <w:r w:rsidR="00A9119D">
          <w:instrText xml:space="preserve">HYPERLINK "https://doi.org/10.1007/s13280-015-0759-0" </w:instrText>
        </w:r>
        <w:r w:rsidR="00A9119D">
          <w:fldChar w:fldCharType="separate"/>
        </w:r>
      </w:ins>
      <w:r w:rsidRPr="48E50A8C">
        <w:rPr>
          <w:rStyle w:val="Hyperlink"/>
          <w:rFonts w:ascii="Calibri" w:hAnsi="Calibri" w:eastAsia="Calibri" w:cs="Calibri"/>
          <w:sz w:val="22"/>
          <w:szCs w:val="22"/>
          <w:lang w:val="en-US"/>
        </w:rPr>
        <w:t>https://doi.org/10.1007/s13280-015-0759-0</w:t>
      </w:r>
      <w:ins w:author="Cedergren Jonas" w:date="2024-02-09T13:48:00Z" w:id="526">
        <w:r w:rsidR="00A9119D">
          <w:fldChar w:fldCharType="end"/>
        </w:r>
      </w:ins>
      <w:r w:rsidRPr="48E50A8C">
        <w:rPr>
          <w:lang w:val="en-US"/>
        </w:rPr>
        <w:t xml:space="preserve"> </w:t>
      </w:r>
    </w:p>
    <w:p w:rsidR="00A9119D" w:rsidP="48E50A8C" w:rsidRDefault="647A7C71" w14:paraId="669565DE" w14:textId="1FC71B03">
      <w:pPr>
        <w:spacing w:after="160" w:line="257" w:lineRule="auto"/>
        <w:ind w:left="-20" w:right="-20"/>
        <w:rPr>
          <w:lang w:val="en-US"/>
        </w:rPr>
      </w:pPr>
      <w:r w:rsidRPr="48E50A8C">
        <w:rPr>
          <w:lang w:val="en-US"/>
        </w:rPr>
        <w:t xml:space="preserve">Schroeder, L.M. &amp; Kärvemo, S. 2022. Rekordstort utbrott av granbarkborre – orsaker och vad man kan göra Friska skogar – så når vi dit – KSLAT nr 7-2022, Stockholm. </w:t>
      </w:r>
    </w:p>
    <w:p w:rsidR="00A9119D" w:rsidP="48E50A8C" w:rsidRDefault="647A7C71" w14:paraId="6B0D6976" w14:textId="1879C4CB">
      <w:pPr>
        <w:spacing w:after="160" w:line="257" w:lineRule="auto"/>
        <w:ind w:left="-20" w:right="-20"/>
        <w:rPr>
          <w:lang w:val="en-US"/>
        </w:rPr>
      </w:pPr>
      <w:r w:rsidRPr="48E50A8C">
        <w:rPr>
          <w:lang w:val="en-US"/>
        </w:rPr>
        <w:t xml:space="preserve">Schweier, J., Werder, M. &amp; Bont, L. G. 2023. Timber Provision on Soft Soils in Forests Providing Protection Against Natural Hazards: A Productivity and Cost Analysis Using the Koller 507 in the Horizontal Yarding Direction in Switzerland. Small-scale Forestry 22(2): 271-301.10.1007/s11842-022-09526-8 </w:t>
      </w:r>
      <w:ins w:author="Cedergren Jonas" w:date="2024-02-09T13:48:00Z" w:id="527">
        <w:r w:rsidR="00A9119D">
          <w:fldChar w:fldCharType="begin"/>
        </w:r>
        <w:r w:rsidR="00A9119D">
          <w:instrText xml:space="preserve">HYPERLINK "https://doi.org/10.1007/s11842-022-09526-8" </w:instrText>
        </w:r>
        <w:r w:rsidR="00A9119D">
          <w:fldChar w:fldCharType="separate"/>
        </w:r>
      </w:ins>
      <w:r w:rsidRPr="48E50A8C">
        <w:rPr>
          <w:rStyle w:val="Hyperlink"/>
          <w:rFonts w:ascii="Calibri" w:hAnsi="Calibri" w:eastAsia="Calibri" w:cs="Calibri"/>
          <w:sz w:val="22"/>
          <w:szCs w:val="22"/>
          <w:lang w:val="en-US"/>
        </w:rPr>
        <w:t>https://doi.org/10.1007/s11842-022-09526-8</w:t>
      </w:r>
      <w:ins w:author="Cedergren Jonas" w:date="2024-02-09T13:48:00Z" w:id="528">
        <w:r w:rsidR="00A9119D">
          <w:fldChar w:fldCharType="end"/>
        </w:r>
      </w:ins>
      <w:r w:rsidRPr="48E50A8C">
        <w:rPr>
          <w:lang w:val="en-US"/>
        </w:rPr>
        <w:t xml:space="preserve"> </w:t>
      </w:r>
    </w:p>
    <w:p w:rsidR="00A9119D" w:rsidP="48E50A8C" w:rsidRDefault="647A7C71" w14:paraId="04013F6F" w14:textId="4316B89A">
      <w:pPr>
        <w:spacing w:after="160" w:line="257" w:lineRule="auto"/>
        <w:ind w:left="-20" w:right="-20"/>
        <w:rPr>
          <w:lang w:val="en-US"/>
        </w:rPr>
      </w:pPr>
      <w:r w:rsidRPr="48E50A8C">
        <w:rPr>
          <w:lang w:val="en-US"/>
        </w:rPr>
        <w:t xml:space="preserve">Seibold, S., Hagge, J., Müller, J., Gruppe, A., Brandl, R., Bässler, C., &amp; Thorn, S. (2018). Experiments with dead wood reveal the importance of dead branches in the canopy for </w:t>
      </w:r>
      <w:r w:rsidRPr="48E50A8C">
        <w:rPr>
          <w:lang w:val="en-US"/>
        </w:rPr>
        <w:lastRenderedPageBreak/>
        <w:t xml:space="preserve">saproxylic beetle conservation. Forest Ecology and Management, 409, 564–570. </w:t>
      </w:r>
      <w:ins w:author="Cedergren Jonas" w:date="2024-02-09T13:48:00Z" w:id="529">
        <w:r w:rsidR="00A9119D">
          <w:fldChar w:fldCharType="begin"/>
        </w:r>
        <w:r w:rsidR="00A9119D">
          <w:instrText xml:space="preserve">HYPERLINK "https://doi.org/10.1016/J.FORECO.2017.11.052" </w:instrText>
        </w:r>
        <w:r w:rsidR="00A9119D">
          <w:fldChar w:fldCharType="separate"/>
        </w:r>
      </w:ins>
      <w:r w:rsidRPr="48E50A8C">
        <w:rPr>
          <w:rStyle w:val="Hyperlink"/>
          <w:rFonts w:ascii="Calibri" w:hAnsi="Calibri" w:eastAsia="Calibri" w:cs="Calibri"/>
          <w:sz w:val="22"/>
          <w:szCs w:val="22"/>
          <w:lang w:val="en-US"/>
        </w:rPr>
        <w:t>https://doi.org/10.1016/J.FORECO.2017.11.052</w:t>
      </w:r>
      <w:ins w:author="Cedergren Jonas" w:date="2024-02-09T13:48:00Z" w:id="530">
        <w:r w:rsidR="00A9119D">
          <w:fldChar w:fldCharType="end"/>
        </w:r>
      </w:ins>
      <w:r w:rsidRPr="48E50A8C">
        <w:rPr>
          <w:lang w:val="en-US"/>
        </w:rPr>
        <w:t xml:space="preserve"> </w:t>
      </w:r>
    </w:p>
    <w:p w:rsidR="00A9119D" w:rsidP="48E50A8C" w:rsidRDefault="647A7C71" w14:paraId="2394766B" w14:textId="349729F6">
      <w:pPr>
        <w:spacing w:after="160" w:line="257" w:lineRule="auto"/>
        <w:ind w:left="-20" w:right="-20"/>
        <w:rPr>
          <w:lang w:val="en-US"/>
        </w:rPr>
      </w:pPr>
      <w:r w:rsidRPr="1A3C5EED">
        <w:rPr>
          <w:lang w:val="en-US"/>
        </w:rPr>
        <w:t xml:space="preserve">Seidl, R., Schelhaas, M.J., Rammer, W. &amp; Verkerk, P.J. 2014. Increasing forest disturbances in Europe and their impact on carbon storage. Nat Clim Chang, 4(9): 806-810.  </w:t>
      </w:r>
      <w:ins w:author="Cedergren Jonas" w:date="2024-02-09T13:48:00Z" w:id="531">
        <w:r>
          <w:fldChar w:fldCharType="begin"/>
        </w:r>
        <w:r>
          <w:instrText xml:space="preserve">HYPERLINK "https://doi.org/10.1038/nclimate2318" </w:instrText>
        </w:r>
        <w:r>
          <w:fldChar w:fldCharType="separate"/>
        </w:r>
      </w:ins>
      <w:r w:rsidRPr="1A3C5EED">
        <w:rPr>
          <w:rStyle w:val="Hyperlink"/>
          <w:rFonts w:ascii="Calibri" w:hAnsi="Calibri" w:eastAsia="Calibri" w:cs="Calibri"/>
          <w:sz w:val="22"/>
          <w:szCs w:val="22"/>
          <w:lang w:val="en-US"/>
        </w:rPr>
        <w:t>https://doi.org/10.1038/nclimate2318</w:t>
      </w:r>
      <w:ins w:author="Cedergren Jonas" w:date="2024-02-09T13:48:00Z" w:id="532">
        <w:r>
          <w:fldChar w:fldCharType="end"/>
        </w:r>
      </w:ins>
      <w:r w:rsidRPr="1A3C5EED">
        <w:rPr>
          <w:lang w:val="en-US"/>
        </w:rPr>
        <w:t xml:space="preserve"> </w:t>
      </w:r>
    </w:p>
    <w:p w:rsidR="32D8D807" w:rsidP="1A3C5EED" w:rsidRDefault="32D8D807" w14:paraId="3A7EB455" w14:textId="3F8B5A6A">
      <w:pPr>
        <w:spacing w:after="160" w:line="257" w:lineRule="auto"/>
        <w:ind w:left="-20" w:right="-20"/>
        <w:rPr>
          <w:lang w:val="en-US"/>
        </w:rPr>
      </w:pPr>
      <w:r w:rsidRPr="1A3C5EED">
        <w:rPr>
          <w:lang w:val="en-US"/>
        </w:rPr>
        <w:t xml:space="preserve">Siitonen, J. 2001. Forest Management, Coarse Woody Debris and Saproxylic Organisms: Fennoscandian Boreal Forests as an Example. Ecological Bulletins 49: 11–41. DOI: 10.2307/20113262 </w:t>
      </w:r>
    </w:p>
    <w:p w:rsidR="32D8D807" w:rsidP="1A3C5EED" w:rsidRDefault="32D8D807" w14:paraId="386CFAD8" w14:textId="24DB93BE">
      <w:pPr>
        <w:spacing w:after="160" w:line="257" w:lineRule="auto"/>
        <w:ind w:left="-20" w:right="-20"/>
        <w:rPr>
          <w:lang w:val="en-US"/>
        </w:rPr>
      </w:pPr>
      <w:r w:rsidRPr="1A3C5EED">
        <w:rPr>
          <w:lang w:val="en-US"/>
        </w:rPr>
        <w:t>Sippola, A. L., Lehesvirta, T., &amp; Renvall, P. 2001. Effects of selective logging on coarse woody debris and diversity of wood-decaying polypores in eastern Finland. Ecological Bulletins, 243-254.</w:t>
      </w:r>
    </w:p>
    <w:p w:rsidR="19DF22CD" w:rsidP="1A3C5EED" w:rsidRDefault="19DF22CD" w14:paraId="6978D010" w14:textId="42A31EBD">
      <w:pPr>
        <w:spacing w:after="160" w:line="257" w:lineRule="auto"/>
        <w:ind w:left="-20" w:right="-20"/>
        <w:rPr>
          <w:lang w:val="en-US"/>
        </w:rPr>
      </w:pPr>
      <w:r w:rsidRPr="1A3C5EED">
        <w:rPr>
          <w:lang w:val="en-US"/>
        </w:rPr>
        <w:t xml:space="preserve">Sirén, M., Ilomäki J.A., Mäkinen H., Lamminen S. &amp;  Mikkola T., 2013. Harvesting damage caused by thinning of Norway spruce in unfrozen soil, International Journal of Forest Engineering, 24:1, 60-75, DOI: </w:t>
      </w:r>
      <w:ins w:author="Cedergren Jonas" w:date="2024-03-20T14:47:00Z" w:id="533">
        <w:r>
          <w:fldChar w:fldCharType="begin"/>
        </w:r>
        <w:r>
          <w:instrText xml:space="preserve">HYPERLINK "https://doi.org/10.1080/19132220.2013.792155" </w:instrText>
        </w:r>
        <w:r>
          <w:fldChar w:fldCharType="separate"/>
        </w:r>
      </w:ins>
      <w:ins w:author="Cedergren Jonas" w:date="2024-02-09T13:48:00Z" w:id="534">
        <w:r>
          <w:fldChar w:fldCharType="begin"/>
        </w:r>
        <w:r>
          <w:instrText xml:space="preserve">HYPERLINK "https://doi.org/10.1080/19132220.2013.792155" </w:instrText>
        </w:r>
        <w:r>
          <w:fldChar w:fldCharType="separate"/>
        </w:r>
      </w:ins>
      <w:r w:rsidRPr="1A3C5EED">
        <w:rPr>
          <w:rStyle w:val="Hyperlink"/>
          <w:rFonts w:ascii="Calibri" w:hAnsi="Calibri" w:eastAsia="Calibri" w:cs="Calibri"/>
          <w:sz w:val="22"/>
          <w:szCs w:val="22"/>
          <w:lang w:val="en-US"/>
        </w:rPr>
        <w:t>10.1080/19132220.2013.792155</w:t>
      </w:r>
      <w:ins w:author="Cedergren Jonas" w:date="2024-02-09T13:48:00Z" w:id="535">
        <w:r>
          <w:fldChar w:fldCharType="end"/>
        </w:r>
      </w:ins>
      <w:ins w:author="Cedergren Jonas" w:date="2024-03-20T14:47:00Z" w:id="536">
        <w:r>
          <w:fldChar w:fldCharType="end"/>
        </w:r>
      </w:ins>
      <w:r w:rsidRPr="1A3C5EED">
        <w:rPr>
          <w:lang w:val="en-US"/>
        </w:rPr>
        <w:t> </w:t>
      </w:r>
    </w:p>
    <w:p w:rsidR="00A9119D" w:rsidP="48E50A8C" w:rsidRDefault="647A7C71" w14:paraId="6C80D4F0" w14:textId="6C0D418A">
      <w:pPr>
        <w:spacing w:after="160" w:line="257" w:lineRule="auto"/>
        <w:ind w:left="-20" w:right="-20"/>
        <w:rPr>
          <w:lang w:val="en-US"/>
        </w:rPr>
      </w:pPr>
      <w:r w:rsidRPr="48E50A8C">
        <w:rPr>
          <w:lang w:val="en-US"/>
        </w:rPr>
        <w:t xml:space="preserve">Skogskunskap 2016. Gallringsmall för barr och löv - Skogskunskap. </w:t>
      </w:r>
      <w:ins w:author="Cedergren Jonas" w:date="2024-02-09T13:48:00Z" w:id="537">
        <w:r w:rsidR="00A9119D">
          <w:fldChar w:fldCharType="begin"/>
        </w:r>
        <w:r w:rsidR="00A9119D">
          <w:instrText xml:space="preserve">HYPERLINK "https://www.skogskunskap.se/rakna-med-verktyg/skogsvard/gallringsmall/" </w:instrText>
        </w:r>
        <w:r w:rsidR="00A9119D">
          <w:fldChar w:fldCharType="separate"/>
        </w:r>
      </w:ins>
      <w:r w:rsidRPr="48E50A8C">
        <w:rPr>
          <w:rStyle w:val="Hyperlink"/>
          <w:rFonts w:ascii="Calibri" w:hAnsi="Calibri" w:eastAsia="Calibri" w:cs="Calibri"/>
          <w:sz w:val="22"/>
          <w:szCs w:val="22"/>
          <w:lang w:val="en-US"/>
        </w:rPr>
        <w:t>https://www.skogskunskap.se/rakna-med-verktyg/skogsvard/gallringsmall/</w:t>
      </w:r>
      <w:ins w:author="Cedergren Jonas" w:date="2024-02-09T13:48:00Z" w:id="538">
        <w:r w:rsidR="00A9119D">
          <w:fldChar w:fldCharType="end"/>
        </w:r>
      </w:ins>
      <w:r w:rsidRPr="48E50A8C">
        <w:rPr>
          <w:lang w:val="en-US"/>
        </w:rPr>
        <w:t xml:space="preserve"> (accessed 2024-01-09) </w:t>
      </w:r>
    </w:p>
    <w:p w:rsidR="00A9119D" w:rsidP="48E50A8C" w:rsidRDefault="647A7C71" w14:paraId="3874B6EF" w14:textId="2D26B979">
      <w:pPr>
        <w:spacing w:after="160" w:line="257" w:lineRule="auto"/>
        <w:ind w:left="-20" w:right="-20"/>
        <w:rPr>
          <w:lang w:val="en-US"/>
        </w:rPr>
      </w:pPr>
      <w:r w:rsidRPr="1A3C5EED">
        <w:rPr>
          <w:lang w:val="en-US"/>
        </w:rPr>
        <w:t xml:space="preserve">Skogsstyrelsen. 2008. Rekommendationer vid uttag av avverkningsrester och askåterföring. Skogsstyrelsen, Jönköping. Meddelande Nr. 2-2008. </w:t>
      </w:r>
    </w:p>
    <w:p w:rsidR="00A9119D" w:rsidP="1A3C5EED" w:rsidRDefault="529A735E" w14:paraId="327E5153" w14:textId="3B9AADBC">
      <w:pPr>
        <w:spacing w:after="160" w:line="257" w:lineRule="auto"/>
        <w:ind w:left="-20" w:right="-20"/>
        <w:rPr>
          <w:lang w:val="en-US"/>
        </w:rPr>
      </w:pPr>
      <w:r w:rsidRPr="1A3C5EED">
        <w:rPr>
          <w:lang w:val="en-US"/>
        </w:rPr>
        <w:t xml:space="preserve">Södra 2017. Södra investerar i fler drönare. Tidningen Skogen, </w:t>
      </w:r>
      <w:ins w:author="Cedergren Jonas" w:date="2024-03-20T14:49:00Z" w:id="539">
        <w:r w:rsidR="647A7C71">
          <w:fldChar w:fldCharType="begin"/>
        </w:r>
        <w:r w:rsidR="647A7C71">
          <w:instrText xml:space="preserve">HYPERLINK "https://www.skogen.se/nyheter/sodra-investerar-i-fler-dronare" </w:instrText>
        </w:r>
        <w:r w:rsidR="647A7C71">
          <w:fldChar w:fldCharType="separate"/>
        </w:r>
      </w:ins>
      <w:ins w:author="Cedergren Jonas" w:date="2024-02-09T13:48:00Z" w:id="540">
        <w:r w:rsidR="647A7C71">
          <w:fldChar w:fldCharType="begin"/>
        </w:r>
        <w:r w:rsidR="647A7C71">
          <w:instrText xml:space="preserve">HYPERLINK "https://www.skogen.se/nyheter/sodra-investerar-i-fler-dronare" </w:instrText>
        </w:r>
        <w:r w:rsidR="647A7C71">
          <w:fldChar w:fldCharType="separate"/>
        </w:r>
      </w:ins>
      <w:r w:rsidRPr="1A3C5EED">
        <w:rPr>
          <w:rStyle w:val="Hyperlink"/>
          <w:rFonts w:ascii="Calibri" w:hAnsi="Calibri" w:eastAsia="Calibri" w:cs="Calibri"/>
          <w:sz w:val="22"/>
          <w:szCs w:val="22"/>
          <w:lang w:val="en-US"/>
        </w:rPr>
        <w:t>https://www.skogen.se/nyheter/sodra-investerar-i-fler-dronare</w:t>
      </w:r>
      <w:ins w:author="Cedergren Jonas" w:date="2024-02-09T13:48:00Z" w:id="541">
        <w:r w:rsidR="647A7C71">
          <w:fldChar w:fldCharType="end"/>
        </w:r>
      </w:ins>
      <w:ins w:author="Cedergren Jonas" w:date="2024-03-20T14:49:00Z" w:id="542">
        <w:r w:rsidR="647A7C71">
          <w:fldChar w:fldCharType="end"/>
        </w:r>
      </w:ins>
      <w:r w:rsidRPr="1A3C5EED">
        <w:rPr>
          <w:lang w:val="en-US"/>
        </w:rPr>
        <w:t xml:space="preserve"> [2022-09-21]</w:t>
      </w:r>
    </w:p>
    <w:p w:rsidR="00A9119D" w:rsidP="1A3C5EED" w:rsidRDefault="647A7C71" w14:paraId="40D2D171" w14:textId="7179AD67">
      <w:pPr>
        <w:spacing w:after="160" w:line="257" w:lineRule="auto"/>
        <w:ind w:left="-20" w:right="-20"/>
        <w:rPr>
          <w:lang w:val="en-US"/>
        </w:rPr>
      </w:pPr>
      <w:r w:rsidRPr="1A3C5EED">
        <w:rPr>
          <w:lang w:val="en-US"/>
        </w:rPr>
        <w:t xml:space="preserve">Sohn, J. A., F. Hartig, M. Kohler, J. Huss, &amp; J. Bauhus. 2016. Heavy and frequent thinning promotes drought adaptation in Pinus sylvestris forests. Ecological Applications 26:2190-2205. </w:t>
      </w:r>
      <w:ins w:author="Cedergren Jonas" w:date="2024-02-09T13:48:00Z" w:id="543">
        <w:r>
          <w:fldChar w:fldCharType="begin"/>
        </w:r>
        <w:r>
          <w:instrText xml:space="preserve">HYPERLINK "https://doi.org/10.1002/eap.1373" </w:instrText>
        </w:r>
        <w:r>
          <w:fldChar w:fldCharType="separate"/>
        </w:r>
      </w:ins>
      <w:r w:rsidRPr="1A3C5EED">
        <w:rPr>
          <w:rStyle w:val="Hyperlink"/>
          <w:rFonts w:ascii="Calibri" w:hAnsi="Calibri" w:eastAsia="Calibri" w:cs="Calibri"/>
          <w:sz w:val="22"/>
          <w:szCs w:val="22"/>
          <w:lang w:val="en-US"/>
        </w:rPr>
        <w:t>https://doi.org/10.1002/eap.1373</w:t>
      </w:r>
      <w:ins w:author="Cedergren Jonas" w:date="2024-02-09T13:48:00Z" w:id="544">
        <w:r>
          <w:fldChar w:fldCharType="end"/>
        </w:r>
      </w:ins>
      <w:r w:rsidRPr="1A3C5EED">
        <w:rPr>
          <w:lang w:val="en-US"/>
        </w:rPr>
        <w:t xml:space="preserve"> </w:t>
      </w:r>
    </w:p>
    <w:p w:rsidR="00A9119D" w:rsidP="48E50A8C" w:rsidRDefault="647A7C71" w14:paraId="0C06FC87" w14:textId="55BC0FA1">
      <w:pPr>
        <w:spacing w:after="160" w:line="257" w:lineRule="auto"/>
        <w:ind w:left="-20" w:right="-20"/>
        <w:rPr>
          <w:lang w:val="en-US"/>
        </w:rPr>
      </w:pPr>
      <w:r w:rsidRPr="48E50A8C">
        <w:rPr>
          <w:lang w:val="en-US"/>
        </w:rPr>
        <w:t xml:space="preserve">Sohn, J. A., S. Saha, &amp; J. Bauhus. 2016. Potential of forest thinning to mitigate drought stress: A meta-analysis. Forest Ecology and Management 380:261-273. </w:t>
      </w:r>
      <w:ins w:author="Cedergren Jonas" w:date="2024-02-09T13:48:00Z" w:id="545">
        <w:r w:rsidR="00A9119D">
          <w:fldChar w:fldCharType="begin"/>
        </w:r>
        <w:r w:rsidR="00A9119D">
          <w:instrText xml:space="preserve">HYPERLINK "https://doi.org/10.1016/j.foreco.2016.07.046" </w:instrText>
        </w:r>
        <w:r w:rsidR="00A9119D">
          <w:fldChar w:fldCharType="separate"/>
        </w:r>
      </w:ins>
      <w:r w:rsidRPr="48E50A8C">
        <w:rPr>
          <w:rStyle w:val="Hyperlink"/>
          <w:rFonts w:ascii="Arial" w:hAnsi="Arial" w:eastAsia="Arial" w:cs="Arial"/>
          <w:sz w:val="21"/>
          <w:szCs w:val="21"/>
          <w:lang w:val="en-US"/>
        </w:rPr>
        <w:t>https://doi.org/10.1016/j.foreco.2016.07.046</w:t>
      </w:r>
      <w:ins w:author="Cedergren Jonas" w:date="2024-02-09T13:48:00Z" w:id="546">
        <w:r w:rsidR="00A9119D">
          <w:fldChar w:fldCharType="end"/>
        </w:r>
      </w:ins>
      <w:r w:rsidRPr="48E50A8C">
        <w:rPr>
          <w:lang w:val="en-US"/>
        </w:rPr>
        <w:t xml:space="preserve"> </w:t>
      </w:r>
    </w:p>
    <w:p w:rsidR="00A9119D" w:rsidP="48E50A8C" w:rsidRDefault="647A7C71" w14:paraId="2338EC8D" w14:textId="73A9E056">
      <w:pPr>
        <w:spacing w:after="160" w:line="257" w:lineRule="auto"/>
        <w:ind w:left="-20" w:right="-20"/>
        <w:rPr>
          <w:lang w:val="en-US"/>
        </w:rPr>
      </w:pPr>
      <w:r w:rsidRPr="1A3C5EED">
        <w:rPr>
          <w:lang w:val="en-US"/>
        </w:rPr>
        <w:t xml:space="preserve">Spinoni, J., Vogt, J.V., Naumann, G., Barbosa, P. &amp; Dosio, A. 2018. Will drought events become more frequent and severe in Europe?. Int. J. Climatol, 38: 1718-1736. </w:t>
      </w:r>
      <w:ins w:author="Cedergren Jonas" w:date="2024-02-09T13:48:00Z" w:id="547">
        <w:r>
          <w:fldChar w:fldCharType="begin"/>
        </w:r>
        <w:r>
          <w:instrText xml:space="preserve">HYPERLINK "https://doi.org/10.1002/joc.5291" </w:instrText>
        </w:r>
        <w:r>
          <w:fldChar w:fldCharType="separate"/>
        </w:r>
      </w:ins>
      <w:r w:rsidRPr="1A3C5EED">
        <w:rPr>
          <w:rStyle w:val="Hyperlink"/>
          <w:rFonts w:ascii="Calibri" w:hAnsi="Calibri" w:eastAsia="Calibri" w:cs="Calibri"/>
          <w:sz w:val="22"/>
          <w:szCs w:val="22"/>
          <w:lang w:val="en-US"/>
        </w:rPr>
        <w:t>https://doi.org/10.1002/joc.5291</w:t>
      </w:r>
      <w:ins w:author="Cedergren Jonas" w:date="2024-02-09T13:48:00Z" w:id="548">
        <w:r>
          <w:fldChar w:fldCharType="end"/>
        </w:r>
      </w:ins>
      <w:r w:rsidRPr="1A3C5EED">
        <w:rPr>
          <w:lang w:val="en-US"/>
        </w:rPr>
        <w:t xml:space="preserve">  </w:t>
      </w:r>
    </w:p>
    <w:p w:rsidR="52A8D41A" w:rsidP="1A3C5EED" w:rsidRDefault="52A8D41A" w14:paraId="1B36391C" w14:textId="0972B03F">
      <w:pPr>
        <w:spacing w:after="160" w:line="257" w:lineRule="auto"/>
        <w:ind w:left="-20" w:right="-20"/>
        <w:rPr>
          <w:lang w:val="en-US"/>
        </w:rPr>
      </w:pPr>
      <w:r w:rsidRPr="1A3C5EED">
        <w:rPr>
          <w:lang w:val="en-US"/>
        </w:rPr>
        <w:t xml:space="preserve">Stampfer, K., Gridling, H. &amp; Visser, R. 2002. Analyses of Parameters Affecting Helicopter Timber Extraction. International Journal of Forest Engineering 13(2): 61-68.  </w:t>
      </w:r>
      <w:ins w:author="Cedergren Jonas" w:date="2024-03-20T14:41:00Z" w:id="549">
        <w:r>
          <w:fldChar w:fldCharType="begin"/>
        </w:r>
        <w:r>
          <w:instrText xml:space="preserve">HYPERLINK "https://doi.org/10.1080/14942119.2002.10702463" </w:instrText>
        </w:r>
        <w:r>
          <w:fldChar w:fldCharType="separate"/>
        </w:r>
      </w:ins>
      <w:ins w:author="Cedergren Jonas" w:date="2024-02-09T13:48:00Z" w:id="550">
        <w:r>
          <w:fldChar w:fldCharType="begin"/>
        </w:r>
        <w:r>
          <w:instrText xml:space="preserve">HYPERLINK "https://doi.org/10.1080/14942119.2002.10702463" </w:instrText>
        </w:r>
        <w:r>
          <w:fldChar w:fldCharType="separate"/>
        </w:r>
      </w:ins>
      <w:r w:rsidRPr="1A3C5EED">
        <w:rPr>
          <w:rStyle w:val="Hyperlink"/>
          <w:rFonts w:ascii="Calibri" w:hAnsi="Calibri" w:eastAsia="Calibri" w:cs="Calibri"/>
          <w:sz w:val="22"/>
          <w:szCs w:val="22"/>
          <w:lang w:val="en-US"/>
        </w:rPr>
        <w:t>https://doi.org/10.1080/14942119.2002.10702463</w:t>
      </w:r>
      <w:r>
        <w:fldChar w:fldCharType="end"/>
      </w:r>
      <w:r>
        <w:fldChar w:fldCharType="end"/>
      </w:r>
    </w:p>
    <w:p w:rsidR="2AB71EFB" w:rsidP="1A3C5EED" w:rsidRDefault="2AB71EFB" w14:paraId="1D7DE244" w14:textId="185A5DDD">
      <w:pPr>
        <w:spacing w:after="160" w:line="257" w:lineRule="auto"/>
        <w:ind w:left="-20" w:right="-20"/>
        <w:rPr>
          <w:lang w:val="en-US"/>
        </w:rPr>
      </w:pPr>
      <w:r w:rsidRPr="1A3C5EED">
        <w:rPr>
          <w:lang w:val="en-US"/>
        </w:rPr>
        <w:t>Stenbacka, F., Hjältén, J., Hilszczański, J., &amp; Dynesius, M.</w:t>
      </w:r>
      <w:r w:rsidRPr="1A3C5EED" w:rsidR="146B8735">
        <w:rPr>
          <w:lang w:val="en-US"/>
        </w:rPr>
        <w:t>,</w:t>
      </w:r>
      <w:r w:rsidRPr="1A3C5EED">
        <w:rPr>
          <w:lang w:val="en-US"/>
        </w:rPr>
        <w:t xml:space="preserve"> 2010. Saproxylic and non-saproxylic beetle assemblages in boreal spruce forests of different age and forestry intensity. Ecological Applications, 20(8), 2310–2321. </w:t>
      </w:r>
      <w:ins w:author="Cedergren Jonas" w:date="2024-03-20T14:43:00Z" w:id="551">
        <w:r>
          <w:fldChar w:fldCharType="begin"/>
        </w:r>
        <w:r>
          <w:instrText xml:space="preserve">HYPERLINK "https://doi.org/10.1890/09-0815.1" </w:instrText>
        </w:r>
        <w:r>
          <w:fldChar w:fldCharType="separate"/>
        </w:r>
      </w:ins>
      <w:ins w:author="Cedergren Jonas" w:date="2024-02-09T13:48:00Z" w:id="552">
        <w:r>
          <w:fldChar w:fldCharType="begin"/>
        </w:r>
        <w:r>
          <w:instrText xml:space="preserve">HYPERLINK "https://doi.org/10.1890/09-0815.1" </w:instrText>
        </w:r>
        <w:r>
          <w:fldChar w:fldCharType="separate"/>
        </w:r>
      </w:ins>
      <w:r w:rsidRPr="1A3C5EED">
        <w:rPr>
          <w:rStyle w:val="Hyperlink"/>
          <w:rFonts w:ascii="Calibri" w:hAnsi="Calibri" w:eastAsia="Calibri" w:cs="Calibri"/>
          <w:sz w:val="22"/>
          <w:szCs w:val="22"/>
          <w:lang w:val="en-US"/>
        </w:rPr>
        <w:t>https://doi.org/10.1890/09-0815.1</w:t>
      </w:r>
      <w:r>
        <w:fldChar w:fldCharType="end"/>
      </w:r>
      <w:r>
        <w:fldChar w:fldCharType="end"/>
      </w:r>
    </w:p>
    <w:p w:rsidR="00A9119D" w:rsidP="48E50A8C" w:rsidRDefault="647A7C71" w14:paraId="55176779" w14:textId="75D1803C">
      <w:pPr>
        <w:spacing w:after="160" w:line="257" w:lineRule="auto"/>
        <w:ind w:left="-20" w:right="-20"/>
        <w:rPr>
          <w:lang w:val="en-US"/>
        </w:rPr>
      </w:pPr>
      <w:r w:rsidRPr="48E50A8C">
        <w:rPr>
          <w:lang w:val="en-US"/>
        </w:rPr>
        <w:t xml:space="preserve">Strengbom, J, Axelsson, E.P., Lundmark, T., Nordin, A. 2018. Trade-offs in the multi-use potential of managed boreal forests. J Appl Ecol. 55: 958– 966. </w:t>
      </w:r>
      <w:ins w:author="Cedergren Jonas" w:date="2024-02-09T13:48:00Z" w:id="553">
        <w:r w:rsidR="00A9119D">
          <w:fldChar w:fldCharType="begin"/>
        </w:r>
        <w:r w:rsidR="00A9119D">
          <w:instrText xml:space="preserve">HYPERLINK "https://doi.org/10.1111/1365-2664.13019" </w:instrText>
        </w:r>
        <w:r w:rsidR="00A9119D">
          <w:fldChar w:fldCharType="separate"/>
        </w:r>
      </w:ins>
      <w:r w:rsidRPr="48E50A8C">
        <w:rPr>
          <w:rStyle w:val="Hyperlink"/>
          <w:rFonts w:ascii="Calibri" w:hAnsi="Calibri" w:eastAsia="Calibri" w:cs="Calibri"/>
          <w:sz w:val="22"/>
          <w:szCs w:val="22"/>
          <w:lang w:val="en-US"/>
        </w:rPr>
        <w:t>https://doi.org/10.1111/1365-2664.13019</w:t>
      </w:r>
      <w:ins w:author="Cedergren Jonas" w:date="2024-02-09T13:48:00Z" w:id="554">
        <w:r w:rsidR="00A9119D">
          <w:fldChar w:fldCharType="end"/>
        </w:r>
      </w:ins>
      <w:r w:rsidRPr="48E50A8C">
        <w:rPr>
          <w:lang w:val="en-US"/>
        </w:rPr>
        <w:t xml:space="preserve">  </w:t>
      </w:r>
    </w:p>
    <w:p w:rsidR="37560DF3" w:rsidP="1A3C5EED" w:rsidRDefault="37560DF3" w14:paraId="6D17A943" w14:textId="2D993019">
      <w:pPr>
        <w:spacing w:after="160" w:line="257" w:lineRule="auto"/>
        <w:ind w:left="-20" w:right="-20"/>
        <w:rPr>
          <w:lang w:val="en-US"/>
        </w:rPr>
      </w:pPr>
      <w:r w:rsidRPr="1A3C5EED">
        <w:rPr>
          <w:rFonts w:ascii="Georgia" w:hAnsi="Georgia" w:eastAsia="Georgia" w:cs="Georgia"/>
          <w:lang w:val="en-US"/>
        </w:rPr>
        <w:t>Tham, Å. 1988. Yield prediction after heavy thinnings of birch in mixed stands of Norway spruce (Picea abies (L.) Karst.) and birch (Betula pendula Roth &amp; Betula pubescens Ehrh.). SLU, Institutionen för skogsproduktion, Rapport 23, Garpenberg, 36</w:t>
      </w:r>
    </w:p>
    <w:p w:rsidR="00A9119D" w:rsidP="48E50A8C" w:rsidRDefault="647A7C71" w14:paraId="33216751" w14:textId="42C19EFA">
      <w:pPr>
        <w:spacing w:after="160" w:line="257" w:lineRule="auto"/>
        <w:ind w:left="-20" w:right="-20"/>
        <w:rPr>
          <w:lang w:val="en-US"/>
        </w:rPr>
      </w:pPr>
      <w:r w:rsidRPr="48E50A8C">
        <w:rPr>
          <w:lang w:val="en-US"/>
        </w:rPr>
        <w:lastRenderedPageBreak/>
        <w:t xml:space="preserve">Thibault, M., &amp; Moreau, G. 2016. The amplitude of dead wood resource pulses produced by plantation thinning mediates the assembly of wood-boring beetles. Ecosphere, 7(2), e01215. </w:t>
      </w:r>
      <w:ins w:author="Cedergren Jonas" w:date="2024-02-09T13:48:00Z" w:id="555">
        <w:r w:rsidR="00A9119D">
          <w:fldChar w:fldCharType="begin"/>
        </w:r>
        <w:r w:rsidR="00A9119D">
          <w:instrText xml:space="preserve">HYPERLINK "https://doi.org/10.1002/ECS2.1215/SUPINFO" </w:instrText>
        </w:r>
        <w:r w:rsidR="00A9119D">
          <w:fldChar w:fldCharType="separate"/>
        </w:r>
      </w:ins>
      <w:r w:rsidRPr="48E50A8C">
        <w:rPr>
          <w:rStyle w:val="Hyperlink"/>
          <w:rFonts w:ascii="Calibri" w:hAnsi="Calibri" w:eastAsia="Calibri" w:cs="Calibri"/>
          <w:sz w:val="22"/>
          <w:szCs w:val="22"/>
          <w:lang w:val="en-US"/>
        </w:rPr>
        <w:t>https://doi.org/10.1002/ECS2.1215/SUPINFO</w:t>
      </w:r>
      <w:ins w:author="Cedergren Jonas" w:date="2024-02-09T13:48:00Z" w:id="556">
        <w:r w:rsidR="00A9119D">
          <w:fldChar w:fldCharType="end"/>
        </w:r>
      </w:ins>
      <w:r w:rsidRPr="48E50A8C">
        <w:rPr>
          <w:lang w:val="en-US"/>
        </w:rPr>
        <w:t xml:space="preserve"> </w:t>
      </w:r>
    </w:p>
    <w:p w:rsidR="00A9119D" w:rsidP="48E50A8C" w:rsidRDefault="647A7C71" w14:paraId="580CA5E1" w14:textId="14CE573A">
      <w:pPr>
        <w:spacing w:after="160" w:line="257" w:lineRule="auto"/>
        <w:ind w:left="-20" w:right="-20"/>
        <w:rPr>
          <w:lang w:val="en-US"/>
        </w:rPr>
      </w:pPr>
      <w:r w:rsidRPr="48E50A8C">
        <w:rPr>
          <w:lang w:val="en-US"/>
        </w:rPr>
        <w:t xml:space="preserve">Tobajas, J., Guil, F., &amp; Margalida, A. 2022. Effects of free-flight activities on wildlife: A poorly understood issue in conservation. Environmental Conservation, 49(1): 8-16. doi:10.1017/S0376892921000412 </w:t>
      </w:r>
    </w:p>
    <w:p w:rsidR="00A9119D" w:rsidP="48E50A8C" w:rsidRDefault="647A7C71" w14:paraId="1EB79AF5" w14:textId="5A4D2988">
      <w:pPr>
        <w:spacing w:after="160" w:line="257" w:lineRule="auto"/>
        <w:ind w:left="-20" w:right="-20"/>
        <w:rPr>
          <w:lang w:val="en-US"/>
        </w:rPr>
      </w:pPr>
      <w:r w:rsidRPr="48E50A8C">
        <w:rPr>
          <w:lang w:val="en-US"/>
        </w:rPr>
        <w:t xml:space="preserve">Transportstyrelsen 2022. Drönare – Utbildningsmaterial. Revision 2022-MAR-30. </w:t>
      </w:r>
      <w:ins w:author="Cedergren Jonas" w:date="2024-02-09T13:48:00Z" w:id="557">
        <w:r w:rsidR="00A9119D">
          <w:fldChar w:fldCharType="begin"/>
        </w:r>
        <w:r w:rsidR="00A9119D">
          <w:instrText xml:space="preserve">HYPERLINK "https://transportstyrelsen.se/globalassets/global/luftfart/dronare/utbildningsmaterial/dronare-a1-a3-utbildning.pdf" </w:instrText>
        </w:r>
        <w:r w:rsidR="00A9119D">
          <w:fldChar w:fldCharType="separate"/>
        </w:r>
      </w:ins>
      <w:r w:rsidRPr="48E50A8C">
        <w:rPr>
          <w:rStyle w:val="Hyperlink"/>
          <w:rFonts w:ascii="Calibri" w:hAnsi="Calibri" w:eastAsia="Calibri" w:cs="Calibri"/>
          <w:sz w:val="22"/>
          <w:szCs w:val="22"/>
          <w:lang w:val="en-US"/>
        </w:rPr>
        <w:t>A2-A1A3 utbildningsmaterial 2022-MAR-30 (transportstyrelsen.se)</w:t>
      </w:r>
      <w:ins w:author="Cedergren Jonas" w:date="2024-02-09T13:48:00Z" w:id="558">
        <w:r w:rsidR="00A9119D">
          <w:fldChar w:fldCharType="end"/>
        </w:r>
      </w:ins>
      <w:r w:rsidRPr="48E50A8C">
        <w:rPr>
          <w:lang w:val="en-US"/>
        </w:rPr>
        <w:t xml:space="preserve">, [2022-09-21] </w:t>
      </w:r>
    </w:p>
    <w:p w:rsidR="00A9119D" w:rsidP="48E50A8C" w:rsidRDefault="647A7C71" w14:paraId="20D154B1" w14:textId="35549972">
      <w:pPr>
        <w:spacing w:after="160" w:line="257" w:lineRule="auto"/>
        <w:ind w:left="-20" w:right="-20"/>
        <w:rPr>
          <w:lang w:val="en-US"/>
        </w:rPr>
      </w:pPr>
      <w:r w:rsidRPr="1A3C5EED">
        <w:rPr>
          <w:lang w:val="en-US"/>
        </w:rPr>
        <w:t xml:space="preserve">Uusitalo J, 2010. Introduction to Forest Operations and Technology. JVP Forest Systems OY. Tavastehus, Finland. </w:t>
      </w:r>
    </w:p>
    <w:p w:rsidR="00A9119D" w:rsidP="1A3C5EED" w:rsidRDefault="63B23B8D" w14:paraId="418984A0" w14:textId="597FF1A4">
      <w:pPr>
        <w:spacing w:after="160" w:line="257" w:lineRule="auto"/>
        <w:ind w:left="-20" w:right="-20"/>
        <w:rPr>
          <w:lang w:val="en-US"/>
        </w:rPr>
      </w:pPr>
      <w:r w:rsidRPr="1A3C5EED">
        <w:rPr>
          <w:lang w:val="en-US"/>
        </w:rPr>
        <w:t>Valinger, E., &amp; Pettersson, N. 1996. Wind and snow damage in a thinning and fertilization experiment in Picea abies in southern Sweden. Forestry: An International Journal of Forest Research,</w:t>
      </w:r>
      <w:r w:rsidRPr="1A3C5EED">
        <w:rPr>
          <w:i/>
          <w:iCs/>
          <w:lang w:val="en-US"/>
        </w:rPr>
        <w:t xml:space="preserve"> 69</w:t>
      </w:r>
      <w:r w:rsidRPr="1A3C5EED">
        <w:rPr>
          <w:lang w:val="en-US"/>
        </w:rPr>
        <w:t xml:space="preserve">(1), 25-33. </w:t>
      </w:r>
      <w:ins w:author="Cedergren Jonas" w:date="2024-03-20T15:00:00Z" w:id="559">
        <w:r w:rsidR="647A7C71">
          <w:fldChar w:fldCharType="begin"/>
        </w:r>
        <w:r w:rsidR="647A7C71">
          <w:instrText xml:space="preserve">HYPERLINK "https://doi.org/10.1093/forestry/69.1.25" </w:instrText>
        </w:r>
        <w:r w:rsidR="647A7C71">
          <w:fldChar w:fldCharType="separate"/>
        </w:r>
      </w:ins>
      <w:ins w:author="Cedergren Jonas" w:date="2024-02-09T13:48:00Z" w:id="560">
        <w:r w:rsidR="647A7C71">
          <w:fldChar w:fldCharType="begin"/>
        </w:r>
        <w:r w:rsidR="647A7C71">
          <w:instrText xml:space="preserve">HYPERLINK "https://doi.org/10.1093/forestry/69.1.25" </w:instrText>
        </w:r>
        <w:r w:rsidR="647A7C71">
          <w:fldChar w:fldCharType="separate"/>
        </w:r>
      </w:ins>
      <w:r w:rsidRPr="1A3C5EED">
        <w:rPr>
          <w:rStyle w:val="Hyperlink"/>
          <w:rFonts w:ascii="Calibri" w:hAnsi="Calibri" w:eastAsia="Calibri" w:cs="Calibri"/>
          <w:sz w:val="22"/>
          <w:szCs w:val="22"/>
          <w:lang w:val="en-US"/>
        </w:rPr>
        <w:t>https://doi.org/10.1093/forestry/69.1.25</w:t>
      </w:r>
      <w:ins w:author="Cedergren Jonas" w:date="2024-02-09T13:48:00Z" w:id="561">
        <w:r w:rsidR="647A7C71">
          <w:fldChar w:fldCharType="end"/>
        </w:r>
      </w:ins>
      <w:ins w:author="Cedergren Jonas" w:date="2024-03-20T15:00:00Z" w:id="562">
        <w:r w:rsidR="647A7C71">
          <w:fldChar w:fldCharType="end"/>
        </w:r>
      </w:ins>
      <w:r w:rsidRPr="1A3C5EED">
        <w:rPr>
          <w:lang w:val="en-US"/>
        </w:rPr>
        <w:t xml:space="preserve">  </w:t>
      </w:r>
    </w:p>
    <w:p w:rsidR="00A9119D" w:rsidP="1A3C5EED" w:rsidRDefault="5BA64210" w14:paraId="6084A364" w14:textId="2043BA01">
      <w:pPr>
        <w:spacing w:after="160" w:line="257" w:lineRule="auto"/>
        <w:ind w:left="-20" w:right="-20"/>
        <w:rPr>
          <w:rStyle w:val="Hyperlink"/>
          <w:lang w:val="en-US"/>
        </w:rPr>
      </w:pPr>
      <w:r w:rsidRPr="1A3C5EED">
        <w:rPr>
          <w:lang w:val="en-US"/>
        </w:rPr>
        <w:t>V</w:t>
      </w:r>
      <w:r w:rsidRPr="1A3C5EED" w:rsidR="647A7C71">
        <w:rPr>
          <w:lang w:val="en-US"/>
        </w:rPr>
        <w:t xml:space="preserve">ošvrdová, N. et al., 2023. Dogs trained to recognise a bark beetle pheromone locate recently attacked spruces better than human experts. Forest Ecology and Management, 528: 120626. </w:t>
      </w:r>
      <w:ins w:author="Cedergren Jonas" w:date="2024-02-09T13:48:00Z" w:id="563">
        <w:r w:rsidR="647A7C71">
          <w:fldChar w:fldCharType="begin"/>
        </w:r>
        <w:r w:rsidR="647A7C71">
          <w:instrText xml:space="preserve">HYPERLINK "https://doi.org/10.1016/j.foreco.2022.120626" </w:instrText>
        </w:r>
        <w:r w:rsidR="647A7C71">
          <w:fldChar w:fldCharType="separate"/>
        </w:r>
      </w:ins>
      <w:r w:rsidRPr="1A3C5EED" w:rsidR="647A7C71">
        <w:rPr>
          <w:rStyle w:val="Hyperlink"/>
          <w:rFonts w:ascii="Arial" w:hAnsi="Arial" w:eastAsia="Arial" w:cs="Arial"/>
          <w:sz w:val="21"/>
          <w:szCs w:val="21"/>
          <w:lang w:val="en-US"/>
        </w:rPr>
        <w:t>https://doi.org/10.1016/j.foreco.2022.120626</w:t>
      </w:r>
      <w:r w:rsidR="647A7C71">
        <w:fldChar w:fldCharType="end"/>
      </w:r>
    </w:p>
    <w:p w:rsidR="00A9119D" w:rsidP="48E50A8C" w:rsidRDefault="647A7C71" w14:paraId="0B861490" w14:textId="3161E7CD">
      <w:pPr>
        <w:spacing w:after="160" w:line="257" w:lineRule="auto"/>
        <w:ind w:left="-20" w:right="-20"/>
        <w:rPr>
          <w:lang w:val="en-US"/>
        </w:rPr>
      </w:pPr>
      <w:r w:rsidRPr="48E50A8C">
        <w:rPr>
          <w:lang w:val="en-US"/>
        </w:rPr>
        <w:t xml:space="preserve">Wasterlund, I. 2020. Soil and root damage in forestry: reducing the impact of forest mechanization. Elsevier.  </w:t>
      </w:r>
    </w:p>
    <w:p w:rsidR="00A9119D" w:rsidP="48E50A8C" w:rsidRDefault="647A7C71" w14:paraId="0333EABE" w14:textId="315B3A88">
      <w:pPr>
        <w:spacing w:after="160" w:line="257" w:lineRule="auto"/>
        <w:ind w:left="-20" w:right="-20"/>
        <w:rPr>
          <w:lang w:val="en-US"/>
        </w:rPr>
      </w:pPr>
      <w:r w:rsidRPr="48E50A8C">
        <w:rPr>
          <w:lang w:val="en-US"/>
        </w:rPr>
        <w:t xml:space="preserve">Weslien, J., Schroeder, M. and Öhrn, P., 2022. Effekt på granbarkborren och dess fiender vid vinteravverkning av dödade granar, Skogforsk. </w:t>
      </w:r>
      <w:ins w:author="Cedergren Jonas" w:date="2024-02-09T13:48:00Z" w:id="564">
        <w:r w:rsidR="00A9119D">
          <w:fldChar w:fldCharType="begin"/>
        </w:r>
        <w:r w:rsidR="00A9119D">
          <w:instrText xml:space="preserve">HYPERLINK "https://www.skogforsk.se/kunskap/kunskapsbanken/2022/effekt-pa-granbarkborren-och-dess-fiender-vid-vinteravverkning-av-dodade-granar/" </w:instrText>
        </w:r>
        <w:r w:rsidR="00A9119D">
          <w:fldChar w:fldCharType="separate"/>
        </w:r>
      </w:ins>
      <w:r w:rsidRPr="48E50A8C">
        <w:rPr>
          <w:rStyle w:val="Hyperlink"/>
          <w:rFonts w:ascii="Calibri" w:hAnsi="Calibri" w:eastAsia="Calibri" w:cs="Calibri"/>
          <w:sz w:val="22"/>
          <w:szCs w:val="22"/>
          <w:lang w:val="en-US"/>
        </w:rPr>
        <w:t>https://www.skogforsk.se/kunskap/kunskapsbanken/2022/effekt-pa-granbarkborren-och-dess-fiender-vid-vinteravverkning-av-dodade-granar/</w:t>
      </w:r>
      <w:ins w:author="Cedergren Jonas" w:date="2024-02-09T13:48:00Z" w:id="565">
        <w:r w:rsidR="00A9119D">
          <w:fldChar w:fldCharType="end"/>
        </w:r>
      </w:ins>
      <w:r w:rsidRPr="48E50A8C">
        <w:rPr>
          <w:lang w:val="en-US"/>
        </w:rPr>
        <w:t xml:space="preserve"> [2024-02-07].</w:t>
      </w:r>
    </w:p>
    <w:p w:rsidR="00A9119D" w:rsidP="48E50A8C" w:rsidRDefault="647A7C71" w14:paraId="66F397F0" w14:textId="2BE4F7D3">
      <w:pPr>
        <w:spacing w:after="160" w:line="257" w:lineRule="auto"/>
        <w:ind w:left="-20" w:right="-20"/>
        <w:rPr>
          <w:rStyle w:val="Hyperlink"/>
          <w:lang w:val="en-US"/>
        </w:rPr>
      </w:pPr>
      <w:r w:rsidRPr="48E50A8C">
        <w:rPr>
          <w:lang w:val="en-US"/>
        </w:rPr>
        <w:t xml:space="preserve">Widenfalk, O., &amp; Weslien, J. 2009. Plant species richness in managed boreal forests—Effects of stand succession and thinning. Forest ecology and management, 257(5): 1386-1394.  </w:t>
      </w:r>
      <w:ins w:author="Cedergren Jonas" w:date="2024-02-09T13:48:00Z" w:id="566">
        <w:r w:rsidR="00A9119D">
          <w:fldChar w:fldCharType="begin"/>
        </w:r>
        <w:r w:rsidR="00A9119D">
          <w:instrText xml:space="preserve">HYPERLINK "https://doi.org/10.1016/j.foreco.2008.12.010" </w:instrText>
        </w:r>
        <w:r w:rsidR="00A9119D">
          <w:fldChar w:fldCharType="separate"/>
        </w:r>
      </w:ins>
      <w:r w:rsidRPr="48E50A8C">
        <w:rPr>
          <w:rStyle w:val="Hyperlink"/>
          <w:rFonts w:ascii="Arial" w:hAnsi="Arial" w:eastAsia="Arial" w:cs="Arial"/>
          <w:sz w:val="21"/>
          <w:szCs w:val="21"/>
          <w:lang w:val="en-US"/>
        </w:rPr>
        <w:t>https://doi.org/10.1016/j.foreco.2008.12.010</w:t>
      </w:r>
      <w:r w:rsidR="00A9119D">
        <w:fldChar w:fldCharType="end"/>
      </w:r>
    </w:p>
    <w:p w:rsidR="00A9119D" w:rsidP="48E50A8C" w:rsidRDefault="647A7C71" w14:paraId="465C2B0E" w14:textId="1B49DA29">
      <w:pPr>
        <w:spacing w:after="160" w:line="257" w:lineRule="auto"/>
        <w:ind w:left="-20" w:right="-20"/>
        <w:rPr>
          <w:lang w:val="en-US"/>
        </w:rPr>
      </w:pPr>
      <w:r w:rsidRPr="48E50A8C">
        <w:rPr>
          <w:lang w:val="en-US"/>
        </w:rPr>
        <w:t xml:space="preserve">Wilhelmsson E., Möller J. &amp; Ahrlinger J., 2019. Betalningsgrundande eller betalningsstödjande virkesmätning med skördare. (Cut-To-Length harvester measurements for roundwood payment to forest owners or for supporting industrial pile measurements). Arbetsrapport 1032-2019. Skogforsk.  </w:t>
      </w:r>
      <w:ins w:author="Cedergren Jonas" w:date="2024-02-09T13:48:00Z" w:id="567">
        <w:r w:rsidR="00A9119D">
          <w:fldChar w:fldCharType="begin"/>
        </w:r>
        <w:r w:rsidR="00A9119D">
          <w:instrText xml:space="preserve">HYPERLINK "https://www.skogforsk.se/cd_20200203142819/contentassets/3fece182fb8f458dbdf3e59a81d8625a/arbetsrapport-1032-2019.pdf" </w:instrText>
        </w:r>
        <w:r w:rsidR="00A9119D">
          <w:fldChar w:fldCharType="separate"/>
        </w:r>
      </w:ins>
      <w:r w:rsidRPr="48E50A8C">
        <w:rPr>
          <w:rStyle w:val="Hyperlink"/>
          <w:rFonts w:ascii="Calibri" w:hAnsi="Calibri" w:eastAsia="Calibri" w:cs="Calibri"/>
          <w:sz w:val="22"/>
          <w:szCs w:val="22"/>
          <w:lang w:val="en-US"/>
        </w:rPr>
        <w:t>https://www.skogforsk.se/cd_20200203142819/contentassets/3fece182fb8f458dbdf3e59a81d8625a/arbetsrapport-1032-2019.pdf</w:t>
      </w:r>
      <w:ins w:author="Cedergren Jonas" w:date="2024-02-09T13:48:00Z" w:id="568">
        <w:r w:rsidR="00A9119D">
          <w:fldChar w:fldCharType="end"/>
        </w:r>
      </w:ins>
      <w:r w:rsidRPr="48E50A8C">
        <w:rPr>
          <w:lang w:val="en-US"/>
        </w:rPr>
        <w:t xml:space="preserve"> [2024-02-07].</w:t>
      </w:r>
    </w:p>
    <w:p w:rsidR="00A9119D" w:rsidP="48E50A8C" w:rsidRDefault="647A7C71" w14:paraId="33E5F93A" w14:textId="1516CE8B">
      <w:pPr>
        <w:spacing w:after="160" w:line="257" w:lineRule="auto"/>
        <w:ind w:left="-20" w:right="-20"/>
        <w:rPr>
          <w:lang w:val="en-US"/>
        </w:rPr>
      </w:pPr>
      <w:r w:rsidRPr="48E50A8C">
        <w:rPr>
          <w:lang w:val="en-US"/>
        </w:rPr>
        <w:t xml:space="preserve">Worell, R. &amp; Hampson, A. 1997.  The influence of some forest operations on the sustainable management of forest soils— a review, Forestry: An International Journal of Forest Research, Volume 70, Issue 1, 1997, Pages 61–85, </w:t>
      </w:r>
      <w:ins w:author="Cedergren Jonas" w:date="2024-02-09T13:48:00Z" w:id="569">
        <w:r w:rsidR="00A9119D">
          <w:fldChar w:fldCharType="begin"/>
        </w:r>
        <w:r w:rsidR="00A9119D">
          <w:instrText xml:space="preserve">HYPERLINK "https://doi.org/10.1093/forestry/70.1.61" </w:instrText>
        </w:r>
        <w:r w:rsidR="00A9119D">
          <w:fldChar w:fldCharType="separate"/>
        </w:r>
      </w:ins>
      <w:r w:rsidRPr="48E50A8C">
        <w:rPr>
          <w:rStyle w:val="Hyperlink"/>
          <w:rFonts w:ascii="Calibri" w:hAnsi="Calibri" w:eastAsia="Calibri" w:cs="Calibri"/>
          <w:sz w:val="22"/>
          <w:szCs w:val="22"/>
          <w:lang w:val="en-US"/>
        </w:rPr>
        <w:t>https://doi.org/10.1093/forestry/70.1.61</w:t>
      </w:r>
      <w:ins w:author="Cedergren Jonas" w:date="2024-02-09T13:48:00Z" w:id="570">
        <w:r w:rsidR="00A9119D">
          <w:fldChar w:fldCharType="end"/>
        </w:r>
      </w:ins>
      <w:r w:rsidRPr="48E50A8C">
        <w:rPr>
          <w:lang w:val="en-US"/>
        </w:rPr>
        <w:t xml:space="preserve"> </w:t>
      </w:r>
    </w:p>
    <w:p w:rsidR="00A9119D" w:rsidP="48E50A8C" w:rsidRDefault="647A7C71" w14:paraId="7A136E10" w14:textId="437A04E5">
      <w:pPr>
        <w:spacing w:after="160" w:line="257" w:lineRule="auto"/>
        <w:ind w:left="-20" w:right="-20"/>
        <w:rPr>
          <w:lang w:val="en-US"/>
        </w:rPr>
      </w:pPr>
      <w:r w:rsidRPr="48E50A8C">
        <w:rPr>
          <w:lang w:val="en-US"/>
        </w:rPr>
        <w:t xml:space="preserve">Wulff, S. and Roberge, C., 2023. Nationell riktad Skogssadeinventering (NRS) -Inventering av granbarkborreangrepp i Götaland och Svealand 2023, Institutionen för skoglig resurshushållning SLU, Umeå. </w:t>
      </w:r>
      <w:ins w:author="Cedergren Jonas" w:date="2024-02-09T13:48:00Z" w:id="571">
        <w:r w:rsidR="00A9119D">
          <w:fldChar w:fldCharType="begin"/>
        </w:r>
        <w:r w:rsidR="00A9119D">
          <w:instrText xml:space="preserve">HYPERLINK "https://www.slu.se/institutioner/skoglig-resurshushallning/miljoanalys/skogsskadeovervakningen/" </w:instrText>
        </w:r>
        <w:r w:rsidR="00A9119D">
          <w:fldChar w:fldCharType="separate"/>
        </w:r>
      </w:ins>
      <w:r w:rsidRPr="48E50A8C">
        <w:rPr>
          <w:rStyle w:val="Hyperlink"/>
          <w:rFonts w:ascii="Calibri" w:hAnsi="Calibri" w:eastAsia="Calibri" w:cs="Calibri"/>
          <w:sz w:val="22"/>
          <w:szCs w:val="22"/>
          <w:lang w:val="en-US"/>
        </w:rPr>
        <w:t>https://www.slu.se/institutioner/skoglig-resurshushallning/miljoanalys/skogsskadeovervakningen/</w:t>
      </w:r>
      <w:ins w:author="Cedergren Jonas" w:date="2024-02-09T13:48:00Z" w:id="572">
        <w:r w:rsidR="00A9119D">
          <w:fldChar w:fldCharType="end"/>
        </w:r>
      </w:ins>
      <w:r w:rsidRPr="48E50A8C">
        <w:rPr>
          <w:lang w:val="en-US"/>
        </w:rPr>
        <w:t xml:space="preserve"> [2024-02-07].</w:t>
      </w:r>
    </w:p>
    <w:p w:rsidR="00A9119D" w:rsidP="48E50A8C" w:rsidRDefault="647A7C71" w14:paraId="7A5B24FD" w14:textId="3F1C529B">
      <w:pPr>
        <w:spacing w:after="160" w:line="257" w:lineRule="auto"/>
        <w:ind w:left="-20" w:right="-20"/>
        <w:rPr>
          <w:lang w:val="en-US"/>
        </w:rPr>
      </w:pPr>
      <w:r w:rsidRPr="48E50A8C">
        <w:rPr>
          <w:lang w:val="en-US"/>
        </w:rPr>
        <w:t xml:space="preserve">Zeide, B. 2001. Thinning and Growth: A Full Turnaround. Journal of Forestry 99:20-25. </w:t>
      </w:r>
    </w:p>
    <w:p w:rsidR="00A9119D" w:rsidP="1A3C5EED" w:rsidRDefault="00A9119D" w14:paraId="4D3060A9" w14:textId="13E943BE">
      <w:pPr>
        <w:pStyle w:val="Heading2"/>
        <w:spacing w:after="160" w:line="257" w:lineRule="auto"/>
        <w:ind w:left="-20" w:right="-20"/>
        <w:rPr>
          <w:lang w:val="en-US"/>
        </w:rPr>
      </w:pPr>
      <w:bookmarkStart w:name="_Toc161814680" w:id="573"/>
      <w:r w:rsidRPr="1A3C5EED">
        <w:rPr>
          <w:lang w:val="en-US"/>
        </w:rPr>
        <w:lastRenderedPageBreak/>
        <w:t>APPENDIX</w:t>
      </w:r>
      <w:bookmarkEnd w:id="573"/>
    </w:p>
    <w:p w:rsidR="00A9119D" w:rsidP="00A9119D" w:rsidRDefault="00A9119D" w14:paraId="0E3063F3" w14:textId="50BF125D">
      <w:pPr>
        <w:pStyle w:val="Heading2"/>
        <w:rPr>
          <w:lang w:val="en-US"/>
        </w:rPr>
      </w:pPr>
      <w:bookmarkStart w:name="_Toc161814681" w:id="574"/>
      <w:r>
        <w:rPr>
          <w:lang w:val="en-US"/>
        </w:rPr>
        <w:t>Glossary</w:t>
      </w:r>
      <w:bookmarkEnd w:id="574"/>
    </w:p>
    <w:tbl>
      <w:tblPr>
        <w:tblStyle w:val="GridTable6Colorful"/>
        <w:tblW w:w="9640" w:type="dxa"/>
        <w:tblInd w:w="-714" w:type="dxa"/>
        <w:tblLook w:val="04A0" w:firstRow="1" w:lastRow="0" w:firstColumn="1" w:lastColumn="0" w:noHBand="0" w:noVBand="1"/>
      </w:tblPr>
      <w:tblGrid>
        <w:gridCol w:w="2085"/>
        <w:gridCol w:w="4578"/>
        <w:gridCol w:w="2977"/>
      </w:tblGrid>
      <w:tr w:rsidR="00A9119D" w:rsidTr="0B04F2E7" w14:paraId="3A927715"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A9119D" w:rsidP="00C00B69" w:rsidRDefault="00A9119D" w14:paraId="63C8C6D1" w14:textId="77777777">
            <w:pPr>
              <w:rPr>
                <w:lang w:val="en-US"/>
              </w:rPr>
            </w:pPr>
            <w:r w:rsidRPr="2F066FD7">
              <w:rPr>
                <w:lang w:val="en-US"/>
              </w:rPr>
              <w:t>Term</w:t>
            </w:r>
          </w:p>
        </w:tc>
        <w:tc>
          <w:tcPr>
            <w:cnfStyle w:val="000000000000" w:firstRow="0" w:lastRow="0" w:firstColumn="0" w:lastColumn="0" w:oddVBand="0" w:evenVBand="0" w:oddHBand="0" w:evenHBand="0" w:firstRowFirstColumn="0" w:firstRowLastColumn="0" w:lastRowFirstColumn="0" w:lastRowLastColumn="0"/>
            <w:tcW w:w="4578" w:type="dxa"/>
            <w:tcMar/>
          </w:tcPr>
          <w:p w:rsidR="00A9119D" w:rsidP="00C00B69" w:rsidRDefault="00A9119D" w14:paraId="28802275" w14:textId="77777777">
            <w:pPr>
              <w:cnfStyle w:val="100000000000" w:firstRow="1" w:lastRow="0" w:firstColumn="0" w:lastColumn="0" w:oddVBand="0" w:evenVBand="0" w:oddHBand="0" w:evenHBand="0" w:firstRowFirstColumn="0" w:firstRowLastColumn="0" w:lastRowFirstColumn="0" w:lastRowLastColumn="0"/>
              <w:rPr>
                <w:lang w:val="en-US"/>
              </w:rPr>
            </w:pPr>
            <w:r w:rsidRPr="2F066FD7">
              <w:rPr>
                <w:lang w:val="en-US"/>
              </w:rPr>
              <w:t>Definition/</w:t>
            </w:r>
            <w:r w:rsidRPr="6DEB2DA1">
              <w:rPr>
                <w:lang w:val="en-US"/>
              </w:rPr>
              <w:t>Explanation</w:t>
            </w:r>
          </w:p>
        </w:tc>
        <w:tc>
          <w:tcPr>
            <w:cnfStyle w:val="000000000000" w:firstRow="0" w:lastRow="0" w:firstColumn="0" w:lastColumn="0" w:oddVBand="0" w:evenVBand="0" w:oddHBand="0" w:evenHBand="0" w:firstRowFirstColumn="0" w:firstRowLastColumn="0" w:lastRowFirstColumn="0" w:lastRowLastColumn="0"/>
            <w:tcW w:w="2977" w:type="dxa"/>
            <w:tcMar/>
          </w:tcPr>
          <w:p w:rsidR="00A9119D" w:rsidP="00C00B69" w:rsidRDefault="00A9119D" w14:paraId="56B6B6DF" w14:textId="77777777">
            <w:pPr>
              <w:cnfStyle w:val="100000000000" w:firstRow="1" w:lastRow="0" w:firstColumn="0" w:lastColumn="0" w:oddVBand="0" w:evenVBand="0" w:oddHBand="0" w:evenHBand="0" w:firstRowFirstColumn="0" w:firstRowLastColumn="0" w:lastRowFirstColumn="0" w:lastRowLastColumn="0"/>
              <w:rPr>
                <w:lang w:val="en-US"/>
              </w:rPr>
            </w:pPr>
            <w:r w:rsidRPr="2F066FD7">
              <w:rPr>
                <w:lang w:val="en-US"/>
              </w:rPr>
              <w:t>In Swedish</w:t>
            </w:r>
          </w:p>
        </w:tc>
      </w:tr>
      <w:tr w:rsidR="00B00A29" w:rsidTr="0B04F2E7" w14:paraId="0D7FDE4E"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A9119D" w:rsidP="00C00B69" w:rsidRDefault="00A9119D" w14:paraId="1FEF33F4" w14:textId="77777777">
            <w:pPr>
              <w:rPr>
                <w:lang w:val="en-US"/>
              </w:rPr>
            </w:pPr>
            <w:r w:rsidRPr="2F066FD7">
              <w:rPr>
                <w:lang w:val="en-US"/>
              </w:rPr>
              <w:t>Assortment</w:t>
            </w:r>
          </w:p>
        </w:tc>
        <w:tc>
          <w:tcPr>
            <w:cnfStyle w:val="000000000000" w:firstRow="0" w:lastRow="0" w:firstColumn="0" w:lastColumn="0" w:oddVBand="0" w:evenVBand="0" w:oddHBand="0" w:evenHBand="0" w:firstRowFirstColumn="0" w:firstRowLastColumn="0" w:lastRowFirstColumn="0" w:lastRowLastColumn="0"/>
            <w:tcW w:w="4578" w:type="dxa"/>
            <w:tcMar/>
          </w:tcPr>
          <w:p w:rsidR="00A9119D" w:rsidP="00C00B69" w:rsidRDefault="00A9119D" w14:paraId="36A8CA85" w14:textId="255AE241">
            <w:pPr>
              <w:cnfStyle w:val="000000100000" w:firstRow="0" w:lastRow="0" w:firstColumn="0" w:lastColumn="0" w:oddVBand="0" w:evenVBand="0" w:oddHBand="1" w:evenHBand="0" w:firstRowFirstColumn="0" w:firstRowLastColumn="0" w:lastRowFirstColumn="0" w:lastRowLastColumn="0"/>
              <w:rPr>
                <w:lang w:val="en-US"/>
              </w:rPr>
            </w:pPr>
            <w:r w:rsidRPr="0A647477" w:rsidR="00A9119D">
              <w:rPr>
                <w:lang w:val="en-US"/>
              </w:rPr>
              <w:t>Timber or lumber with properties in accordance with given specifications or rules (TNC 1996)</w:t>
            </w:r>
            <w:r w:rsidRPr="0A647477" w:rsidR="00C223E6">
              <w:rPr>
                <w:lang w:val="en-US"/>
              </w:rPr>
              <w:t xml:space="preserve">. </w:t>
            </w:r>
            <w:r w:rsidRPr="0A647477" w:rsidR="00C223E6">
              <w:rPr>
                <w:lang w:val="en-US" w:eastAsia="sv-SE"/>
              </w:rPr>
              <w:t>Pulpwood (Dbh&lt; 13 cm), Timber (Dbh</w:t>
            </w:r>
            <w:r w:rsidRPr="0A647477" w:rsidR="00C223E6">
              <w:rPr>
                <w:lang w:val="en-US" w:eastAsia="sv-SE"/>
              </w:rPr>
              <w:t>&gt;=13)</w:t>
            </w:r>
          </w:p>
        </w:tc>
        <w:tc>
          <w:tcPr>
            <w:cnfStyle w:val="000000000000" w:firstRow="0" w:lastRow="0" w:firstColumn="0" w:lastColumn="0" w:oddVBand="0" w:evenVBand="0" w:oddHBand="0" w:evenHBand="0" w:firstRowFirstColumn="0" w:firstRowLastColumn="0" w:lastRowFirstColumn="0" w:lastRowLastColumn="0"/>
            <w:tcW w:w="2977" w:type="dxa"/>
            <w:tcMar/>
          </w:tcPr>
          <w:p w:rsidR="00A9119D" w:rsidP="00C00B69" w:rsidRDefault="00A9119D" w14:paraId="046E109C"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Virkessortiment</w:t>
            </w:r>
          </w:p>
        </w:tc>
      </w:tr>
      <w:tr w:rsidR="00A9119D" w:rsidTr="0B04F2E7" w14:paraId="3D4A1CD0"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A9119D" w:rsidP="00C00B69" w:rsidRDefault="00A9119D" w14:paraId="7D80218F" w14:textId="77777777">
            <w:pPr>
              <w:rPr>
                <w:lang w:val="en-US"/>
              </w:rPr>
            </w:pPr>
            <w:r w:rsidRPr="2F066FD7">
              <w:rPr>
                <w:lang w:val="en-US"/>
              </w:rPr>
              <w:t>Basal area</w:t>
            </w:r>
          </w:p>
        </w:tc>
        <w:tc>
          <w:tcPr>
            <w:cnfStyle w:val="000000000000" w:firstRow="0" w:lastRow="0" w:firstColumn="0" w:lastColumn="0" w:oddVBand="0" w:evenVBand="0" w:oddHBand="0" w:evenHBand="0" w:firstRowFirstColumn="0" w:firstRowLastColumn="0" w:lastRowFirstColumn="0" w:lastRowLastColumn="0"/>
            <w:tcW w:w="4578" w:type="dxa"/>
            <w:tcMar/>
          </w:tcPr>
          <w:p w:rsidR="00A9119D" w:rsidP="00C00B69" w:rsidRDefault="00A9119D" w14:paraId="3794793D"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2F066FD7">
              <w:rPr>
                <w:lang w:val="en-US"/>
              </w:rPr>
              <w:t xml:space="preserve">The cross-sectional area of all stems in a stand measured at breast height, expressed per unit of land </w:t>
            </w:r>
            <w:r w:rsidRPr="69BCC960">
              <w:rPr>
                <w:lang w:val="en-US"/>
              </w:rPr>
              <w:t>area (Helms 1998)</w:t>
            </w:r>
          </w:p>
        </w:tc>
        <w:tc>
          <w:tcPr>
            <w:cnfStyle w:val="000000000000" w:firstRow="0" w:lastRow="0" w:firstColumn="0" w:lastColumn="0" w:oddVBand="0" w:evenVBand="0" w:oddHBand="0" w:evenHBand="0" w:firstRowFirstColumn="0" w:firstRowLastColumn="0" w:lastRowFirstColumn="0" w:lastRowLastColumn="0"/>
            <w:tcW w:w="2977" w:type="dxa"/>
            <w:tcMar/>
          </w:tcPr>
          <w:p w:rsidR="00A9119D" w:rsidP="00C00B69" w:rsidRDefault="00A9119D" w14:paraId="55FBF09A"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Grundyta, uttrycks vanligen i m</w:t>
            </w:r>
            <w:r w:rsidRPr="2F066FD7">
              <w:rPr>
                <w:vertAlign w:val="superscript"/>
                <w:lang w:val="en-US"/>
              </w:rPr>
              <w:t>2</w:t>
            </w:r>
            <w:r w:rsidRPr="2F066FD7">
              <w:rPr>
                <w:lang w:val="en-US"/>
              </w:rPr>
              <w:t xml:space="preserve"> per hektar</w:t>
            </w:r>
            <w:r w:rsidRPr="69BCC960">
              <w:rPr>
                <w:lang w:val="en-US"/>
              </w:rPr>
              <w:t>, ett mått på beståndstäthet</w:t>
            </w:r>
          </w:p>
        </w:tc>
      </w:tr>
      <w:tr w:rsidR="00B00A29" w:rsidTr="0B04F2E7" w14:paraId="155B729C"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Pr="2F066FD7" w:rsidR="00C223E6" w:rsidP="00C223E6" w:rsidRDefault="00C223E6" w14:paraId="578400F7" w14:textId="63427F01">
            <w:pPr>
              <w:rPr>
                <w:lang w:val="en-US"/>
              </w:rPr>
            </w:pPr>
            <w:r w:rsidRPr="4EF0522A">
              <w:rPr>
                <w:sz w:val="16"/>
                <w:szCs w:val="16"/>
                <w:lang w:val="en-US" w:eastAsia="sv-SE"/>
              </w:rPr>
              <w:t>Basal area weighted diameter (DGV)</w:t>
            </w:r>
          </w:p>
        </w:tc>
        <w:tc>
          <w:tcPr>
            <w:cnfStyle w:val="000000000000" w:firstRow="0" w:lastRow="0" w:firstColumn="0" w:lastColumn="0" w:oddVBand="0" w:evenVBand="0" w:oddHBand="0" w:evenHBand="0" w:firstRowFirstColumn="0" w:firstRowLastColumn="0" w:lastRowFirstColumn="0" w:lastRowLastColumn="0"/>
            <w:tcW w:w="4578" w:type="dxa"/>
            <w:tcMar/>
          </w:tcPr>
          <w:p w:rsidRPr="2F066FD7" w:rsidR="00C223E6" w:rsidP="00C223E6" w:rsidRDefault="00C223E6" w14:paraId="7E25ECA0" w14:textId="784CE7D1">
            <w:pPr>
              <w:cnfStyle w:val="000000100000" w:firstRow="0" w:lastRow="0" w:firstColumn="0" w:lastColumn="0" w:oddVBand="0" w:evenVBand="0" w:oddHBand="1" w:evenHBand="0" w:firstRowFirstColumn="0" w:firstRowLastColumn="0" w:lastRowFirstColumn="0" w:lastRowLastColumn="0"/>
              <w:rPr>
                <w:lang w:val="en-US"/>
              </w:rPr>
            </w:pPr>
            <w:r w:rsidRPr="4EF0522A">
              <w:rPr>
                <w:sz w:val="16"/>
                <w:szCs w:val="16"/>
                <w:lang w:val="en-US" w:eastAsia="sv-SE"/>
              </w:rPr>
              <w:t>Mean diameter weighted by tree basal area. Always higher than the arithmetic basal area as the larger trees have a higher weight (cm).</w:t>
            </w:r>
          </w:p>
        </w:tc>
        <w:tc>
          <w:tcPr>
            <w:cnfStyle w:val="000000000000" w:firstRow="0" w:lastRow="0" w:firstColumn="0" w:lastColumn="0" w:oddVBand="0" w:evenVBand="0" w:oddHBand="0" w:evenHBand="0" w:firstRowFirstColumn="0" w:firstRowLastColumn="0" w:lastRowFirstColumn="0" w:lastRowLastColumn="0"/>
            <w:tcW w:w="2977" w:type="dxa"/>
            <w:tcMar/>
          </w:tcPr>
          <w:p w:rsidRPr="2F066FD7" w:rsidR="00C223E6" w:rsidP="00C223E6" w:rsidRDefault="00C223E6" w14:paraId="0FF3C1B8" w14:textId="154BCE21">
            <w:pPr>
              <w:cnfStyle w:val="000000100000" w:firstRow="0" w:lastRow="0" w:firstColumn="0" w:lastColumn="0" w:oddVBand="0" w:evenVBand="0" w:oddHBand="1" w:evenHBand="0" w:firstRowFirstColumn="0" w:firstRowLastColumn="0" w:lastRowFirstColumn="0" w:lastRowLastColumn="0"/>
              <w:rPr>
                <w:lang w:val="en-US"/>
              </w:rPr>
            </w:pPr>
            <w:r w:rsidRPr="4EF0522A">
              <w:rPr>
                <w:lang w:val="en-US"/>
              </w:rPr>
              <w:t>Grundytevägd medeldiameter.</w:t>
            </w:r>
          </w:p>
        </w:tc>
      </w:tr>
      <w:tr w:rsidR="00C223E6" w:rsidTr="0B04F2E7" w14:paraId="1B478F00"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5F401B5F" w14:textId="77777777">
            <w:pPr>
              <w:rPr>
                <w:lang w:val="en-US"/>
              </w:rPr>
            </w:pPr>
            <w:r w:rsidRPr="2F066FD7">
              <w:rPr>
                <w:lang w:val="en-US"/>
              </w:rPr>
              <w:t>Brood</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3966F41D"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4F491CE5">
              <w:rPr>
                <w:lang w:val="en-US"/>
              </w:rPr>
              <w:t xml:space="preserve">Collective offspring from the same generation that develops, hatch and mature at about the same </w:t>
            </w:r>
            <w:r w:rsidRPr="69BCC960">
              <w:rPr>
                <w:lang w:val="en-US"/>
              </w:rPr>
              <w:t>time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3DAFC5E4" w14:textId="77777777">
            <w:pPr>
              <w:cnfStyle w:val="000000000000" w:firstRow="0" w:lastRow="0" w:firstColumn="0" w:lastColumn="0" w:oddVBand="0" w:evenVBand="0" w:oddHBand="0" w:evenHBand="0" w:firstRowFirstColumn="0" w:firstRowLastColumn="0" w:lastRowFirstColumn="0" w:lastRowLastColumn="0"/>
              <w:rPr>
                <w:lang w:val="en-US"/>
              </w:rPr>
            </w:pPr>
            <w:r w:rsidRPr="4F491CE5">
              <w:rPr>
                <w:lang w:val="en-US"/>
              </w:rPr>
              <w:t>Kull</w:t>
            </w:r>
          </w:p>
        </w:tc>
      </w:tr>
      <w:tr w:rsidR="00B00A29" w:rsidTr="0B04F2E7" w14:paraId="77F26C76"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2345BE4E" w14:textId="77777777">
            <w:pPr>
              <w:rPr>
                <w:lang w:val="en-US"/>
              </w:rPr>
            </w:pPr>
            <w:r w:rsidRPr="2F066FD7">
              <w:rPr>
                <w:lang w:val="en-US"/>
              </w:rPr>
              <w:t>Buffer zone</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45A27EDE"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2F066FD7">
              <w:rPr>
                <w:lang w:val="en-US"/>
              </w:rPr>
              <w:t xml:space="preserve">Vegetation strip or management zone of varying size, shape and character to mitigate the impacts of actions on adjacent </w:t>
            </w:r>
            <w:r w:rsidRPr="69BCC960">
              <w:rPr>
                <w:lang w:val="en-US"/>
              </w:rPr>
              <w:t>lands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05E9DDE6"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Buffertzon</w:t>
            </w:r>
          </w:p>
        </w:tc>
      </w:tr>
      <w:tr w:rsidR="00C223E6" w:rsidTr="0B04F2E7" w14:paraId="2FC5B2DA"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2A37D5A4" w14:textId="77777777">
            <w:pPr>
              <w:rPr>
                <w:lang w:val="en-US"/>
              </w:rPr>
            </w:pPr>
            <w:r w:rsidRPr="2F066FD7">
              <w:rPr>
                <w:lang w:val="en-US"/>
              </w:rPr>
              <w:t>Conventional thinning system</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3B0BC846"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2F066FD7">
              <w:rPr>
                <w:lang w:val="en-US"/>
              </w:rPr>
              <w:t xml:space="preserve">In this study thinning using harvesters and forwarders of about 20 metric </w:t>
            </w:r>
            <w:r w:rsidRPr="69BCC960">
              <w:rPr>
                <w:lang w:val="en-US"/>
              </w:rPr>
              <w:t>tonnes (TNC1996)</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E0EFB26"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Normal markbaserad gallring</w:t>
            </w:r>
          </w:p>
        </w:tc>
      </w:tr>
      <w:tr w:rsidR="00B00A29" w:rsidTr="0B04F2E7" w14:paraId="4C2557DD"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Pr="00C223E6" w:rsidR="00C223E6" w:rsidP="00C223E6" w:rsidRDefault="00C223E6" w14:paraId="752820E2" w14:textId="2FB38CC9">
            <w:pPr>
              <w:rPr>
                <w:lang w:val="en-US"/>
              </w:rPr>
            </w:pPr>
            <w:r w:rsidRPr="4EF0522A">
              <w:rPr>
                <w:lang w:val="en-US" w:eastAsia="sv-SE"/>
              </w:rPr>
              <w:t>Current annual increment (CAI)</w:t>
            </w:r>
          </w:p>
        </w:tc>
        <w:tc>
          <w:tcPr>
            <w:cnfStyle w:val="000000000000" w:firstRow="0" w:lastRow="0" w:firstColumn="0" w:lastColumn="0" w:oddVBand="0" w:evenVBand="0" w:oddHBand="0" w:evenHBand="0" w:firstRowFirstColumn="0" w:firstRowLastColumn="0" w:lastRowFirstColumn="0" w:lastRowLastColumn="0"/>
            <w:tcW w:w="4578" w:type="dxa"/>
            <w:tcMar/>
          </w:tcPr>
          <w:p w:rsidRPr="00C223E6" w:rsidR="00C223E6" w:rsidP="00C223E6" w:rsidRDefault="00C223E6" w14:paraId="1F828281" w14:textId="7F1BD826">
            <w:pPr>
              <w:cnfStyle w:val="000000100000" w:firstRow="0" w:lastRow="0" w:firstColumn="0" w:lastColumn="0" w:oddVBand="0" w:evenVBand="0" w:oddHBand="1" w:evenHBand="0" w:firstRowFirstColumn="0" w:firstRowLastColumn="0" w:lastRowFirstColumn="0" w:lastRowLastColumn="0"/>
              <w:rPr>
                <w:lang w:val="en-US"/>
              </w:rPr>
            </w:pPr>
            <w:r w:rsidRPr="4EF0522A">
              <w:rPr>
                <w:lang w:val="en-US" w:eastAsia="sv-SE"/>
              </w:rPr>
              <w:t>The current annual volume growth (</w:t>
            </w:r>
            <w:r w:rsidRPr="4EF0522A">
              <w:rPr>
                <w:lang w:val="en-US" w:eastAsia="sv-SE"/>
                <w:rPrChange w:author="Persson Magnus" w:date="2024-02-28T08:33:00Z" w:id="576">
                  <w:rPr>
                    <w:sz w:val="16"/>
                    <w:szCs w:val="16"/>
                    <w:lang w:val="en-US" w:eastAsia="sv-SE"/>
                  </w:rPr>
                </w:rPrChange>
              </w:rPr>
              <w:t>m</w:t>
            </w:r>
            <w:r w:rsidRPr="4EF0522A">
              <w:rPr>
                <w:vertAlign w:val="superscript"/>
                <w:lang w:val="en-US" w:eastAsia="sv-SE"/>
                <w:rPrChange w:author="Persson Magnus" w:date="2024-02-28T08:33:00Z" w:id="577">
                  <w:rPr>
                    <w:sz w:val="16"/>
                    <w:szCs w:val="16"/>
                    <w:vertAlign w:val="superscript"/>
                    <w:lang w:val="en-US" w:eastAsia="sv-SE"/>
                  </w:rPr>
                </w:rPrChange>
              </w:rPr>
              <w:t>3</w:t>
            </w:r>
            <w:r w:rsidRPr="4EF0522A">
              <w:rPr>
                <w:lang w:val="en-US" w:eastAsia="sv-SE"/>
                <w:rPrChange w:author="Persson Magnus" w:date="2024-02-28T08:33:00Z" w:id="578">
                  <w:rPr>
                    <w:sz w:val="16"/>
                    <w:szCs w:val="16"/>
                    <w:lang w:val="en-US" w:eastAsia="sv-SE"/>
                  </w:rPr>
                </w:rPrChange>
              </w:rPr>
              <w:t>sk ha</w:t>
            </w:r>
            <w:r w:rsidRPr="4EF0522A">
              <w:rPr>
                <w:vertAlign w:val="superscript"/>
                <w:lang w:val="en-US" w:eastAsia="sv-SE"/>
                <w:rPrChange w:author="Persson Magnus" w:date="2024-02-28T08:33:00Z" w:id="579">
                  <w:rPr>
                    <w:sz w:val="16"/>
                    <w:szCs w:val="16"/>
                    <w:vertAlign w:val="superscript"/>
                    <w:lang w:val="en-US" w:eastAsia="sv-SE"/>
                  </w:rPr>
                </w:rPrChange>
              </w:rPr>
              <w:t>-1</w:t>
            </w:r>
            <w:r w:rsidRPr="4EF0522A">
              <w:rPr>
                <w:lang w:val="en-US" w:eastAsia="sv-SE"/>
                <w:rPrChange w:author="Persson Magnus" w:date="2024-02-28T08:33:00Z" w:id="580">
                  <w:rPr>
                    <w:sz w:val="16"/>
                    <w:szCs w:val="16"/>
                    <w:lang w:val="en-US" w:eastAsia="sv-SE"/>
                  </w:rPr>
                </w:rPrChange>
              </w:rPr>
              <w:t xml:space="preserve"> y</w:t>
            </w:r>
            <w:r w:rsidRPr="4EF0522A">
              <w:rPr>
                <w:vertAlign w:val="superscript"/>
                <w:lang w:val="en-US" w:eastAsia="sv-SE"/>
                <w:rPrChange w:author="Persson Magnus" w:date="2024-02-28T08:33:00Z" w:id="581">
                  <w:rPr>
                    <w:sz w:val="16"/>
                    <w:szCs w:val="16"/>
                    <w:vertAlign w:val="superscript"/>
                    <w:lang w:val="en-US" w:eastAsia="sv-SE"/>
                  </w:rPr>
                </w:rPrChange>
              </w:rPr>
              <w:t>-1</w:t>
            </w:r>
            <w:r w:rsidRPr="4EF0522A">
              <w:rPr>
                <w:lang w:val="en-US" w:eastAsia="sv-SE"/>
              </w:rPr>
              <w:t>)</w:t>
            </w:r>
          </w:p>
        </w:tc>
        <w:tc>
          <w:tcPr>
            <w:cnfStyle w:val="000000000000" w:firstRow="0" w:lastRow="0" w:firstColumn="0" w:lastColumn="0" w:oddVBand="0" w:evenVBand="0" w:oddHBand="0" w:evenHBand="0" w:firstRowFirstColumn="0" w:firstRowLastColumn="0" w:lastRowFirstColumn="0" w:lastRowLastColumn="0"/>
            <w:tcW w:w="2977" w:type="dxa"/>
            <w:tcMar/>
          </w:tcPr>
          <w:p w:rsidRPr="00C223E6" w:rsidR="00C223E6" w:rsidP="00C223E6" w:rsidRDefault="00C223E6" w14:paraId="6CD540D7" w14:textId="555C2227">
            <w:pPr>
              <w:cnfStyle w:val="000000100000" w:firstRow="0" w:lastRow="0" w:firstColumn="0" w:lastColumn="0" w:oddVBand="0" w:evenVBand="0" w:oddHBand="1" w:evenHBand="0" w:firstRowFirstColumn="0" w:firstRowLastColumn="0" w:lastRowFirstColumn="0" w:lastRowLastColumn="0"/>
              <w:rPr>
                <w:lang w:val="en-US"/>
              </w:rPr>
            </w:pPr>
            <w:r w:rsidRPr="4EF0522A">
              <w:rPr>
                <w:lang w:val="en-US" w:eastAsia="sv-SE"/>
              </w:rPr>
              <w:t>Löpande årlig tillväxt (m</w:t>
            </w:r>
            <w:r w:rsidRPr="4EF0522A">
              <w:rPr>
                <w:vertAlign w:val="superscript"/>
                <w:lang w:val="en-US" w:eastAsia="sv-SE"/>
              </w:rPr>
              <w:t>3</w:t>
            </w:r>
            <w:r w:rsidRPr="4EF0522A">
              <w:rPr>
                <w:lang w:val="en-US" w:eastAsia="sv-SE"/>
              </w:rPr>
              <w:t>sk ha</w:t>
            </w:r>
            <w:r w:rsidRPr="4EF0522A">
              <w:rPr>
                <w:vertAlign w:val="superscript"/>
                <w:lang w:val="en-US" w:eastAsia="sv-SE"/>
              </w:rPr>
              <w:t>-1</w:t>
            </w:r>
            <w:r w:rsidRPr="4EF0522A">
              <w:rPr>
                <w:lang w:val="en-US" w:eastAsia="sv-SE"/>
              </w:rPr>
              <w:t xml:space="preserve"> y</w:t>
            </w:r>
            <w:r w:rsidRPr="4EF0522A">
              <w:rPr>
                <w:vertAlign w:val="superscript"/>
                <w:lang w:val="en-US" w:eastAsia="sv-SE"/>
              </w:rPr>
              <w:t>-1</w:t>
            </w:r>
            <w:r w:rsidRPr="4EF0522A">
              <w:rPr>
                <w:lang w:val="en-US" w:eastAsia="sv-SE"/>
              </w:rPr>
              <w:t>)</w:t>
            </w:r>
          </w:p>
        </w:tc>
      </w:tr>
      <w:tr w:rsidR="00C223E6" w:rsidTr="0B04F2E7" w14:paraId="1CA29409"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4E6B2B10" w14:textId="77777777">
            <w:pPr>
              <w:rPr>
                <w:lang w:val="en-US"/>
              </w:rPr>
            </w:pPr>
            <w:r w:rsidRPr="2F066FD7">
              <w:rPr>
                <w:lang w:val="en-US"/>
              </w:rPr>
              <w:t>Cut to length</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005FE4CD"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2F066FD7">
              <w:rPr>
                <w:lang w:val="en-US"/>
              </w:rPr>
              <w:t xml:space="preserve">A harvesting system in which felled trees are processed into </w:t>
            </w:r>
            <w:r w:rsidRPr="69BCC960">
              <w:rPr>
                <w:lang w:val="en-US"/>
              </w:rPr>
              <w:t>logs</w:t>
            </w:r>
            <w:r w:rsidRPr="2F066FD7">
              <w:rPr>
                <w:lang w:val="en-US"/>
              </w:rPr>
              <w:t xml:space="preserve"> at the stump before they are </w:t>
            </w:r>
            <w:r w:rsidRPr="69BCC960">
              <w:rPr>
                <w:lang w:val="en-US"/>
              </w:rPr>
              <w:t>transported</w:t>
            </w:r>
            <w:r w:rsidRPr="2F066FD7">
              <w:rPr>
                <w:lang w:val="en-US"/>
              </w:rPr>
              <w:t xml:space="preserve"> to the </w:t>
            </w:r>
            <w:r w:rsidRPr="69BCC960">
              <w:rPr>
                <w:lang w:val="en-US"/>
              </w:rPr>
              <w:t>landing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79D933BB"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Sortimentshuggning</w:t>
            </w:r>
          </w:p>
        </w:tc>
      </w:tr>
      <w:tr w:rsidR="00B00A29" w:rsidTr="0B04F2E7" w14:paraId="144D9BE4"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2415CBF4" w14:textId="77777777">
            <w:pPr>
              <w:rPr>
                <w:b w:val="0"/>
                <w:bCs w:val="0"/>
                <w:lang w:val="en-US"/>
              </w:rPr>
            </w:pPr>
            <w:r w:rsidRPr="2F066FD7">
              <w:rPr>
                <w:b w:val="0"/>
                <w:bCs w:val="0"/>
                <w:lang w:val="en-US"/>
              </w:rPr>
              <w:t>Cymose and racemose growth</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733E0955"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b/>
                <w:bCs/>
                <w:lang w:val="en-US"/>
              </w:rPr>
              <w:t>Cymose growth</w:t>
            </w:r>
            <w:r w:rsidRPr="2F066FD7">
              <w:rPr>
                <w:lang w:val="en-US"/>
              </w:rPr>
              <w:t xml:space="preserve"> means that the top buds die off each year and are replaced by the highest side buds. It is common for several side shoots to take over the growth of the height with the formation of forks on the trunk as a result (e.g. birch, hazel, maple and sallow).</w:t>
            </w:r>
          </w:p>
          <w:p w:rsidR="00C223E6" w:rsidP="00C223E6" w:rsidRDefault="00C223E6" w14:paraId="2DF8FCD6"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2F066FD7">
              <w:rPr>
                <w:b/>
                <w:bCs/>
                <w:lang w:val="en-US"/>
              </w:rPr>
              <w:t>Racemose growth</w:t>
            </w:r>
            <w:r w:rsidRPr="2F066FD7">
              <w:rPr>
                <w:lang w:val="en-US"/>
              </w:rPr>
              <w:t xml:space="preserve"> is growth where the top shoot continuously grows with a continuous stem shaft as a result, so-called monopodium (e.g. alder, ash, aspen, spruce and pine). </w:t>
            </w:r>
            <w:r w:rsidRPr="69BCC960">
              <w:rPr>
                <w:lang w:val="en-US"/>
              </w:rPr>
              <w:t>(TNC 1996)</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4087A6E"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Cymös och racemös tillväxt</w:t>
            </w:r>
          </w:p>
        </w:tc>
      </w:tr>
      <w:tr w:rsidR="00C223E6" w:rsidTr="0B04F2E7" w14:paraId="6C7812C6"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006229B6" w14:textId="51CE1EB6">
            <w:pPr>
              <w:rPr>
                <w:lang w:val="en-US"/>
              </w:rPr>
            </w:pPr>
            <w:r w:rsidRPr="2F066FD7">
              <w:rPr>
                <w:lang w:val="en-US"/>
              </w:rPr>
              <w:t>Dbh</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50E6E137"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2F066FD7">
              <w:rPr>
                <w:lang w:val="en-US"/>
              </w:rPr>
              <w:t>The diameter of a tree measured at breast height (4.5 ft. Or 1.</w:t>
            </w:r>
            <w:r w:rsidRPr="69BCC960">
              <w:rPr>
                <w:lang w:val="en-US"/>
              </w:rPr>
              <w:t>3</w:t>
            </w:r>
            <w:r w:rsidRPr="2F066FD7">
              <w:rPr>
                <w:lang w:val="en-US"/>
              </w:rPr>
              <w:t xml:space="preserve"> m) from the ground. On sloping ground the measurement is taken from the uphill </w:t>
            </w:r>
            <w:r w:rsidRPr="69BCC960">
              <w:rPr>
                <w:lang w:val="en-US"/>
              </w:rPr>
              <w:t>side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45ADA5E"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Brösthöjdsdiameter</w:t>
            </w:r>
          </w:p>
        </w:tc>
      </w:tr>
      <w:tr w:rsidR="00B00A29" w:rsidTr="0B04F2E7" w14:paraId="26F07B3C"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557532D6" w14:textId="77777777">
            <w:pPr>
              <w:rPr>
                <w:lang w:val="en-US"/>
              </w:rPr>
            </w:pPr>
            <w:r w:rsidRPr="2F066FD7">
              <w:rPr>
                <w:lang w:val="en-US"/>
              </w:rPr>
              <w:t>Delimb</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0C2C0DCB"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6DEB2DA1">
              <w:rPr>
                <w:vertAlign w:val="superscript"/>
                <w:lang w:val="en-US"/>
              </w:rPr>
              <w:t>Removing the branches from a stem</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1119D441"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Kvista</w:t>
            </w:r>
          </w:p>
        </w:tc>
      </w:tr>
      <w:tr w:rsidR="00C223E6" w:rsidTr="0B04F2E7" w14:paraId="1FA8039B"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72B47A6B" w14:textId="77777777">
            <w:pPr>
              <w:rPr>
                <w:lang w:val="en-US"/>
              </w:rPr>
            </w:pPr>
            <w:r w:rsidRPr="2F066FD7">
              <w:rPr>
                <w:lang w:val="en-US"/>
              </w:rPr>
              <w:t>Dominant height</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10C961F8" w14:textId="77777777">
            <w:pPr>
              <w:cnfStyle w:val="000000000000" w:firstRow="0" w:lastRow="0" w:firstColumn="0" w:lastColumn="0" w:oddVBand="0" w:evenVBand="0" w:oddHBand="0" w:evenHBand="0" w:firstRowFirstColumn="0" w:firstRowLastColumn="0" w:lastRowFirstColumn="0" w:lastRowLastColumn="0"/>
              <w:rPr>
                <w:lang w:val="en-US"/>
              </w:rPr>
            </w:pPr>
            <w:r w:rsidRPr="69BCC960">
              <w:rPr>
                <w:lang w:val="en-US"/>
              </w:rPr>
              <w:t>Average height of the 100 trees per hectare with the greatest diameter at breast height (Philip 1994)</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18C02DC1"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Övre höjd</w:t>
            </w:r>
          </w:p>
        </w:tc>
      </w:tr>
      <w:tr w:rsidR="00B00A29" w:rsidTr="0B04F2E7" w14:paraId="6236AE4A"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0B9F1785" w14:textId="77777777">
            <w:pPr>
              <w:rPr>
                <w:lang w:val="en-US"/>
              </w:rPr>
            </w:pPr>
            <w:r w:rsidRPr="2F066FD7">
              <w:rPr>
                <w:lang w:val="en-US"/>
              </w:rPr>
              <w:t>Edge effect</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7156045B"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2F066FD7">
              <w:rPr>
                <w:lang w:val="en-US"/>
              </w:rPr>
              <w:t xml:space="preserve">The modified environmental conditions or habitat along the margins (edges) of forest stands or </w:t>
            </w:r>
            <w:r w:rsidRPr="69BCC960">
              <w:rPr>
                <w:lang w:val="en-US"/>
              </w:rPr>
              <w:t>patches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0BF21C5C"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Kanteffekt</w:t>
            </w:r>
          </w:p>
        </w:tc>
      </w:tr>
      <w:tr w:rsidR="00C223E6" w:rsidTr="0B04F2E7" w14:paraId="49E54F0A"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66C947EA" w14:textId="77777777">
            <w:pPr>
              <w:rPr>
                <w:lang w:val="en-US"/>
              </w:rPr>
            </w:pPr>
            <w:r w:rsidRPr="2F066FD7">
              <w:rPr>
                <w:lang w:val="en-US"/>
              </w:rPr>
              <w:t>Extraction</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52D8BF96"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2F066FD7">
              <w:rPr>
                <w:lang w:val="en-US"/>
              </w:rPr>
              <w:t xml:space="preserve">The primary transport of logs and trees as in forwarding, skidding or </w:t>
            </w:r>
            <w:r w:rsidRPr="69BCC960">
              <w:rPr>
                <w:lang w:val="en-US"/>
              </w:rPr>
              <w:t>yarding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603AC6B1" w14:textId="77777777">
            <w:pPr>
              <w:spacing w:after="120" w:line="276" w:lineRule="auto"/>
              <w:cnfStyle w:val="000000000000" w:firstRow="0" w:lastRow="0" w:firstColumn="0" w:lastColumn="0" w:oddVBand="0" w:evenVBand="0" w:oddHBand="0" w:evenHBand="0" w:firstRowFirstColumn="0" w:firstRowLastColumn="0" w:lastRowFirstColumn="0" w:lastRowLastColumn="0"/>
              <w:rPr>
                <w:lang w:val="en-US"/>
              </w:rPr>
            </w:pPr>
            <w:r w:rsidRPr="6DEB2DA1">
              <w:rPr>
                <w:lang w:val="en-US"/>
              </w:rPr>
              <w:t>Primär transport, dvs terrängtransport</w:t>
            </w:r>
          </w:p>
        </w:tc>
      </w:tr>
      <w:tr w:rsidR="00B00A29" w:rsidTr="0B04F2E7" w14:paraId="3D068E63"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7D160B32" w14:textId="77777777">
            <w:pPr>
              <w:rPr>
                <w:lang w:val="en-US"/>
              </w:rPr>
            </w:pPr>
            <w:r w:rsidRPr="2F066FD7">
              <w:rPr>
                <w:lang w:val="en-US"/>
              </w:rPr>
              <w:t>Extraction rate</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51B871D4" w14:textId="77777777">
            <w:pPr>
              <w:cnfStyle w:val="000000100000" w:firstRow="0" w:lastRow="0" w:firstColumn="0" w:lastColumn="0" w:oddVBand="0" w:evenVBand="0" w:oddHBand="1" w:evenHBand="0" w:firstRowFirstColumn="0" w:firstRowLastColumn="0" w:lastRowFirstColumn="0" w:lastRowLastColumn="0"/>
              <w:rPr>
                <w:lang w:val="en-US"/>
              </w:rPr>
            </w:pPr>
            <w:r w:rsidRPr="6DEB2DA1">
              <w:rPr>
                <w:lang w:val="en-US"/>
              </w:rPr>
              <w:t>Share of growing stock extracted</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2BF3A4D0"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Virkesuttagsnivå</w:t>
            </w:r>
          </w:p>
        </w:tc>
      </w:tr>
      <w:tr w:rsidR="00C223E6" w:rsidTr="0B04F2E7" w14:paraId="5474518B"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3F91491A" w14:textId="77777777">
            <w:pPr>
              <w:rPr>
                <w:lang w:val="en-US"/>
              </w:rPr>
            </w:pPr>
            <w:r w:rsidRPr="2F066FD7">
              <w:rPr>
                <w:lang w:val="en-US"/>
              </w:rPr>
              <w:t>Fennoscandia</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43AE3BD1" w14:textId="77777777">
            <w:pPr>
              <w:cnfStyle w:val="000000000000" w:firstRow="0" w:lastRow="0" w:firstColumn="0" w:lastColumn="0" w:oddVBand="0" w:evenVBand="0" w:oddHBand="0" w:evenHBand="0" w:firstRowFirstColumn="0" w:firstRowLastColumn="0" w:lastRowFirstColumn="0" w:lastRowLastColumn="0"/>
              <w:rPr>
                <w:lang w:val="en-US"/>
              </w:rPr>
            </w:pPr>
            <w:r w:rsidRPr="4F491CE5">
              <w:rPr>
                <w:lang w:val="en-US"/>
              </w:rPr>
              <w:t xml:space="preserve">Finland, </w:t>
            </w:r>
            <w:r w:rsidRPr="6DEB2DA1">
              <w:rPr>
                <w:lang w:val="en-US"/>
              </w:rPr>
              <w:t xml:space="preserve">Norway and </w:t>
            </w:r>
            <w:r w:rsidRPr="4F491CE5">
              <w:rPr>
                <w:lang w:val="en-US"/>
              </w:rPr>
              <w:t>Sweden</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0E39A4CF" w14:textId="53480D71">
            <w:pPr>
              <w:cnfStyle w:val="000000000000" w:firstRow="0" w:lastRow="0" w:firstColumn="0" w:lastColumn="0" w:oddVBand="0" w:evenVBand="0" w:oddHBand="0" w:evenHBand="0" w:firstRowFirstColumn="0" w:firstRowLastColumn="0" w:lastRowFirstColumn="0" w:lastRowLastColumn="0"/>
              <w:rPr>
                <w:lang w:val="en-US"/>
              </w:rPr>
            </w:pPr>
            <w:r w:rsidRPr="0B04F2E7" w:rsidR="00C223E6">
              <w:rPr>
                <w:lang w:val="en-US"/>
              </w:rPr>
              <w:t xml:space="preserve">Finland, Norge </w:t>
            </w:r>
            <w:r w:rsidRPr="0B04F2E7" w:rsidR="00C223E6">
              <w:rPr>
                <w:lang w:val="en-US"/>
              </w:rPr>
              <w:t>och</w:t>
            </w:r>
            <w:r w:rsidRPr="0B04F2E7" w:rsidR="00C223E6">
              <w:rPr>
                <w:lang w:val="en-US"/>
              </w:rPr>
              <w:t xml:space="preserve"> Sverige</w:t>
            </w:r>
          </w:p>
        </w:tc>
      </w:tr>
      <w:tr w:rsidR="00B00A29" w:rsidTr="0B04F2E7" w14:paraId="311731EC"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0D69321E" w14:textId="77777777">
            <w:pPr>
              <w:rPr>
                <w:lang w:val="en-US"/>
              </w:rPr>
            </w:pPr>
            <w:r w:rsidRPr="2F066FD7">
              <w:rPr>
                <w:lang w:val="en-US"/>
              </w:rPr>
              <w:t>Forage</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17B45C9A"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2F066FD7">
              <w:rPr>
                <w:lang w:val="en-US"/>
              </w:rPr>
              <w:t xml:space="preserve">Browse and herbage that is available either naturall or produced seasonally or annually (forage crop) on a given area or range that can </w:t>
            </w:r>
            <w:r w:rsidRPr="2F066FD7">
              <w:rPr>
                <w:lang w:val="en-US"/>
              </w:rPr>
              <w:lastRenderedPageBreak/>
              <w:t xml:space="preserve">provide food for grazing animals or be harvested for </w:t>
            </w:r>
            <w:r w:rsidRPr="69BCC960">
              <w:rPr>
                <w:lang w:val="en-US"/>
              </w:rPr>
              <w:t>feeding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7D514028" w14:textId="77777777">
            <w:pPr>
              <w:cnfStyle w:val="000000100000" w:firstRow="0" w:lastRow="0" w:firstColumn="0" w:lastColumn="0" w:oddVBand="0" w:evenVBand="0" w:oddHBand="1" w:evenHBand="0" w:firstRowFirstColumn="0" w:firstRowLastColumn="0" w:lastRowFirstColumn="0" w:lastRowLastColumn="0"/>
              <w:rPr>
                <w:lang w:val="en-US"/>
              </w:rPr>
            </w:pPr>
            <w:r w:rsidRPr="69BCC960">
              <w:rPr>
                <w:lang w:val="en-US"/>
              </w:rPr>
              <w:lastRenderedPageBreak/>
              <w:t>Foder</w:t>
            </w:r>
          </w:p>
        </w:tc>
      </w:tr>
      <w:tr w:rsidR="00C223E6" w:rsidTr="0B04F2E7" w14:paraId="769C4E15"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61E2FA15" w14:textId="77777777">
            <w:pPr>
              <w:rPr>
                <w:lang w:val="en-US"/>
              </w:rPr>
            </w:pPr>
            <w:r w:rsidRPr="2F066FD7">
              <w:rPr>
                <w:lang w:val="en-US"/>
              </w:rPr>
              <w:t>Forwarder</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5BA0DF2E" w14:textId="71AD4F19">
            <w:pPr>
              <w:cnfStyle w:val="000000000000" w:firstRow="0" w:lastRow="0" w:firstColumn="0" w:lastColumn="0" w:oddVBand="0" w:evenVBand="0" w:oddHBand="0" w:evenHBand="0" w:firstRowFirstColumn="0" w:firstRowLastColumn="0" w:lastRowFirstColumn="0" w:lastRowLastColumn="0"/>
              <w:rPr>
                <w:vertAlign w:val="superscript"/>
                <w:lang w:val="en-US"/>
              </w:rPr>
            </w:pPr>
            <w:r w:rsidRPr="0B04F2E7" w:rsidR="00C223E6">
              <w:rPr>
                <w:lang w:val="en-US"/>
              </w:rPr>
              <w:t xml:space="preserve">A machine that </w:t>
            </w:r>
            <w:r w:rsidRPr="0B04F2E7" w:rsidR="00C223E6">
              <w:rPr>
                <w:lang w:val="en-US"/>
              </w:rPr>
              <w:t>load</w:t>
            </w:r>
            <w:r w:rsidRPr="0B04F2E7" w:rsidR="44D0D0CE">
              <w:rPr>
                <w:lang w:val="en-US"/>
              </w:rPr>
              <w:t>s</w:t>
            </w:r>
            <w:r w:rsidRPr="0B04F2E7" w:rsidR="00C223E6">
              <w:rPr>
                <w:lang w:val="en-US"/>
              </w:rPr>
              <w:t xml:space="preserve"> and </w:t>
            </w:r>
            <w:r w:rsidRPr="0B04F2E7" w:rsidR="00C223E6">
              <w:rPr>
                <w:lang w:val="en-US"/>
              </w:rPr>
              <w:t xml:space="preserve">transports logs by carrying them completely off the </w:t>
            </w:r>
            <w:r w:rsidRPr="0B04F2E7" w:rsidR="00C223E6">
              <w:rPr>
                <w:lang w:val="en-US"/>
              </w:rPr>
              <w:t>ground (Helms 1998)</w:t>
            </w:r>
            <w:r w:rsidRPr="0B04F2E7" w:rsidR="00C223E6">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59EC299"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Skotare</w:t>
            </w:r>
          </w:p>
        </w:tc>
      </w:tr>
      <w:tr w:rsidR="00B00A29" w:rsidTr="0B04F2E7" w14:paraId="262CC31F"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656C680C" w14:textId="77777777">
            <w:pPr>
              <w:rPr>
                <w:lang w:val="en-US"/>
              </w:rPr>
            </w:pPr>
            <w:r w:rsidRPr="2F066FD7">
              <w:rPr>
                <w:lang w:val="en-US"/>
              </w:rPr>
              <w:t>Ghost trail</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0AE08E45" w14:textId="77777777">
            <w:pPr>
              <w:cnfStyle w:val="000000100000" w:firstRow="0" w:lastRow="0" w:firstColumn="0" w:lastColumn="0" w:oddVBand="0" w:evenVBand="0" w:oddHBand="1" w:evenHBand="0" w:firstRowFirstColumn="0" w:firstRowLastColumn="0" w:lastRowFirstColumn="0" w:lastRowLastColumn="0"/>
              <w:rPr>
                <w:lang w:val="en-US"/>
              </w:rPr>
            </w:pPr>
            <w:r w:rsidRPr="69BCC960">
              <w:rPr>
                <w:lang w:val="en-US"/>
              </w:rPr>
              <w:t>The path or movement of a machine that operates independently of strip roads</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63BEB4D9"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Beståndsgående</w:t>
            </w:r>
          </w:p>
        </w:tc>
      </w:tr>
      <w:tr w:rsidR="00C223E6" w:rsidTr="0B04F2E7" w14:paraId="40777D55"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1E465162" w14:textId="77777777">
            <w:pPr>
              <w:rPr>
                <w:lang w:val="en-US"/>
              </w:rPr>
            </w:pPr>
            <w:r w:rsidRPr="2F066FD7">
              <w:rPr>
                <w:lang w:val="en-US"/>
              </w:rPr>
              <w:t>Grapple</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0AACDD45"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6E2B6133">
              <w:rPr>
                <w:lang w:val="en-US"/>
              </w:rPr>
              <w:t>Hinged jaws or arms capable of being opened and closed and used to grip logs or trees during skidding or loading (Helms 1998)</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24B14A2E" w14:textId="77777777">
            <w:pPr>
              <w:cnfStyle w:val="000000000000" w:firstRow="0" w:lastRow="0" w:firstColumn="0" w:lastColumn="0" w:oddVBand="0" w:evenVBand="0" w:oddHBand="0" w:evenHBand="0" w:firstRowFirstColumn="0" w:firstRowLastColumn="0" w:lastRowFirstColumn="0" w:lastRowLastColumn="0"/>
              <w:rPr>
                <w:lang w:val="en-US"/>
              </w:rPr>
            </w:pPr>
            <w:r w:rsidRPr="6DEB2DA1">
              <w:rPr>
                <w:lang w:val="en-US"/>
              </w:rPr>
              <w:t>Grip</w:t>
            </w:r>
          </w:p>
        </w:tc>
      </w:tr>
      <w:tr w:rsidR="00B00A29" w:rsidTr="0B04F2E7" w14:paraId="486BB562"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43100FAE" w14:textId="77777777">
            <w:pPr>
              <w:rPr>
                <w:lang w:val="en-US"/>
              </w:rPr>
            </w:pPr>
            <w:r w:rsidRPr="2F066FD7">
              <w:rPr>
                <w:lang w:val="en-US"/>
              </w:rPr>
              <w:t>Harvester</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5A364BF8"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2F066FD7">
              <w:rPr>
                <w:lang w:val="en-US"/>
              </w:rPr>
              <w:t xml:space="preserve">A machine that falls trees and </w:t>
            </w:r>
            <w:r w:rsidRPr="69BCC960">
              <w:rPr>
                <w:lang w:val="en-US"/>
              </w:rPr>
              <w:t>process them to logs</w:t>
            </w:r>
            <w:r w:rsidRPr="2F066FD7">
              <w:rPr>
                <w:lang w:val="en-US"/>
              </w:rPr>
              <w:t xml:space="preserve"> at the </w:t>
            </w:r>
            <w:r w:rsidRPr="69BCC960">
              <w:rPr>
                <w:lang w:val="en-US"/>
              </w:rPr>
              <w:t>stump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700D470D"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Skördare</w:t>
            </w:r>
          </w:p>
        </w:tc>
      </w:tr>
      <w:tr w:rsidR="00C223E6" w:rsidTr="0B04F2E7" w14:paraId="15812067"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671A4D96" w14:textId="77777777">
            <w:pPr>
              <w:rPr>
                <w:lang w:val="en-US"/>
              </w:rPr>
            </w:pPr>
            <w:r w:rsidRPr="2F066FD7">
              <w:rPr>
                <w:lang w:val="en-US"/>
              </w:rPr>
              <w:t>Harwarder</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771F5D4A" w14:textId="77777777">
            <w:pPr>
              <w:cnfStyle w:val="000000000000" w:firstRow="0" w:lastRow="0" w:firstColumn="0" w:lastColumn="0" w:oddVBand="0" w:evenVBand="0" w:oddHBand="0" w:evenHBand="0" w:firstRowFirstColumn="0" w:firstRowLastColumn="0" w:lastRowFirstColumn="0" w:lastRowLastColumn="0"/>
              <w:rPr>
                <w:lang w:val="en-US"/>
              </w:rPr>
            </w:pPr>
            <w:r w:rsidRPr="6E2B6133">
              <w:rPr>
                <w:lang w:val="en-US"/>
              </w:rPr>
              <w:t>A machine capable of harvesting and hauling to roadside (Uusitalo 2010)</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094ACC02"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Drivare</w:t>
            </w:r>
          </w:p>
        </w:tc>
      </w:tr>
      <w:tr w:rsidR="00B00A29" w:rsidTr="0B04F2E7" w14:paraId="14C45DD1"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15C4C153" w14:textId="77777777">
            <w:pPr>
              <w:rPr>
                <w:lang w:val="en-US"/>
              </w:rPr>
            </w:pPr>
            <w:r w:rsidRPr="2F066FD7">
              <w:rPr>
                <w:lang w:val="en-US"/>
              </w:rPr>
              <w:t>Invasive species</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38393F94" w14:textId="77777777">
            <w:pPr>
              <w:cnfStyle w:val="000000100000" w:firstRow="0" w:lastRow="0" w:firstColumn="0" w:lastColumn="0" w:oddVBand="0" w:evenVBand="0" w:oddHBand="1" w:evenHBand="0" w:firstRowFirstColumn="0" w:firstRowLastColumn="0" w:lastRowFirstColumn="0" w:lastRowLastColumn="0"/>
              <w:rPr>
                <w:lang w:val="en-US"/>
              </w:rPr>
            </w:pPr>
            <w:r w:rsidRPr="69BCC960">
              <w:rPr>
                <w:lang w:val="en-US"/>
              </w:rPr>
              <w:t>Species that typically have been introduced by humans to a new environment and that have a negative impact on native species population.</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0748F3F9"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Invasiva arter</w:t>
            </w:r>
          </w:p>
        </w:tc>
      </w:tr>
      <w:tr w:rsidR="00C223E6" w:rsidTr="0B04F2E7" w14:paraId="761107FB"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Pr="2F066FD7" w:rsidR="00C223E6" w:rsidP="00C223E6" w:rsidRDefault="00C223E6" w14:paraId="73FE3CBA" w14:textId="279970E9">
            <w:pPr>
              <w:rPr>
                <w:lang w:val="en-US"/>
              </w:rPr>
            </w:pPr>
            <w:r w:rsidRPr="4EF0522A">
              <w:rPr>
                <w:sz w:val="16"/>
                <w:szCs w:val="16"/>
                <w:lang w:val="en-US" w:eastAsia="sv-SE"/>
              </w:rPr>
              <w:t>Land Expectation Value (LEV)</w:t>
            </w:r>
          </w:p>
        </w:tc>
        <w:tc>
          <w:tcPr>
            <w:cnfStyle w:val="000000000000" w:firstRow="0" w:lastRow="0" w:firstColumn="0" w:lastColumn="0" w:oddVBand="0" w:evenVBand="0" w:oddHBand="0" w:evenHBand="0" w:firstRowFirstColumn="0" w:firstRowLastColumn="0" w:lastRowFirstColumn="0" w:lastRowLastColumn="0"/>
            <w:tcW w:w="4578" w:type="dxa"/>
            <w:tcMar/>
          </w:tcPr>
          <w:p w:rsidRPr="00C223E6" w:rsidR="00C223E6" w:rsidP="00C223E6" w:rsidRDefault="00C223E6" w14:paraId="7B6CA327" w14:textId="2CB2BAC3">
            <w:pPr>
              <w:cnfStyle w:val="000000000000" w:firstRow="0" w:lastRow="0" w:firstColumn="0" w:lastColumn="0" w:oddVBand="0" w:evenVBand="0" w:oddHBand="0" w:evenHBand="0" w:firstRowFirstColumn="0" w:firstRowLastColumn="0" w:lastRowFirstColumn="0" w:lastRowLastColumn="0"/>
              <w:rPr>
                <w:lang w:val="en-US"/>
              </w:rPr>
            </w:pPr>
            <w:r w:rsidRPr="4EF0522A">
              <w:rPr>
                <w:sz w:val="16"/>
                <w:szCs w:val="16"/>
                <w:lang w:val="en-US" w:eastAsia="sv-SE"/>
              </w:rPr>
              <w:t xml:space="preserve">Summary of past and future cashflow streams discounted to the present value (SEK ha </w:t>
            </w:r>
            <w:r w:rsidRPr="4EF0522A">
              <w:rPr>
                <w:sz w:val="16"/>
                <w:szCs w:val="16"/>
                <w:vertAlign w:val="superscript"/>
                <w:lang w:val="en-US" w:eastAsia="sv-SE"/>
              </w:rPr>
              <w:t>-1</w:t>
            </w:r>
            <w:r w:rsidRPr="4EF0522A">
              <w:rPr>
                <w:sz w:val="16"/>
                <w:szCs w:val="16"/>
                <w:lang w:val="en-US" w:eastAsia="sv-SE"/>
              </w:rPr>
              <w:t>)</w:t>
            </w:r>
          </w:p>
        </w:tc>
        <w:tc>
          <w:tcPr>
            <w:cnfStyle w:val="000000000000" w:firstRow="0" w:lastRow="0" w:firstColumn="0" w:lastColumn="0" w:oddVBand="0" w:evenVBand="0" w:oddHBand="0" w:evenHBand="0" w:firstRowFirstColumn="0" w:firstRowLastColumn="0" w:lastRowFirstColumn="0" w:lastRowLastColumn="0"/>
            <w:tcW w:w="2977" w:type="dxa"/>
            <w:tcMar/>
          </w:tcPr>
          <w:p w:rsidRPr="2F066FD7" w:rsidR="00C223E6" w:rsidP="00C223E6" w:rsidRDefault="00C223E6" w14:paraId="11BC0B7A" w14:textId="68923A13">
            <w:pPr>
              <w:cnfStyle w:val="000000000000" w:firstRow="0" w:lastRow="0" w:firstColumn="0" w:lastColumn="0" w:oddVBand="0" w:evenVBand="0" w:oddHBand="0" w:evenHBand="0" w:firstRowFirstColumn="0" w:firstRowLastColumn="0" w:lastRowFirstColumn="0" w:lastRowLastColumn="0"/>
              <w:rPr>
                <w:lang w:val="en-US"/>
              </w:rPr>
            </w:pPr>
            <w:r w:rsidRPr="4EF0522A">
              <w:rPr>
                <w:lang w:val="en-US"/>
              </w:rPr>
              <w:t>Markvärde</w:t>
            </w:r>
          </w:p>
        </w:tc>
      </w:tr>
      <w:tr w:rsidR="00B00A29" w:rsidTr="0B04F2E7" w14:paraId="526FA5CE"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4C4FE3E8" w14:textId="77777777">
            <w:pPr>
              <w:rPr>
                <w:lang w:val="en-US"/>
              </w:rPr>
            </w:pPr>
            <w:r w:rsidRPr="2F066FD7">
              <w:rPr>
                <w:lang w:val="en-US"/>
              </w:rPr>
              <w:t>Landing</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2FE711F9"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2F066FD7">
              <w:rPr>
                <w:lang w:val="en-US"/>
              </w:rPr>
              <w:t xml:space="preserve">A cleared area in the forest </w:t>
            </w:r>
            <w:r w:rsidRPr="69BCC960">
              <w:rPr>
                <w:lang w:val="en-US"/>
              </w:rPr>
              <w:t xml:space="preserve">or adjacent to a road </w:t>
            </w:r>
            <w:r w:rsidRPr="2F066FD7">
              <w:rPr>
                <w:lang w:val="en-US"/>
              </w:rPr>
              <w:t xml:space="preserve">to which logs are yarded, forwarded or skidded for </w:t>
            </w:r>
            <w:r w:rsidRPr="69BCC960">
              <w:rPr>
                <w:lang w:val="en-US"/>
              </w:rPr>
              <w:t>reloading</w:t>
            </w:r>
            <w:r w:rsidRPr="2F066FD7">
              <w:rPr>
                <w:lang w:val="en-US"/>
              </w:rPr>
              <w:t xml:space="preserve"> on to trucks for </w:t>
            </w:r>
            <w:r w:rsidRPr="69BCC960">
              <w:rPr>
                <w:lang w:val="en-US"/>
              </w:rPr>
              <w:t>transport (Helms 1998)</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EA95D5D"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Avlägg</w:t>
            </w:r>
          </w:p>
        </w:tc>
      </w:tr>
      <w:tr w:rsidR="00C223E6" w:rsidTr="0B04F2E7" w14:paraId="1640C1CA"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2038B4B1" w14:textId="5197B181">
            <w:pPr>
              <w:rPr>
                <w:lang w:val="en-US"/>
              </w:rPr>
            </w:pPr>
            <w:r w:rsidRPr="4EF0522A">
              <w:rPr>
                <w:lang w:val="en-US"/>
              </w:rPr>
              <w:t>LiDAR</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3A78B082" w14:textId="73A2A036">
            <w:pPr>
              <w:cnfStyle w:val="000000000000" w:firstRow="0" w:lastRow="0" w:firstColumn="0" w:lastColumn="0" w:oddVBand="0" w:evenVBand="0" w:oddHBand="0" w:evenHBand="0" w:firstRowFirstColumn="0" w:firstRowLastColumn="0" w:lastRowFirstColumn="0" w:lastRowLastColumn="0"/>
              <w:rPr>
                <w:lang w:val="en-US"/>
              </w:rPr>
            </w:pPr>
            <w:r w:rsidRPr="1A3C5EED">
              <w:rPr>
                <w:lang w:val="en-US"/>
              </w:rPr>
              <w:t>Light Detection And Ranging (LiDAR). A remote sensing device or technology for measuring distances and directions. LiDAR systems uses a light beam in place of a microwave beam to obtain measurements of speed, altitude, directions and range of a target (Helms 1998).</w:t>
            </w:r>
            <w:r w:rsidRPr="1A3C5EED">
              <w:rPr>
                <w:vertAlign w:val="superscript"/>
                <w:lang w:val="en-US"/>
              </w:rPr>
              <w:t xml:space="preserve"> </w:t>
            </w:r>
            <w:r w:rsidRPr="1A3C5EED">
              <w:rPr>
                <w:lang w:val="en-US"/>
              </w:rPr>
              <w:t xml:space="preserve"> The technology is used to produce high resolution digital models.</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3184CA2" w14:textId="49C3E34E">
            <w:pPr>
              <w:cnfStyle w:val="000000000000" w:firstRow="0" w:lastRow="0" w:firstColumn="0" w:lastColumn="0" w:oddVBand="0" w:evenVBand="0" w:oddHBand="0" w:evenHBand="0" w:firstRowFirstColumn="0" w:firstRowLastColumn="0" w:lastRowFirstColumn="0" w:lastRowLastColumn="0"/>
              <w:rPr>
                <w:lang w:val="en-US"/>
              </w:rPr>
            </w:pPr>
            <w:r w:rsidRPr="4EF0522A">
              <w:rPr>
                <w:lang w:val="en-US"/>
              </w:rPr>
              <w:t>LiDAR</w:t>
            </w:r>
          </w:p>
        </w:tc>
      </w:tr>
      <w:tr w:rsidR="00B00A29" w:rsidTr="0B04F2E7" w14:paraId="2072C74C"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4D571B2E" w14:textId="77777777">
            <w:pPr>
              <w:rPr>
                <w:lang w:val="en-US"/>
              </w:rPr>
            </w:pPr>
            <w:r w:rsidRPr="2F066FD7">
              <w:rPr>
                <w:lang w:val="en-US"/>
              </w:rPr>
              <w:t>Linear feature</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21BA816A"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2F066FD7">
              <w:rPr>
                <w:lang w:val="en-US"/>
              </w:rPr>
              <w:t xml:space="preserve">A geographic feature that can be represented by a line or set of lines, e.g. rivers and power </w:t>
            </w:r>
            <w:r w:rsidRPr="69BCC960">
              <w:rPr>
                <w:lang w:val="en-US"/>
              </w:rPr>
              <w:t>lines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0B0380D9" w14:textId="77777777">
            <w:pPr>
              <w:cnfStyle w:val="000000100000" w:firstRow="0" w:lastRow="0" w:firstColumn="0" w:lastColumn="0" w:oddVBand="0" w:evenVBand="0" w:oddHBand="1" w:evenHBand="0" w:firstRowFirstColumn="0" w:firstRowLastColumn="0" w:lastRowFirstColumn="0" w:lastRowLastColumn="0"/>
              <w:rPr>
                <w:lang w:val="en-US"/>
              </w:rPr>
            </w:pPr>
          </w:p>
        </w:tc>
      </w:tr>
      <w:tr w:rsidR="00C223E6" w:rsidTr="0B04F2E7" w14:paraId="0D2FB1DE"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6E546681" w14:textId="77777777">
            <w:pPr>
              <w:rPr>
                <w:lang w:val="en-US"/>
              </w:rPr>
            </w:pPr>
            <w:r w:rsidRPr="2F066FD7">
              <w:rPr>
                <w:lang w:val="en-US"/>
              </w:rPr>
              <w:t>Logging</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36ED5009"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2F066FD7">
              <w:rPr>
                <w:lang w:val="en-US"/>
              </w:rPr>
              <w:t xml:space="preserve">The felling, forwarding or skidding, </w:t>
            </w:r>
            <w:r w:rsidRPr="69BCC960">
              <w:rPr>
                <w:lang w:val="en-US"/>
              </w:rPr>
              <w:t xml:space="preserve">and </w:t>
            </w:r>
            <w:r w:rsidRPr="2F066FD7">
              <w:rPr>
                <w:lang w:val="en-US"/>
              </w:rPr>
              <w:t xml:space="preserve">on-site processing and loading of trees or logs </w:t>
            </w:r>
            <w:r w:rsidRPr="69BCC960">
              <w:rPr>
                <w:lang w:val="en-US"/>
              </w:rPr>
              <w:t>(Helms, 1998)</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92435C5"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Avverkning</w:t>
            </w:r>
          </w:p>
        </w:tc>
      </w:tr>
      <w:tr w:rsidR="00B00A29" w:rsidTr="0B04F2E7" w14:paraId="1729E066"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79C74951" w14:textId="77777777">
            <w:pPr>
              <w:rPr>
                <w:lang w:val="en-US"/>
              </w:rPr>
            </w:pPr>
            <w:r w:rsidRPr="2F066FD7">
              <w:rPr>
                <w:lang w:val="en-US"/>
              </w:rPr>
              <w:t xml:space="preserve">Mandatory </w:t>
            </w:r>
            <w:r w:rsidRPr="69BCC960">
              <w:rPr>
                <w:lang w:val="en-US"/>
              </w:rPr>
              <w:t>trees</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6D54A70D" w14:textId="77777777">
            <w:pPr>
              <w:cnfStyle w:val="000000100000" w:firstRow="0" w:lastRow="0" w:firstColumn="0" w:lastColumn="0" w:oddVBand="0" w:evenVBand="0" w:oddHBand="1" w:evenHBand="0" w:firstRowFirstColumn="0" w:firstRowLastColumn="0" w:lastRowFirstColumn="0" w:lastRowLastColumn="0"/>
              <w:rPr>
                <w:lang w:val="en-US"/>
              </w:rPr>
            </w:pPr>
            <w:r w:rsidRPr="69BCC960">
              <w:rPr>
                <w:lang w:val="en-US"/>
              </w:rPr>
              <w:t>Trees that have to be removed regardless of thinning form e.g. trees on striproads, big and/or deformed trees</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63999D06"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Tvingande träd</w:t>
            </w:r>
          </w:p>
        </w:tc>
      </w:tr>
      <w:tr w:rsidR="00C223E6" w:rsidTr="0B04F2E7" w14:paraId="0878E9E9"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3C926E24" w14:textId="77777777">
            <w:pPr>
              <w:rPr>
                <w:lang w:val="en-US"/>
              </w:rPr>
            </w:pPr>
            <w:r w:rsidRPr="2F066FD7">
              <w:rPr>
                <w:lang w:val="en-US"/>
              </w:rPr>
              <w:t>Motor-manual</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589820AF" w14:textId="77777777">
            <w:pPr>
              <w:cnfStyle w:val="000000000000" w:firstRow="0" w:lastRow="0" w:firstColumn="0" w:lastColumn="0" w:oddVBand="0" w:evenVBand="0" w:oddHBand="0" w:evenHBand="0" w:firstRowFirstColumn="0" w:firstRowLastColumn="0" w:lastRowFirstColumn="0" w:lastRowLastColumn="0"/>
              <w:rPr>
                <w:lang w:val="en-US"/>
              </w:rPr>
            </w:pPr>
            <w:r w:rsidRPr="69BCC960">
              <w:rPr>
                <w:lang w:val="en-US"/>
              </w:rPr>
              <w:t>A logging operation where felling and is done by means of chainsaw and manual accessories like wedges, measuring tapes, felling levers etc.</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5F2ACFF6"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Motor-manuell</w:t>
            </w:r>
          </w:p>
        </w:tc>
      </w:tr>
      <w:tr w:rsidR="00B00A29" w:rsidTr="0B04F2E7" w14:paraId="6FE3797D"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21B24572" w14:textId="77777777">
            <w:pPr>
              <w:rPr>
                <w:lang w:val="en-US"/>
              </w:rPr>
            </w:pPr>
            <w:r w:rsidRPr="2F066FD7">
              <w:rPr>
                <w:lang w:val="en-US"/>
              </w:rPr>
              <w:t>Nurse crop</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4F1EE9ED"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1BBEA4C4">
              <w:rPr>
                <w:lang w:val="en-US"/>
              </w:rPr>
              <w:t>A crop of trees (in Sweden often birch), shrubs or other plants, either naturally occurring or introduced, used to nurture, improve survival, or improve the form of a more desirable tree or crop when young by protecting it from frost, insolation, wind or insect attack (Helms 1998)</w:t>
            </w:r>
            <w:r w:rsidRPr="1BBEA4C4">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7000F5D2"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Lågskärm</w:t>
            </w:r>
          </w:p>
        </w:tc>
      </w:tr>
      <w:tr w:rsidR="00C223E6" w:rsidTr="0B04F2E7" w14:paraId="2F3EEAA9"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04B8A886" w14:textId="77777777">
            <w:pPr>
              <w:rPr>
                <w:lang w:val="en-US"/>
              </w:rPr>
            </w:pPr>
            <w:r w:rsidRPr="2F066FD7">
              <w:rPr>
                <w:lang w:val="en-US"/>
              </w:rPr>
              <w:t>Pendulous lichen</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3B25D6C0" w14:textId="77777777">
            <w:pPr>
              <w:cnfStyle w:val="000000000000" w:firstRow="0" w:lastRow="0" w:firstColumn="0" w:lastColumn="0" w:oddVBand="0" w:evenVBand="0" w:oddHBand="0" w:evenHBand="0" w:firstRowFirstColumn="0" w:firstRowLastColumn="0" w:lastRowFirstColumn="0" w:lastRowLastColumn="0"/>
              <w:rPr>
                <w:lang w:val="en-US"/>
              </w:rPr>
            </w:pPr>
            <w:r w:rsidRPr="69BCC960">
              <w:rPr>
                <w:lang w:val="en-US"/>
              </w:rPr>
              <w:t xml:space="preserve">Lichen with a hanging growth form, often from the genus </w:t>
            </w:r>
            <w:r w:rsidRPr="69BCC960">
              <w:rPr>
                <w:i/>
                <w:iCs/>
                <w:lang w:val="en-US"/>
              </w:rPr>
              <w:t>Usnea</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35AC54D3" w14:textId="77777777">
            <w:pPr>
              <w:cnfStyle w:val="000000000000" w:firstRow="0" w:lastRow="0" w:firstColumn="0" w:lastColumn="0" w:oddVBand="0" w:evenVBand="0" w:oddHBand="0" w:evenHBand="0" w:firstRowFirstColumn="0" w:firstRowLastColumn="0" w:lastRowFirstColumn="0" w:lastRowLastColumn="0"/>
              <w:rPr>
                <w:lang w:val="en-US"/>
              </w:rPr>
            </w:pPr>
            <w:r w:rsidRPr="69BCC960">
              <w:rPr>
                <w:lang w:val="en-US"/>
              </w:rPr>
              <w:t>Hänglavar</w:t>
            </w:r>
          </w:p>
        </w:tc>
      </w:tr>
      <w:tr w:rsidR="00B00A29" w:rsidTr="0B04F2E7" w14:paraId="7F8EE9BE"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1BBD1E3A" w14:textId="77777777">
            <w:pPr>
              <w:rPr>
                <w:lang w:val="en-US"/>
              </w:rPr>
            </w:pPr>
            <w:r w:rsidRPr="2F066FD7">
              <w:rPr>
                <w:lang w:val="en-US"/>
              </w:rPr>
              <w:t>Polypores</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413D5FD3" w14:textId="77777777">
            <w:pPr>
              <w:cnfStyle w:val="000000100000" w:firstRow="0" w:lastRow="0" w:firstColumn="0" w:lastColumn="0" w:oddVBand="0" w:evenVBand="0" w:oddHBand="1" w:evenHBand="0" w:firstRowFirstColumn="0" w:firstRowLastColumn="0" w:lastRowFirstColumn="0" w:lastRowLastColumn="0"/>
              <w:rPr>
                <w:lang w:val="en-US"/>
              </w:rPr>
            </w:pPr>
            <w:r w:rsidRPr="69BCC960">
              <w:rPr>
                <w:lang w:val="en-US"/>
              </w:rPr>
              <w:t>Morphological group of fungi with shelf-like fruiting bodies</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6A9209CD" w14:textId="77777777">
            <w:pPr>
              <w:cnfStyle w:val="000000100000" w:firstRow="0" w:lastRow="0" w:firstColumn="0" w:lastColumn="0" w:oddVBand="0" w:evenVBand="0" w:oddHBand="1" w:evenHBand="0" w:firstRowFirstColumn="0" w:firstRowLastColumn="0" w:lastRowFirstColumn="0" w:lastRowLastColumn="0"/>
              <w:rPr>
                <w:lang w:val="en-US"/>
              </w:rPr>
            </w:pPr>
            <w:r w:rsidRPr="69BCC960">
              <w:rPr>
                <w:lang w:val="en-US"/>
              </w:rPr>
              <w:t>Tickor</w:t>
            </w:r>
          </w:p>
        </w:tc>
      </w:tr>
      <w:tr w:rsidR="00C223E6" w:rsidTr="0B04F2E7" w14:paraId="2D223BC9"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28AA09EC" w14:textId="77777777">
            <w:pPr>
              <w:rPr>
                <w:lang w:val="en-US"/>
              </w:rPr>
            </w:pPr>
            <w:r w:rsidRPr="2F066FD7">
              <w:rPr>
                <w:lang w:val="en-US"/>
              </w:rPr>
              <w:t>Pre-commercial thinning</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1E4B6BCB"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The removal of trees not for immediate financial return but to reduce stocking to concentrate growth on more desirable trees</w:t>
            </w:r>
            <w:r w:rsidRPr="2F066FD7">
              <w:rPr>
                <w:vertAlign w:val="superscript"/>
                <w:lang w:val="en-US"/>
              </w:rPr>
              <w:t>1</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E73020B"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Röjning</w:t>
            </w:r>
          </w:p>
        </w:tc>
      </w:tr>
      <w:tr w:rsidR="00B00A29" w:rsidTr="0B04F2E7" w14:paraId="20A08001"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155C550E" w14:textId="77777777">
            <w:pPr>
              <w:rPr>
                <w:lang w:val="en-US"/>
              </w:rPr>
            </w:pPr>
            <w:r w:rsidRPr="2F066FD7">
              <w:rPr>
                <w:lang w:val="en-US"/>
              </w:rPr>
              <w:t>Primary extraction</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1237B50F" w14:textId="77777777">
            <w:pPr>
              <w:cnfStyle w:val="000000100000" w:firstRow="0" w:lastRow="0" w:firstColumn="0" w:lastColumn="0" w:oddVBand="0" w:evenVBand="0" w:oddHBand="1" w:evenHBand="0" w:firstRowFirstColumn="0" w:firstRowLastColumn="0" w:lastRowFirstColumn="0" w:lastRowLastColumn="0"/>
              <w:rPr>
                <w:lang w:val="en-US"/>
              </w:rPr>
            </w:pPr>
            <w:r w:rsidRPr="6DEB2DA1">
              <w:rPr>
                <w:lang w:val="en-US"/>
              </w:rPr>
              <w:t>Off road transport of logs</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7E29B20C" w14:textId="77777777">
            <w:pPr>
              <w:cnfStyle w:val="000000100000" w:firstRow="0" w:lastRow="0" w:firstColumn="0" w:lastColumn="0" w:oddVBand="0" w:evenVBand="0" w:oddHBand="1" w:evenHBand="0" w:firstRowFirstColumn="0" w:firstRowLastColumn="0" w:lastRowFirstColumn="0" w:lastRowLastColumn="0"/>
              <w:rPr>
                <w:lang w:val="en-US"/>
              </w:rPr>
            </w:pPr>
          </w:p>
        </w:tc>
      </w:tr>
      <w:tr w:rsidR="00C223E6" w:rsidTr="0B04F2E7" w14:paraId="337F5B08"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485B73C4" w14:textId="77777777">
            <w:pPr>
              <w:rPr>
                <w:lang w:val="en-US"/>
              </w:rPr>
            </w:pPr>
            <w:r w:rsidRPr="2F066FD7">
              <w:rPr>
                <w:lang w:val="en-US"/>
              </w:rPr>
              <w:lastRenderedPageBreak/>
              <w:t>Natural pruning</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7774F207"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2F066FD7">
              <w:rPr>
                <w:lang w:val="en-US"/>
              </w:rPr>
              <w:t xml:space="preserve">The process of natural branch death and shedding caused by physical and biotic agents such as wind, snow or ice </w:t>
            </w:r>
            <w:r w:rsidRPr="69BCC960">
              <w:rPr>
                <w:lang w:val="en-US"/>
              </w:rPr>
              <w:t>breakage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5C75EFDA" w14:textId="77777777">
            <w:pPr>
              <w:cnfStyle w:val="000000000000" w:firstRow="0" w:lastRow="0" w:firstColumn="0" w:lastColumn="0" w:oddVBand="0" w:evenVBand="0" w:oddHBand="0" w:evenHBand="0" w:firstRowFirstColumn="0" w:firstRowLastColumn="0" w:lastRowFirstColumn="0" w:lastRowLastColumn="0"/>
              <w:rPr>
                <w:lang w:val="en-US"/>
              </w:rPr>
            </w:pPr>
          </w:p>
        </w:tc>
      </w:tr>
      <w:tr w:rsidR="00B00A29" w:rsidTr="0B04F2E7" w14:paraId="4E7873CE"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37D41DC5" w14:textId="77777777">
            <w:pPr>
              <w:rPr>
                <w:lang w:val="en-US"/>
              </w:rPr>
            </w:pPr>
            <w:r w:rsidRPr="2F066FD7">
              <w:rPr>
                <w:lang w:val="en-US"/>
              </w:rPr>
              <w:t>Residual stand</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5F86DC91"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2F066FD7">
              <w:rPr>
                <w:lang w:val="en-US"/>
              </w:rPr>
              <w:t xml:space="preserve">A stand composed of trees remaining after any type of intermediate </w:t>
            </w:r>
            <w:r w:rsidRPr="69BCC960">
              <w:rPr>
                <w:lang w:val="en-US"/>
              </w:rPr>
              <w:t>harvest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53C883E3" w14:textId="77777777">
            <w:pPr>
              <w:cnfStyle w:val="000000100000" w:firstRow="0" w:lastRow="0" w:firstColumn="0" w:lastColumn="0" w:oddVBand="0" w:evenVBand="0" w:oddHBand="1" w:evenHBand="0" w:firstRowFirstColumn="0" w:firstRowLastColumn="0" w:lastRowFirstColumn="0" w:lastRowLastColumn="0"/>
              <w:rPr>
                <w:lang w:val="en-US"/>
              </w:rPr>
            </w:pPr>
            <w:r w:rsidRPr="6DEB2DA1">
              <w:rPr>
                <w:lang w:val="en-US"/>
              </w:rPr>
              <w:t>Kvarvarande bestånd efter åtgärd</w:t>
            </w:r>
          </w:p>
        </w:tc>
      </w:tr>
      <w:tr w:rsidR="00C223E6" w:rsidTr="0B04F2E7" w14:paraId="441081DE"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7DFF8597" w14:textId="77777777">
            <w:pPr>
              <w:rPr>
                <w:lang w:val="en-US"/>
              </w:rPr>
            </w:pPr>
            <w:r w:rsidRPr="2F066FD7">
              <w:rPr>
                <w:lang w:val="en-US"/>
              </w:rPr>
              <w:t>Rotation</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4EB4F74D"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2F066FD7">
              <w:rPr>
                <w:lang w:val="en-US"/>
              </w:rPr>
              <w:t xml:space="preserve">In even-aged forest management the period between regeneration, establishment and final </w:t>
            </w:r>
            <w:r w:rsidRPr="69BCC960">
              <w:rPr>
                <w:lang w:val="en-US"/>
              </w:rPr>
              <w:t>felling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0F803225"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Omloppstid</w:t>
            </w:r>
          </w:p>
        </w:tc>
      </w:tr>
      <w:tr w:rsidR="00B00A29" w:rsidTr="0B04F2E7" w14:paraId="0608A96F"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485305FA" w14:textId="77777777">
            <w:pPr>
              <w:rPr>
                <w:lang w:val="en-US"/>
              </w:rPr>
            </w:pPr>
            <w:r w:rsidRPr="2F066FD7">
              <w:rPr>
                <w:lang w:val="en-US"/>
              </w:rPr>
              <w:t>Roundwood</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341929FA"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2F066FD7">
              <w:rPr>
                <w:lang w:val="en-US"/>
              </w:rPr>
              <w:t xml:space="preserve">A length of cut tree generally having a round cross section, such as a log or </w:t>
            </w:r>
            <w:r w:rsidRPr="69BCC960">
              <w:rPr>
                <w:lang w:val="en-US"/>
              </w:rPr>
              <w:t>bole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46C33B6"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Rundvirke</w:t>
            </w:r>
          </w:p>
        </w:tc>
      </w:tr>
      <w:tr w:rsidR="00C223E6" w:rsidTr="0B04F2E7" w14:paraId="346CF2E5"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1558B269" w14:textId="77777777">
            <w:pPr>
              <w:rPr>
                <w:lang w:val="en-US"/>
              </w:rPr>
            </w:pPr>
            <w:r w:rsidRPr="2F066FD7">
              <w:rPr>
                <w:lang w:val="en-US"/>
              </w:rPr>
              <w:t>Salvage logging</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06C12AA2"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2F066FD7">
              <w:rPr>
                <w:lang w:val="en-US"/>
              </w:rPr>
              <w:t xml:space="preserve">The removal of dead trees or trees damaged or dying because of injurious agents other than competition, to recover economic value that would otherwise be </w:t>
            </w:r>
            <w:r w:rsidRPr="69BCC960">
              <w:rPr>
                <w:lang w:val="en-US"/>
              </w:rPr>
              <w:t>lost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3B8D3D14" w14:textId="77777777">
            <w:pPr>
              <w:cnfStyle w:val="000000000000" w:firstRow="0" w:lastRow="0" w:firstColumn="0" w:lastColumn="0" w:oddVBand="0" w:evenVBand="0" w:oddHBand="0" w:evenHBand="0" w:firstRowFirstColumn="0" w:firstRowLastColumn="0" w:lastRowFirstColumn="0" w:lastRowLastColumn="0"/>
              <w:rPr>
                <w:lang w:val="en-US"/>
              </w:rPr>
            </w:pPr>
            <w:r>
              <w:rPr>
                <w:lang w:val="en-US"/>
              </w:rPr>
              <w:t>Tillvaratagande av skadade träd, t.ex. vindfällen, brandskadade eller insektsskadade</w:t>
            </w:r>
          </w:p>
        </w:tc>
      </w:tr>
      <w:tr w:rsidR="00B00A29" w:rsidTr="0B04F2E7" w14:paraId="60811BD5"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52AF11BC" w14:textId="77777777">
            <w:pPr>
              <w:rPr>
                <w:lang w:val="en-US"/>
              </w:rPr>
            </w:pPr>
            <w:r w:rsidRPr="2F066FD7">
              <w:rPr>
                <w:lang w:val="en-US"/>
              </w:rPr>
              <w:t>Saproxylic insects</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21482B45" w14:textId="77777777">
            <w:pPr>
              <w:cnfStyle w:val="000000100000" w:firstRow="0" w:lastRow="0" w:firstColumn="0" w:lastColumn="0" w:oddVBand="0" w:evenVBand="0" w:oddHBand="1" w:evenHBand="0" w:firstRowFirstColumn="0" w:firstRowLastColumn="0" w:lastRowFirstColumn="0" w:lastRowLastColumn="0"/>
              <w:rPr>
                <w:lang w:val="en-US"/>
              </w:rPr>
            </w:pPr>
            <w:r w:rsidRPr="69BCC960">
              <w:rPr>
                <w:lang w:val="en-US"/>
              </w:rPr>
              <w:t>Insects that are dependent on dead or decaying wood for at least a part of their life cycle</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68B0C4F7" w14:textId="77777777">
            <w:pPr>
              <w:cnfStyle w:val="000000100000" w:firstRow="0" w:lastRow="0" w:firstColumn="0" w:lastColumn="0" w:oddVBand="0" w:evenVBand="0" w:oddHBand="1" w:evenHBand="0" w:firstRowFirstColumn="0" w:firstRowLastColumn="0" w:lastRowFirstColumn="0" w:lastRowLastColumn="0"/>
              <w:rPr>
                <w:lang w:val="en-US"/>
              </w:rPr>
            </w:pPr>
            <w:r w:rsidRPr="69BCC960">
              <w:rPr>
                <w:lang w:val="en-US"/>
              </w:rPr>
              <w:t>Vedlevande insekter</w:t>
            </w:r>
          </w:p>
        </w:tc>
      </w:tr>
      <w:tr w:rsidR="00C223E6" w:rsidTr="0B04F2E7" w14:paraId="0F18A673"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5415ADFE" w14:textId="77777777">
            <w:pPr>
              <w:rPr>
                <w:lang w:val="en-US"/>
              </w:rPr>
            </w:pPr>
            <w:r w:rsidRPr="2F066FD7">
              <w:rPr>
                <w:lang w:val="en-US"/>
              </w:rPr>
              <w:t>Selection harvesting</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5EC0CD87"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2F066FD7">
              <w:rPr>
                <w:lang w:val="en-US"/>
              </w:rPr>
              <w:t xml:space="preserve">Individual trees of all size classes are removed more or less uniformly throughout the stand to promote growth of remaining trees and to provide space for </w:t>
            </w:r>
            <w:r w:rsidRPr="69BCC960">
              <w:rPr>
                <w:lang w:val="en-US"/>
              </w:rPr>
              <w:t>regeneration (Helms 1998)</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25998F3C"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Blädning</w:t>
            </w:r>
          </w:p>
        </w:tc>
      </w:tr>
      <w:tr w:rsidR="00B00A29" w:rsidTr="0B04F2E7" w14:paraId="5982FB8C"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3FB63F5A" w14:textId="77777777">
            <w:pPr>
              <w:rPr>
                <w:lang w:val="en-US"/>
              </w:rPr>
            </w:pPr>
            <w:r w:rsidRPr="2F066FD7">
              <w:rPr>
                <w:lang w:val="en-US"/>
              </w:rPr>
              <w:t>Shelterwood</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4DA934AA"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2F066FD7">
              <w:rPr>
                <w:lang w:val="en-US"/>
              </w:rPr>
              <w:t xml:space="preserve">The cutting of most trees, leaving those needed to produce sufficient shade to produce a new age class in a moderated </w:t>
            </w:r>
            <w:r w:rsidRPr="69BCC960">
              <w:rPr>
                <w:lang w:val="en-US"/>
              </w:rPr>
              <w:t>environment (Helms 1998)</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6F5636D8"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Skärmställning/timmer-ställning</w:t>
            </w:r>
          </w:p>
        </w:tc>
      </w:tr>
      <w:tr w:rsidR="00C223E6" w:rsidTr="0B04F2E7" w14:paraId="10012C97"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10F90619" w14:textId="77777777">
            <w:pPr>
              <w:rPr>
                <w:lang w:val="en-US"/>
              </w:rPr>
            </w:pPr>
            <w:r w:rsidRPr="2F066FD7">
              <w:rPr>
                <w:lang w:val="en-US"/>
              </w:rPr>
              <w:t>Self-thinning</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3C6BB790" w14:textId="77777777">
            <w:pPr>
              <w:cnfStyle w:val="000000000000" w:firstRow="0" w:lastRow="0" w:firstColumn="0" w:lastColumn="0" w:oddVBand="0" w:evenVBand="0" w:oddHBand="0" w:evenHBand="0" w:firstRowFirstColumn="0" w:firstRowLastColumn="0" w:lastRowFirstColumn="0" w:lastRowLastColumn="0"/>
              <w:rPr>
                <w:lang w:val="en-US"/>
              </w:rPr>
            </w:pPr>
            <w:r>
              <w:rPr>
                <w:lang w:val="en-US"/>
              </w:rPr>
              <w:t>A n</w:t>
            </w:r>
            <w:r w:rsidRPr="00BA01F3">
              <w:rPr>
                <w:lang w:val="en-US"/>
              </w:rPr>
              <w:t>atural process of density-dependent mortality in a stand of trees</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0B6DD7EC"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Självgallring</w:t>
            </w:r>
          </w:p>
        </w:tc>
      </w:tr>
      <w:tr w:rsidR="00B00A29" w:rsidTr="0B04F2E7" w14:paraId="7CF755B3"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181844A5" w14:textId="77777777">
            <w:pPr>
              <w:rPr>
                <w:lang w:val="en-US"/>
              </w:rPr>
            </w:pPr>
            <w:r w:rsidRPr="2F066FD7">
              <w:rPr>
                <w:lang w:val="en-US"/>
              </w:rPr>
              <w:t>Silviculture</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760E32B9" w14:textId="77777777">
            <w:pPr>
              <w:cnfStyle w:val="000000100000" w:firstRow="0" w:lastRow="0" w:firstColumn="0" w:lastColumn="0" w:oddVBand="0" w:evenVBand="0" w:oddHBand="1" w:evenHBand="0" w:firstRowFirstColumn="0" w:firstRowLastColumn="0" w:lastRowFirstColumn="0" w:lastRowLastColumn="0"/>
              <w:rPr>
                <w:vertAlign w:val="superscript"/>
                <w:lang w:val="en-US"/>
              </w:rPr>
            </w:pPr>
            <w:r w:rsidRPr="2F066FD7">
              <w:rPr>
                <w:lang w:val="en-US"/>
              </w:rPr>
              <w:t xml:space="preserve">The art and science of controlling the establishment, growth, composition, health and quality of forests and woodlands to meet diverse needs and values of landowners and society on a sustainable </w:t>
            </w:r>
            <w:r w:rsidRPr="69BCC960">
              <w:rPr>
                <w:lang w:val="en-US"/>
              </w:rPr>
              <w:t>basis (Helms 1998)</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19BCD9AC"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Skogsskötsel</w:t>
            </w:r>
          </w:p>
        </w:tc>
      </w:tr>
      <w:tr w:rsidR="00C223E6" w:rsidTr="0B04F2E7" w14:paraId="654C76BE"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379FB967" w14:textId="77777777">
            <w:pPr>
              <w:rPr>
                <w:lang w:val="en-US"/>
              </w:rPr>
            </w:pPr>
            <w:r w:rsidRPr="2F066FD7">
              <w:rPr>
                <w:lang w:val="en-US"/>
              </w:rPr>
              <w:t>Site index</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05986430"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 xml:space="preserve">A species-specific measure of actual or potential forest productivity (site quality, usually even-aged stands), expressed in terms of the average height of trees included in a specified stand component (defined as a certain number of dominants, co-dominants. or the largest and tallest trees per unit area) at a specified index or base </w:t>
            </w:r>
            <w:r w:rsidRPr="69BCC960">
              <w:rPr>
                <w:lang w:val="en-US"/>
              </w:rPr>
              <w:t>age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24828A7"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Ståndortsindex</w:t>
            </w:r>
          </w:p>
        </w:tc>
      </w:tr>
      <w:tr w:rsidR="00B00A29" w:rsidTr="0B04F2E7" w14:paraId="7E61C6F0"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41743C54" w14:textId="77777777">
            <w:pPr>
              <w:rPr>
                <w:lang w:val="en-US"/>
              </w:rPr>
            </w:pPr>
            <w:r w:rsidRPr="2F066FD7">
              <w:rPr>
                <w:lang w:val="en-US"/>
              </w:rPr>
              <w:t>Stand</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233B2C2C"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 xml:space="preserve">A contiguous group of trees sufficiently uniform in age-class distribution, composition and structure and growinfg on a site of sufficiently uniform quality to be a distinguishable </w:t>
            </w:r>
            <w:r w:rsidRPr="69BCC960">
              <w:rPr>
                <w:lang w:val="en-US"/>
              </w:rPr>
              <w:t>unit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301A5CAB"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Bestånd</w:t>
            </w:r>
          </w:p>
        </w:tc>
      </w:tr>
      <w:tr w:rsidR="00C223E6" w:rsidTr="0B04F2E7" w14:paraId="436ABBC5"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0819D595" w14:textId="77777777">
            <w:pPr>
              <w:rPr>
                <w:lang w:val="en-US"/>
              </w:rPr>
            </w:pPr>
            <w:r w:rsidRPr="2F066FD7">
              <w:rPr>
                <w:lang w:val="en-US"/>
              </w:rPr>
              <w:t>Stand density</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62237A49"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 xml:space="preserve">A quantitative measure of stocking expressed either absolutely in terms of number of trees, basal area or volume per unit area, or relative to some standard </w:t>
            </w:r>
            <w:r w:rsidRPr="69BCC960">
              <w:rPr>
                <w:lang w:val="en-US"/>
              </w:rPr>
              <w:t>condition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06173577"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Beståndstäthet</w:t>
            </w:r>
          </w:p>
        </w:tc>
      </w:tr>
      <w:tr w:rsidR="00B00A29" w:rsidTr="0B04F2E7" w14:paraId="3D0106E4"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Pr="00C223E6" w:rsidR="00C223E6" w:rsidP="00C223E6" w:rsidRDefault="00C223E6" w14:paraId="35087242" w14:textId="4CDABA57">
            <w:pPr>
              <w:rPr>
                <w:lang w:val="en-US"/>
              </w:rPr>
            </w:pPr>
            <w:r w:rsidRPr="4EF0522A">
              <w:rPr>
                <w:lang w:val="en-US" w:eastAsia="sv-SE"/>
                <w:rPrChange w:author="Persson Magnus" w:date="2024-02-28T08:32:00Z" w:id="582">
                  <w:rPr>
                    <w:sz w:val="16"/>
                    <w:szCs w:val="16"/>
                    <w:lang w:val="en-US" w:eastAsia="sv-SE"/>
                  </w:rPr>
                </w:rPrChange>
              </w:rPr>
              <w:t>Standing volume (V)</w:t>
            </w:r>
          </w:p>
        </w:tc>
        <w:tc>
          <w:tcPr>
            <w:cnfStyle w:val="000000000000" w:firstRow="0" w:lastRow="0" w:firstColumn="0" w:lastColumn="0" w:oddVBand="0" w:evenVBand="0" w:oddHBand="0" w:evenHBand="0" w:firstRowFirstColumn="0" w:firstRowLastColumn="0" w:lastRowFirstColumn="0" w:lastRowLastColumn="0"/>
            <w:tcW w:w="4578" w:type="dxa"/>
            <w:tcMar/>
          </w:tcPr>
          <w:p w:rsidRPr="00C223E6" w:rsidR="00C223E6" w:rsidP="00C223E6" w:rsidRDefault="00C223E6" w14:paraId="20141FA7" w14:textId="12A9E153">
            <w:pPr>
              <w:cnfStyle w:val="000000100000" w:firstRow="0" w:lastRow="0" w:firstColumn="0" w:lastColumn="0" w:oddVBand="0" w:evenVBand="0" w:oddHBand="1" w:evenHBand="0" w:firstRowFirstColumn="0" w:firstRowLastColumn="0" w:lastRowFirstColumn="0" w:lastRowLastColumn="0"/>
              <w:rPr>
                <w:lang w:val="en-US"/>
              </w:rPr>
            </w:pPr>
            <w:r w:rsidRPr="4EF0522A">
              <w:rPr>
                <w:lang w:val="en-US" w:eastAsia="sv-SE"/>
              </w:rPr>
              <w:t>Volume (m</w:t>
            </w:r>
            <w:r w:rsidRPr="4EF0522A">
              <w:rPr>
                <w:vertAlign w:val="superscript"/>
                <w:lang w:val="en-US" w:eastAsia="sv-SE"/>
              </w:rPr>
              <w:t>3</w:t>
            </w:r>
            <w:r w:rsidRPr="4EF0522A">
              <w:rPr>
                <w:lang w:val="en-US" w:eastAsia="sv-SE"/>
              </w:rPr>
              <w:t>sk ha</w:t>
            </w:r>
            <w:r w:rsidRPr="4EF0522A">
              <w:rPr>
                <w:vertAlign w:val="superscript"/>
                <w:lang w:val="en-US" w:eastAsia="sv-SE"/>
              </w:rPr>
              <w:t>-1</w:t>
            </w:r>
            <w:r w:rsidRPr="4EF0522A">
              <w:rPr>
                <w:lang w:val="en-US" w:eastAsia="sv-SE"/>
              </w:rPr>
              <w:t>) of living standing trees.</w:t>
            </w:r>
          </w:p>
        </w:tc>
        <w:tc>
          <w:tcPr>
            <w:cnfStyle w:val="000000000000" w:firstRow="0" w:lastRow="0" w:firstColumn="0" w:lastColumn="0" w:oddVBand="0" w:evenVBand="0" w:oddHBand="0" w:evenHBand="0" w:firstRowFirstColumn="0" w:firstRowLastColumn="0" w:lastRowFirstColumn="0" w:lastRowLastColumn="0"/>
            <w:tcW w:w="2977" w:type="dxa"/>
            <w:tcMar/>
          </w:tcPr>
          <w:p w:rsidRPr="00C223E6" w:rsidR="00C223E6" w:rsidP="00C223E6" w:rsidRDefault="00C223E6" w14:paraId="3F0EFCB2" w14:textId="6CBE1B53">
            <w:pPr>
              <w:cnfStyle w:val="000000100000" w:firstRow="0" w:lastRow="0" w:firstColumn="0" w:lastColumn="0" w:oddVBand="0" w:evenVBand="0" w:oddHBand="1" w:evenHBand="0" w:firstRowFirstColumn="0" w:firstRowLastColumn="0" w:lastRowFirstColumn="0" w:lastRowLastColumn="0"/>
              <w:rPr>
                <w:lang w:val="en-US"/>
              </w:rPr>
            </w:pPr>
            <w:r w:rsidRPr="4EF0522A">
              <w:rPr>
                <w:lang w:val="en-US" w:eastAsia="sv-SE"/>
              </w:rPr>
              <w:t>Stående volym</w:t>
            </w:r>
          </w:p>
        </w:tc>
      </w:tr>
      <w:tr w:rsidR="00C223E6" w:rsidTr="0B04F2E7" w14:paraId="620EE885"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Pr="00C223E6" w:rsidR="00C223E6" w:rsidP="00C223E6" w:rsidRDefault="00C223E6" w14:paraId="084FFCA1" w14:textId="2765F8EB">
            <w:pPr>
              <w:rPr>
                <w:lang w:val="en-US" w:eastAsia="sv-SE"/>
              </w:rPr>
            </w:pPr>
            <w:r w:rsidRPr="4EF0522A">
              <w:rPr>
                <w:lang w:val="en-US" w:eastAsia="sv-SE"/>
              </w:rPr>
              <w:t>Stem number (N)</w:t>
            </w:r>
          </w:p>
        </w:tc>
        <w:tc>
          <w:tcPr>
            <w:cnfStyle w:val="000000000000" w:firstRow="0" w:lastRow="0" w:firstColumn="0" w:lastColumn="0" w:oddVBand="0" w:evenVBand="0" w:oddHBand="0" w:evenHBand="0" w:firstRowFirstColumn="0" w:firstRowLastColumn="0" w:lastRowFirstColumn="0" w:lastRowLastColumn="0"/>
            <w:tcW w:w="4578" w:type="dxa"/>
            <w:tcMar/>
          </w:tcPr>
          <w:p w:rsidRPr="000C6150" w:rsidR="00C223E6" w:rsidP="00C223E6" w:rsidRDefault="00C223E6" w14:paraId="7F9B6043" w14:textId="578E3291">
            <w:pPr>
              <w:cnfStyle w:val="000000000000" w:firstRow="0" w:lastRow="0" w:firstColumn="0" w:lastColumn="0" w:oddVBand="0" w:evenVBand="0" w:oddHBand="0" w:evenHBand="0" w:firstRowFirstColumn="0" w:firstRowLastColumn="0" w:lastRowFirstColumn="0" w:lastRowLastColumn="0"/>
              <w:rPr>
                <w:lang w:val="en-US" w:eastAsia="sv-SE"/>
              </w:rPr>
            </w:pPr>
            <w:r w:rsidRPr="4EF0522A">
              <w:rPr>
                <w:lang w:val="en-US" w:eastAsia="sv-SE"/>
              </w:rPr>
              <w:t>Number of trees per hectare (N ha</w:t>
            </w:r>
            <w:r w:rsidRPr="4EF0522A">
              <w:rPr>
                <w:vertAlign w:val="superscript"/>
                <w:lang w:val="en-US" w:eastAsia="sv-SE"/>
                <w:rPrChange w:author="Persson Magnus" w:date="2024-02-28T08:39:00Z" w:id="583">
                  <w:rPr>
                    <w:lang w:val="en-US" w:eastAsia="sv-SE"/>
                  </w:rPr>
                </w:rPrChange>
              </w:rPr>
              <w:t>-1</w:t>
            </w:r>
            <w:r w:rsidRPr="4EF0522A">
              <w:rPr>
                <w:lang w:val="en-US" w:eastAsia="sv-SE"/>
              </w:rPr>
              <w:t>).</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06C8D7E4" w14:textId="41659128">
            <w:pPr>
              <w:cnfStyle w:val="000000000000" w:firstRow="0" w:lastRow="0" w:firstColumn="0" w:lastColumn="0" w:oddVBand="0" w:evenVBand="0" w:oddHBand="0" w:evenHBand="0" w:firstRowFirstColumn="0" w:firstRowLastColumn="0" w:lastRowFirstColumn="0" w:lastRowLastColumn="0"/>
              <w:rPr>
                <w:lang w:val="en-US" w:eastAsia="sv-SE"/>
              </w:rPr>
            </w:pPr>
            <w:r w:rsidRPr="4EF0522A">
              <w:rPr>
                <w:lang w:val="en-US" w:eastAsia="sv-SE"/>
              </w:rPr>
              <w:t>Stamantal</w:t>
            </w:r>
          </w:p>
        </w:tc>
      </w:tr>
      <w:tr w:rsidR="00B00A29" w:rsidTr="0B04F2E7" w14:paraId="59F133B4"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70B24E7A" w14:textId="77777777">
            <w:pPr>
              <w:rPr>
                <w:lang w:val="en-US"/>
              </w:rPr>
            </w:pPr>
            <w:r w:rsidRPr="2F066FD7">
              <w:rPr>
                <w:lang w:val="en-US"/>
              </w:rPr>
              <w:t>Strip road</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03799D54"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 xml:space="preserve">An access cut in the forest for forwarding or </w:t>
            </w:r>
            <w:r w:rsidRPr="69BCC960">
              <w:rPr>
                <w:lang w:val="en-US"/>
              </w:rPr>
              <w:t>skidding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6B954E7E"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Stickväg</w:t>
            </w:r>
          </w:p>
        </w:tc>
      </w:tr>
      <w:tr w:rsidR="00C223E6" w:rsidTr="0B04F2E7" w14:paraId="14D1442D"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15596B04" w14:textId="77777777">
            <w:pPr>
              <w:rPr>
                <w:lang w:val="en-US"/>
              </w:rPr>
            </w:pPr>
            <w:r w:rsidRPr="2F066FD7">
              <w:rPr>
                <w:lang w:val="en-US"/>
              </w:rPr>
              <w:t>Stump treatment</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226B3E23" w14:textId="77777777">
            <w:pPr>
              <w:cnfStyle w:val="000000000000" w:firstRow="0" w:lastRow="0" w:firstColumn="0" w:lastColumn="0" w:oddVBand="0" w:evenVBand="0" w:oddHBand="0" w:evenHBand="0" w:firstRowFirstColumn="0" w:firstRowLastColumn="0" w:lastRowFirstColumn="0" w:lastRowLastColumn="0"/>
              <w:rPr>
                <w:lang w:val="en-US"/>
              </w:rPr>
            </w:pP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073B9BB6"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Stubbehandling</w:t>
            </w:r>
          </w:p>
        </w:tc>
      </w:tr>
      <w:tr w:rsidR="00B00A29" w:rsidTr="0B04F2E7" w14:paraId="6B541805"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3B312885" w14:textId="77777777">
            <w:pPr>
              <w:rPr>
                <w:lang w:val="en-US"/>
              </w:rPr>
            </w:pPr>
            <w:r w:rsidRPr="2F066FD7">
              <w:rPr>
                <w:lang w:val="en-US"/>
              </w:rPr>
              <w:t>Successional stage</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67EC5CAB" w14:textId="77777777">
            <w:pPr>
              <w:cnfStyle w:val="000000100000" w:firstRow="0" w:lastRow="0" w:firstColumn="0" w:lastColumn="0" w:oddVBand="0" w:evenVBand="0" w:oddHBand="1" w:evenHBand="0" w:firstRowFirstColumn="0" w:firstRowLastColumn="0" w:lastRowFirstColumn="0" w:lastRowLastColumn="0"/>
              <w:rPr>
                <w:lang w:val="en-US"/>
              </w:rPr>
            </w:pPr>
            <w:r w:rsidRPr="6DEB2DA1">
              <w:rPr>
                <w:lang w:val="en-US"/>
              </w:rPr>
              <w:t>The change in species community over time which occurs after a disturbance that alters the condition of the existing habitat</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71ABEA9A" w14:textId="77777777">
            <w:pPr>
              <w:cnfStyle w:val="000000100000" w:firstRow="0" w:lastRow="0" w:firstColumn="0" w:lastColumn="0" w:oddVBand="0" w:evenVBand="0" w:oddHBand="1" w:evenHBand="0" w:firstRowFirstColumn="0" w:firstRowLastColumn="0" w:lastRowFirstColumn="0" w:lastRowLastColumn="0"/>
              <w:rPr>
                <w:lang w:val="en-US"/>
              </w:rPr>
            </w:pPr>
            <w:r w:rsidRPr="69BCC960">
              <w:rPr>
                <w:lang w:val="en-US"/>
              </w:rPr>
              <w:t>Successionsstadium</w:t>
            </w:r>
          </w:p>
        </w:tc>
      </w:tr>
      <w:tr w:rsidR="00C223E6" w:rsidTr="0B04F2E7" w14:paraId="109F1FD7"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142A5E3F" w14:textId="77777777">
            <w:pPr>
              <w:rPr>
                <w:lang w:val="en-US"/>
              </w:rPr>
            </w:pPr>
            <w:r w:rsidRPr="2F066FD7">
              <w:rPr>
                <w:lang w:val="en-US"/>
              </w:rPr>
              <w:lastRenderedPageBreak/>
              <w:t>Thinning</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386E560D" w14:textId="77777777">
            <w:pPr>
              <w:cnfStyle w:val="000000000000" w:firstRow="0" w:lastRow="0" w:firstColumn="0" w:lastColumn="0" w:oddVBand="0" w:evenVBand="0" w:oddHBand="0" w:evenHBand="0" w:firstRowFirstColumn="0" w:firstRowLastColumn="0" w:lastRowFirstColumn="0" w:lastRowLastColumn="0"/>
              <w:rPr>
                <w:vertAlign w:val="superscript"/>
                <w:lang w:val="en-US"/>
              </w:rPr>
            </w:pPr>
            <w:r w:rsidRPr="2F066FD7">
              <w:rPr>
                <w:lang w:val="en-US"/>
              </w:rPr>
              <w:t>A silvicultural treatment made to reduce stand density of trees primarily to improve growth, enhance forest health, or recover potential mortality</w:t>
            </w:r>
            <w:r w:rsidRPr="69BCC960">
              <w:rPr>
                <w:lang w:val="en-US"/>
              </w:rPr>
              <w:t xml:space="preserve"> (Helms 1998)</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7BE80F47"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Gallring</w:t>
            </w:r>
          </w:p>
        </w:tc>
      </w:tr>
      <w:tr w:rsidR="00B00A29" w:rsidTr="0B04F2E7" w14:paraId="0D4643A1"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43953720" w14:textId="77777777">
            <w:pPr>
              <w:rPr>
                <w:lang w:val="en-US"/>
              </w:rPr>
            </w:pPr>
            <w:r w:rsidRPr="2F066FD7">
              <w:rPr>
                <w:lang w:val="en-US"/>
              </w:rPr>
              <w:t>Thinning quota</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4E708D0F" w14:textId="77777777">
            <w:pPr>
              <w:cnfStyle w:val="000000100000" w:firstRow="0" w:lastRow="0" w:firstColumn="0" w:lastColumn="0" w:oddVBand="0" w:evenVBand="0" w:oddHBand="1" w:evenHBand="0" w:firstRowFirstColumn="0" w:firstRowLastColumn="0" w:lastRowFirstColumn="0" w:lastRowLastColumn="0"/>
              <w:rPr>
                <w:lang w:val="en-US"/>
              </w:rPr>
            </w:pP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EE04866" w14:textId="77777777">
            <w:pPr>
              <w:cnfStyle w:val="000000100000" w:firstRow="0" w:lastRow="0" w:firstColumn="0" w:lastColumn="0" w:oddVBand="0" w:evenVBand="0" w:oddHBand="1" w:evenHBand="0" w:firstRowFirstColumn="0" w:firstRowLastColumn="0" w:lastRowFirstColumn="0" w:lastRowLastColumn="0"/>
              <w:rPr>
                <w:lang w:val="en-US"/>
              </w:rPr>
            </w:pPr>
          </w:p>
        </w:tc>
      </w:tr>
      <w:tr w:rsidR="00C223E6" w:rsidTr="0B04F2E7" w14:paraId="0307FBDE"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5B9D3168" w14:textId="77777777">
            <w:pPr>
              <w:rPr>
                <w:lang w:val="en-US"/>
              </w:rPr>
            </w:pPr>
            <w:r w:rsidRPr="2F066FD7">
              <w:rPr>
                <w:lang w:val="en-US"/>
              </w:rPr>
              <w:t>Thinning regime</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387D4C48" w14:textId="77777777">
            <w:pPr>
              <w:cnfStyle w:val="000000000000" w:firstRow="0" w:lastRow="0" w:firstColumn="0" w:lastColumn="0" w:oddVBand="0" w:evenVBand="0" w:oddHBand="0" w:evenHBand="0" w:firstRowFirstColumn="0" w:firstRowLastColumn="0" w:lastRowFirstColumn="0" w:lastRowLastColumn="0"/>
              <w:rPr>
                <w:lang w:val="en-US"/>
              </w:rPr>
            </w:pPr>
            <w:r w:rsidRPr="2F066FD7">
              <w:rPr>
                <w:lang w:val="en-US"/>
              </w:rPr>
              <w:t xml:space="preserve">A term comprising the type, grade and frequency of thinnings for a given area, generally along with their year of commencement and sometimes </w:t>
            </w:r>
            <w:r w:rsidRPr="69BCC960">
              <w:rPr>
                <w:lang w:val="en-US"/>
              </w:rPr>
              <w:t>termination (Helms 1998)</w:t>
            </w:r>
            <w:r w:rsidRPr="69BCC960">
              <w:rPr>
                <w:vertAlign w:val="superscript"/>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39E43668" w14:textId="77777777">
            <w:pPr>
              <w:cnfStyle w:val="000000000000" w:firstRow="0" w:lastRow="0" w:firstColumn="0" w:lastColumn="0" w:oddVBand="0" w:evenVBand="0" w:oddHBand="0" w:evenHBand="0" w:firstRowFirstColumn="0" w:firstRowLastColumn="0" w:lastRowFirstColumn="0" w:lastRowLastColumn="0"/>
              <w:rPr>
                <w:lang w:val="en-US"/>
              </w:rPr>
            </w:pPr>
            <w:r>
              <w:rPr>
                <w:lang w:val="en-US"/>
              </w:rPr>
              <w:t>Gallringsprogram</w:t>
            </w:r>
          </w:p>
        </w:tc>
      </w:tr>
      <w:tr w:rsidR="00B00A29" w:rsidTr="0B04F2E7" w14:paraId="699D11CE"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Pr="00C223E6" w:rsidR="00C223E6" w:rsidP="00C223E6" w:rsidRDefault="00C223E6" w14:paraId="6FC6DE79" w14:textId="6C6ECE15">
            <w:pPr>
              <w:rPr>
                <w:lang w:val="en-US"/>
              </w:rPr>
            </w:pPr>
            <w:r w:rsidRPr="4EF0522A">
              <w:rPr>
                <w:lang w:val="en-US" w:eastAsia="sv-SE"/>
                <w:rPrChange w:author="Persson Magnus" w:date="2024-02-28T08:42:00Z" w:id="584">
                  <w:rPr>
                    <w:sz w:val="16"/>
                    <w:szCs w:val="16"/>
                    <w:lang w:val="en-US" w:eastAsia="sv-SE"/>
                  </w:rPr>
                </w:rPrChange>
              </w:rPr>
              <w:t>Total carbon stock</w:t>
            </w:r>
          </w:p>
        </w:tc>
        <w:tc>
          <w:tcPr>
            <w:cnfStyle w:val="000000000000" w:firstRow="0" w:lastRow="0" w:firstColumn="0" w:lastColumn="0" w:oddVBand="0" w:evenVBand="0" w:oddHBand="0" w:evenHBand="0" w:firstRowFirstColumn="0" w:firstRowLastColumn="0" w:lastRowFirstColumn="0" w:lastRowLastColumn="0"/>
            <w:tcW w:w="4578" w:type="dxa"/>
            <w:tcMar/>
          </w:tcPr>
          <w:p w:rsidRPr="00C223E6" w:rsidR="00C223E6" w:rsidP="00C223E6" w:rsidRDefault="00C223E6" w14:paraId="3B51C2C4" w14:textId="4934A754">
            <w:pPr>
              <w:cnfStyle w:val="000000100000" w:firstRow="0" w:lastRow="0" w:firstColumn="0" w:lastColumn="0" w:oddVBand="0" w:evenVBand="0" w:oddHBand="1" w:evenHBand="0" w:firstRowFirstColumn="0" w:firstRowLastColumn="0" w:lastRowFirstColumn="0" w:lastRowLastColumn="0"/>
              <w:rPr>
                <w:lang w:val="en-US"/>
              </w:rPr>
            </w:pPr>
            <w:r w:rsidRPr="4EF0522A">
              <w:rPr>
                <w:lang w:val="en-US" w:eastAsia="sv-SE"/>
              </w:rPr>
              <w:t xml:space="preserve">The amount of carbon (Tone C ha </w:t>
            </w:r>
            <w:r w:rsidRPr="4EF0522A">
              <w:rPr>
                <w:vertAlign w:val="superscript"/>
                <w:lang w:val="en-US" w:eastAsia="sv-SE"/>
              </w:rPr>
              <w:t>-1</w:t>
            </w:r>
            <w:r w:rsidRPr="4EF0522A">
              <w:rPr>
                <w:lang w:val="en-US" w:eastAsia="sv-SE"/>
              </w:rPr>
              <w:t>) in trees and dead wood, stumps and the soil.</w:t>
            </w:r>
          </w:p>
        </w:tc>
        <w:tc>
          <w:tcPr>
            <w:cnfStyle w:val="000000000000" w:firstRow="0" w:lastRow="0" w:firstColumn="0" w:lastColumn="0" w:oddVBand="0" w:evenVBand="0" w:oddHBand="0" w:evenHBand="0" w:firstRowFirstColumn="0" w:firstRowLastColumn="0" w:lastRowFirstColumn="0" w:lastRowLastColumn="0"/>
            <w:tcW w:w="2977" w:type="dxa"/>
            <w:tcMar/>
          </w:tcPr>
          <w:p w:rsidRPr="00C223E6" w:rsidR="00C223E6" w:rsidP="00C223E6" w:rsidRDefault="00C223E6" w14:paraId="4AA9A7F4" w14:textId="0102A9A6">
            <w:pPr>
              <w:cnfStyle w:val="000000100000" w:firstRow="0" w:lastRow="0" w:firstColumn="0" w:lastColumn="0" w:oddVBand="0" w:evenVBand="0" w:oddHBand="1" w:evenHBand="0" w:firstRowFirstColumn="0" w:firstRowLastColumn="0" w:lastRowFirstColumn="0" w:lastRowLastColumn="0"/>
              <w:rPr>
                <w:lang w:val="en-US"/>
              </w:rPr>
            </w:pPr>
            <w:r w:rsidRPr="4EF0522A">
              <w:rPr>
                <w:lang w:val="en-US"/>
              </w:rPr>
              <w:t>Totala kollagret i levande träd, död ved, stubbar och markkol.</w:t>
            </w:r>
          </w:p>
        </w:tc>
      </w:tr>
      <w:tr w:rsidR="00C223E6" w:rsidTr="0B04F2E7" w14:paraId="7CC29463" w14:textId="77777777">
        <w:trPr>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Pr="00C223E6" w:rsidR="00C223E6" w:rsidP="00C223E6" w:rsidRDefault="00C223E6" w14:paraId="1800EBE4" w14:textId="1FF2F112">
            <w:pPr>
              <w:rPr>
                <w:lang w:val="en-US" w:eastAsia="sv-SE"/>
              </w:rPr>
            </w:pPr>
            <w:r w:rsidRPr="4EF0522A">
              <w:rPr>
                <w:sz w:val="16"/>
                <w:szCs w:val="16"/>
                <w:lang w:val="en-US" w:eastAsia="sv-SE"/>
              </w:rPr>
              <w:t>Volume average harvested tree</w:t>
            </w:r>
          </w:p>
        </w:tc>
        <w:tc>
          <w:tcPr>
            <w:cnfStyle w:val="000000000000" w:firstRow="0" w:lastRow="0" w:firstColumn="0" w:lastColumn="0" w:oddVBand="0" w:evenVBand="0" w:oddHBand="0" w:evenHBand="0" w:firstRowFirstColumn="0" w:firstRowLastColumn="0" w:lastRowFirstColumn="0" w:lastRowLastColumn="0"/>
            <w:tcW w:w="4578" w:type="dxa"/>
            <w:tcMar/>
          </w:tcPr>
          <w:p w:rsidRPr="000C6150" w:rsidR="00C223E6" w:rsidP="00C223E6" w:rsidRDefault="00C223E6" w14:paraId="76663DE6" w14:textId="5F291AF1">
            <w:pPr>
              <w:cnfStyle w:val="000000000000" w:firstRow="0" w:lastRow="0" w:firstColumn="0" w:lastColumn="0" w:oddVBand="0" w:evenVBand="0" w:oddHBand="0" w:evenHBand="0" w:firstRowFirstColumn="0" w:firstRowLastColumn="0" w:lastRowFirstColumn="0" w:lastRowLastColumn="0"/>
              <w:rPr>
                <w:lang w:val="en-US" w:eastAsia="sv-SE"/>
              </w:rPr>
            </w:pPr>
            <w:r w:rsidRPr="4EF0522A">
              <w:rPr>
                <w:sz w:val="16"/>
                <w:szCs w:val="16"/>
                <w:lang w:val="en-US" w:eastAsia="sv-SE"/>
              </w:rPr>
              <w:t>The mean volume (m</w:t>
            </w:r>
            <w:r w:rsidRPr="4EF0522A">
              <w:rPr>
                <w:sz w:val="16"/>
                <w:szCs w:val="16"/>
                <w:vertAlign w:val="superscript"/>
                <w:lang w:val="en-US" w:eastAsia="sv-SE"/>
              </w:rPr>
              <w:t>3</w:t>
            </w:r>
            <w:r w:rsidRPr="4EF0522A">
              <w:rPr>
                <w:sz w:val="16"/>
                <w:szCs w:val="16"/>
                <w:lang w:val="en-US" w:eastAsia="sv-SE"/>
              </w:rPr>
              <w:t>fub) of harvested trees.</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4B61A9F9" w14:textId="6C074151">
            <w:pPr>
              <w:cnfStyle w:val="000000000000" w:firstRow="0" w:lastRow="0" w:firstColumn="0" w:lastColumn="0" w:oddVBand="0" w:evenVBand="0" w:oddHBand="0" w:evenHBand="0" w:firstRowFirstColumn="0" w:firstRowLastColumn="0" w:lastRowFirstColumn="0" w:lastRowLastColumn="0"/>
              <w:rPr>
                <w:lang w:val="en-US"/>
              </w:rPr>
            </w:pPr>
            <w:r w:rsidRPr="4EF0522A">
              <w:rPr>
                <w:sz w:val="16"/>
                <w:szCs w:val="16"/>
                <w:lang w:val="en-US" w:eastAsia="sv-SE"/>
              </w:rPr>
              <w:t>Medelvolymen fast mätt under bark för de avverkade träden, också kallad “Medelstam”</w:t>
            </w:r>
          </w:p>
        </w:tc>
      </w:tr>
      <w:tr w:rsidR="00B00A29" w:rsidTr="0B04F2E7" w14:paraId="234D7C5A"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5" w:type="dxa"/>
            <w:tcMar/>
          </w:tcPr>
          <w:p w:rsidR="00C223E6" w:rsidP="00C223E6" w:rsidRDefault="00C223E6" w14:paraId="64561D15" w14:textId="77777777">
            <w:pPr>
              <w:rPr>
                <w:lang w:val="en-US"/>
              </w:rPr>
            </w:pPr>
            <w:r w:rsidRPr="2F066FD7">
              <w:rPr>
                <w:lang w:val="en-US"/>
              </w:rPr>
              <w:t>Wolf tree</w:t>
            </w:r>
          </w:p>
        </w:tc>
        <w:tc>
          <w:tcPr>
            <w:cnfStyle w:val="000000000000" w:firstRow="0" w:lastRow="0" w:firstColumn="0" w:lastColumn="0" w:oddVBand="0" w:evenVBand="0" w:oddHBand="0" w:evenHBand="0" w:firstRowFirstColumn="0" w:firstRowLastColumn="0" w:lastRowFirstColumn="0" w:lastRowLastColumn="0"/>
            <w:tcW w:w="4578" w:type="dxa"/>
            <w:tcMar/>
          </w:tcPr>
          <w:p w:rsidR="00C223E6" w:rsidP="00C223E6" w:rsidRDefault="00C223E6" w14:paraId="56A699A1"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 xml:space="preserve">A generally pre-dominant or dominant tree with a broad spreading crown that occupies more growing space than its more desirable </w:t>
            </w:r>
            <w:r w:rsidRPr="69BCC960">
              <w:rPr>
                <w:lang w:val="en-US"/>
              </w:rPr>
              <w:t>neighbours (Helms 1998)</w:t>
            </w:r>
            <w:r w:rsidRPr="69BCC960">
              <w:rPr>
                <w:vertAlign w:val="superscript"/>
                <w:lang w:val="en-US"/>
              </w:rPr>
              <w:t xml:space="preserve"> </w:t>
            </w:r>
            <w:r w:rsidRPr="2F066FD7">
              <w:rPr>
                <w:lang w:val="en-US"/>
              </w:rPr>
              <w:t xml:space="preserve"> </w:t>
            </w:r>
          </w:p>
        </w:tc>
        <w:tc>
          <w:tcPr>
            <w:cnfStyle w:val="000000000000" w:firstRow="0" w:lastRow="0" w:firstColumn="0" w:lastColumn="0" w:oddVBand="0" w:evenVBand="0" w:oddHBand="0" w:evenHBand="0" w:firstRowFirstColumn="0" w:firstRowLastColumn="0" w:lastRowFirstColumn="0" w:lastRowLastColumn="0"/>
            <w:tcW w:w="2977" w:type="dxa"/>
            <w:tcMar/>
          </w:tcPr>
          <w:p w:rsidR="00C223E6" w:rsidP="00C223E6" w:rsidRDefault="00C223E6" w14:paraId="50608EA7" w14:textId="77777777">
            <w:pPr>
              <w:cnfStyle w:val="000000100000" w:firstRow="0" w:lastRow="0" w:firstColumn="0" w:lastColumn="0" w:oddVBand="0" w:evenVBand="0" w:oddHBand="1" w:evenHBand="0" w:firstRowFirstColumn="0" w:firstRowLastColumn="0" w:lastRowFirstColumn="0" w:lastRowLastColumn="0"/>
              <w:rPr>
                <w:lang w:val="en-US"/>
              </w:rPr>
            </w:pPr>
            <w:r w:rsidRPr="2F066FD7">
              <w:rPr>
                <w:lang w:val="en-US"/>
              </w:rPr>
              <w:t>Varg</w:t>
            </w:r>
          </w:p>
        </w:tc>
      </w:tr>
    </w:tbl>
    <w:p w:rsidRPr="00A9119D" w:rsidR="00A9119D" w:rsidP="00A9119D" w:rsidRDefault="00A9119D" w14:paraId="09E781FC" w14:textId="77777777">
      <w:pPr>
        <w:rPr>
          <w:lang w:val="en-US" w:eastAsia="sv-SE"/>
        </w:rPr>
      </w:pPr>
    </w:p>
    <w:p w:rsidR="00A9119D" w:rsidP="00A9119D" w:rsidRDefault="00A9119D" w14:paraId="04A41E4D" w14:textId="2C408866">
      <w:pPr>
        <w:spacing w:before="240"/>
        <w:rPr>
          <w:rFonts w:ascii="Georgia" w:hAnsi="Georgia" w:eastAsia="Georgia" w:cs="Georgia"/>
          <w:lang w:val="en-US"/>
        </w:rPr>
      </w:pPr>
    </w:p>
    <w:sectPr w:rsidR="00A9119D" w:rsidSect="007C4AEC">
      <w:headerReference w:type="even" r:id="rId40"/>
      <w:headerReference w:type="default" r:id="rId41"/>
      <w:footerReference w:type="even" r:id="rId42"/>
      <w:footerReference w:type="default" r:id="rId43"/>
      <w:headerReference w:type="first" r:id="rId44"/>
      <w:footerReference w:type="first" r:id="rId45"/>
      <w:endnotePr>
        <w:numFmt w:val="decimal"/>
      </w:endnotePr>
      <w:pgSz w:w="11906" w:h="16838" w:orient="portrait" w:code="9"/>
      <w:pgMar w:top="737" w:right="1985" w:bottom="1418" w:left="1985" w:header="510" w:footer="510" w:gutter="0"/>
      <w:pgNumType w:start="1"/>
      <w:cols w:space="284"/>
      <w:titlePg/>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C4AEC" w:rsidP="00B46C1E" w:rsidRDefault="007C4AEC" w14:paraId="6122BE7D" w14:textId="77777777">
      <w:r>
        <w:separator/>
      </w:r>
    </w:p>
    <w:p w:rsidR="007C4AEC" w:rsidRDefault="007C4AEC" w14:paraId="0CF29F13" w14:textId="77777777"/>
  </w:endnote>
  <w:endnote w:type="continuationSeparator" w:id="0">
    <w:p w:rsidR="007C4AEC" w:rsidP="00B46C1E" w:rsidRDefault="007C4AEC" w14:paraId="29B5CA8D" w14:textId="77777777">
      <w:r>
        <w:continuationSeparator/>
      </w:r>
    </w:p>
    <w:p w:rsidR="007C4AEC" w:rsidP="00B46C1E" w:rsidRDefault="007C4AEC" w14:paraId="3E283E31" w14:textId="77777777"/>
    <w:p w:rsidR="007C4AEC" w:rsidRDefault="007C4AEC" w14:paraId="28E6B5C5" w14:textId="77777777"/>
  </w:endnote>
  <w:endnote w:type="continuationNotice" w:id="1">
    <w:p w:rsidR="007C4AEC" w:rsidRDefault="007C4AEC" w14:paraId="3B0A7960"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okChampa">
    <w:panose1 w:val="020B0604020202020204"/>
    <w:charset w:val="00"/>
    <w:family w:val="swiss"/>
    <w:pitch w:val="variable"/>
    <w:sig w:usb0="83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embo Std">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A1C5E" w:rsidRDefault="006A1C5E" w14:paraId="556BBDA3"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7F4FF8" w:rsidR="00835794" w:rsidP="007F4FF8" w:rsidRDefault="007F4FF8" w14:paraId="2018D131" w14:textId="77777777">
    <w:pPr>
      <w:pStyle w:val="Footer"/>
    </w:pPr>
    <w:r>
      <w:fldChar w:fldCharType="begin"/>
    </w:r>
    <w:r>
      <w:instrText xml:space="preserve"> PAGE  \* Arabic  \* MERGEFORMAT </w:instrText>
    </w:r>
    <w:r>
      <w:fldChar w:fldCharType="separate"/>
    </w:r>
    <w:r>
      <w:rPr>
        <w:noProof/>
      </w:rPr>
      <w:t>1</w:t>
    </w:r>
    <w:r>
      <w:fldChar w:fldCharType="end"/>
    </w:r>
  </w:p>
  <w:p w:rsidR="00774AE2" w:rsidRDefault="00774AE2" w14:paraId="731DF9C6" w14:textId="7777777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tbl>
    <w:tblPr>
      <w:tblStyle w:val="TableGridLight"/>
      <w:tblW w:w="10206" w:type="dxa"/>
      <w:tblInd w:w="-1134"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left w:w="0" w:type="dxa"/>
        <w:right w:w="0" w:type="dxa"/>
      </w:tblCellMar>
      <w:tblLook w:val="04A0" w:firstRow="1" w:lastRow="0" w:firstColumn="1" w:lastColumn="0" w:noHBand="0" w:noVBand="1"/>
      <w:tblCaption w:val="Logotyper förstasida"/>
    </w:tblPr>
    <w:tblGrid>
      <w:gridCol w:w="5102"/>
      <w:gridCol w:w="5104"/>
    </w:tblGrid>
    <w:tr w:rsidR="00633BA5" w:rsidTr="00C73745" w14:paraId="7F3DA901" w14:textId="77777777">
      <w:trPr>
        <w:trHeight w:val="993"/>
      </w:trPr>
      <w:tc>
        <w:tcPr>
          <w:tcW w:w="5102" w:type="dxa"/>
          <w:vAlign w:val="bottom"/>
        </w:tcPr>
        <w:p w:rsidRPr="008B7D1F" w:rsidR="00E25C24" w:rsidP="00B20D7F" w:rsidRDefault="00854AB0" w14:paraId="602E38D2" w14:textId="77777777">
          <w:r>
            <w:rPr>
              <w:noProof/>
            </w:rPr>
            <w:drawing>
              <wp:inline distT="0" distB="0" distL="0" distR="0" wp14:anchorId="4F0DF854" wp14:editId="65FC8834">
                <wp:extent cx="1261875" cy="1057658"/>
                <wp:effectExtent l="0" t="0" r="0" b="9525"/>
                <wp:docPr id="1" name="Picture 1" descr="Logo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Logoty&#10;"/>
                        <pic:cNvPicPr/>
                      </pic:nvPicPr>
                      <pic:blipFill>
                        <a:blip r:embed="rId1"/>
                        <a:stretch>
                          <a:fillRect/>
                        </a:stretch>
                      </pic:blipFill>
                      <pic:spPr>
                        <a:xfrm>
                          <a:off x="0" y="0"/>
                          <a:ext cx="1261875" cy="1057658"/>
                        </a:xfrm>
                        <a:prstGeom prst="rect">
                          <a:avLst/>
                        </a:prstGeom>
                      </pic:spPr>
                    </pic:pic>
                  </a:graphicData>
                </a:graphic>
              </wp:inline>
            </w:drawing>
          </w:r>
        </w:p>
      </w:tc>
      <w:tc>
        <w:tcPr>
          <w:tcW w:w="5104" w:type="dxa"/>
          <w:vAlign w:val="bottom"/>
        </w:tcPr>
        <w:p w:rsidRPr="008B7D1F" w:rsidR="00633BA5" w:rsidP="00EF2D90" w:rsidRDefault="00854AB0" w14:paraId="6846CD44" w14:textId="77777777">
          <w:pPr>
            <w:jc w:val="right"/>
          </w:pPr>
          <w:r>
            <w:t>Yta för samarbetslogga/loggor</w:t>
          </w:r>
        </w:p>
      </w:tc>
    </w:tr>
  </w:tbl>
  <w:p w:rsidRPr="006A1C5E" w:rsidR="00633BA5" w:rsidP="006A1C5E" w:rsidRDefault="00633BA5" w14:paraId="7B897C80" w14:textId="77777777">
    <w:pPr>
      <w:pStyle w:val="Footer"/>
      <w:spacing w:line="240" w:lineRule="auto"/>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C4AEC" w:rsidP="006358F6" w:rsidRDefault="007C4AEC" w14:paraId="5FE10D53" w14:textId="77777777">
      <w:pPr>
        <w:spacing w:line="240" w:lineRule="auto"/>
      </w:pPr>
      <w:r>
        <w:separator/>
      </w:r>
    </w:p>
  </w:footnote>
  <w:footnote w:type="continuationSeparator" w:id="0">
    <w:p w:rsidR="007C4AEC" w:rsidP="00472EAE" w:rsidRDefault="007C4AEC" w14:paraId="58B7D716" w14:textId="77777777">
      <w:pPr>
        <w:spacing w:after="0"/>
      </w:pPr>
      <w:r>
        <w:continuationSeparator/>
      </w:r>
    </w:p>
  </w:footnote>
  <w:footnote w:type="continuationNotice" w:id="1">
    <w:p w:rsidR="007C4AEC" w:rsidRDefault="007C4AEC" w14:paraId="22C0045A"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A1C5E" w:rsidRDefault="006A1C5E" w14:paraId="411D26E1"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E210DA" w:rsidR="00E210DA" w:rsidP="00E210DA" w:rsidRDefault="00E210DA" w14:paraId="629BACE9" w14:textId="77777777">
    <w:pPr>
      <w:pStyle w:val="Header"/>
      <w:spacing w:after="960"/>
    </w:pPr>
  </w:p>
  <w:p w:rsidR="00774AE2" w:rsidRDefault="00774AE2" w14:paraId="09455AF0" w14:textId="7777777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F5DE6" w:rsidP="001F5DE6" w:rsidRDefault="001F5DE6" w14:paraId="16222D96" w14:textId="77777777">
    <w:pPr>
      <w:spacing w:after="0"/>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5E410C8"/>
    <w:lvl w:ilvl="0">
      <w:start w:val="1"/>
      <w:numFmt w:val="bullet"/>
      <w:lvlText w:val=""/>
      <w:lvlJc w:val="left"/>
      <w:pPr>
        <w:tabs>
          <w:tab w:val="num" w:pos="360"/>
        </w:tabs>
        <w:ind w:left="360" w:hanging="360"/>
      </w:pPr>
      <w:rPr>
        <w:rFonts w:hint="default" w:ascii="Symbol" w:hAnsi="Symbol"/>
      </w:rPr>
    </w:lvl>
  </w:abstractNum>
  <w:abstractNum w:abstractNumId="1" w15:restartNumberingAfterBreak="0">
    <w:nsid w:val="019726E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2104BF7"/>
    <w:multiLevelType w:val="multilevel"/>
    <w:tmpl w:val="49722D92"/>
    <w:styleLink w:val="Nummerlista"/>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567"/>
        </w:tabs>
        <w:ind w:left="567" w:hanging="283"/>
      </w:pPr>
      <w:rPr>
        <w:rFonts w:hint="default"/>
      </w:rPr>
    </w:lvl>
    <w:lvl w:ilvl="2">
      <w:start w:val="1"/>
      <w:numFmt w:val="lowerRoman"/>
      <w:lvlText w:val="%3)"/>
      <w:lvlJc w:val="left"/>
      <w:pPr>
        <w:tabs>
          <w:tab w:val="num" w:pos="851"/>
        </w:tabs>
        <w:ind w:left="851" w:hanging="284"/>
      </w:pPr>
      <w:rPr>
        <w:rFonts w:hint="default"/>
      </w:rPr>
    </w:lvl>
    <w:lvl w:ilvl="3">
      <w:start w:val="1"/>
      <w:numFmt w:val="bullet"/>
      <w:lvlText w:val="-"/>
      <w:lvlJc w:val="left"/>
      <w:pPr>
        <w:tabs>
          <w:tab w:val="num" w:pos="1134"/>
        </w:tabs>
        <w:ind w:left="1134" w:hanging="283"/>
      </w:pPr>
      <w:rPr>
        <w:rFonts w:hint="default" w:ascii="Arial" w:hAnsi="Arial" w:cs="Times New Roman"/>
        <w:color w:val="auto"/>
        <w:szCs w:val="14"/>
      </w:rPr>
    </w:lvl>
    <w:lvl w:ilvl="4">
      <w:start w:val="1"/>
      <w:numFmt w:val="bullet"/>
      <w:lvlText w:val="-"/>
      <w:lvlJc w:val="left"/>
      <w:pPr>
        <w:tabs>
          <w:tab w:val="num" w:pos="1418"/>
        </w:tabs>
        <w:ind w:left="1418" w:hanging="284"/>
      </w:pPr>
      <w:rPr>
        <w:rFonts w:hint="default" w:ascii="Arial" w:hAnsi="Arial" w:cs="Times New Roman"/>
        <w:color w:val="auto"/>
        <w:szCs w:val="14"/>
      </w:rPr>
    </w:lvl>
    <w:lvl w:ilvl="5">
      <w:start w:val="1"/>
      <w:numFmt w:val="bullet"/>
      <w:lvlText w:val="-"/>
      <w:lvlJc w:val="left"/>
      <w:pPr>
        <w:tabs>
          <w:tab w:val="num" w:pos="1701"/>
        </w:tabs>
        <w:ind w:left="1701" w:hanging="283"/>
      </w:pPr>
      <w:rPr>
        <w:rFonts w:hint="default" w:ascii="Arial" w:hAnsi="Arial" w:cs="Times New Roman"/>
        <w:color w:val="auto"/>
        <w:szCs w:val="14"/>
      </w:rPr>
    </w:lvl>
    <w:lvl w:ilvl="6">
      <w:start w:val="1"/>
      <w:numFmt w:val="bullet"/>
      <w:lvlText w:val="-"/>
      <w:lvlJc w:val="left"/>
      <w:pPr>
        <w:tabs>
          <w:tab w:val="num" w:pos="1985"/>
        </w:tabs>
        <w:ind w:left="1985" w:hanging="284"/>
      </w:pPr>
      <w:rPr>
        <w:rFonts w:hint="default" w:ascii="Arial" w:hAnsi="Arial" w:cs="Times New Roman"/>
        <w:color w:val="auto"/>
        <w:szCs w:val="14"/>
      </w:rPr>
    </w:lvl>
    <w:lvl w:ilvl="7">
      <w:start w:val="1"/>
      <w:numFmt w:val="bullet"/>
      <w:lvlText w:val="-"/>
      <w:lvlJc w:val="left"/>
      <w:pPr>
        <w:tabs>
          <w:tab w:val="num" w:pos="2268"/>
        </w:tabs>
        <w:ind w:left="2268" w:hanging="283"/>
      </w:pPr>
      <w:rPr>
        <w:rFonts w:hint="default" w:ascii="Arial" w:hAnsi="Arial" w:cs="Times New Roman"/>
        <w:color w:val="auto"/>
        <w:szCs w:val="14"/>
      </w:rPr>
    </w:lvl>
    <w:lvl w:ilvl="8">
      <w:start w:val="1"/>
      <w:numFmt w:val="bullet"/>
      <w:lvlText w:val="-"/>
      <w:lvlJc w:val="left"/>
      <w:pPr>
        <w:tabs>
          <w:tab w:val="num" w:pos="2552"/>
        </w:tabs>
        <w:ind w:left="2552" w:hanging="284"/>
      </w:pPr>
      <w:rPr>
        <w:rFonts w:hint="default" w:ascii="Arial" w:hAnsi="Arial" w:cs="Times New Roman"/>
        <w:color w:val="auto"/>
        <w:szCs w:val="14"/>
      </w:rPr>
    </w:lvl>
  </w:abstractNum>
  <w:abstractNum w:abstractNumId="3" w15:restartNumberingAfterBreak="0">
    <w:nsid w:val="0355A3E6"/>
    <w:multiLevelType w:val="hybridMultilevel"/>
    <w:tmpl w:val="FFFFFFFF"/>
    <w:lvl w:ilvl="0" w:tplc="C5BA0C66">
      <w:start w:val="1"/>
      <w:numFmt w:val="bullet"/>
      <w:lvlText w:val=""/>
      <w:lvlJc w:val="left"/>
      <w:pPr>
        <w:ind w:left="720" w:hanging="360"/>
      </w:pPr>
      <w:rPr>
        <w:rFonts w:hint="default" w:ascii="Symbol" w:hAnsi="Symbol"/>
      </w:rPr>
    </w:lvl>
    <w:lvl w:ilvl="1" w:tplc="EEB2C158">
      <w:start w:val="1"/>
      <w:numFmt w:val="bullet"/>
      <w:lvlText w:val="o"/>
      <w:lvlJc w:val="left"/>
      <w:pPr>
        <w:ind w:left="1440" w:hanging="360"/>
      </w:pPr>
      <w:rPr>
        <w:rFonts w:hint="default" w:ascii="Courier New" w:hAnsi="Courier New"/>
      </w:rPr>
    </w:lvl>
    <w:lvl w:ilvl="2" w:tplc="D34E1478">
      <w:start w:val="1"/>
      <w:numFmt w:val="bullet"/>
      <w:lvlText w:val=""/>
      <w:lvlJc w:val="left"/>
      <w:pPr>
        <w:ind w:left="2160" w:hanging="360"/>
      </w:pPr>
      <w:rPr>
        <w:rFonts w:hint="default" w:ascii="Wingdings" w:hAnsi="Wingdings"/>
      </w:rPr>
    </w:lvl>
    <w:lvl w:ilvl="3" w:tplc="A3FA37D2">
      <w:start w:val="1"/>
      <w:numFmt w:val="bullet"/>
      <w:lvlText w:val=""/>
      <w:lvlJc w:val="left"/>
      <w:pPr>
        <w:ind w:left="2880" w:hanging="360"/>
      </w:pPr>
      <w:rPr>
        <w:rFonts w:hint="default" w:ascii="Symbol" w:hAnsi="Symbol"/>
      </w:rPr>
    </w:lvl>
    <w:lvl w:ilvl="4" w:tplc="DD7EC898">
      <w:start w:val="1"/>
      <w:numFmt w:val="bullet"/>
      <w:lvlText w:val="o"/>
      <w:lvlJc w:val="left"/>
      <w:pPr>
        <w:ind w:left="3600" w:hanging="360"/>
      </w:pPr>
      <w:rPr>
        <w:rFonts w:hint="default" w:ascii="Courier New" w:hAnsi="Courier New"/>
      </w:rPr>
    </w:lvl>
    <w:lvl w:ilvl="5" w:tplc="FAFE8B3E">
      <w:start w:val="1"/>
      <w:numFmt w:val="bullet"/>
      <w:lvlText w:val=""/>
      <w:lvlJc w:val="left"/>
      <w:pPr>
        <w:ind w:left="4320" w:hanging="360"/>
      </w:pPr>
      <w:rPr>
        <w:rFonts w:hint="default" w:ascii="Wingdings" w:hAnsi="Wingdings"/>
      </w:rPr>
    </w:lvl>
    <w:lvl w:ilvl="6" w:tplc="3A400E30">
      <w:start w:val="1"/>
      <w:numFmt w:val="bullet"/>
      <w:lvlText w:val=""/>
      <w:lvlJc w:val="left"/>
      <w:pPr>
        <w:ind w:left="5040" w:hanging="360"/>
      </w:pPr>
      <w:rPr>
        <w:rFonts w:hint="default" w:ascii="Symbol" w:hAnsi="Symbol"/>
      </w:rPr>
    </w:lvl>
    <w:lvl w:ilvl="7" w:tplc="8C24C910">
      <w:start w:val="1"/>
      <w:numFmt w:val="bullet"/>
      <w:lvlText w:val="o"/>
      <w:lvlJc w:val="left"/>
      <w:pPr>
        <w:ind w:left="5760" w:hanging="360"/>
      </w:pPr>
      <w:rPr>
        <w:rFonts w:hint="default" w:ascii="Courier New" w:hAnsi="Courier New"/>
      </w:rPr>
    </w:lvl>
    <w:lvl w:ilvl="8" w:tplc="F8069D7A">
      <w:start w:val="1"/>
      <w:numFmt w:val="bullet"/>
      <w:lvlText w:val=""/>
      <w:lvlJc w:val="left"/>
      <w:pPr>
        <w:ind w:left="6480" w:hanging="360"/>
      </w:pPr>
      <w:rPr>
        <w:rFonts w:hint="default" w:ascii="Wingdings" w:hAnsi="Wingdings"/>
      </w:rPr>
    </w:lvl>
  </w:abstractNum>
  <w:abstractNum w:abstractNumId="4" w15:restartNumberingAfterBreak="0">
    <w:nsid w:val="048A6149"/>
    <w:multiLevelType w:val="hybridMultilevel"/>
    <w:tmpl w:val="E59E8C76"/>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cs="Courier New"/>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5" w15:restartNumberingAfterBreak="0">
    <w:nsid w:val="04903760"/>
    <w:multiLevelType w:val="hybridMultilevel"/>
    <w:tmpl w:val="59E4F63A"/>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cs="Courier New"/>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6" w15:restartNumberingAfterBreak="0">
    <w:nsid w:val="07865645"/>
    <w:multiLevelType w:val="multilevel"/>
    <w:tmpl w:val="3A38E7AC"/>
    <w:styleLink w:val="Punkterlista"/>
    <w:lvl w:ilvl="0">
      <w:start w:val="1"/>
      <w:numFmt w:val="bullet"/>
      <w:lvlText w:val="●"/>
      <w:lvlJc w:val="left"/>
      <w:pPr>
        <w:tabs>
          <w:tab w:val="num" w:pos="284"/>
        </w:tabs>
        <w:ind w:left="284" w:hanging="284"/>
      </w:pPr>
      <w:rPr>
        <w:rFonts w:hint="default" w:ascii="Arial" w:hAnsi="Arial" w:cs="Times New Roman"/>
        <w:color w:val="auto"/>
        <w:szCs w:val="14"/>
      </w:rPr>
    </w:lvl>
    <w:lvl w:ilvl="1">
      <w:start w:val="1"/>
      <w:numFmt w:val="bullet"/>
      <w:lvlText w:val="-"/>
      <w:lvlJc w:val="left"/>
      <w:pPr>
        <w:tabs>
          <w:tab w:val="num" w:pos="567"/>
        </w:tabs>
        <w:ind w:left="567" w:hanging="283"/>
      </w:pPr>
      <w:rPr>
        <w:rFonts w:hint="default" w:ascii="Arial" w:hAnsi="Arial" w:cs="Times New Roman"/>
        <w:color w:val="auto"/>
        <w:szCs w:val="14"/>
      </w:rPr>
    </w:lvl>
    <w:lvl w:ilvl="2">
      <w:start w:val="1"/>
      <w:numFmt w:val="bullet"/>
      <w:lvlText w:val="-"/>
      <w:lvlJc w:val="left"/>
      <w:pPr>
        <w:tabs>
          <w:tab w:val="num" w:pos="851"/>
        </w:tabs>
        <w:ind w:left="851" w:hanging="284"/>
      </w:pPr>
      <w:rPr>
        <w:rFonts w:hint="default" w:ascii="Arial" w:hAnsi="Arial" w:cs="Times New Roman"/>
        <w:color w:val="auto"/>
        <w:szCs w:val="14"/>
      </w:rPr>
    </w:lvl>
    <w:lvl w:ilvl="3">
      <w:start w:val="1"/>
      <w:numFmt w:val="bullet"/>
      <w:lvlText w:val="-"/>
      <w:lvlJc w:val="left"/>
      <w:pPr>
        <w:tabs>
          <w:tab w:val="num" w:pos="1134"/>
        </w:tabs>
        <w:ind w:left="1134" w:hanging="283"/>
      </w:pPr>
      <w:rPr>
        <w:rFonts w:hint="default" w:ascii="Arial" w:hAnsi="Arial" w:cs="Times New Roman"/>
        <w:color w:val="auto"/>
        <w:szCs w:val="14"/>
      </w:rPr>
    </w:lvl>
    <w:lvl w:ilvl="4">
      <w:start w:val="1"/>
      <w:numFmt w:val="bullet"/>
      <w:lvlText w:val="-"/>
      <w:lvlJc w:val="left"/>
      <w:pPr>
        <w:tabs>
          <w:tab w:val="num" w:pos="1418"/>
        </w:tabs>
        <w:ind w:left="1418" w:hanging="284"/>
      </w:pPr>
      <w:rPr>
        <w:rFonts w:hint="default" w:ascii="Arial" w:hAnsi="Arial" w:cs="Times New Roman"/>
        <w:color w:val="auto"/>
        <w:szCs w:val="14"/>
      </w:rPr>
    </w:lvl>
    <w:lvl w:ilvl="5">
      <w:start w:val="1"/>
      <w:numFmt w:val="bullet"/>
      <w:lvlText w:val="-"/>
      <w:lvlJc w:val="left"/>
      <w:pPr>
        <w:tabs>
          <w:tab w:val="num" w:pos="1701"/>
        </w:tabs>
        <w:ind w:left="1701" w:hanging="283"/>
      </w:pPr>
      <w:rPr>
        <w:rFonts w:hint="default" w:ascii="Arial" w:hAnsi="Arial" w:cs="Times New Roman"/>
        <w:color w:val="auto"/>
        <w:szCs w:val="14"/>
      </w:rPr>
    </w:lvl>
    <w:lvl w:ilvl="6">
      <w:start w:val="1"/>
      <w:numFmt w:val="bullet"/>
      <w:lvlText w:val="-"/>
      <w:lvlJc w:val="left"/>
      <w:pPr>
        <w:tabs>
          <w:tab w:val="num" w:pos="1985"/>
        </w:tabs>
        <w:ind w:left="1985" w:hanging="284"/>
      </w:pPr>
      <w:rPr>
        <w:rFonts w:hint="default" w:ascii="Arial" w:hAnsi="Arial" w:cs="Times New Roman"/>
        <w:color w:val="auto"/>
        <w:szCs w:val="14"/>
      </w:rPr>
    </w:lvl>
    <w:lvl w:ilvl="7">
      <w:start w:val="1"/>
      <w:numFmt w:val="bullet"/>
      <w:lvlText w:val="-"/>
      <w:lvlJc w:val="left"/>
      <w:pPr>
        <w:tabs>
          <w:tab w:val="num" w:pos="2268"/>
        </w:tabs>
        <w:ind w:left="2268" w:hanging="283"/>
      </w:pPr>
      <w:rPr>
        <w:rFonts w:hint="default" w:ascii="Arial" w:hAnsi="Arial" w:cs="Times New Roman"/>
        <w:color w:val="auto"/>
        <w:szCs w:val="14"/>
      </w:rPr>
    </w:lvl>
    <w:lvl w:ilvl="8">
      <w:start w:val="1"/>
      <w:numFmt w:val="bullet"/>
      <w:lvlText w:val="-"/>
      <w:lvlJc w:val="left"/>
      <w:pPr>
        <w:tabs>
          <w:tab w:val="num" w:pos="2552"/>
        </w:tabs>
        <w:ind w:left="2552" w:hanging="284"/>
      </w:pPr>
      <w:rPr>
        <w:rFonts w:hint="default" w:ascii="Arial" w:hAnsi="Arial" w:cs="Times New Roman"/>
        <w:color w:val="auto"/>
        <w:szCs w:val="14"/>
      </w:rPr>
    </w:lvl>
  </w:abstractNum>
  <w:abstractNum w:abstractNumId="7" w15:restartNumberingAfterBreak="0">
    <w:nsid w:val="07F026C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08B95E24"/>
    <w:multiLevelType w:val="multilevel"/>
    <w:tmpl w:val="FF34FCB0"/>
    <w:numStyleLink w:val="CompanyListBullet"/>
  </w:abstractNum>
  <w:abstractNum w:abstractNumId="9" w15:restartNumberingAfterBreak="0">
    <w:nsid w:val="08FDC79F"/>
    <w:multiLevelType w:val="hybridMultilevel"/>
    <w:tmpl w:val="FFFFFFFF"/>
    <w:lvl w:ilvl="0" w:tplc="958A5932">
      <w:start w:val="1"/>
      <w:numFmt w:val="bullet"/>
      <w:lvlText w:val="·"/>
      <w:lvlJc w:val="left"/>
      <w:pPr>
        <w:ind w:left="720" w:hanging="360"/>
      </w:pPr>
      <w:rPr>
        <w:rFonts w:hint="default" w:ascii="Symbol" w:hAnsi="Symbol"/>
      </w:rPr>
    </w:lvl>
    <w:lvl w:ilvl="1" w:tplc="242E6740">
      <w:start w:val="1"/>
      <w:numFmt w:val="bullet"/>
      <w:lvlText w:val="o"/>
      <w:lvlJc w:val="left"/>
      <w:pPr>
        <w:ind w:left="1440" w:hanging="360"/>
      </w:pPr>
      <w:rPr>
        <w:rFonts w:hint="default" w:ascii="Courier New" w:hAnsi="Courier New"/>
      </w:rPr>
    </w:lvl>
    <w:lvl w:ilvl="2" w:tplc="7E7E3988">
      <w:start w:val="1"/>
      <w:numFmt w:val="bullet"/>
      <w:lvlText w:val=""/>
      <w:lvlJc w:val="left"/>
      <w:pPr>
        <w:ind w:left="2160" w:hanging="360"/>
      </w:pPr>
      <w:rPr>
        <w:rFonts w:hint="default" w:ascii="Wingdings" w:hAnsi="Wingdings"/>
      </w:rPr>
    </w:lvl>
    <w:lvl w:ilvl="3" w:tplc="949EFCEC">
      <w:start w:val="1"/>
      <w:numFmt w:val="bullet"/>
      <w:lvlText w:val=""/>
      <w:lvlJc w:val="left"/>
      <w:pPr>
        <w:ind w:left="2880" w:hanging="360"/>
      </w:pPr>
      <w:rPr>
        <w:rFonts w:hint="default" w:ascii="Symbol" w:hAnsi="Symbol"/>
      </w:rPr>
    </w:lvl>
    <w:lvl w:ilvl="4" w:tplc="B002EC8E">
      <w:start w:val="1"/>
      <w:numFmt w:val="bullet"/>
      <w:lvlText w:val="o"/>
      <w:lvlJc w:val="left"/>
      <w:pPr>
        <w:ind w:left="3600" w:hanging="360"/>
      </w:pPr>
      <w:rPr>
        <w:rFonts w:hint="default" w:ascii="Courier New" w:hAnsi="Courier New"/>
      </w:rPr>
    </w:lvl>
    <w:lvl w:ilvl="5" w:tplc="98322618">
      <w:start w:val="1"/>
      <w:numFmt w:val="bullet"/>
      <w:lvlText w:val=""/>
      <w:lvlJc w:val="left"/>
      <w:pPr>
        <w:ind w:left="4320" w:hanging="360"/>
      </w:pPr>
      <w:rPr>
        <w:rFonts w:hint="default" w:ascii="Wingdings" w:hAnsi="Wingdings"/>
      </w:rPr>
    </w:lvl>
    <w:lvl w:ilvl="6" w:tplc="C8B68892">
      <w:start w:val="1"/>
      <w:numFmt w:val="bullet"/>
      <w:lvlText w:val=""/>
      <w:lvlJc w:val="left"/>
      <w:pPr>
        <w:ind w:left="5040" w:hanging="360"/>
      </w:pPr>
      <w:rPr>
        <w:rFonts w:hint="default" w:ascii="Symbol" w:hAnsi="Symbol"/>
      </w:rPr>
    </w:lvl>
    <w:lvl w:ilvl="7" w:tplc="BF7A2E92">
      <w:start w:val="1"/>
      <w:numFmt w:val="bullet"/>
      <w:lvlText w:val="o"/>
      <w:lvlJc w:val="left"/>
      <w:pPr>
        <w:ind w:left="5760" w:hanging="360"/>
      </w:pPr>
      <w:rPr>
        <w:rFonts w:hint="default" w:ascii="Courier New" w:hAnsi="Courier New"/>
      </w:rPr>
    </w:lvl>
    <w:lvl w:ilvl="8" w:tplc="27BCA9DE">
      <w:start w:val="1"/>
      <w:numFmt w:val="bullet"/>
      <w:lvlText w:val=""/>
      <w:lvlJc w:val="left"/>
      <w:pPr>
        <w:ind w:left="6480" w:hanging="360"/>
      </w:pPr>
      <w:rPr>
        <w:rFonts w:hint="default" w:ascii="Wingdings" w:hAnsi="Wingdings"/>
      </w:rPr>
    </w:lvl>
  </w:abstractNum>
  <w:abstractNum w:abstractNumId="10" w15:restartNumberingAfterBreak="0">
    <w:nsid w:val="0B2A0355"/>
    <w:multiLevelType w:val="multilevel"/>
    <w:tmpl w:val="D4461E92"/>
    <w:lvl w:ilvl="0">
      <w:start w:val="1"/>
      <w:numFmt w:val="decimal"/>
      <w:lvlRestart w:val="0"/>
      <w:lvlText w:val="%1."/>
      <w:lvlJc w:val="left"/>
      <w:pPr>
        <w:tabs>
          <w:tab w:val="num" w:pos="567"/>
        </w:tabs>
        <w:ind w:left="567" w:hanging="567"/>
      </w:pPr>
    </w:lvl>
    <w:lvl w:ilvl="1">
      <w:start w:val="1"/>
      <w:numFmt w:val="decimal"/>
      <w:lvlText w:val="%1.%2."/>
      <w:lvlJc w:val="left"/>
      <w:pPr>
        <w:tabs>
          <w:tab w:val="num" w:pos="680"/>
        </w:tabs>
        <w:ind w:left="680" w:hanging="680"/>
      </w:pPr>
    </w:lvl>
    <w:lvl w:ilvl="2">
      <w:start w:val="1"/>
      <w:numFmt w:val="decimal"/>
      <w:lvlText w:val="%1.%2.%3."/>
      <w:lvlJc w:val="left"/>
      <w:pPr>
        <w:tabs>
          <w:tab w:val="num" w:pos="850"/>
        </w:tabs>
        <w:ind w:left="850" w:hanging="850"/>
      </w:pPr>
    </w:lvl>
    <w:lvl w:ilvl="3">
      <w:start w:val="1"/>
      <w:numFmt w:val="decimal"/>
      <w:lvlText w:val="%1.%2.%3.%4."/>
      <w:lvlJc w:val="left"/>
      <w:pPr>
        <w:tabs>
          <w:tab w:val="num" w:pos="992"/>
        </w:tabs>
        <w:ind w:left="992" w:hanging="992"/>
      </w:pPr>
    </w:lvl>
    <w:lvl w:ilvl="4">
      <w:start w:val="1"/>
      <w:numFmt w:val="decimal"/>
      <w:lvlRestart w:val="3"/>
      <w:lvlText w:val="%1.%2.%3.%4.%5."/>
      <w:lvlJc w:val="left"/>
      <w:pPr>
        <w:tabs>
          <w:tab w:val="num" w:pos="992"/>
        </w:tabs>
        <w:ind w:left="992" w:hanging="992"/>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0B6C687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C390E21"/>
    <w:multiLevelType w:val="multilevel"/>
    <w:tmpl w:val="F5FC5170"/>
    <w:lvl w:ilvl="0">
      <w:start w:val="1"/>
      <w:numFmt w:val="decimal"/>
      <w:lvlRestart w:val="0"/>
      <w:pStyle w:val="Lista-Nummer"/>
      <w:lvlText w:val="%1."/>
      <w:lvlJc w:val="left"/>
      <w:pPr>
        <w:tabs>
          <w:tab w:val="num" w:pos="284"/>
        </w:tabs>
        <w:ind w:left="340" w:hanging="340"/>
      </w:pPr>
      <w:rPr>
        <w:rFonts w:hint="default" w:cs="Times New Roman" w:asciiTheme="minorHAnsi" w:hAnsiTheme="minorHAnsi"/>
      </w:rPr>
    </w:lvl>
    <w:lvl w:ilvl="1">
      <w:start w:val="1"/>
      <w:numFmt w:val="lowerLetter"/>
      <w:lvlText w:val="%2)"/>
      <w:lvlJc w:val="left"/>
      <w:pPr>
        <w:tabs>
          <w:tab w:val="num" w:pos="624"/>
        </w:tabs>
        <w:ind w:left="680" w:hanging="340"/>
      </w:pPr>
      <w:rPr>
        <w:rFonts w:hint="default" w:cs="Times New Roman" w:asciiTheme="minorHAnsi" w:hAnsiTheme="minorHAnsi"/>
      </w:rPr>
    </w:lvl>
    <w:lvl w:ilvl="2">
      <w:start w:val="1"/>
      <w:numFmt w:val="lowerRoman"/>
      <w:lvlText w:val="%3)"/>
      <w:lvlJc w:val="left"/>
      <w:pPr>
        <w:tabs>
          <w:tab w:val="num" w:pos="964"/>
        </w:tabs>
        <w:ind w:left="1020" w:hanging="340"/>
      </w:pPr>
      <w:rPr>
        <w:rFonts w:hint="default" w:cs="Times New Roman" w:asciiTheme="minorHAnsi" w:hAnsiTheme="minorHAnsi"/>
      </w:rPr>
    </w:lvl>
    <w:lvl w:ilvl="3">
      <w:start w:val="1"/>
      <w:numFmt w:val="none"/>
      <w:lvlText w:val="-"/>
      <w:lvlJc w:val="left"/>
      <w:pPr>
        <w:tabs>
          <w:tab w:val="num" w:pos="1304"/>
        </w:tabs>
        <w:ind w:left="1360" w:hanging="340"/>
      </w:pPr>
      <w:rPr>
        <w:rFonts w:hint="default" w:cs="Times New Roman" w:asciiTheme="majorHAnsi" w:hAnsiTheme="majorHAnsi"/>
      </w:rPr>
    </w:lvl>
    <w:lvl w:ilvl="4">
      <w:start w:val="1"/>
      <w:numFmt w:val="none"/>
      <w:lvlText w:val="-"/>
      <w:lvlJc w:val="left"/>
      <w:pPr>
        <w:tabs>
          <w:tab w:val="num" w:pos="1644"/>
        </w:tabs>
        <w:ind w:left="1700" w:hanging="340"/>
      </w:pPr>
      <w:rPr>
        <w:rFonts w:hint="default" w:cs="Times New Roman" w:asciiTheme="majorHAnsi" w:hAnsiTheme="majorHAnsi"/>
      </w:rPr>
    </w:lvl>
    <w:lvl w:ilvl="5">
      <w:start w:val="1"/>
      <w:numFmt w:val="none"/>
      <w:lvlText w:val="-"/>
      <w:lvlJc w:val="left"/>
      <w:pPr>
        <w:tabs>
          <w:tab w:val="num" w:pos="1984"/>
        </w:tabs>
        <w:ind w:left="2040" w:hanging="340"/>
      </w:pPr>
      <w:rPr>
        <w:rFonts w:hint="default" w:cs="Times New Roman" w:asciiTheme="majorHAnsi" w:hAnsiTheme="majorHAnsi"/>
      </w:rPr>
    </w:lvl>
    <w:lvl w:ilvl="6">
      <w:start w:val="1"/>
      <w:numFmt w:val="none"/>
      <w:lvlText w:val="-"/>
      <w:lvlJc w:val="left"/>
      <w:pPr>
        <w:tabs>
          <w:tab w:val="num" w:pos="2324"/>
        </w:tabs>
        <w:ind w:left="2380" w:hanging="340"/>
      </w:pPr>
      <w:rPr>
        <w:rFonts w:hint="default" w:cs="Times New Roman" w:asciiTheme="majorHAnsi" w:hAnsiTheme="majorHAnsi"/>
      </w:rPr>
    </w:lvl>
    <w:lvl w:ilvl="7">
      <w:start w:val="1"/>
      <w:numFmt w:val="none"/>
      <w:lvlText w:val="-"/>
      <w:lvlJc w:val="left"/>
      <w:pPr>
        <w:tabs>
          <w:tab w:val="num" w:pos="2664"/>
        </w:tabs>
        <w:ind w:left="2720" w:hanging="340"/>
      </w:pPr>
      <w:rPr>
        <w:rFonts w:hint="default" w:cs="Times New Roman" w:asciiTheme="majorHAnsi" w:hAnsiTheme="majorHAnsi"/>
      </w:rPr>
    </w:lvl>
    <w:lvl w:ilvl="8">
      <w:start w:val="1"/>
      <w:numFmt w:val="none"/>
      <w:lvlText w:val="%9-"/>
      <w:lvlJc w:val="left"/>
      <w:pPr>
        <w:tabs>
          <w:tab w:val="num" w:pos="3004"/>
        </w:tabs>
        <w:ind w:left="3060" w:hanging="340"/>
      </w:pPr>
      <w:rPr>
        <w:rFonts w:hint="default" w:cs="Times New Roman" w:asciiTheme="majorHAnsi" w:hAnsiTheme="majorHAnsi"/>
      </w:rPr>
    </w:lvl>
  </w:abstractNum>
  <w:abstractNum w:abstractNumId="13" w15:restartNumberingAfterBreak="0">
    <w:nsid w:val="0C762C4E"/>
    <w:multiLevelType w:val="hybridMultilevel"/>
    <w:tmpl w:val="B4C43CE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0DA92E3D"/>
    <w:multiLevelType w:val="multilevel"/>
    <w:tmpl w:val="19508CCC"/>
    <w:lvl w:ilvl="0">
      <w:start w:val="1"/>
      <w:numFmt w:val="decimal"/>
      <w:lvlRestart w:val="0"/>
      <w:lvlText w:val="%1."/>
      <w:lvlJc w:val="left"/>
      <w:pPr>
        <w:tabs>
          <w:tab w:val="num" w:pos="567"/>
        </w:tabs>
        <w:ind w:left="567" w:hanging="567"/>
      </w:pPr>
    </w:lvl>
    <w:lvl w:ilvl="1">
      <w:start w:val="1"/>
      <w:numFmt w:val="decimal"/>
      <w:lvlText w:val="%1.%2."/>
      <w:lvlJc w:val="left"/>
      <w:pPr>
        <w:tabs>
          <w:tab w:val="num" w:pos="680"/>
        </w:tabs>
        <w:ind w:left="680" w:hanging="680"/>
      </w:pPr>
    </w:lvl>
    <w:lvl w:ilvl="2">
      <w:start w:val="1"/>
      <w:numFmt w:val="decimal"/>
      <w:lvlText w:val="%1.%2.%3."/>
      <w:lvlJc w:val="left"/>
      <w:pPr>
        <w:tabs>
          <w:tab w:val="num" w:pos="850"/>
        </w:tabs>
        <w:ind w:left="850" w:hanging="850"/>
      </w:pPr>
    </w:lvl>
    <w:lvl w:ilvl="3">
      <w:start w:val="1"/>
      <w:numFmt w:val="decimal"/>
      <w:lvlText w:val="%1.%2.%3.%4."/>
      <w:lvlJc w:val="left"/>
      <w:pPr>
        <w:tabs>
          <w:tab w:val="num" w:pos="992"/>
        </w:tabs>
        <w:ind w:left="992" w:hanging="992"/>
      </w:pPr>
    </w:lvl>
    <w:lvl w:ilvl="4">
      <w:start w:val="1"/>
      <w:numFmt w:val="decimal"/>
      <w:lvlRestart w:val="3"/>
      <w:lvlText w:val="%1.%2.%3.%4.%5."/>
      <w:lvlJc w:val="left"/>
      <w:pPr>
        <w:tabs>
          <w:tab w:val="num" w:pos="992"/>
        </w:tabs>
        <w:ind w:left="992" w:hanging="992"/>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15C3621"/>
    <w:multiLevelType w:val="multilevel"/>
    <w:tmpl w:val="FF34FCB0"/>
    <w:numStyleLink w:val="CompanyListBullet"/>
  </w:abstractNum>
  <w:abstractNum w:abstractNumId="16" w15:restartNumberingAfterBreak="0">
    <w:nsid w:val="121C666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36676D8"/>
    <w:multiLevelType w:val="hybridMultilevel"/>
    <w:tmpl w:val="2D52200C"/>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cs="Courier New"/>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18" w15:restartNumberingAfterBreak="0">
    <w:nsid w:val="15411E1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C408639"/>
    <w:multiLevelType w:val="hybridMultilevel"/>
    <w:tmpl w:val="FFFFFFFF"/>
    <w:lvl w:ilvl="0" w:tplc="6512D2C2">
      <w:start w:val="1"/>
      <w:numFmt w:val="bullet"/>
      <w:lvlText w:val="·"/>
      <w:lvlJc w:val="left"/>
      <w:pPr>
        <w:ind w:left="720" w:hanging="360"/>
      </w:pPr>
      <w:rPr>
        <w:rFonts w:hint="default" w:ascii="Symbol" w:hAnsi="Symbol"/>
      </w:rPr>
    </w:lvl>
    <w:lvl w:ilvl="1" w:tplc="E32EE232">
      <w:start w:val="1"/>
      <w:numFmt w:val="bullet"/>
      <w:lvlText w:val="o"/>
      <w:lvlJc w:val="left"/>
      <w:pPr>
        <w:ind w:left="1440" w:hanging="360"/>
      </w:pPr>
      <w:rPr>
        <w:rFonts w:hint="default" w:ascii="Courier New" w:hAnsi="Courier New"/>
      </w:rPr>
    </w:lvl>
    <w:lvl w:ilvl="2" w:tplc="34C0F63C">
      <w:start w:val="1"/>
      <w:numFmt w:val="bullet"/>
      <w:lvlText w:val=""/>
      <w:lvlJc w:val="left"/>
      <w:pPr>
        <w:ind w:left="2160" w:hanging="360"/>
      </w:pPr>
      <w:rPr>
        <w:rFonts w:hint="default" w:ascii="Wingdings" w:hAnsi="Wingdings"/>
      </w:rPr>
    </w:lvl>
    <w:lvl w:ilvl="3" w:tplc="1862B964">
      <w:start w:val="1"/>
      <w:numFmt w:val="bullet"/>
      <w:lvlText w:val=""/>
      <w:lvlJc w:val="left"/>
      <w:pPr>
        <w:ind w:left="2880" w:hanging="360"/>
      </w:pPr>
      <w:rPr>
        <w:rFonts w:hint="default" w:ascii="Symbol" w:hAnsi="Symbol"/>
      </w:rPr>
    </w:lvl>
    <w:lvl w:ilvl="4" w:tplc="BA667656">
      <w:start w:val="1"/>
      <w:numFmt w:val="bullet"/>
      <w:lvlText w:val="o"/>
      <w:lvlJc w:val="left"/>
      <w:pPr>
        <w:ind w:left="3600" w:hanging="360"/>
      </w:pPr>
      <w:rPr>
        <w:rFonts w:hint="default" w:ascii="Courier New" w:hAnsi="Courier New"/>
      </w:rPr>
    </w:lvl>
    <w:lvl w:ilvl="5" w:tplc="62167030">
      <w:start w:val="1"/>
      <w:numFmt w:val="bullet"/>
      <w:lvlText w:val=""/>
      <w:lvlJc w:val="left"/>
      <w:pPr>
        <w:ind w:left="4320" w:hanging="360"/>
      </w:pPr>
      <w:rPr>
        <w:rFonts w:hint="default" w:ascii="Wingdings" w:hAnsi="Wingdings"/>
      </w:rPr>
    </w:lvl>
    <w:lvl w:ilvl="6" w:tplc="7CF65686">
      <w:start w:val="1"/>
      <w:numFmt w:val="bullet"/>
      <w:lvlText w:val=""/>
      <w:lvlJc w:val="left"/>
      <w:pPr>
        <w:ind w:left="5040" w:hanging="360"/>
      </w:pPr>
      <w:rPr>
        <w:rFonts w:hint="default" w:ascii="Symbol" w:hAnsi="Symbol"/>
      </w:rPr>
    </w:lvl>
    <w:lvl w:ilvl="7" w:tplc="DF52E8B0">
      <w:start w:val="1"/>
      <w:numFmt w:val="bullet"/>
      <w:lvlText w:val="o"/>
      <w:lvlJc w:val="left"/>
      <w:pPr>
        <w:ind w:left="5760" w:hanging="360"/>
      </w:pPr>
      <w:rPr>
        <w:rFonts w:hint="default" w:ascii="Courier New" w:hAnsi="Courier New"/>
      </w:rPr>
    </w:lvl>
    <w:lvl w:ilvl="8" w:tplc="6BC86A3E">
      <w:start w:val="1"/>
      <w:numFmt w:val="bullet"/>
      <w:lvlText w:val=""/>
      <w:lvlJc w:val="left"/>
      <w:pPr>
        <w:ind w:left="6480" w:hanging="360"/>
      </w:pPr>
      <w:rPr>
        <w:rFonts w:hint="default" w:ascii="Wingdings" w:hAnsi="Wingdings"/>
      </w:rPr>
    </w:lvl>
  </w:abstractNum>
  <w:abstractNum w:abstractNumId="20" w15:restartNumberingAfterBreak="0">
    <w:nsid w:val="1D6567C5"/>
    <w:multiLevelType w:val="hybridMultilevel"/>
    <w:tmpl w:val="8FAA09D2"/>
    <w:lvl w:ilvl="0" w:tplc="FFFFFFFF">
      <w:start w:val="1"/>
      <w:numFmt w:val="bullet"/>
      <w:lvlText w:val=""/>
      <w:lvlJc w:val="left"/>
      <w:pPr>
        <w:ind w:left="720" w:hanging="360"/>
      </w:pPr>
      <w:rPr>
        <w:rFonts w:hint="default" w:ascii="Symbol" w:hAnsi="Symbol"/>
      </w:rPr>
    </w:lvl>
    <w:lvl w:ilvl="1" w:tplc="9BEE9BC8">
      <w:start w:val="1"/>
      <w:numFmt w:val="bullet"/>
      <w:lvlText w:val="o"/>
      <w:lvlJc w:val="left"/>
      <w:pPr>
        <w:ind w:left="1440" w:hanging="360"/>
      </w:pPr>
      <w:rPr>
        <w:rFonts w:hint="default" w:ascii="Courier New" w:hAnsi="Courier New"/>
      </w:rPr>
    </w:lvl>
    <w:lvl w:ilvl="2" w:tplc="C22A7518">
      <w:start w:val="1"/>
      <w:numFmt w:val="bullet"/>
      <w:lvlText w:val=""/>
      <w:lvlJc w:val="left"/>
      <w:pPr>
        <w:ind w:left="2160" w:hanging="360"/>
      </w:pPr>
      <w:rPr>
        <w:rFonts w:hint="default" w:ascii="Wingdings" w:hAnsi="Wingdings"/>
      </w:rPr>
    </w:lvl>
    <w:lvl w:ilvl="3" w:tplc="8452AB56">
      <w:start w:val="1"/>
      <w:numFmt w:val="bullet"/>
      <w:lvlText w:val=""/>
      <w:lvlJc w:val="left"/>
      <w:pPr>
        <w:ind w:left="2880" w:hanging="360"/>
      </w:pPr>
      <w:rPr>
        <w:rFonts w:hint="default" w:ascii="Symbol" w:hAnsi="Symbol"/>
      </w:rPr>
    </w:lvl>
    <w:lvl w:ilvl="4" w:tplc="890C0D2A">
      <w:start w:val="1"/>
      <w:numFmt w:val="bullet"/>
      <w:lvlText w:val="o"/>
      <w:lvlJc w:val="left"/>
      <w:pPr>
        <w:ind w:left="3600" w:hanging="360"/>
      </w:pPr>
      <w:rPr>
        <w:rFonts w:hint="default" w:ascii="Courier New" w:hAnsi="Courier New"/>
      </w:rPr>
    </w:lvl>
    <w:lvl w:ilvl="5" w:tplc="6B527FF8">
      <w:start w:val="1"/>
      <w:numFmt w:val="bullet"/>
      <w:lvlText w:val=""/>
      <w:lvlJc w:val="left"/>
      <w:pPr>
        <w:ind w:left="4320" w:hanging="360"/>
      </w:pPr>
      <w:rPr>
        <w:rFonts w:hint="default" w:ascii="Wingdings" w:hAnsi="Wingdings"/>
      </w:rPr>
    </w:lvl>
    <w:lvl w:ilvl="6" w:tplc="CA9E9D1A">
      <w:start w:val="1"/>
      <w:numFmt w:val="bullet"/>
      <w:lvlText w:val=""/>
      <w:lvlJc w:val="left"/>
      <w:pPr>
        <w:ind w:left="5040" w:hanging="360"/>
      </w:pPr>
      <w:rPr>
        <w:rFonts w:hint="default" w:ascii="Symbol" w:hAnsi="Symbol"/>
      </w:rPr>
    </w:lvl>
    <w:lvl w:ilvl="7" w:tplc="81FC0A76">
      <w:start w:val="1"/>
      <w:numFmt w:val="bullet"/>
      <w:lvlText w:val="o"/>
      <w:lvlJc w:val="left"/>
      <w:pPr>
        <w:ind w:left="5760" w:hanging="360"/>
      </w:pPr>
      <w:rPr>
        <w:rFonts w:hint="default" w:ascii="Courier New" w:hAnsi="Courier New"/>
      </w:rPr>
    </w:lvl>
    <w:lvl w:ilvl="8" w:tplc="CD68C964">
      <w:start w:val="1"/>
      <w:numFmt w:val="bullet"/>
      <w:lvlText w:val=""/>
      <w:lvlJc w:val="left"/>
      <w:pPr>
        <w:ind w:left="6480" w:hanging="360"/>
      </w:pPr>
      <w:rPr>
        <w:rFonts w:hint="default" w:ascii="Wingdings" w:hAnsi="Wingdings"/>
      </w:rPr>
    </w:lvl>
  </w:abstractNum>
  <w:abstractNum w:abstractNumId="21" w15:restartNumberingAfterBreak="0">
    <w:nsid w:val="201B6A39"/>
    <w:multiLevelType w:val="hybridMultilevel"/>
    <w:tmpl w:val="BEA4206A"/>
    <w:lvl w:ilvl="0" w:tplc="FFFFFFF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205DDF0F"/>
    <w:multiLevelType w:val="hybridMultilevel"/>
    <w:tmpl w:val="FFFFFFFF"/>
    <w:lvl w:ilvl="0" w:tplc="73EA414E">
      <w:start w:val="1"/>
      <w:numFmt w:val="bullet"/>
      <w:lvlText w:val=""/>
      <w:lvlJc w:val="left"/>
      <w:pPr>
        <w:ind w:left="720" w:hanging="360"/>
      </w:pPr>
      <w:rPr>
        <w:rFonts w:hint="default" w:ascii="Symbol" w:hAnsi="Symbol"/>
      </w:rPr>
    </w:lvl>
    <w:lvl w:ilvl="1" w:tplc="B03ED304">
      <w:start w:val="1"/>
      <w:numFmt w:val="bullet"/>
      <w:lvlText w:val="o"/>
      <w:lvlJc w:val="left"/>
      <w:pPr>
        <w:ind w:left="1440" w:hanging="360"/>
      </w:pPr>
      <w:rPr>
        <w:rFonts w:hint="default" w:ascii="Courier New" w:hAnsi="Courier New"/>
      </w:rPr>
    </w:lvl>
    <w:lvl w:ilvl="2" w:tplc="C85ACB02">
      <w:start w:val="1"/>
      <w:numFmt w:val="bullet"/>
      <w:lvlText w:val=""/>
      <w:lvlJc w:val="left"/>
      <w:pPr>
        <w:ind w:left="2160" w:hanging="360"/>
      </w:pPr>
      <w:rPr>
        <w:rFonts w:hint="default" w:ascii="Wingdings" w:hAnsi="Wingdings"/>
      </w:rPr>
    </w:lvl>
    <w:lvl w:ilvl="3" w:tplc="88385D3E">
      <w:start w:val="1"/>
      <w:numFmt w:val="bullet"/>
      <w:lvlText w:val=""/>
      <w:lvlJc w:val="left"/>
      <w:pPr>
        <w:ind w:left="2880" w:hanging="360"/>
      </w:pPr>
      <w:rPr>
        <w:rFonts w:hint="default" w:ascii="Symbol" w:hAnsi="Symbol"/>
      </w:rPr>
    </w:lvl>
    <w:lvl w:ilvl="4" w:tplc="9E329288">
      <w:start w:val="1"/>
      <w:numFmt w:val="bullet"/>
      <w:lvlText w:val="o"/>
      <w:lvlJc w:val="left"/>
      <w:pPr>
        <w:ind w:left="3600" w:hanging="360"/>
      </w:pPr>
      <w:rPr>
        <w:rFonts w:hint="default" w:ascii="Courier New" w:hAnsi="Courier New"/>
      </w:rPr>
    </w:lvl>
    <w:lvl w:ilvl="5" w:tplc="1534AE84">
      <w:start w:val="1"/>
      <w:numFmt w:val="bullet"/>
      <w:lvlText w:val=""/>
      <w:lvlJc w:val="left"/>
      <w:pPr>
        <w:ind w:left="4320" w:hanging="360"/>
      </w:pPr>
      <w:rPr>
        <w:rFonts w:hint="default" w:ascii="Wingdings" w:hAnsi="Wingdings"/>
      </w:rPr>
    </w:lvl>
    <w:lvl w:ilvl="6" w:tplc="990AB9A2">
      <w:start w:val="1"/>
      <w:numFmt w:val="bullet"/>
      <w:lvlText w:val=""/>
      <w:lvlJc w:val="left"/>
      <w:pPr>
        <w:ind w:left="5040" w:hanging="360"/>
      </w:pPr>
      <w:rPr>
        <w:rFonts w:hint="default" w:ascii="Symbol" w:hAnsi="Symbol"/>
      </w:rPr>
    </w:lvl>
    <w:lvl w:ilvl="7" w:tplc="F732C988">
      <w:start w:val="1"/>
      <w:numFmt w:val="bullet"/>
      <w:lvlText w:val="o"/>
      <w:lvlJc w:val="left"/>
      <w:pPr>
        <w:ind w:left="5760" w:hanging="360"/>
      </w:pPr>
      <w:rPr>
        <w:rFonts w:hint="default" w:ascii="Courier New" w:hAnsi="Courier New"/>
      </w:rPr>
    </w:lvl>
    <w:lvl w:ilvl="8" w:tplc="DC9E3A92">
      <w:start w:val="1"/>
      <w:numFmt w:val="bullet"/>
      <w:lvlText w:val=""/>
      <w:lvlJc w:val="left"/>
      <w:pPr>
        <w:ind w:left="6480" w:hanging="360"/>
      </w:pPr>
      <w:rPr>
        <w:rFonts w:hint="default" w:ascii="Wingdings" w:hAnsi="Wingdings"/>
      </w:rPr>
    </w:lvl>
  </w:abstractNum>
  <w:abstractNum w:abstractNumId="23" w15:restartNumberingAfterBreak="0">
    <w:nsid w:val="21166ECC"/>
    <w:multiLevelType w:val="multilevel"/>
    <w:tmpl w:val="63622BF4"/>
    <w:lvl w:ilvl="0">
      <w:start w:val="1"/>
      <w:numFmt w:val="decimal"/>
      <w:lvlRestart w:val="0"/>
      <w:lvlText w:val="%1."/>
      <w:lvlJc w:val="left"/>
      <w:pPr>
        <w:tabs>
          <w:tab w:val="num" w:pos="567"/>
        </w:tabs>
        <w:ind w:left="567" w:hanging="567"/>
      </w:pPr>
    </w:lvl>
    <w:lvl w:ilvl="1">
      <w:start w:val="1"/>
      <w:numFmt w:val="decimal"/>
      <w:lvlText w:val="%1.%2."/>
      <w:lvlJc w:val="left"/>
      <w:pPr>
        <w:tabs>
          <w:tab w:val="num" w:pos="680"/>
        </w:tabs>
        <w:ind w:left="680" w:hanging="680"/>
      </w:pPr>
    </w:lvl>
    <w:lvl w:ilvl="2">
      <w:start w:val="1"/>
      <w:numFmt w:val="decimal"/>
      <w:lvlText w:val="%1.%2.%3."/>
      <w:lvlJc w:val="left"/>
      <w:pPr>
        <w:tabs>
          <w:tab w:val="num" w:pos="850"/>
        </w:tabs>
        <w:ind w:left="850" w:hanging="850"/>
      </w:pPr>
    </w:lvl>
    <w:lvl w:ilvl="3">
      <w:start w:val="1"/>
      <w:numFmt w:val="decimal"/>
      <w:lvlText w:val="%1.%2.%3.%4."/>
      <w:lvlJc w:val="left"/>
      <w:pPr>
        <w:tabs>
          <w:tab w:val="num" w:pos="992"/>
        </w:tabs>
        <w:ind w:left="992" w:hanging="992"/>
      </w:pPr>
    </w:lvl>
    <w:lvl w:ilvl="4">
      <w:start w:val="1"/>
      <w:numFmt w:val="decimal"/>
      <w:lvlRestart w:val="3"/>
      <w:lvlText w:val="%1.%2.%3.%4.%5."/>
      <w:lvlJc w:val="left"/>
      <w:pPr>
        <w:tabs>
          <w:tab w:val="num" w:pos="992"/>
        </w:tabs>
        <w:ind w:left="992" w:hanging="992"/>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2251230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23B58E7A"/>
    <w:multiLevelType w:val="hybridMultilevel"/>
    <w:tmpl w:val="0AB28936"/>
    <w:lvl w:ilvl="0" w:tplc="7764944E">
      <w:start w:val="1"/>
      <w:numFmt w:val="bullet"/>
      <w:lvlText w:val=""/>
      <w:lvlJc w:val="left"/>
      <w:pPr>
        <w:ind w:left="720" w:hanging="360"/>
      </w:pPr>
      <w:rPr>
        <w:rFonts w:hint="default" w:ascii="Symbol" w:hAnsi="Symbol"/>
      </w:rPr>
    </w:lvl>
    <w:lvl w:ilvl="1" w:tplc="18BAFA18">
      <w:start w:val="1"/>
      <w:numFmt w:val="bullet"/>
      <w:lvlText w:val="o"/>
      <w:lvlJc w:val="left"/>
      <w:pPr>
        <w:ind w:left="1440" w:hanging="360"/>
      </w:pPr>
      <w:rPr>
        <w:rFonts w:hint="default" w:ascii="Courier New" w:hAnsi="Courier New"/>
      </w:rPr>
    </w:lvl>
    <w:lvl w:ilvl="2" w:tplc="095A44AA">
      <w:start w:val="1"/>
      <w:numFmt w:val="bullet"/>
      <w:lvlText w:val=""/>
      <w:lvlJc w:val="left"/>
      <w:pPr>
        <w:ind w:left="2160" w:hanging="360"/>
      </w:pPr>
      <w:rPr>
        <w:rFonts w:hint="default" w:ascii="Wingdings" w:hAnsi="Wingdings"/>
      </w:rPr>
    </w:lvl>
    <w:lvl w:ilvl="3" w:tplc="85B62FAC">
      <w:start w:val="1"/>
      <w:numFmt w:val="bullet"/>
      <w:lvlText w:val=""/>
      <w:lvlJc w:val="left"/>
      <w:pPr>
        <w:ind w:left="2880" w:hanging="360"/>
      </w:pPr>
      <w:rPr>
        <w:rFonts w:hint="default" w:ascii="Symbol" w:hAnsi="Symbol"/>
      </w:rPr>
    </w:lvl>
    <w:lvl w:ilvl="4" w:tplc="4BD6AE50">
      <w:start w:val="1"/>
      <w:numFmt w:val="bullet"/>
      <w:lvlText w:val="o"/>
      <w:lvlJc w:val="left"/>
      <w:pPr>
        <w:ind w:left="3600" w:hanging="360"/>
      </w:pPr>
      <w:rPr>
        <w:rFonts w:hint="default" w:ascii="Courier New" w:hAnsi="Courier New"/>
      </w:rPr>
    </w:lvl>
    <w:lvl w:ilvl="5" w:tplc="A0B6CCEC">
      <w:start w:val="1"/>
      <w:numFmt w:val="bullet"/>
      <w:lvlText w:val=""/>
      <w:lvlJc w:val="left"/>
      <w:pPr>
        <w:ind w:left="4320" w:hanging="360"/>
      </w:pPr>
      <w:rPr>
        <w:rFonts w:hint="default" w:ascii="Wingdings" w:hAnsi="Wingdings"/>
      </w:rPr>
    </w:lvl>
    <w:lvl w:ilvl="6" w:tplc="14C29ED0">
      <w:start w:val="1"/>
      <w:numFmt w:val="bullet"/>
      <w:lvlText w:val=""/>
      <w:lvlJc w:val="left"/>
      <w:pPr>
        <w:ind w:left="5040" w:hanging="360"/>
      </w:pPr>
      <w:rPr>
        <w:rFonts w:hint="default" w:ascii="Symbol" w:hAnsi="Symbol"/>
      </w:rPr>
    </w:lvl>
    <w:lvl w:ilvl="7" w:tplc="216EDEA8">
      <w:start w:val="1"/>
      <w:numFmt w:val="bullet"/>
      <w:lvlText w:val="o"/>
      <w:lvlJc w:val="left"/>
      <w:pPr>
        <w:ind w:left="5760" w:hanging="360"/>
      </w:pPr>
      <w:rPr>
        <w:rFonts w:hint="default" w:ascii="Courier New" w:hAnsi="Courier New"/>
      </w:rPr>
    </w:lvl>
    <w:lvl w:ilvl="8" w:tplc="5464D59A">
      <w:start w:val="1"/>
      <w:numFmt w:val="bullet"/>
      <w:lvlText w:val=""/>
      <w:lvlJc w:val="left"/>
      <w:pPr>
        <w:ind w:left="6480" w:hanging="360"/>
      </w:pPr>
      <w:rPr>
        <w:rFonts w:hint="default" w:ascii="Wingdings" w:hAnsi="Wingdings"/>
      </w:rPr>
    </w:lvl>
  </w:abstractNum>
  <w:abstractNum w:abstractNumId="26" w15:restartNumberingAfterBreak="0">
    <w:nsid w:val="23E830E6"/>
    <w:multiLevelType w:val="hybridMultilevel"/>
    <w:tmpl w:val="24202C9C"/>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cs="Courier New"/>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27" w15:restartNumberingAfterBreak="0">
    <w:nsid w:val="25044A25"/>
    <w:multiLevelType w:val="hybridMultilevel"/>
    <w:tmpl w:val="FFFFFFFF"/>
    <w:lvl w:ilvl="0" w:tplc="7DB85E1A">
      <w:start w:val="1"/>
      <w:numFmt w:val="bullet"/>
      <w:lvlText w:val=""/>
      <w:lvlJc w:val="left"/>
      <w:pPr>
        <w:ind w:left="720" w:hanging="360"/>
      </w:pPr>
      <w:rPr>
        <w:rFonts w:hint="default" w:ascii="Symbol" w:hAnsi="Symbol"/>
      </w:rPr>
    </w:lvl>
    <w:lvl w:ilvl="1" w:tplc="76DC7C40">
      <w:start w:val="1"/>
      <w:numFmt w:val="bullet"/>
      <w:lvlText w:val="o"/>
      <w:lvlJc w:val="left"/>
      <w:pPr>
        <w:ind w:left="1440" w:hanging="360"/>
      </w:pPr>
      <w:rPr>
        <w:rFonts w:hint="default" w:ascii="Courier New" w:hAnsi="Courier New"/>
      </w:rPr>
    </w:lvl>
    <w:lvl w:ilvl="2" w:tplc="4476B816">
      <w:start w:val="1"/>
      <w:numFmt w:val="bullet"/>
      <w:lvlText w:val=""/>
      <w:lvlJc w:val="left"/>
      <w:pPr>
        <w:ind w:left="2160" w:hanging="360"/>
      </w:pPr>
      <w:rPr>
        <w:rFonts w:hint="default" w:ascii="Wingdings" w:hAnsi="Wingdings"/>
      </w:rPr>
    </w:lvl>
    <w:lvl w:ilvl="3" w:tplc="94EE198C">
      <w:start w:val="1"/>
      <w:numFmt w:val="bullet"/>
      <w:lvlText w:val=""/>
      <w:lvlJc w:val="left"/>
      <w:pPr>
        <w:ind w:left="2880" w:hanging="360"/>
      </w:pPr>
      <w:rPr>
        <w:rFonts w:hint="default" w:ascii="Symbol" w:hAnsi="Symbol"/>
      </w:rPr>
    </w:lvl>
    <w:lvl w:ilvl="4" w:tplc="6D1EB1F6">
      <w:start w:val="1"/>
      <w:numFmt w:val="bullet"/>
      <w:lvlText w:val="o"/>
      <w:lvlJc w:val="left"/>
      <w:pPr>
        <w:ind w:left="3600" w:hanging="360"/>
      </w:pPr>
      <w:rPr>
        <w:rFonts w:hint="default" w:ascii="Courier New" w:hAnsi="Courier New"/>
      </w:rPr>
    </w:lvl>
    <w:lvl w:ilvl="5" w:tplc="CDD4E0DE">
      <w:start w:val="1"/>
      <w:numFmt w:val="bullet"/>
      <w:lvlText w:val=""/>
      <w:lvlJc w:val="left"/>
      <w:pPr>
        <w:ind w:left="4320" w:hanging="360"/>
      </w:pPr>
      <w:rPr>
        <w:rFonts w:hint="default" w:ascii="Wingdings" w:hAnsi="Wingdings"/>
      </w:rPr>
    </w:lvl>
    <w:lvl w:ilvl="6" w:tplc="3594E54A">
      <w:start w:val="1"/>
      <w:numFmt w:val="bullet"/>
      <w:lvlText w:val=""/>
      <w:lvlJc w:val="left"/>
      <w:pPr>
        <w:ind w:left="5040" w:hanging="360"/>
      </w:pPr>
      <w:rPr>
        <w:rFonts w:hint="default" w:ascii="Symbol" w:hAnsi="Symbol"/>
      </w:rPr>
    </w:lvl>
    <w:lvl w:ilvl="7" w:tplc="CA1C1E1E">
      <w:start w:val="1"/>
      <w:numFmt w:val="bullet"/>
      <w:lvlText w:val="o"/>
      <w:lvlJc w:val="left"/>
      <w:pPr>
        <w:ind w:left="5760" w:hanging="360"/>
      </w:pPr>
      <w:rPr>
        <w:rFonts w:hint="default" w:ascii="Courier New" w:hAnsi="Courier New"/>
      </w:rPr>
    </w:lvl>
    <w:lvl w:ilvl="8" w:tplc="E7F897E0">
      <w:start w:val="1"/>
      <w:numFmt w:val="bullet"/>
      <w:lvlText w:val=""/>
      <w:lvlJc w:val="left"/>
      <w:pPr>
        <w:ind w:left="6480" w:hanging="360"/>
      </w:pPr>
      <w:rPr>
        <w:rFonts w:hint="default" w:ascii="Wingdings" w:hAnsi="Wingdings"/>
      </w:rPr>
    </w:lvl>
  </w:abstractNum>
  <w:abstractNum w:abstractNumId="28" w15:restartNumberingAfterBreak="0">
    <w:nsid w:val="266EF59F"/>
    <w:multiLevelType w:val="hybridMultilevel"/>
    <w:tmpl w:val="FFFFFFFF"/>
    <w:lvl w:ilvl="0" w:tplc="E53243D8">
      <w:start w:val="1"/>
      <w:numFmt w:val="bullet"/>
      <w:lvlText w:val="·"/>
      <w:lvlJc w:val="left"/>
      <w:pPr>
        <w:ind w:left="720" w:hanging="360"/>
      </w:pPr>
      <w:rPr>
        <w:rFonts w:hint="default" w:ascii="Symbol" w:hAnsi="Symbol"/>
      </w:rPr>
    </w:lvl>
    <w:lvl w:ilvl="1" w:tplc="2946CE44">
      <w:start w:val="1"/>
      <w:numFmt w:val="bullet"/>
      <w:lvlText w:val="o"/>
      <w:lvlJc w:val="left"/>
      <w:pPr>
        <w:ind w:left="1440" w:hanging="360"/>
      </w:pPr>
      <w:rPr>
        <w:rFonts w:hint="default" w:ascii="Courier New" w:hAnsi="Courier New"/>
      </w:rPr>
    </w:lvl>
    <w:lvl w:ilvl="2" w:tplc="88FC91DA">
      <w:start w:val="1"/>
      <w:numFmt w:val="bullet"/>
      <w:lvlText w:val=""/>
      <w:lvlJc w:val="left"/>
      <w:pPr>
        <w:ind w:left="2160" w:hanging="360"/>
      </w:pPr>
      <w:rPr>
        <w:rFonts w:hint="default" w:ascii="Wingdings" w:hAnsi="Wingdings"/>
      </w:rPr>
    </w:lvl>
    <w:lvl w:ilvl="3" w:tplc="BC2EB87A">
      <w:start w:val="1"/>
      <w:numFmt w:val="bullet"/>
      <w:lvlText w:val=""/>
      <w:lvlJc w:val="left"/>
      <w:pPr>
        <w:ind w:left="2880" w:hanging="360"/>
      </w:pPr>
      <w:rPr>
        <w:rFonts w:hint="default" w:ascii="Symbol" w:hAnsi="Symbol"/>
      </w:rPr>
    </w:lvl>
    <w:lvl w:ilvl="4" w:tplc="A38A4EF0">
      <w:start w:val="1"/>
      <w:numFmt w:val="bullet"/>
      <w:lvlText w:val="o"/>
      <w:lvlJc w:val="left"/>
      <w:pPr>
        <w:ind w:left="3600" w:hanging="360"/>
      </w:pPr>
      <w:rPr>
        <w:rFonts w:hint="default" w:ascii="Courier New" w:hAnsi="Courier New"/>
      </w:rPr>
    </w:lvl>
    <w:lvl w:ilvl="5" w:tplc="C854B1D0">
      <w:start w:val="1"/>
      <w:numFmt w:val="bullet"/>
      <w:lvlText w:val=""/>
      <w:lvlJc w:val="left"/>
      <w:pPr>
        <w:ind w:left="4320" w:hanging="360"/>
      </w:pPr>
      <w:rPr>
        <w:rFonts w:hint="default" w:ascii="Wingdings" w:hAnsi="Wingdings"/>
      </w:rPr>
    </w:lvl>
    <w:lvl w:ilvl="6" w:tplc="0440485A">
      <w:start w:val="1"/>
      <w:numFmt w:val="bullet"/>
      <w:lvlText w:val=""/>
      <w:lvlJc w:val="left"/>
      <w:pPr>
        <w:ind w:left="5040" w:hanging="360"/>
      </w:pPr>
      <w:rPr>
        <w:rFonts w:hint="default" w:ascii="Symbol" w:hAnsi="Symbol"/>
      </w:rPr>
    </w:lvl>
    <w:lvl w:ilvl="7" w:tplc="FB86DA6C">
      <w:start w:val="1"/>
      <w:numFmt w:val="bullet"/>
      <w:lvlText w:val="o"/>
      <w:lvlJc w:val="left"/>
      <w:pPr>
        <w:ind w:left="5760" w:hanging="360"/>
      </w:pPr>
      <w:rPr>
        <w:rFonts w:hint="default" w:ascii="Courier New" w:hAnsi="Courier New"/>
      </w:rPr>
    </w:lvl>
    <w:lvl w:ilvl="8" w:tplc="FDB2185C">
      <w:start w:val="1"/>
      <w:numFmt w:val="bullet"/>
      <w:lvlText w:val=""/>
      <w:lvlJc w:val="left"/>
      <w:pPr>
        <w:ind w:left="6480" w:hanging="360"/>
      </w:pPr>
      <w:rPr>
        <w:rFonts w:hint="default" w:ascii="Wingdings" w:hAnsi="Wingdings"/>
      </w:rPr>
    </w:lvl>
  </w:abstractNum>
  <w:abstractNum w:abstractNumId="29" w15:restartNumberingAfterBreak="0">
    <w:nsid w:val="26CA549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28F50B1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29C3557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2CF60E73"/>
    <w:multiLevelType w:val="multilevel"/>
    <w:tmpl w:val="5D0858E0"/>
    <w:lvl w:ilvl="0">
      <w:start w:val="1"/>
      <w:numFmt w:val="decimal"/>
      <w:lvlRestart w:val="0"/>
      <w:lvlText w:val="%1."/>
      <w:lvlJc w:val="left"/>
      <w:pPr>
        <w:tabs>
          <w:tab w:val="num" w:pos="567"/>
        </w:tabs>
        <w:ind w:left="567" w:hanging="567"/>
      </w:pPr>
    </w:lvl>
    <w:lvl w:ilvl="1">
      <w:start w:val="1"/>
      <w:numFmt w:val="decimal"/>
      <w:lvlText w:val="%1.%2."/>
      <w:lvlJc w:val="left"/>
      <w:pPr>
        <w:tabs>
          <w:tab w:val="num" w:pos="680"/>
        </w:tabs>
        <w:ind w:left="680" w:hanging="680"/>
      </w:pPr>
    </w:lvl>
    <w:lvl w:ilvl="2">
      <w:start w:val="1"/>
      <w:numFmt w:val="decimal"/>
      <w:lvlText w:val="%1.%2.%3."/>
      <w:lvlJc w:val="left"/>
      <w:pPr>
        <w:tabs>
          <w:tab w:val="num" w:pos="850"/>
        </w:tabs>
        <w:ind w:left="850" w:hanging="850"/>
      </w:pPr>
    </w:lvl>
    <w:lvl w:ilvl="3">
      <w:start w:val="1"/>
      <w:numFmt w:val="decimal"/>
      <w:lvlText w:val="%1.%2.%3.%4."/>
      <w:lvlJc w:val="left"/>
      <w:pPr>
        <w:tabs>
          <w:tab w:val="num" w:pos="992"/>
        </w:tabs>
        <w:ind w:left="992" w:hanging="992"/>
      </w:pPr>
    </w:lvl>
    <w:lvl w:ilvl="4">
      <w:start w:val="1"/>
      <w:numFmt w:val="decimal"/>
      <w:lvlRestart w:val="3"/>
      <w:lvlText w:val="%1.%2.%3.%4.%5."/>
      <w:lvlJc w:val="left"/>
      <w:pPr>
        <w:tabs>
          <w:tab w:val="num" w:pos="992"/>
        </w:tabs>
        <w:ind w:left="992" w:hanging="992"/>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30241EEE"/>
    <w:multiLevelType w:val="multilevel"/>
    <w:tmpl w:val="FF34FCB0"/>
    <w:styleLink w:val="CompanyListBullet"/>
    <w:lvl w:ilvl="0">
      <w:start w:val="1"/>
      <w:numFmt w:val="bullet"/>
      <w:lvlRestart w:val="0"/>
      <w:lvlText w:val=""/>
      <w:lvlJc w:val="left"/>
      <w:pPr>
        <w:tabs>
          <w:tab w:val="num" w:pos="453"/>
        </w:tabs>
        <w:ind w:left="453" w:hanging="453"/>
      </w:pPr>
      <w:rPr>
        <w:rFonts w:hint="default" w:ascii="Symbol" w:hAnsi="Symbol" w:cs="Times New Roman"/>
      </w:rPr>
    </w:lvl>
    <w:lvl w:ilvl="1">
      <w:start w:val="1"/>
      <w:numFmt w:val="lowerLetter"/>
      <w:lvlText w:val="-"/>
      <w:lvlJc w:val="left"/>
      <w:pPr>
        <w:tabs>
          <w:tab w:val="num" w:pos="907"/>
        </w:tabs>
        <w:ind w:left="907" w:hanging="454"/>
      </w:pPr>
      <w:rPr>
        <w:rFonts w:ascii="Arial" w:hAnsi="Arial" w:cs="Arial"/>
      </w:rPr>
    </w:lvl>
    <w:lvl w:ilvl="2">
      <w:start w:val="1"/>
      <w:numFmt w:val="lowerRoman"/>
      <w:lvlText w:val="-"/>
      <w:lvlJc w:val="left"/>
      <w:pPr>
        <w:tabs>
          <w:tab w:val="num" w:pos="1360"/>
        </w:tabs>
        <w:ind w:left="1360" w:hanging="453"/>
      </w:pPr>
      <w:rPr>
        <w:rFonts w:ascii="Arial" w:hAnsi="Arial" w:cs="Arial"/>
      </w:rPr>
    </w:lvl>
    <w:lvl w:ilvl="3">
      <w:start w:val="1"/>
      <w:numFmt w:val="bullet"/>
      <w:lvlText w:val="-"/>
      <w:lvlJc w:val="left"/>
      <w:pPr>
        <w:tabs>
          <w:tab w:val="num" w:pos="1814"/>
        </w:tabs>
        <w:ind w:left="1814" w:hanging="454"/>
      </w:pPr>
      <w:rPr>
        <w:rFonts w:ascii="Arial" w:hAnsi="Arial" w:cs="Arial"/>
      </w:rPr>
    </w:lvl>
    <w:lvl w:ilvl="4">
      <w:start w:val="1"/>
      <w:numFmt w:val="lowerLetter"/>
      <w:lvlText w:val="-"/>
      <w:lvlJc w:val="left"/>
      <w:pPr>
        <w:tabs>
          <w:tab w:val="num" w:pos="2267"/>
        </w:tabs>
        <w:ind w:left="2267" w:hanging="453"/>
      </w:pPr>
      <w:rPr>
        <w:rFonts w:ascii="Arial" w:hAnsi="Arial" w:cs="Arial"/>
      </w:rPr>
    </w:lvl>
    <w:lvl w:ilvl="5">
      <w:start w:val="1"/>
      <w:numFmt w:val="lowerRoman"/>
      <w:lvlText w:val="-"/>
      <w:lvlJc w:val="left"/>
      <w:pPr>
        <w:tabs>
          <w:tab w:val="num" w:pos="2720"/>
        </w:tabs>
        <w:ind w:left="2720" w:hanging="453"/>
      </w:pPr>
      <w:rPr>
        <w:rFonts w:ascii="Arial" w:hAnsi="Arial" w:cs="Arial"/>
      </w:rPr>
    </w:lvl>
    <w:lvl w:ilvl="6">
      <w:start w:val="1"/>
      <w:numFmt w:val="bullet"/>
      <w:lvlText w:val="-"/>
      <w:lvlJc w:val="left"/>
      <w:pPr>
        <w:tabs>
          <w:tab w:val="num" w:pos="3174"/>
        </w:tabs>
        <w:ind w:left="3174" w:hanging="454"/>
      </w:pPr>
      <w:rPr>
        <w:rFonts w:ascii="Arial" w:hAnsi="Arial" w:cs="Arial"/>
      </w:rPr>
    </w:lvl>
    <w:lvl w:ilvl="7">
      <w:start w:val="1"/>
      <w:numFmt w:val="lowerRoman"/>
      <w:lvlText w:val="-"/>
      <w:lvlJc w:val="left"/>
      <w:pPr>
        <w:tabs>
          <w:tab w:val="num" w:pos="3627"/>
        </w:tabs>
        <w:ind w:left="3627" w:hanging="453"/>
      </w:pPr>
      <w:rPr>
        <w:rFonts w:ascii="Arial" w:hAnsi="Arial" w:cs="Arial"/>
      </w:rPr>
    </w:lvl>
    <w:lvl w:ilvl="8">
      <w:start w:val="1"/>
      <w:numFmt w:val="bullet"/>
      <w:lvlText w:val="-"/>
      <w:lvlJc w:val="left"/>
      <w:pPr>
        <w:tabs>
          <w:tab w:val="num" w:pos="4081"/>
        </w:tabs>
        <w:ind w:left="4081" w:hanging="454"/>
      </w:pPr>
      <w:rPr>
        <w:rFonts w:ascii="Arial" w:hAnsi="Arial" w:cs="Arial"/>
      </w:rPr>
    </w:lvl>
  </w:abstractNum>
  <w:abstractNum w:abstractNumId="34" w15:restartNumberingAfterBreak="0">
    <w:nsid w:val="30CECDDD"/>
    <w:multiLevelType w:val="hybridMultilevel"/>
    <w:tmpl w:val="FFFFFFFF"/>
    <w:lvl w:ilvl="0" w:tplc="EEA27704">
      <w:start w:val="1"/>
      <w:numFmt w:val="bullet"/>
      <w:lvlText w:val=""/>
      <w:lvlJc w:val="left"/>
      <w:pPr>
        <w:ind w:left="720" w:hanging="360"/>
      </w:pPr>
      <w:rPr>
        <w:rFonts w:hint="default" w:ascii="Symbol" w:hAnsi="Symbol"/>
      </w:rPr>
    </w:lvl>
    <w:lvl w:ilvl="1" w:tplc="35347FA4">
      <w:start w:val="1"/>
      <w:numFmt w:val="bullet"/>
      <w:lvlText w:val="o"/>
      <w:lvlJc w:val="left"/>
      <w:pPr>
        <w:ind w:left="1440" w:hanging="360"/>
      </w:pPr>
      <w:rPr>
        <w:rFonts w:hint="default" w:ascii="Courier New" w:hAnsi="Courier New"/>
      </w:rPr>
    </w:lvl>
    <w:lvl w:ilvl="2" w:tplc="1462779E">
      <w:start w:val="1"/>
      <w:numFmt w:val="bullet"/>
      <w:lvlText w:val=""/>
      <w:lvlJc w:val="left"/>
      <w:pPr>
        <w:ind w:left="2160" w:hanging="360"/>
      </w:pPr>
      <w:rPr>
        <w:rFonts w:hint="default" w:ascii="Wingdings" w:hAnsi="Wingdings"/>
      </w:rPr>
    </w:lvl>
    <w:lvl w:ilvl="3" w:tplc="4CACECCE">
      <w:start w:val="1"/>
      <w:numFmt w:val="bullet"/>
      <w:lvlText w:val=""/>
      <w:lvlJc w:val="left"/>
      <w:pPr>
        <w:ind w:left="2880" w:hanging="360"/>
      </w:pPr>
      <w:rPr>
        <w:rFonts w:hint="default" w:ascii="Symbol" w:hAnsi="Symbol"/>
      </w:rPr>
    </w:lvl>
    <w:lvl w:ilvl="4" w:tplc="243EEBA4">
      <w:start w:val="1"/>
      <w:numFmt w:val="bullet"/>
      <w:lvlText w:val="o"/>
      <w:lvlJc w:val="left"/>
      <w:pPr>
        <w:ind w:left="3600" w:hanging="360"/>
      </w:pPr>
      <w:rPr>
        <w:rFonts w:hint="default" w:ascii="Courier New" w:hAnsi="Courier New"/>
      </w:rPr>
    </w:lvl>
    <w:lvl w:ilvl="5" w:tplc="7E6A1BDA">
      <w:start w:val="1"/>
      <w:numFmt w:val="bullet"/>
      <w:lvlText w:val=""/>
      <w:lvlJc w:val="left"/>
      <w:pPr>
        <w:ind w:left="4320" w:hanging="360"/>
      </w:pPr>
      <w:rPr>
        <w:rFonts w:hint="default" w:ascii="Wingdings" w:hAnsi="Wingdings"/>
      </w:rPr>
    </w:lvl>
    <w:lvl w:ilvl="6" w:tplc="FFE23D16">
      <w:start w:val="1"/>
      <w:numFmt w:val="bullet"/>
      <w:lvlText w:val=""/>
      <w:lvlJc w:val="left"/>
      <w:pPr>
        <w:ind w:left="5040" w:hanging="360"/>
      </w:pPr>
      <w:rPr>
        <w:rFonts w:hint="default" w:ascii="Symbol" w:hAnsi="Symbol"/>
      </w:rPr>
    </w:lvl>
    <w:lvl w:ilvl="7" w:tplc="D25A510C">
      <w:start w:val="1"/>
      <w:numFmt w:val="bullet"/>
      <w:lvlText w:val="o"/>
      <w:lvlJc w:val="left"/>
      <w:pPr>
        <w:ind w:left="5760" w:hanging="360"/>
      </w:pPr>
      <w:rPr>
        <w:rFonts w:hint="default" w:ascii="Courier New" w:hAnsi="Courier New"/>
      </w:rPr>
    </w:lvl>
    <w:lvl w:ilvl="8" w:tplc="AFFCD1E8">
      <w:start w:val="1"/>
      <w:numFmt w:val="bullet"/>
      <w:lvlText w:val=""/>
      <w:lvlJc w:val="left"/>
      <w:pPr>
        <w:ind w:left="6480" w:hanging="360"/>
      </w:pPr>
      <w:rPr>
        <w:rFonts w:hint="default" w:ascii="Wingdings" w:hAnsi="Wingdings"/>
      </w:rPr>
    </w:lvl>
  </w:abstractNum>
  <w:abstractNum w:abstractNumId="35" w15:restartNumberingAfterBreak="0">
    <w:nsid w:val="33D8DE94"/>
    <w:multiLevelType w:val="hybridMultilevel"/>
    <w:tmpl w:val="FFFFFFFF"/>
    <w:lvl w:ilvl="0" w:tplc="BC42DF8C">
      <w:start w:val="1"/>
      <w:numFmt w:val="bullet"/>
      <w:lvlText w:val=""/>
      <w:lvlJc w:val="left"/>
      <w:pPr>
        <w:ind w:left="720" w:hanging="360"/>
      </w:pPr>
      <w:rPr>
        <w:rFonts w:hint="default" w:ascii="Symbol" w:hAnsi="Symbol"/>
      </w:rPr>
    </w:lvl>
    <w:lvl w:ilvl="1" w:tplc="96EEBD66">
      <w:start w:val="1"/>
      <w:numFmt w:val="bullet"/>
      <w:lvlText w:val="o"/>
      <w:lvlJc w:val="left"/>
      <w:pPr>
        <w:ind w:left="1440" w:hanging="360"/>
      </w:pPr>
      <w:rPr>
        <w:rFonts w:hint="default" w:ascii="Courier New" w:hAnsi="Courier New"/>
      </w:rPr>
    </w:lvl>
    <w:lvl w:ilvl="2" w:tplc="8D80D548">
      <w:start w:val="1"/>
      <w:numFmt w:val="bullet"/>
      <w:lvlText w:val=""/>
      <w:lvlJc w:val="left"/>
      <w:pPr>
        <w:ind w:left="2160" w:hanging="360"/>
      </w:pPr>
      <w:rPr>
        <w:rFonts w:hint="default" w:ascii="Wingdings" w:hAnsi="Wingdings"/>
      </w:rPr>
    </w:lvl>
    <w:lvl w:ilvl="3" w:tplc="DDD60ECA">
      <w:start w:val="1"/>
      <w:numFmt w:val="bullet"/>
      <w:lvlText w:val=""/>
      <w:lvlJc w:val="left"/>
      <w:pPr>
        <w:ind w:left="2880" w:hanging="360"/>
      </w:pPr>
      <w:rPr>
        <w:rFonts w:hint="default" w:ascii="Symbol" w:hAnsi="Symbol"/>
      </w:rPr>
    </w:lvl>
    <w:lvl w:ilvl="4" w:tplc="C5E6AB18">
      <w:start w:val="1"/>
      <w:numFmt w:val="bullet"/>
      <w:lvlText w:val="o"/>
      <w:lvlJc w:val="left"/>
      <w:pPr>
        <w:ind w:left="3600" w:hanging="360"/>
      </w:pPr>
      <w:rPr>
        <w:rFonts w:hint="default" w:ascii="Courier New" w:hAnsi="Courier New"/>
      </w:rPr>
    </w:lvl>
    <w:lvl w:ilvl="5" w:tplc="2520939C">
      <w:start w:val="1"/>
      <w:numFmt w:val="bullet"/>
      <w:lvlText w:val=""/>
      <w:lvlJc w:val="left"/>
      <w:pPr>
        <w:ind w:left="4320" w:hanging="360"/>
      </w:pPr>
      <w:rPr>
        <w:rFonts w:hint="default" w:ascii="Wingdings" w:hAnsi="Wingdings"/>
      </w:rPr>
    </w:lvl>
    <w:lvl w:ilvl="6" w:tplc="74DA461C">
      <w:start w:val="1"/>
      <w:numFmt w:val="bullet"/>
      <w:lvlText w:val=""/>
      <w:lvlJc w:val="left"/>
      <w:pPr>
        <w:ind w:left="5040" w:hanging="360"/>
      </w:pPr>
      <w:rPr>
        <w:rFonts w:hint="default" w:ascii="Symbol" w:hAnsi="Symbol"/>
      </w:rPr>
    </w:lvl>
    <w:lvl w:ilvl="7" w:tplc="EC12227A">
      <w:start w:val="1"/>
      <w:numFmt w:val="bullet"/>
      <w:lvlText w:val="o"/>
      <w:lvlJc w:val="left"/>
      <w:pPr>
        <w:ind w:left="5760" w:hanging="360"/>
      </w:pPr>
      <w:rPr>
        <w:rFonts w:hint="default" w:ascii="Courier New" w:hAnsi="Courier New"/>
      </w:rPr>
    </w:lvl>
    <w:lvl w:ilvl="8" w:tplc="125A7C5E">
      <w:start w:val="1"/>
      <w:numFmt w:val="bullet"/>
      <w:lvlText w:val=""/>
      <w:lvlJc w:val="left"/>
      <w:pPr>
        <w:ind w:left="6480" w:hanging="360"/>
      </w:pPr>
      <w:rPr>
        <w:rFonts w:hint="default" w:ascii="Wingdings" w:hAnsi="Wingdings"/>
      </w:rPr>
    </w:lvl>
  </w:abstractNum>
  <w:abstractNum w:abstractNumId="36" w15:restartNumberingAfterBreak="0">
    <w:nsid w:val="378E7AA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37D36469"/>
    <w:multiLevelType w:val="hybridMultilevel"/>
    <w:tmpl w:val="052809B8"/>
    <w:lvl w:ilvl="0" w:tplc="4322DCBE">
      <w:start w:val="1"/>
      <w:numFmt w:val="bullet"/>
      <w:lvlText w:val=""/>
      <w:lvlJc w:val="left"/>
      <w:pPr>
        <w:ind w:left="720" w:hanging="360"/>
      </w:pPr>
      <w:rPr>
        <w:rFonts w:hint="default" w:ascii="Symbol" w:hAnsi="Symbol"/>
      </w:rPr>
    </w:lvl>
    <w:lvl w:ilvl="1" w:tplc="0ECCEA4A">
      <w:start w:val="1"/>
      <w:numFmt w:val="bullet"/>
      <w:lvlText w:val="o"/>
      <w:lvlJc w:val="left"/>
      <w:pPr>
        <w:ind w:left="1440" w:hanging="360"/>
      </w:pPr>
      <w:rPr>
        <w:rFonts w:hint="default" w:ascii="Courier New" w:hAnsi="Courier New"/>
      </w:rPr>
    </w:lvl>
    <w:lvl w:ilvl="2" w:tplc="D0CA5C58">
      <w:start w:val="1"/>
      <w:numFmt w:val="bullet"/>
      <w:lvlText w:val=""/>
      <w:lvlJc w:val="left"/>
      <w:pPr>
        <w:ind w:left="2160" w:hanging="360"/>
      </w:pPr>
      <w:rPr>
        <w:rFonts w:hint="default" w:ascii="Wingdings" w:hAnsi="Wingdings"/>
      </w:rPr>
    </w:lvl>
    <w:lvl w:ilvl="3" w:tplc="0C1E4AF4">
      <w:start w:val="1"/>
      <w:numFmt w:val="bullet"/>
      <w:lvlText w:val=""/>
      <w:lvlJc w:val="left"/>
      <w:pPr>
        <w:ind w:left="2880" w:hanging="360"/>
      </w:pPr>
      <w:rPr>
        <w:rFonts w:hint="default" w:ascii="Symbol" w:hAnsi="Symbol"/>
      </w:rPr>
    </w:lvl>
    <w:lvl w:ilvl="4" w:tplc="0BA03EF6">
      <w:start w:val="1"/>
      <w:numFmt w:val="bullet"/>
      <w:lvlText w:val="o"/>
      <w:lvlJc w:val="left"/>
      <w:pPr>
        <w:ind w:left="3600" w:hanging="360"/>
      </w:pPr>
      <w:rPr>
        <w:rFonts w:hint="default" w:ascii="Courier New" w:hAnsi="Courier New"/>
      </w:rPr>
    </w:lvl>
    <w:lvl w:ilvl="5" w:tplc="F6605FF0">
      <w:start w:val="1"/>
      <w:numFmt w:val="bullet"/>
      <w:lvlText w:val=""/>
      <w:lvlJc w:val="left"/>
      <w:pPr>
        <w:ind w:left="4320" w:hanging="360"/>
      </w:pPr>
      <w:rPr>
        <w:rFonts w:hint="default" w:ascii="Wingdings" w:hAnsi="Wingdings"/>
      </w:rPr>
    </w:lvl>
    <w:lvl w:ilvl="6" w:tplc="171E273C">
      <w:start w:val="1"/>
      <w:numFmt w:val="bullet"/>
      <w:lvlText w:val=""/>
      <w:lvlJc w:val="left"/>
      <w:pPr>
        <w:ind w:left="5040" w:hanging="360"/>
      </w:pPr>
      <w:rPr>
        <w:rFonts w:hint="default" w:ascii="Symbol" w:hAnsi="Symbol"/>
      </w:rPr>
    </w:lvl>
    <w:lvl w:ilvl="7" w:tplc="9B7C6800">
      <w:start w:val="1"/>
      <w:numFmt w:val="bullet"/>
      <w:lvlText w:val="o"/>
      <w:lvlJc w:val="left"/>
      <w:pPr>
        <w:ind w:left="5760" w:hanging="360"/>
      </w:pPr>
      <w:rPr>
        <w:rFonts w:hint="default" w:ascii="Courier New" w:hAnsi="Courier New"/>
      </w:rPr>
    </w:lvl>
    <w:lvl w:ilvl="8" w:tplc="3902542A">
      <w:start w:val="1"/>
      <w:numFmt w:val="bullet"/>
      <w:lvlText w:val=""/>
      <w:lvlJc w:val="left"/>
      <w:pPr>
        <w:ind w:left="6480" w:hanging="360"/>
      </w:pPr>
      <w:rPr>
        <w:rFonts w:hint="default" w:ascii="Wingdings" w:hAnsi="Wingdings"/>
      </w:rPr>
    </w:lvl>
  </w:abstractNum>
  <w:abstractNum w:abstractNumId="38" w15:restartNumberingAfterBreak="0">
    <w:nsid w:val="382F17D5"/>
    <w:multiLevelType w:val="multilevel"/>
    <w:tmpl w:val="C1E85C4C"/>
    <w:styleLink w:val="CompanyList"/>
    <w:lvl w:ilvl="0">
      <w:start w:val="1"/>
      <w:numFmt w:val="decimal"/>
      <w:lvlRestart w:val="0"/>
      <w:lvlText w:val="%1."/>
      <w:lvlJc w:val="left"/>
      <w:pPr>
        <w:tabs>
          <w:tab w:val="num" w:pos="453"/>
        </w:tabs>
        <w:ind w:left="453" w:hanging="453"/>
      </w:pPr>
      <w:rPr>
        <w:rFonts w:ascii="Times New Roman" w:hAnsi="Times New Roman" w:cs="Times New Roman"/>
      </w:rPr>
    </w:lvl>
    <w:lvl w:ilvl="1">
      <w:start w:val="1"/>
      <w:numFmt w:val="lowerLetter"/>
      <w:lvlText w:val="%2)"/>
      <w:lvlJc w:val="left"/>
      <w:pPr>
        <w:tabs>
          <w:tab w:val="num" w:pos="907"/>
        </w:tabs>
        <w:ind w:left="907" w:hanging="454"/>
      </w:pPr>
      <w:rPr>
        <w:rFonts w:ascii="Times New Roman" w:hAnsi="Times New Roman" w:cs="Times New Roman"/>
      </w:rPr>
    </w:lvl>
    <w:lvl w:ilvl="2">
      <w:start w:val="1"/>
      <w:numFmt w:val="lowerRoman"/>
      <w:lvlText w:val="%3)"/>
      <w:lvlJc w:val="left"/>
      <w:pPr>
        <w:tabs>
          <w:tab w:val="num" w:pos="1360"/>
        </w:tabs>
        <w:ind w:left="1360" w:hanging="453"/>
      </w:pPr>
      <w:rPr>
        <w:rFonts w:ascii="Times New Roman" w:hAnsi="Times New Roman" w:cs="Times New Roman"/>
      </w:rPr>
    </w:lvl>
    <w:lvl w:ilvl="3">
      <w:start w:val="1"/>
      <w:numFmt w:val="lowerLetter"/>
      <w:lvlText w:val="-"/>
      <w:lvlJc w:val="left"/>
      <w:pPr>
        <w:tabs>
          <w:tab w:val="num" w:pos="1814"/>
        </w:tabs>
        <w:ind w:left="1814" w:hanging="454"/>
      </w:pPr>
      <w:rPr>
        <w:rFonts w:ascii="Times New Roman" w:hAnsi="Times New Roman" w:cs="Times New Roman"/>
      </w:rPr>
    </w:lvl>
    <w:lvl w:ilvl="4">
      <w:start w:val="1"/>
      <w:numFmt w:val="lowerLetter"/>
      <w:lvlText w:val="-"/>
      <w:lvlJc w:val="left"/>
      <w:pPr>
        <w:tabs>
          <w:tab w:val="num" w:pos="2267"/>
        </w:tabs>
        <w:ind w:left="2267" w:hanging="453"/>
      </w:pPr>
      <w:rPr>
        <w:rFonts w:ascii="Times New Roman" w:hAnsi="Times New Roman" w:cs="Times New Roman"/>
      </w:rPr>
    </w:lvl>
    <w:lvl w:ilvl="5">
      <w:start w:val="1"/>
      <w:numFmt w:val="lowerLetter"/>
      <w:lvlText w:val="-"/>
      <w:lvlJc w:val="left"/>
      <w:pPr>
        <w:tabs>
          <w:tab w:val="num" w:pos="2720"/>
        </w:tabs>
        <w:ind w:left="2720" w:hanging="453"/>
      </w:pPr>
      <w:rPr>
        <w:rFonts w:ascii="Times New Roman" w:hAnsi="Times New Roman" w:cs="Times New Roman"/>
      </w:rPr>
    </w:lvl>
    <w:lvl w:ilvl="6">
      <w:start w:val="1"/>
      <w:numFmt w:val="lowerLetter"/>
      <w:lvlText w:val="-"/>
      <w:lvlJc w:val="left"/>
      <w:pPr>
        <w:tabs>
          <w:tab w:val="num" w:pos="3174"/>
        </w:tabs>
        <w:ind w:left="3174" w:hanging="454"/>
      </w:pPr>
      <w:rPr>
        <w:rFonts w:ascii="Times New Roman" w:hAnsi="Times New Roman" w:cs="Times New Roman"/>
      </w:rPr>
    </w:lvl>
    <w:lvl w:ilvl="7">
      <w:start w:val="1"/>
      <w:numFmt w:val="lowerLetter"/>
      <w:lvlText w:val="-"/>
      <w:lvlJc w:val="left"/>
      <w:pPr>
        <w:tabs>
          <w:tab w:val="num" w:pos="3627"/>
        </w:tabs>
        <w:ind w:left="3627" w:hanging="453"/>
      </w:pPr>
      <w:rPr>
        <w:rFonts w:ascii="Times New Roman" w:hAnsi="Times New Roman" w:cs="Times New Roman"/>
      </w:rPr>
    </w:lvl>
    <w:lvl w:ilvl="8">
      <w:start w:val="1"/>
      <w:numFmt w:val="lowerLetter"/>
      <w:lvlText w:val="-"/>
      <w:lvlJc w:val="left"/>
      <w:pPr>
        <w:tabs>
          <w:tab w:val="num" w:pos="4081"/>
        </w:tabs>
        <w:ind w:left="4081" w:hanging="454"/>
      </w:pPr>
      <w:rPr>
        <w:rFonts w:ascii="Times New Roman" w:hAnsi="Times New Roman" w:cs="Times New Roman"/>
      </w:rPr>
    </w:lvl>
  </w:abstractNum>
  <w:abstractNum w:abstractNumId="39" w15:restartNumberingAfterBreak="0">
    <w:nsid w:val="3BE1741E"/>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3DFB176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3F58D34A"/>
    <w:multiLevelType w:val="hybridMultilevel"/>
    <w:tmpl w:val="FFFFFFFF"/>
    <w:lvl w:ilvl="0" w:tplc="4B881A4A">
      <w:start w:val="1"/>
      <w:numFmt w:val="bullet"/>
      <w:lvlText w:val=""/>
      <w:lvlJc w:val="left"/>
      <w:pPr>
        <w:ind w:left="720" w:hanging="360"/>
      </w:pPr>
      <w:rPr>
        <w:rFonts w:hint="default" w:ascii="Symbol" w:hAnsi="Symbol"/>
      </w:rPr>
    </w:lvl>
    <w:lvl w:ilvl="1" w:tplc="0082F6A2">
      <w:start w:val="1"/>
      <w:numFmt w:val="bullet"/>
      <w:lvlText w:val="o"/>
      <w:lvlJc w:val="left"/>
      <w:pPr>
        <w:ind w:left="1440" w:hanging="360"/>
      </w:pPr>
      <w:rPr>
        <w:rFonts w:hint="default" w:ascii="Courier New" w:hAnsi="Courier New"/>
      </w:rPr>
    </w:lvl>
    <w:lvl w:ilvl="2" w:tplc="3B50C022">
      <w:start w:val="1"/>
      <w:numFmt w:val="bullet"/>
      <w:lvlText w:val=""/>
      <w:lvlJc w:val="left"/>
      <w:pPr>
        <w:ind w:left="2160" w:hanging="360"/>
      </w:pPr>
      <w:rPr>
        <w:rFonts w:hint="default" w:ascii="Wingdings" w:hAnsi="Wingdings"/>
      </w:rPr>
    </w:lvl>
    <w:lvl w:ilvl="3" w:tplc="7D327998">
      <w:start w:val="1"/>
      <w:numFmt w:val="bullet"/>
      <w:lvlText w:val=""/>
      <w:lvlJc w:val="left"/>
      <w:pPr>
        <w:ind w:left="2880" w:hanging="360"/>
      </w:pPr>
      <w:rPr>
        <w:rFonts w:hint="default" w:ascii="Symbol" w:hAnsi="Symbol"/>
      </w:rPr>
    </w:lvl>
    <w:lvl w:ilvl="4" w:tplc="4CA240BC">
      <w:start w:val="1"/>
      <w:numFmt w:val="bullet"/>
      <w:lvlText w:val="o"/>
      <w:lvlJc w:val="left"/>
      <w:pPr>
        <w:ind w:left="3600" w:hanging="360"/>
      </w:pPr>
      <w:rPr>
        <w:rFonts w:hint="default" w:ascii="Courier New" w:hAnsi="Courier New"/>
      </w:rPr>
    </w:lvl>
    <w:lvl w:ilvl="5" w:tplc="CF6E4B38">
      <w:start w:val="1"/>
      <w:numFmt w:val="bullet"/>
      <w:lvlText w:val=""/>
      <w:lvlJc w:val="left"/>
      <w:pPr>
        <w:ind w:left="4320" w:hanging="360"/>
      </w:pPr>
      <w:rPr>
        <w:rFonts w:hint="default" w:ascii="Wingdings" w:hAnsi="Wingdings"/>
      </w:rPr>
    </w:lvl>
    <w:lvl w:ilvl="6" w:tplc="1708DFD2">
      <w:start w:val="1"/>
      <w:numFmt w:val="bullet"/>
      <w:lvlText w:val=""/>
      <w:lvlJc w:val="left"/>
      <w:pPr>
        <w:ind w:left="5040" w:hanging="360"/>
      </w:pPr>
      <w:rPr>
        <w:rFonts w:hint="default" w:ascii="Symbol" w:hAnsi="Symbol"/>
      </w:rPr>
    </w:lvl>
    <w:lvl w:ilvl="7" w:tplc="3EA0FAAE">
      <w:start w:val="1"/>
      <w:numFmt w:val="bullet"/>
      <w:lvlText w:val="o"/>
      <w:lvlJc w:val="left"/>
      <w:pPr>
        <w:ind w:left="5760" w:hanging="360"/>
      </w:pPr>
      <w:rPr>
        <w:rFonts w:hint="default" w:ascii="Courier New" w:hAnsi="Courier New"/>
      </w:rPr>
    </w:lvl>
    <w:lvl w:ilvl="8" w:tplc="73EEF050">
      <w:start w:val="1"/>
      <w:numFmt w:val="bullet"/>
      <w:lvlText w:val=""/>
      <w:lvlJc w:val="left"/>
      <w:pPr>
        <w:ind w:left="6480" w:hanging="360"/>
      </w:pPr>
      <w:rPr>
        <w:rFonts w:hint="default" w:ascii="Wingdings" w:hAnsi="Wingdings"/>
      </w:rPr>
    </w:lvl>
  </w:abstractNum>
  <w:abstractNum w:abstractNumId="42" w15:restartNumberingAfterBreak="0">
    <w:nsid w:val="40FF793E"/>
    <w:multiLevelType w:val="hybridMultilevel"/>
    <w:tmpl w:val="91A4E2B0"/>
    <w:lvl w:ilvl="0" w:tplc="026E7596">
      <w:start w:val="1"/>
      <w:numFmt w:val="bullet"/>
      <w:lvlText w:val="·"/>
      <w:lvlJc w:val="left"/>
      <w:pPr>
        <w:ind w:left="720" w:hanging="360"/>
      </w:pPr>
      <w:rPr>
        <w:rFonts w:hint="default" w:ascii="Symbol" w:hAnsi="Symbol"/>
      </w:rPr>
    </w:lvl>
    <w:lvl w:ilvl="1" w:tplc="78B4161E">
      <w:start w:val="1"/>
      <w:numFmt w:val="bullet"/>
      <w:lvlText w:val="o"/>
      <w:lvlJc w:val="left"/>
      <w:pPr>
        <w:ind w:left="1440" w:hanging="360"/>
      </w:pPr>
      <w:rPr>
        <w:rFonts w:hint="default" w:ascii="Courier New" w:hAnsi="Courier New"/>
      </w:rPr>
    </w:lvl>
    <w:lvl w:ilvl="2" w:tplc="D9B44D64">
      <w:start w:val="1"/>
      <w:numFmt w:val="bullet"/>
      <w:lvlText w:val=""/>
      <w:lvlJc w:val="left"/>
      <w:pPr>
        <w:ind w:left="2160" w:hanging="360"/>
      </w:pPr>
      <w:rPr>
        <w:rFonts w:hint="default" w:ascii="Wingdings" w:hAnsi="Wingdings"/>
      </w:rPr>
    </w:lvl>
    <w:lvl w:ilvl="3" w:tplc="830CD356">
      <w:start w:val="1"/>
      <w:numFmt w:val="bullet"/>
      <w:lvlText w:val=""/>
      <w:lvlJc w:val="left"/>
      <w:pPr>
        <w:ind w:left="2880" w:hanging="360"/>
      </w:pPr>
      <w:rPr>
        <w:rFonts w:hint="default" w:ascii="Symbol" w:hAnsi="Symbol"/>
      </w:rPr>
    </w:lvl>
    <w:lvl w:ilvl="4" w:tplc="4864811A">
      <w:start w:val="1"/>
      <w:numFmt w:val="bullet"/>
      <w:lvlText w:val="o"/>
      <w:lvlJc w:val="left"/>
      <w:pPr>
        <w:ind w:left="3600" w:hanging="360"/>
      </w:pPr>
      <w:rPr>
        <w:rFonts w:hint="default" w:ascii="Courier New" w:hAnsi="Courier New"/>
      </w:rPr>
    </w:lvl>
    <w:lvl w:ilvl="5" w:tplc="1FB4B9D8">
      <w:start w:val="1"/>
      <w:numFmt w:val="bullet"/>
      <w:lvlText w:val=""/>
      <w:lvlJc w:val="left"/>
      <w:pPr>
        <w:ind w:left="4320" w:hanging="360"/>
      </w:pPr>
      <w:rPr>
        <w:rFonts w:hint="default" w:ascii="Wingdings" w:hAnsi="Wingdings"/>
      </w:rPr>
    </w:lvl>
    <w:lvl w:ilvl="6" w:tplc="2EC6BA3E">
      <w:start w:val="1"/>
      <w:numFmt w:val="bullet"/>
      <w:lvlText w:val=""/>
      <w:lvlJc w:val="left"/>
      <w:pPr>
        <w:ind w:left="5040" w:hanging="360"/>
      </w:pPr>
      <w:rPr>
        <w:rFonts w:hint="default" w:ascii="Symbol" w:hAnsi="Symbol"/>
      </w:rPr>
    </w:lvl>
    <w:lvl w:ilvl="7" w:tplc="632AC856">
      <w:start w:val="1"/>
      <w:numFmt w:val="bullet"/>
      <w:lvlText w:val="o"/>
      <w:lvlJc w:val="left"/>
      <w:pPr>
        <w:ind w:left="5760" w:hanging="360"/>
      </w:pPr>
      <w:rPr>
        <w:rFonts w:hint="default" w:ascii="Courier New" w:hAnsi="Courier New"/>
      </w:rPr>
    </w:lvl>
    <w:lvl w:ilvl="8" w:tplc="103419DA">
      <w:start w:val="1"/>
      <w:numFmt w:val="bullet"/>
      <w:lvlText w:val=""/>
      <w:lvlJc w:val="left"/>
      <w:pPr>
        <w:ind w:left="6480" w:hanging="360"/>
      </w:pPr>
      <w:rPr>
        <w:rFonts w:hint="default" w:ascii="Wingdings" w:hAnsi="Wingdings"/>
      </w:rPr>
    </w:lvl>
  </w:abstractNum>
  <w:abstractNum w:abstractNumId="43" w15:restartNumberingAfterBreak="0">
    <w:nsid w:val="420D36D2"/>
    <w:multiLevelType w:val="hybridMultilevel"/>
    <w:tmpl w:val="EA127804"/>
    <w:lvl w:ilvl="0" w:tplc="041D0001">
      <w:start w:val="1"/>
      <w:numFmt w:val="bullet"/>
      <w:lvlText w:val=""/>
      <w:lvlJc w:val="left"/>
      <w:pPr>
        <w:ind w:left="720" w:hanging="360"/>
      </w:pPr>
      <w:rPr>
        <w:rFonts w:hint="default" w:ascii="Symbol" w:hAnsi="Symbol"/>
      </w:rPr>
    </w:lvl>
    <w:lvl w:ilvl="1" w:tplc="97E25202">
      <w:numFmt w:val="bullet"/>
      <w:lvlText w:val="-"/>
      <w:lvlJc w:val="left"/>
      <w:pPr>
        <w:ind w:left="1440" w:hanging="360"/>
      </w:pPr>
      <w:rPr>
        <w:rFonts w:hint="default" w:ascii="Calibri" w:hAnsi="Calibri" w:cs="Calibri" w:eastAsiaTheme="minorHAnsi"/>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44" w15:restartNumberingAfterBreak="0">
    <w:nsid w:val="43E439EE"/>
    <w:multiLevelType w:val="hybridMultilevel"/>
    <w:tmpl w:val="4AD8BFD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5" w15:restartNumberingAfterBreak="0">
    <w:nsid w:val="47DD4875"/>
    <w:multiLevelType w:val="hybridMultilevel"/>
    <w:tmpl w:val="FFFFFFFF"/>
    <w:lvl w:ilvl="0" w:tplc="5164CD06">
      <w:start w:val="1"/>
      <w:numFmt w:val="bullet"/>
      <w:lvlText w:val=""/>
      <w:lvlJc w:val="left"/>
      <w:pPr>
        <w:ind w:left="720" w:hanging="360"/>
      </w:pPr>
      <w:rPr>
        <w:rFonts w:hint="default" w:ascii="Symbol" w:hAnsi="Symbol"/>
      </w:rPr>
    </w:lvl>
    <w:lvl w:ilvl="1" w:tplc="DB34F05C">
      <w:start w:val="1"/>
      <w:numFmt w:val="bullet"/>
      <w:lvlText w:val="o"/>
      <w:lvlJc w:val="left"/>
      <w:pPr>
        <w:ind w:left="1440" w:hanging="360"/>
      </w:pPr>
      <w:rPr>
        <w:rFonts w:hint="default" w:ascii="Courier New" w:hAnsi="Courier New"/>
      </w:rPr>
    </w:lvl>
    <w:lvl w:ilvl="2" w:tplc="7F12358A">
      <w:start w:val="1"/>
      <w:numFmt w:val="bullet"/>
      <w:lvlText w:val=""/>
      <w:lvlJc w:val="left"/>
      <w:pPr>
        <w:ind w:left="2160" w:hanging="360"/>
      </w:pPr>
      <w:rPr>
        <w:rFonts w:hint="default" w:ascii="Wingdings" w:hAnsi="Wingdings"/>
      </w:rPr>
    </w:lvl>
    <w:lvl w:ilvl="3" w:tplc="523644D6">
      <w:start w:val="1"/>
      <w:numFmt w:val="bullet"/>
      <w:lvlText w:val=""/>
      <w:lvlJc w:val="left"/>
      <w:pPr>
        <w:ind w:left="2880" w:hanging="360"/>
      </w:pPr>
      <w:rPr>
        <w:rFonts w:hint="default" w:ascii="Symbol" w:hAnsi="Symbol"/>
      </w:rPr>
    </w:lvl>
    <w:lvl w:ilvl="4" w:tplc="556EF100">
      <w:start w:val="1"/>
      <w:numFmt w:val="bullet"/>
      <w:lvlText w:val="o"/>
      <w:lvlJc w:val="left"/>
      <w:pPr>
        <w:ind w:left="3600" w:hanging="360"/>
      </w:pPr>
      <w:rPr>
        <w:rFonts w:hint="default" w:ascii="Courier New" w:hAnsi="Courier New"/>
      </w:rPr>
    </w:lvl>
    <w:lvl w:ilvl="5" w:tplc="2D7432A8">
      <w:start w:val="1"/>
      <w:numFmt w:val="bullet"/>
      <w:lvlText w:val=""/>
      <w:lvlJc w:val="left"/>
      <w:pPr>
        <w:ind w:left="4320" w:hanging="360"/>
      </w:pPr>
      <w:rPr>
        <w:rFonts w:hint="default" w:ascii="Wingdings" w:hAnsi="Wingdings"/>
      </w:rPr>
    </w:lvl>
    <w:lvl w:ilvl="6" w:tplc="C9F07DF2">
      <w:start w:val="1"/>
      <w:numFmt w:val="bullet"/>
      <w:lvlText w:val=""/>
      <w:lvlJc w:val="left"/>
      <w:pPr>
        <w:ind w:left="5040" w:hanging="360"/>
      </w:pPr>
      <w:rPr>
        <w:rFonts w:hint="default" w:ascii="Symbol" w:hAnsi="Symbol"/>
      </w:rPr>
    </w:lvl>
    <w:lvl w:ilvl="7" w:tplc="12268626">
      <w:start w:val="1"/>
      <w:numFmt w:val="bullet"/>
      <w:lvlText w:val="o"/>
      <w:lvlJc w:val="left"/>
      <w:pPr>
        <w:ind w:left="5760" w:hanging="360"/>
      </w:pPr>
      <w:rPr>
        <w:rFonts w:hint="default" w:ascii="Courier New" w:hAnsi="Courier New"/>
      </w:rPr>
    </w:lvl>
    <w:lvl w:ilvl="8" w:tplc="EA7E98EC">
      <w:start w:val="1"/>
      <w:numFmt w:val="bullet"/>
      <w:lvlText w:val=""/>
      <w:lvlJc w:val="left"/>
      <w:pPr>
        <w:ind w:left="6480" w:hanging="360"/>
      </w:pPr>
      <w:rPr>
        <w:rFonts w:hint="default" w:ascii="Wingdings" w:hAnsi="Wingdings"/>
      </w:rPr>
    </w:lvl>
  </w:abstractNum>
  <w:abstractNum w:abstractNumId="46" w15:restartNumberingAfterBreak="0">
    <w:nsid w:val="4829076C"/>
    <w:multiLevelType w:val="hybridMultilevel"/>
    <w:tmpl w:val="F0E630EE"/>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cs="Courier New"/>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47" w15:restartNumberingAfterBreak="0">
    <w:nsid w:val="4C2D2DF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4C935570"/>
    <w:multiLevelType w:val="hybridMultilevel"/>
    <w:tmpl w:val="DD768B56"/>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cs="Courier New"/>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49" w15:restartNumberingAfterBreak="0">
    <w:nsid w:val="4E5E3F19"/>
    <w:multiLevelType w:val="multilevel"/>
    <w:tmpl w:val="FF34FCB0"/>
    <w:numStyleLink w:val="CompanyListBullet"/>
  </w:abstractNum>
  <w:abstractNum w:abstractNumId="50" w15:restartNumberingAfterBreak="0">
    <w:nsid w:val="4FD0214B"/>
    <w:multiLevelType w:val="multilevel"/>
    <w:tmpl w:val="E93657AC"/>
    <w:lvl w:ilvl="0">
      <w:start w:val="1"/>
      <w:numFmt w:val="decimal"/>
      <w:lvlRestart w:val="0"/>
      <w:lvlText w:val="%1."/>
      <w:lvlJc w:val="left"/>
      <w:pPr>
        <w:tabs>
          <w:tab w:val="num" w:pos="567"/>
        </w:tabs>
        <w:ind w:left="567" w:hanging="567"/>
      </w:pPr>
    </w:lvl>
    <w:lvl w:ilvl="1">
      <w:start w:val="1"/>
      <w:numFmt w:val="decimal"/>
      <w:lvlText w:val="%1.%2."/>
      <w:lvlJc w:val="left"/>
      <w:pPr>
        <w:tabs>
          <w:tab w:val="num" w:pos="680"/>
        </w:tabs>
        <w:ind w:left="680" w:hanging="680"/>
      </w:pPr>
    </w:lvl>
    <w:lvl w:ilvl="2">
      <w:start w:val="1"/>
      <w:numFmt w:val="decimal"/>
      <w:lvlText w:val="%1.%2.%3."/>
      <w:lvlJc w:val="left"/>
      <w:pPr>
        <w:tabs>
          <w:tab w:val="num" w:pos="850"/>
        </w:tabs>
        <w:ind w:left="850" w:hanging="850"/>
      </w:pPr>
    </w:lvl>
    <w:lvl w:ilvl="3">
      <w:start w:val="1"/>
      <w:numFmt w:val="decimal"/>
      <w:lvlText w:val="%1.%2.%3.%4."/>
      <w:lvlJc w:val="left"/>
      <w:pPr>
        <w:tabs>
          <w:tab w:val="num" w:pos="992"/>
        </w:tabs>
        <w:ind w:left="992" w:hanging="992"/>
      </w:pPr>
    </w:lvl>
    <w:lvl w:ilvl="4">
      <w:start w:val="1"/>
      <w:numFmt w:val="decimal"/>
      <w:lvlRestart w:val="3"/>
      <w:lvlText w:val="%1.%2.%3.%4.%5."/>
      <w:lvlJc w:val="left"/>
      <w:pPr>
        <w:tabs>
          <w:tab w:val="num" w:pos="992"/>
        </w:tabs>
        <w:ind w:left="992" w:hanging="992"/>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1" w15:restartNumberingAfterBreak="0">
    <w:nsid w:val="509A72EF"/>
    <w:multiLevelType w:val="multilevel"/>
    <w:tmpl w:val="C1E85C4C"/>
    <w:numStyleLink w:val="CompanyList"/>
  </w:abstractNum>
  <w:abstractNum w:abstractNumId="52" w15:restartNumberingAfterBreak="0">
    <w:nsid w:val="5316995F"/>
    <w:multiLevelType w:val="hybridMultilevel"/>
    <w:tmpl w:val="FFFFFFFF"/>
    <w:lvl w:ilvl="0" w:tplc="271838F8">
      <w:start w:val="1"/>
      <w:numFmt w:val="bullet"/>
      <w:lvlText w:val=""/>
      <w:lvlJc w:val="left"/>
      <w:pPr>
        <w:ind w:left="720" w:hanging="360"/>
      </w:pPr>
      <w:rPr>
        <w:rFonts w:hint="default" w:ascii="Symbol" w:hAnsi="Symbol"/>
      </w:rPr>
    </w:lvl>
    <w:lvl w:ilvl="1" w:tplc="01DA6390">
      <w:start w:val="1"/>
      <w:numFmt w:val="bullet"/>
      <w:lvlText w:val="o"/>
      <w:lvlJc w:val="left"/>
      <w:pPr>
        <w:ind w:left="1440" w:hanging="360"/>
      </w:pPr>
      <w:rPr>
        <w:rFonts w:hint="default" w:ascii="Courier New" w:hAnsi="Courier New"/>
      </w:rPr>
    </w:lvl>
    <w:lvl w:ilvl="2" w:tplc="E522E412">
      <w:start w:val="1"/>
      <w:numFmt w:val="bullet"/>
      <w:lvlText w:val=""/>
      <w:lvlJc w:val="left"/>
      <w:pPr>
        <w:ind w:left="2160" w:hanging="360"/>
      </w:pPr>
      <w:rPr>
        <w:rFonts w:hint="default" w:ascii="Wingdings" w:hAnsi="Wingdings"/>
      </w:rPr>
    </w:lvl>
    <w:lvl w:ilvl="3" w:tplc="1DF82DAC">
      <w:start w:val="1"/>
      <w:numFmt w:val="bullet"/>
      <w:lvlText w:val=""/>
      <w:lvlJc w:val="left"/>
      <w:pPr>
        <w:ind w:left="2880" w:hanging="360"/>
      </w:pPr>
      <w:rPr>
        <w:rFonts w:hint="default" w:ascii="Symbol" w:hAnsi="Symbol"/>
      </w:rPr>
    </w:lvl>
    <w:lvl w:ilvl="4" w:tplc="988E2952">
      <w:start w:val="1"/>
      <w:numFmt w:val="bullet"/>
      <w:lvlText w:val="o"/>
      <w:lvlJc w:val="left"/>
      <w:pPr>
        <w:ind w:left="3600" w:hanging="360"/>
      </w:pPr>
      <w:rPr>
        <w:rFonts w:hint="default" w:ascii="Courier New" w:hAnsi="Courier New"/>
      </w:rPr>
    </w:lvl>
    <w:lvl w:ilvl="5" w:tplc="BD785A50">
      <w:start w:val="1"/>
      <w:numFmt w:val="bullet"/>
      <w:lvlText w:val=""/>
      <w:lvlJc w:val="left"/>
      <w:pPr>
        <w:ind w:left="4320" w:hanging="360"/>
      </w:pPr>
      <w:rPr>
        <w:rFonts w:hint="default" w:ascii="Wingdings" w:hAnsi="Wingdings"/>
      </w:rPr>
    </w:lvl>
    <w:lvl w:ilvl="6" w:tplc="0DFCF0DC">
      <w:start w:val="1"/>
      <w:numFmt w:val="bullet"/>
      <w:lvlText w:val=""/>
      <w:lvlJc w:val="left"/>
      <w:pPr>
        <w:ind w:left="5040" w:hanging="360"/>
      </w:pPr>
      <w:rPr>
        <w:rFonts w:hint="default" w:ascii="Symbol" w:hAnsi="Symbol"/>
      </w:rPr>
    </w:lvl>
    <w:lvl w:ilvl="7" w:tplc="E5406F22">
      <w:start w:val="1"/>
      <w:numFmt w:val="bullet"/>
      <w:lvlText w:val="o"/>
      <w:lvlJc w:val="left"/>
      <w:pPr>
        <w:ind w:left="5760" w:hanging="360"/>
      </w:pPr>
      <w:rPr>
        <w:rFonts w:hint="default" w:ascii="Courier New" w:hAnsi="Courier New"/>
      </w:rPr>
    </w:lvl>
    <w:lvl w:ilvl="8" w:tplc="C3DAFB1A">
      <w:start w:val="1"/>
      <w:numFmt w:val="bullet"/>
      <w:lvlText w:val=""/>
      <w:lvlJc w:val="left"/>
      <w:pPr>
        <w:ind w:left="6480" w:hanging="360"/>
      </w:pPr>
      <w:rPr>
        <w:rFonts w:hint="default" w:ascii="Wingdings" w:hAnsi="Wingdings"/>
      </w:rPr>
    </w:lvl>
  </w:abstractNum>
  <w:abstractNum w:abstractNumId="53" w15:restartNumberingAfterBreak="0">
    <w:nsid w:val="5977891F"/>
    <w:multiLevelType w:val="hybridMultilevel"/>
    <w:tmpl w:val="438CB44E"/>
    <w:lvl w:ilvl="0" w:tplc="A61AB09C">
      <w:start w:val="1"/>
      <w:numFmt w:val="bullet"/>
      <w:lvlText w:val="·"/>
      <w:lvlJc w:val="left"/>
      <w:pPr>
        <w:ind w:left="720" w:hanging="360"/>
      </w:pPr>
      <w:rPr>
        <w:rFonts w:hint="default" w:ascii="Symbol" w:hAnsi="Symbol"/>
      </w:rPr>
    </w:lvl>
    <w:lvl w:ilvl="1" w:tplc="DFD82404">
      <w:start w:val="1"/>
      <w:numFmt w:val="bullet"/>
      <w:lvlText w:val="o"/>
      <w:lvlJc w:val="left"/>
      <w:pPr>
        <w:ind w:left="1440" w:hanging="360"/>
      </w:pPr>
      <w:rPr>
        <w:rFonts w:hint="default" w:ascii="Courier New" w:hAnsi="Courier New"/>
      </w:rPr>
    </w:lvl>
    <w:lvl w:ilvl="2" w:tplc="00C6FDE6">
      <w:start w:val="1"/>
      <w:numFmt w:val="bullet"/>
      <w:lvlText w:val=""/>
      <w:lvlJc w:val="left"/>
      <w:pPr>
        <w:ind w:left="2160" w:hanging="360"/>
      </w:pPr>
      <w:rPr>
        <w:rFonts w:hint="default" w:ascii="Wingdings" w:hAnsi="Wingdings"/>
      </w:rPr>
    </w:lvl>
    <w:lvl w:ilvl="3" w:tplc="F7926662">
      <w:start w:val="1"/>
      <w:numFmt w:val="bullet"/>
      <w:lvlText w:val=""/>
      <w:lvlJc w:val="left"/>
      <w:pPr>
        <w:ind w:left="2880" w:hanging="360"/>
      </w:pPr>
      <w:rPr>
        <w:rFonts w:hint="default" w:ascii="Symbol" w:hAnsi="Symbol"/>
      </w:rPr>
    </w:lvl>
    <w:lvl w:ilvl="4" w:tplc="22B4B346">
      <w:start w:val="1"/>
      <w:numFmt w:val="bullet"/>
      <w:lvlText w:val="o"/>
      <w:lvlJc w:val="left"/>
      <w:pPr>
        <w:ind w:left="3600" w:hanging="360"/>
      </w:pPr>
      <w:rPr>
        <w:rFonts w:hint="default" w:ascii="Courier New" w:hAnsi="Courier New"/>
      </w:rPr>
    </w:lvl>
    <w:lvl w:ilvl="5" w:tplc="20F491C4">
      <w:start w:val="1"/>
      <w:numFmt w:val="bullet"/>
      <w:lvlText w:val=""/>
      <w:lvlJc w:val="left"/>
      <w:pPr>
        <w:ind w:left="4320" w:hanging="360"/>
      </w:pPr>
      <w:rPr>
        <w:rFonts w:hint="default" w:ascii="Wingdings" w:hAnsi="Wingdings"/>
      </w:rPr>
    </w:lvl>
    <w:lvl w:ilvl="6" w:tplc="833C0236">
      <w:start w:val="1"/>
      <w:numFmt w:val="bullet"/>
      <w:lvlText w:val=""/>
      <w:lvlJc w:val="left"/>
      <w:pPr>
        <w:ind w:left="5040" w:hanging="360"/>
      </w:pPr>
      <w:rPr>
        <w:rFonts w:hint="default" w:ascii="Symbol" w:hAnsi="Symbol"/>
      </w:rPr>
    </w:lvl>
    <w:lvl w:ilvl="7" w:tplc="2438C572">
      <w:start w:val="1"/>
      <w:numFmt w:val="bullet"/>
      <w:lvlText w:val="o"/>
      <w:lvlJc w:val="left"/>
      <w:pPr>
        <w:ind w:left="5760" w:hanging="360"/>
      </w:pPr>
      <w:rPr>
        <w:rFonts w:hint="default" w:ascii="Courier New" w:hAnsi="Courier New"/>
      </w:rPr>
    </w:lvl>
    <w:lvl w:ilvl="8" w:tplc="35DA4446">
      <w:start w:val="1"/>
      <w:numFmt w:val="bullet"/>
      <w:lvlText w:val=""/>
      <w:lvlJc w:val="left"/>
      <w:pPr>
        <w:ind w:left="6480" w:hanging="360"/>
      </w:pPr>
      <w:rPr>
        <w:rFonts w:hint="default" w:ascii="Wingdings" w:hAnsi="Wingdings"/>
      </w:rPr>
    </w:lvl>
  </w:abstractNum>
  <w:abstractNum w:abstractNumId="54" w15:restartNumberingAfterBreak="0">
    <w:nsid w:val="5BD07F8A"/>
    <w:multiLevelType w:val="hybridMultilevel"/>
    <w:tmpl w:val="6ECE3A92"/>
    <w:lvl w:ilvl="0" w:tplc="FFFFFFFF">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cs="Courier New"/>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55" w15:restartNumberingAfterBreak="0">
    <w:nsid w:val="5CAC74C3"/>
    <w:multiLevelType w:val="hybridMultilevel"/>
    <w:tmpl w:val="7FAEA08A"/>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cs="Courier New"/>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56" w15:restartNumberingAfterBreak="0">
    <w:nsid w:val="5EF8173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7" w15:restartNumberingAfterBreak="0">
    <w:nsid w:val="607248C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8" w15:restartNumberingAfterBreak="0">
    <w:nsid w:val="609161B8"/>
    <w:multiLevelType w:val="hybridMultilevel"/>
    <w:tmpl w:val="5BCC0C12"/>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cs="Courier New"/>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59" w15:restartNumberingAfterBreak="0">
    <w:nsid w:val="6362618D"/>
    <w:multiLevelType w:val="hybridMultilevel"/>
    <w:tmpl w:val="9526408E"/>
    <w:lvl w:ilvl="0" w:tplc="FFFFFFF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0" w15:restartNumberingAfterBreak="0">
    <w:nsid w:val="636451EC"/>
    <w:multiLevelType w:val="multilevel"/>
    <w:tmpl w:val="8D5ECC16"/>
    <w:lvl w:ilvl="0">
      <w:start w:val="1"/>
      <w:numFmt w:val="bullet"/>
      <w:lvlRestart w:val="0"/>
      <w:pStyle w:val="Lista-Punkter"/>
      <w:lvlText w:val=""/>
      <w:lvlJc w:val="left"/>
      <w:pPr>
        <w:tabs>
          <w:tab w:val="num" w:pos="284"/>
        </w:tabs>
        <w:ind w:left="284" w:hanging="284"/>
      </w:pPr>
      <w:rPr>
        <w:rFonts w:hint="default" w:ascii="Symbol" w:hAnsi="Symbol"/>
        <w:color w:val="auto"/>
        <w:sz w:val="18"/>
      </w:rPr>
    </w:lvl>
    <w:lvl w:ilvl="1">
      <w:start w:val="1"/>
      <w:numFmt w:val="none"/>
      <w:lvlText w:val="%2-"/>
      <w:lvlJc w:val="left"/>
      <w:pPr>
        <w:tabs>
          <w:tab w:val="num" w:pos="737"/>
        </w:tabs>
        <w:ind w:left="568" w:hanging="284"/>
      </w:pPr>
      <w:rPr>
        <w:rFonts w:hint="default" w:cs="Arial" w:asciiTheme="minorHAnsi" w:hAnsiTheme="minorHAnsi"/>
      </w:rPr>
    </w:lvl>
    <w:lvl w:ilvl="2">
      <w:start w:val="1"/>
      <w:numFmt w:val="none"/>
      <w:lvlText w:val="%3-"/>
      <w:lvlJc w:val="left"/>
      <w:pPr>
        <w:tabs>
          <w:tab w:val="num" w:pos="1021"/>
        </w:tabs>
        <w:ind w:left="852" w:hanging="284"/>
      </w:pPr>
      <w:rPr>
        <w:rFonts w:hint="default" w:cs="Arial" w:asciiTheme="minorHAnsi" w:hAnsiTheme="minorHAnsi"/>
      </w:rPr>
    </w:lvl>
    <w:lvl w:ilvl="3">
      <w:start w:val="1"/>
      <w:numFmt w:val="bullet"/>
      <w:lvlText w:val="-"/>
      <w:lvlJc w:val="left"/>
      <w:pPr>
        <w:tabs>
          <w:tab w:val="num" w:pos="1305"/>
        </w:tabs>
        <w:ind w:left="1136" w:hanging="284"/>
      </w:pPr>
      <w:rPr>
        <w:rFonts w:hint="default" w:asciiTheme="minorHAnsi" w:hAnsiTheme="minorHAnsi"/>
      </w:rPr>
    </w:lvl>
    <w:lvl w:ilvl="4">
      <w:start w:val="1"/>
      <w:numFmt w:val="none"/>
      <w:lvlText w:val="%5-"/>
      <w:lvlJc w:val="left"/>
      <w:pPr>
        <w:tabs>
          <w:tab w:val="num" w:pos="1589"/>
        </w:tabs>
        <w:ind w:left="1420" w:hanging="284"/>
      </w:pPr>
      <w:rPr>
        <w:rFonts w:hint="default" w:cs="Arial" w:asciiTheme="minorHAnsi" w:hAnsiTheme="minorHAnsi"/>
      </w:rPr>
    </w:lvl>
    <w:lvl w:ilvl="5">
      <w:start w:val="1"/>
      <w:numFmt w:val="none"/>
      <w:lvlText w:val="%6-"/>
      <w:lvlJc w:val="left"/>
      <w:pPr>
        <w:tabs>
          <w:tab w:val="num" w:pos="1873"/>
        </w:tabs>
        <w:ind w:left="1701" w:hanging="281"/>
      </w:pPr>
      <w:rPr>
        <w:rFonts w:hint="default" w:cs="Arial" w:asciiTheme="minorHAnsi" w:hAnsiTheme="minorHAnsi"/>
      </w:rPr>
    </w:lvl>
    <w:lvl w:ilvl="6">
      <w:start w:val="1"/>
      <w:numFmt w:val="bullet"/>
      <w:lvlText w:val="-"/>
      <w:lvlJc w:val="left"/>
      <w:pPr>
        <w:tabs>
          <w:tab w:val="num" w:pos="2157"/>
        </w:tabs>
        <w:ind w:left="1985" w:hanging="284"/>
      </w:pPr>
      <w:rPr>
        <w:rFonts w:hint="default" w:asciiTheme="minorHAnsi" w:hAnsiTheme="minorHAnsi"/>
      </w:rPr>
    </w:lvl>
    <w:lvl w:ilvl="7">
      <w:start w:val="1"/>
      <w:numFmt w:val="none"/>
      <w:lvlText w:val="%8-"/>
      <w:lvlJc w:val="left"/>
      <w:pPr>
        <w:tabs>
          <w:tab w:val="num" w:pos="2441"/>
        </w:tabs>
        <w:ind w:left="2268" w:hanging="283"/>
      </w:pPr>
      <w:rPr>
        <w:rFonts w:hint="default" w:cs="Arial" w:asciiTheme="minorHAnsi" w:hAnsiTheme="minorHAnsi"/>
      </w:rPr>
    </w:lvl>
    <w:lvl w:ilvl="8">
      <w:start w:val="1"/>
      <w:numFmt w:val="bullet"/>
      <w:lvlText w:val="-"/>
      <w:lvlJc w:val="left"/>
      <w:pPr>
        <w:tabs>
          <w:tab w:val="num" w:pos="2725"/>
        </w:tabs>
        <w:ind w:left="2552" w:hanging="284"/>
      </w:pPr>
      <w:rPr>
        <w:rFonts w:hint="default" w:asciiTheme="minorHAnsi" w:hAnsiTheme="minorHAnsi"/>
      </w:rPr>
    </w:lvl>
  </w:abstractNum>
  <w:abstractNum w:abstractNumId="61" w15:restartNumberingAfterBreak="0">
    <w:nsid w:val="63DD4865"/>
    <w:multiLevelType w:val="hybridMultilevel"/>
    <w:tmpl w:val="FFFFFFFF"/>
    <w:lvl w:ilvl="0" w:tplc="2E06F328">
      <w:start w:val="1"/>
      <w:numFmt w:val="bullet"/>
      <w:lvlText w:val=""/>
      <w:lvlJc w:val="left"/>
      <w:pPr>
        <w:ind w:left="720" w:hanging="360"/>
      </w:pPr>
      <w:rPr>
        <w:rFonts w:hint="default" w:ascii="Symbol" w:hAnsi="Symbol"/>
      </w:rPr>
    </w:lvl>
    <w:lvl w:ilvl="1" w:tplc="C62AE804">
      <w:start w:val="1"/>
      <w:numFmt w:val="bullet"/>
      <w:lvlText w:val="o"/>
      <w:lvlJc w:val="left"/>
      <w:pPr>
        <w:ind w:left="1440" w:hanging="360"/>
      </w:pPr>
      <w:rPr>
        <w:rFonts w:hint="default" w:ascii="Courier New" w:hAnsi="Courier New"/>
      </w:rPr>
    </w:lvl>
    <w:lvl w:ilvl="2" w:tplc="96688276">
      <w:start w:val="1"/>
      <w:numFmt w:val="bullet"/>
      <w:lvlText w:val=""/>
      <w:lvlJc w:val="left"/>
      <w:pPr>
        <w:ind w:left="2160" w:hanging="360"/>
      </w:pPr>
      <w:rPr>
        <w:rFonts w:hint="default" w:ascii="Wingdings" w:hAnsi="Wingdings"/>
      </w:rPr>
    </w:lvl>
    <w:lvl w:ilvl="3" w:tplc="7D42C306">
      <w:start w:val="1"/>
      <w:numFmt w:val="bullet"/>
      <w:lvlText w:val=""/>
      <w:lvlJc w:val="left"/>
      <w:pPr>
        <w:ind w:left="2880" w:hanging="360"/>
      </w:pPr>
      <w:rPr>
        <w:rFonts w:hint="default" w:ascii="Symbol" w:hAnsi="Symbol"/>
      </w:rPr>
    </w:lvl>
    <w:lvl w:ilvl="4" w:tplc="7A70A164">
      <w:start w:val="1"/>
      <w:numFmt w:val="bullet"/>
      <w:lvlText w:val="o"/>
      <w:lvlJc w:val="left"/>
      <w:pPr>
        <w:ind w:left="3600" w:hanging="360"/>
      </w:pPr>
      <w:rPr>
        <w:rFonts w:hint="default" w:ascii="Courier New" w:hAnsi="Courier New"/>
      </w:rPr>
    </w:lvl>
    <w:lvl w:ilvl="5" w:tplc="1F1A8570">
      <w:start w:val="1"/>
      <w:numFmt w:val="bullet"/>
      <w:lvlText w:val=""/>
      <w:lvlJc w:val="left"/>
      <w:pPr>
        <w:ind w:left="4320" w:hanging="360"/>
      </w:pPr>
      <w:rPr>
        <w:rFonts w:hint="default" w:ascii="Wingdings" w:hAnsi="Wingdings"/>
      </w:rPr>
    </w:lvl>
    <w:lvl w:ilvl="6" w:tplc="C1C6624C">
      <w:start w:val="1"/>
      <w:numFmt w:val="bullet"/>
      <w:lvlText w:val=""/>
      <w:lvlJc w:val="left"/>
      <w:pPr>
        <w:ind w:left="5040" w:hanging="360"/>
      </w:pPr>
      <w:rPr>
        <w:rFonts w:hint="default" w:ascii="Symbol" w:hAnsi="Symbol"/>
      </w:rPr>
    </w:lvl>
    <w:lvl w:ilvl="7" w:tplc="7F2091A6">
      <w:start w:val="1"/>
      <w:numFmt w:val="bullet"/>
      <w:lvlText w:val="o"/>
      <w:lvlJc w:val="left"/>
      <w:pPr>
        <w:ind w:left="5760" w:hanging="360"/>
      </w:pPr>
      <w:rPr>
        <w:rFonts w:hint="default" w:ascii="Courier New" w:hAnsi="Courier New"/>
      </w:rPr>
    </w:lvl>
    <w:lvl w:ilvl="8" w:tplc="FD4E2E14">
      <w:start w:val="1"/>
      <w:numFmt w:val="bullet"/>
      <w:lvlText w:val=""/>
      <w:lvlJc w:val="left"/>
      <w:pPr>
        <w:ind w:left="6480" w:hanging="360"/>
      </w:pPr>
      <w:rPr>
        <w:rFonts w:hint="default" w:ascii="Wingdings" w:hAnsi="Wingdings"/>
      </w:rPr>
    </w:lvl>
  </w:abstractNum>
  <w:abstractNum w:abstractNumId="62" w15:restartNumberingAfterBreak="0">
    <w:nsid w:val="64A427C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15:restartNumberingAfterBreak="0">
    <w:nsid w:val="65B21E7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65EF5AD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5" w15:restartNumberingAfterBreak="0">
    <w:nsid w:val="675E4D1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15:restartNumberingAfterBreak="0">
    <w:nsid w:val="67DA63E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7" w15:restartNumberingAfterBreak="0">
    <w:nsid w:val="6AA64385"/>
    <w:multiLevelType w:val="multilevel"/>
    <w:tmpl w:val="FE70CCB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68" w15:restartNumberingAfterBreak="0">
    <w:nsid w:val="7107718A"/>
    <w:multiLevelType w:val="hybridMultilevel"/>
    <w:tmpl w:val="3C90AAC0"/>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cs="Courier New"/>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69" w15:restartNumberingAfterBreak="0">
    <w:nsid w:val="71581F53"/>
    <w:multiLevelType w:val="hybridMultilevel"/>
    <w:tmpl w:val="FFFFFFFF"/>
    <w:lvl w:ilvl="0" w:tplc="78862EAC">
      <w:start w:val="1"/>
      <w:numFmt w:val="bullet"/>
      <w:lvlText w:val=""/>
      <w:lvlJc w:val="left"/>
      <w:pPr>
        <w:ind w:left="720" w:hanging="360"/>
      </w:pPr>
      <w:rPr>
        <w:rFonts w:hint="default" w:ascii="Symbol" w:hAnsi="Symbol"/>
      </w:rPr>
    </w:lvl>
    <w:lvl w:ilvl="1" w:tplc="E1DE9FC0">
      <w:start w:val="1"/>
      <w:numFmt w:val="bullet"/>
      <w:lvlText w:val="o"/>
      <w:lvlJc w:val="left"/>
      <w:pPr>
        <w:ind w:left="1440" w:hanging="360"/>
      </w:pPr>
      <w:rPr>
        <w:rFonts w:hint="default" w:ascii="Courier New" w:hAnsi="Courier New"/>
      </w:rPr>
    </w:lvl>
    <w:lvl w:ilvl="2" w:tplc="FC3072C2">
      <w:start w:val="1"/>
      <w:numFmt w:val="bullet"/>
      <w:lvlText w:val=""/>
      <w:lvlJc w:val="left"/>
      <w:pPr>
        <w:ind w:left="2160" w:hanging="360"/>
      </w:pPr>
      <w:rPr>
        <w:rFonts w:hint="default" w:ascii="Wingdings" w:hAnsi="Wingdings"/>
      </w:rPr>
    </w:lvl>
    <w:lvl w:ilvl="3" w:tplc="FC5AAFA6">
      <w:start w:val="1"/>
      <w:numFmt w:val="bullet"/>
      <w:lvlText w:val=""/>
      <w:lvlJc w:val="left"/>
      <w:pPr>
        <w:ind w:left="2880" w:hanging="360"/>
      </w:pPr>
      <w:rPr>
        <w:rFonts w:hint="default" w:ascii="Symbol" w:hAnsi="Symbol"/>
      </w:rPr>
    </w:lvl>
    <w:lvl w:ilvl="4" w:tplc="F626935C">
      <w:start w:val="1"/>
      <w:numFmt w:val="bullet"/>
      <w:lvlText w:val="o"/>
      <w:lvlJc w:val="left"/>
      <w:pPr>
        <w:ind w:left="3600" w:hanging="360"/>
      </w:pPr>
      <w:rPr>
        <w:rFonts w:hint="default" w:ascii="Courier New" w:hAnsi="Courier New"/>
      </w:rPr>
    </w:lvl>
    <w:lvl w:ilvl="5" w:tplc="D3562202">
      <w:start w:val="1"/>
      <w:numFmt w:val="bullet"/>
      <w:lvlText w:val=""/>
      <w:lvlJc w:val="left"/>
      <w:pPr>
        <w:ind w:left="4320" w:hanging="360"/>
      </w:pPr>
      <w:rPr>
        <w:rFonts w:hint="default" w:ascii="Wingdings" w:hAnsi="Wingdings"/>
      </w:rPr>
    </w:lvl>
    <w:lvl w:ilvl="6" w:tplc="F03CE13A">
      <w:start w:val="1"/>
      <w:numFmt w:val="bullet"/>
      <w:lvlText w:val=""/>
      <w:lvlJc w:val="left"/>
      <w:pPr>
        <w:ind w:left="5040" w:hanging="360"/>
      </w:pPr>
      <w:rPr>
        <w:rFonts w:hint="default" w:ascii="Symbol" w:hAnsi="Symbol"/>
      </w:rPr>
    </w:lvl>
    <w:lvl w:ilvl="7" w:tplc="2460BB50">
      <w:start w:val="1"/>
      <w:numFmt w:val="bullet"/>
      <w:lvlText w:val="o"/>
      <w:lvlJc w:val="left"/>
      <w:pPr>
        <w:ind w:left="5760" w:hanging="360"/>
      </w:pPr>
      <w:rPr>
        <w:rFonts w:hint="default" w:ascii="Courier New" w:hAnsi="Courier New"/>
      </w:rPr>
    </w:lvl>
    <w:lvl w:ilvl="8" w:tplc="A52622EC">
      <w:start w:val="1"/>
      <w:numFmt w:val="bullet"/>
      <w:lvlText w:val=""/>
      <w:lvlJc w:val="left"/>
      <w:pPr>
        <w:ind w:left="6480" w:hanging="360"/>
      </w:pPr>
      <w:rPr>
        <w:rFonts w:hint="default" w:ascii="Wingdings" w:hAnsi="Wingdings"/>
      </w:rPr>
    </w:lvl>
  </w:abstractNum>
  <w:abstractNum w:abstractNumId="70" w15:restartNumberingAfterBreak="0">
    <w:nsid w:val="740C2666"/>
    <w:multiLevelType w:val="hybridMultilevel"/>
    <w:tmpl w:val="FFFFFFFF"/>
    <w:lvl w:ilvl="0" w:tplc="3238099A">
      <w:start w:val="1"/>
      <w:numFmt w:val="bullet"/>
      <w:lvlText w:val="·"/>
      <w:lvlJc w:val="left"/>
      <w:pPr>
        <w:ind w:left="720" w:hanging="360"/>
      </w:pPr>
      <w:rPr>
        <w:rFonts w:hint="default" w:ascii="Symbol" w:hAnsi="Symbol"/>
      </w:rPr>
    </w:lvl>
    <w:lvl w:ilvl="1" w:tplc="B350A670">
      <w:start w:val="1"/>
      <w:numFmt w:val="bullet"/>
      <w:lvlText w:val="o"/>
      <w:lvlJc w:val="left"/>
      <w:pPr>
        <w:ind w:left="1440" w:hanging="360"/>
      </w:pPr>
      <w:rPr>
        <w:rFonts w:hint="default" w:ascii="Courier New" w:hAnsi="Courier New"/>
      </w:rPr>
    </w:lvl>
    <w:lvl w:ilvl="2" w:tplc="B4E0A478">
      <w:start w:val="1"/>
      <w:numFmt w:val="bullet"/>
      <w:lvlText w:val=""/>
      <w:lvlJc w:val="left"/>
      <w:pPr>
        <w:ind w:left="2160" w:hanging="360"/>
      </w:pPr>
      <w:rPr>
        <w:rFonts w:hint="default" w:ascii="Wingdings" w:hAnsi="Wingdings"/>
      </w:rPr>
    </w:lvl>
    <w:lvl w:ilvl="3" w:tplc="355A05F4">
      <w:start w:val="1"/>
      <w:numFmt w:val="bullet"/>
      <w:lvlText w:val=""/>
      <w:lvlJc w:val="left"/>
      <w:pPr>
        <w:ind w:left="2880" w:hanging="360"/>
      </w:pPr>
      <w:rPr>
        <w:rFonts w:hint="default" w:ascii="Symbol" w:hAnsi="Symbol"/>
      </w:rPr>
    </w:lvl>
    <w:lvl w:ilvl="4" w:tplc="99FE12EC">
      <w:start w:val="1"/>
      <w:numFmt w:val="bullet"/>
      <w:lvlText w:val="o"/>
      <w:lvlJc w:val="left"/>
      <w:pPr>
        <w:ind w:left="3600" w:hanging="360"/>
      </w:pPr>
      <w:rPr>
        <w:rFonts w:hint="default" w:ascii="Courier New" w:hAnsi="Courier New"/>
      </w:rPr>
    </w:lvl>
    <w:lvl w:ilvl="5" w:tplc="596AA04C">
      <w:start w:val="1"/>
      <w:numFmt w:val="bullet"/>
      <w:lvlText w:val=""/>
      <w:lvlJc w:val="left"/>
      <w:pPr>
        <w:ind w:left="4320" w:hanging="360"/>
      </w:pPr>
      <w:rPr>
        <w:rFonts w:hint="default" w:ascii="Wingdings" w:hAnsi="Wingdings"/>
      </w:rPr>
    </w:lvl>
    <w:lvl w:ilvl="6" w:tplc="FF4E12BA">
      <w:start w:val="1"/>
      <w:numFmt w:val="bullet"/>
      <w:lvlText w:val=""/>
      <w:lvlJc w:val="left"/>
      <w:pPr>
        <w:ind w:left="5040" w:hanging="360"/>
      </w:pPr>
      <w:rPr>
        <w:rFonts w:hint="default" w:ascii="Symbol" w:hAnsi="Symbol"/>
      </w:rPr>
    </w:lvl>
    <w:lvl w:ilvl="7" w:tplc="EB16676A">
      <w:start w:val="1"/>
      <w:numFmt w:val="bullet"/>
      <w:lvlText w:val="o"/>
      <w:lvlJc w:val="left"/>
      <w:pPr>
        <w:ind w:left="5760" w:hanging="360"/>
      </w:pPr>
      <w:rPr>
        <w:rFonts w:hint="default" w:ascii="Courier New" w:hAnsi="Courier New"/>
      </w:rPr>
    </w:lvl>
    <w:lvl w:ilvl="8" w:tplc="C1A09E2E">
      <w:start w:val="1"/>
      <w:numFmt w:val="bullet"/>
      <w:lvlText w:val=""/>
      <w:lvlJc w:val="left"/>
      <w:pPr>
        <w:ind w:left="6480" w:hanging="360"/>
      </w:pPr>
      <w:rPr>
        <w:rFonts w:hint="default" w:ascii="Wingdings" w:hAnsi="Wingdings"/>
      </w:rPr>
    </w:lvl>
  </w:abstractNum>
  <w:abstractNum w:abstractNumId="71" w15:restartNumberingAfterBreak="0">
    <w:nsid w:val="75191C53"/>
    <w:multiLevelType w:val="multilevel"/>
    <w:tmpl w:val="C33C5DF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72" w15:restartNumberingAfterBreak="0">
    <w:nsid w:val="78B0B888"/>
    <w:multiLevelType w:val="hybridMultilevel"/>
    <w:tmpl w:val="FFFFFFFF"/>
    <w:lvl w:ilvl="0" w:tplc="A17CBBA8">
      <w:start w:val="1"/>
      <w:numFmt w:val="bullet"/>
      <w:lvlText w:val=""/>
      <w:lvlJc w:val="left"/>
      <w:pPr>
        <w:ind w:left="720" w:hanging="360"/>
      </w:pPr>
      <w:rPr>
        <w:rFonts w:hint="default" w:ascii="Symbol" w:hAnsi="Symbol"/>
      </w:rPr>
    </w:lvl>
    <w:lvl w:ilvl="1" w:tplc="C43817C2">
      <w:start w:val="1"/>
      <w:numFmt w:val="bullet"/>
      <w:lvlText w:val="o"/>
      <w:lvlJc w:val="left"/>
      <w:pPr>
        <w:ind w:left="1440" w:hanging="360"/>
      </w:pPr>
      <w:rPr>
        <w:rFonts w:hint="default" w:ascii="Courier New" w:hAnsi="Courier New"/>
      </w:rPr>
    </w:lvl>
    <w:lvl w:ilvl="2" w:tplc="D3D404E0">
      <w:start w:val="1"/>
      <w:numFmt w:val="bullet"/>
      <w:lvlText w:val=""/>
      <w:lvlJc w:val="left"/>
      <w:pPr>
        <w:ind w:left="2160" w:hanging="360"/>
      </w:pPr>
      <w:rPr>
        <w:rFonts w:hint="default" w:ascii="Wingdings" w:hAnsi="Wingdings"/>
      </w:rPr>
    </w:lvl>
    <w:lvl w:ilvl="3" w:tplc="767ABAAE">
      <w:start w:val="1"/>
      <w:numFmt w:val="bullet"/>
      <w:lvlText w:val=""/>
      <w:lvlJc w:val="left"/>
      <w:pPr>
        <w:ind w:left="2880" w:hanging="360"/>
      </w:pPr>
      <w:rPr>
        <w:rFonts w:hint="default" w:ascii="Symbol" w:hAnsi="Symbol"/>
      </w:rPr>
    </w:lvl>
    <w:lvl w:ilvl="4" w:tplc="59F45300">
      <w:start w:val="1"/>
      <w:numFmt w:val="bullet"/>
      <w:lvlText w:val="o"/>
      <w:lvlJc w:val="left"/>
      <w:pPr>
        <w:ind w:left="3600" w:hanging="360"/>
      </w:pPr>
      <w:rPr>
        <w:rFonts w:hint="default" w:ascii="Courier New" w:hAnsi="Courier New"/>
      </w:rPr>
    </w:lvl>
    <w:lvl w:ilvl="5" w:tplc="BBE4BA9A">
      <w:start w:val="1"/>
      <w:numFmt w:val="bullet"/>
      <w:lvlText w:val=""/>
      <w:lvlJc w:val="left"/>
      <w:pPr>
        <w:ind w:left="4320" w:hanging="360"/>
      </w:pPr>
      <w:rPr>
        <w:rFonts w:hint="default" w:ascii="Wingdings" w:hAnsi="Wingdings"/>
      </w:rPr>
    </w:lvl>
    <w:lvl w:ilvl="6" w:tplc="5F629262">
      <w:start w:val="1"/>
      <w:numFmt w:val="bullet"/>
      <w:lvlText w:val=""/>
      <w:lvlJc w:val="left"/>
      <w:pPr>
        <w:ind w:left="5040" w:hanging="360"/>
      </w:pPr>
      <w:rPr>
        <w:rFonts w:hint="default" w:ascii="Symbol" w:hAnsi="Symbol"/>
      </w:rPr>
    </w:lvl>
    <w:lvl w:ilvl="7" w:tplc="26C82802">
      <w:start w:val="1"/>
      <w:numFmt w:val="bullet"/>
      <w:lvlText w:val="o"/>
      <w:lvlJc w:val="left"/>
      <w:pPr>
        <w:ind w:left="5760" w:hanging="360"/>
      </w:pPr>
      <w:rPr>
        <w:rFonts w:hint="default" w:ascii="Courier New" w:hAnsi="Courier New"/>
      </w:rPr>
    </w:lvl>
    <w:lvl w:ilvl="8" w:tplc="4DCACA82">
      <w:start w:val="1"/>
      <w:numFmt w:val="bullet"/>
      <w:lvlText w:val=""/>
      <w:lvlJc w:val="left"/>
      <w:pPr>
        <w:ind w:left="6480" w:hanging="360"/>
      </w:pPr>
      <w:rPr>
        <w:rFonts w:hint="default" w:ascii="Wingdings" w:hAnsi="Wingdings"/>
      </w:rPr>
    </w:lvl>
  </w:abstractNum>
  <w:abstractNum w:abstractNumId="73" w15:restartNumberingAfterBreak="0">
    <w:nsid w:val="79376417"/>
    <w:multiLevelType w:val="hybridMultilevel"/>
    <w:tmpl w:val="3EF0E064"/>
    <w:lvl w:ilvl="0" w:tplc="DABAB62C">
      <w:start w:val="1"/>
      <w:numFmt w:val="bullet"/>
      <w:lvlText w:val="·"/>
      <w:lvlJc w:val="left"/>
      <w:pPr>
        <w:ind w:left="720" w:hanging="360"/>
      </w:pPr>
      <w:rPr>
        <w:rFonts w:hint="default" w:ascii="Symbol" w:hAnsi="Symbol"/>
      </w:rPr>
    </w:lvl>
    <w:lvl w:ilvl="1" w:tplc="607019B4">
      <w:start w:val="1"/>
      <w:numFmt w:val="bullet"/>
      <w:lvlText w:val="o"/>
      <w:lvlJc w:val="left"/>
      <w:pPr>
        <w:ind w:left="1440" w:hanging="360"/>
      </w:pPr>
      <w:rPr>
        <w:rFonts w:hint="default" w:ascii="Courier New" w:hAnsi="Courier New"/>
      </w:rPr>
    </w:lvl>
    <w:lvl w:ilvl="2" w:tplc="810AD766">
      <w:start w:val="1"/>
      <w:numFmt w:val="bullet"/>
      <w:lvlText w:val=""/>
      <w:lvlJc w:val="left"/>
      <w:pPr>
        <w:ind w:left="2160" w:hanging="360"/>
      </w:pPr>
      <w:rPr>
        <w:rFonts w:hint="default" w:ascii="Wingdings" w:hAnsi="Wingdings"/>
      </w:rPr>
    </w:lvl>
    <w:lvl w:ilvl="3" w:tplc="EEE2DB70">
      <w:start w:val="1"/>
      <w:numFmt w:val="bullet"/>
      <w:lvlText w:val=""/>
      <w:lvlJc w:val="left"/>
      <w:pPr>
        <w:ind w:left="2880" w:hanging="360"/>
      </w:pPr>
      <w:rPr>
        <w:rFonts w:hint="default" w:ascii="Symbol" w:hAnsi="Symbol"/>
      </w:rPr>
    </w:lvl>
    <w:lvl w:ilvl="4" w:tplc="09CC40EE">
      <w:start w:val="1"/>
      <w:numFmt w:val="bullet"/>
      <w:lvlText w:val="o"/>
      <w:lvlJc w:val="left"/>
      <w:pPr>
        <w:ind w:left="3600" w:hanging="360"/>
      </w:pPr>
      <w:rPr>
        <w:rFonts w:hint="default" w:ascii="Courier New" w:hAnsi="Courier New"/>
      </w:rPr>
    </w:lvl>
    <w:lvl w:ilvl="5" w:tplc="6B700B02">
      <w:start w:val="1"/>
      <w:numFmt w:val="bullet"/>
      <w:lvlText w:val=""/>
      <w:lvlJc w:val="left"/>
      <w:pPr>
        <w:ind w:left="4320" w:hanging="360"/>
      </w:pPr>
      <w:rPr>
        <w:rFonts w:hint="default" w:ascii="Wingdings" w:hAnsi="Wingdings"/>
      </w:rPr>
    </w:lvl>
    <w:lvl w:ilvl="6" w:tplc="D0F4B850">
      <w:start w:val="1"/>
      <w:numFmt w:val="bullet"/>
      <w:lvlText w:val=""/>
      <w:lvlJc w:val="left"/>
      <w:pPr>
        <w:ind w:left="5040" w:hanging="360"/>
      </w:pPr>
      <w:rPr>
        <w:rFonts w:hint="default" w:ascii="Symbol" w:hAnsi="Symbol"/>
      </w:rPr>
    </w:lvl>
    <w:lvl w:ilvl="7" w:tplc="8AB007B8">
      <w:start w:val="1"/>
      <w:numFmt w:val="bullet"/>
      <w:lvlText w:val="o"/>
      <w:lvlJc w:val="left"/>
      <w:pPr>
        <w:ind w:left="5760" w:hanging="360"/>
      </w:pPr>
      <w:rPr>
        <w:rFonts w:hint="default" w:ascii="Courier New" w:hAnsi="Courier New"/>
      </w:rPr>
    </w:lvl>
    <w:lvl w:ilvl="8" w:tplc="68F4C584">
      <w:start w:val="1"/>
      <w:numFmt w:val="bullet"/>
      <w:lvlText w:val=""/>
      <w:lvlJc w:val="left"/>
      <w:pPr>
        <w:ind w:left="6480" w:hanging="360"/>
      </w:pPr>
      <w:rPr>
        <w:rFonts w:hint="default" w:ascii="Wingdings" w:hAnsi="Wingdings"/>
      </w:rPr>
    </w:lvl>
  </w:abstractNum>
  <w:abstractNum w:abstractNumId="74" w15:restartNumberingAfterBreak="0">
    <w:nsid w:val="7AD05235"/>
    <w:multiLevelType w:val="multilevel"/>
    <w:tmpl w:val="C1E85C4C"/>
    <w:numStyleLink w:val="CompanyList"/>
  </w:abstractNum>
  <w:abstractNum w:abstractNumId="75" w15:restartNumberingAfterBreak="0">
    <w:nsid w:val="7CF81255"/>
    <w:multiLevelType w:val="hybridMultilevel"/>
    <w:tmpl w:val="0DE69AD4"/>
    <w:lvl w:ilvl="0" w:tplc="4A946424">
      <w:start w:val="1"/>
      <w:numFmt w:val="decimal"/>
      <w:lvlText w:val="%1."/>
      <w:lvlJc w:val="left"/>
      <w:pPr>
        <w:ind w:left="720" w:hanging="360"/>
      </w:p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6" w15:restartNumberingAfterBreak="0">
    <w:nsid w:val="7D147697"/>
    <w:multiLevelType w:val="hybridMultilevel"/>
    <w:tmpl w:val="FBBCFDBC"/>
    <w:lvl w:ilvl="0" w:tplc="A85A25D0">
      <w:start w:val="1"/>
      <w:numFmt w:val="bullet"/>
      <w:lvlText w:val="·"/>
      <w:lvlJc w:val="left"/>
      <w:pPr>
        <w:ind w:left="720" w:hanging="360"/>
      </w:pPr>
      <w:rPr>
        <w:rFonts w:hint="default" w:ascii="Symbol" w:hAnsi="Symbol"/>
      </w:rPr>
    </w:lvl>
    <w:lvl w:ilvl="1" w:tplc="2440FBB6">
      <w:start w:val="1"/>
      <w:numFmt w:val="bullet"/>
      <w:lvlText w:val="o"/>
      <w:lvlJc w:val="left"/>
      <w:pPr>
        <w:ind w:left="1440" w:hanging="360"/>
      </w:pPr>
      <w:rPr>
        <w:rFonts w:hint="default" w:ascii="Courier New" w:hAnsi="Courier New"/>
      </w:rPr>
    </w:lvl>
    <w:lvl w:ilvl="2" w:tplc="10ECA27E">
      <w:start w:val="1"/>
      <w:numFmt w:val="bullet"/>
      <w:lvlText w:val=""/>
      <w:lvlJc w:val="left"/>
      <w:pPr>
        <w:ind w:left="2160" w:hanging="360"/>
      </w:pPr>
      <w:rPr>
        <w:rFonts w:hint="default" w:ascii="Wingdings" w:hAnsi="Wingdings"/>
      </w:rPr>
    </w:lvl>
    <w:lvl w:ilvl="3" w:tplc="30EE60D2">
      <w:start w:val="1"/>
      <w:numFmt w:val="bullet"/>
      <w:lvlText w:val=""/>
      <w:lvlJc w:val="left"/>
      <w:pPr>
        <w:ind w:left="2880" w:hanging="360"/>
      </w:pPr>
      <w:rPr>
        <w:rFonts w:hint="default" w:ascii="Symbol" w:hAnsi="Symbol"/>
      </w:rPr>
    </w:lvl>
    <w:lvl w:ilvl="4" w:tplc="D0A86C06">
      <w:start w:val="1"/>
      <w:numFmt w:val="bullet"/>
      <w:lvlText w:val="o"/>
      <w:lvlJc w:val="left"/>
      <w:pPr>
        <w:ind w:left="3600" w:hanging="360"/>
      </w:pPr>
      <w:rPr>
        <w:rFonts w:hint="default" w:ascii="Courier New" w:hAnsi="Courier New"/>
      </w:rPr>
    </w:lvl>
    <w:lvl w:ilvl="5" w:tplc="9B7C6AA8">
      <w:start w:val="1"/>
      <w:numFmt w:val="bullet"/>
      <w:lvlText w:val=""/>
      <w:lvlJc w:val="left"/>
      <w:pPr>
        <w:ind w:left="4320" w:hanging="360"/>
      </w:pPr>
      <w:rPr>
        <w:rFonts w:hint="default" w:ascii="Wingdings" w:hAnsi="Wingdings"/>
      </w:rPr>
    </w:lvl>
    <w:lvl w:ilvl="6" w:tplc="51B02C66">
      <w:start w:val="1"/>
      <w:numFmt w:val="bullet"/>
      <w:lvlText w:val=""/>
      <w:lvlJc w:val="left"/>
      <w:pPr>
        <w:ind w:left="5040" w:hanging="360"/>
      </w:pPr>
      <w:rPr>
        <w:rFonts w:hint="default" w:ascii="Symbol" w:hAnsi="Symbol"/>
      </w:rPr>
    </w:lvl>
    <w:lvl w:ilvl="7" w:tplc="96328586">
      <w:start w:val="1"/>
      <w:numFmt w:val="bullet"/>
      <w:lvlText w:val="o"/>
      <w:lvlJc w:val="left"/>
      <w:pPr>
        <w:ind w:left="5760" w:hanging="360"/>
      </w:pPr>
      <w:rPr>
        <w:rFonts w:hint="default" w:ascii="Courier New" w:hAnsi="Courier New"/>
      </w:rPr>
    </w:lvl>
    <w:lvl w:ilvl="8" w:tplc="F774E294">
      <w:start w:val="1"/>
      <w:numFmt w:val="bullet"/>
      <w:lvlText w:val=""/>
      <w:lvlJc w:val="left"/>
      <w:pPr>
        <w:ind w:left="6480" w:hanging="360"/>
      </w:pPr>
      <w:rPr>
        <w:rFonts w:hint="default" w:ascii="Wingdings" w:hAnsi="Wingdings"/>
      </w:rPr>
    </w:lvl>
  </w:abstractNum>
  <w:num w:numId="1" w16cid:durableId="475875007">
    <w:abstractNumId w:val="25"/>
  </w:num>
  <w:num w:numId="2" w16cid:durableId="456919109">
    <w:abstractNumId w:val="37"/>
  </w:num>
  <w:num w:numId="3" w16cid:durableId="1002049048">
    <w:abstractNumId w:val="34"/>
  </w:num>
  <w:num w:numId="4" w16cid:durableId="2125885038">
    <w:abstractNumId w:val="45"/>
  </w:num>
  <w:num w:numId="5" w16cid:durableId="348531576">
    <w:abstractNumId w:val="61"/>
  </w:num>
  <w:num w:numId="6" w16cid:durableId="1922829512">
    <w:abstractNumId w:val="27"/>
  </w:num>
  <w:num w:numId="7" w16cid:durableId="1929847494">
    <w:abstractNumId w:val="69"/>
  </w:num>
  <w:num w:numId="8" w16cid:durableId="1165172444">
    <w:abstractNumId w:val="72"/>
  </w:num>
  <w:num w:numId="9" w16cid:durableId="1894392602">
    <w:abstractNumId w:val="3"/>
  </w:num>
  <w:num w:numId="10" w16cid:durableId="1453859995">
    <w:abstractNumId w:val="35"/>
  </w:num>
  <w:num w:numId="11" w16cid:durableId="905260261">
    <w:abstractNumId w:val="22"/>
  </w:num>
  <w:num w:numId="12" w16cid:durableId="1330520365">
    <w:abstractNumId w:val="28"/>
  </w:num>
  <w:num w:numId="13" w16cid:durableId="486242016">
    <w:abstractNumId w:val="70"/>
  </w:num>
  <w:num w:numId="14" w16cid:durableId="170417073">
    <w:abstractNumId w:val="9"/>
  </w:num>
  <w:num w:numId="15" w16cid:durableId="576599976">
    <w:abstractNumId w:val="19"/>
  </w:num>
  <w:num w:numId="16" w16cid:durableId="832990745">
    <w:abstractNumId w:val="52"/>
  </w:num>
  <w:num w:numId="17" w16cid:durableId="1038702253">
    <w:abstractNumId w:val="41"/>
  </w:num>
  <w:num w:numId="18" w16cid:durableId="1617524390">
    <w:abstractNumId w:val="73"/>
  </w:num>
  <w:num w:numId="19" w16cid:durableId="593900709">
    <w:abstractNumId w:val="42"/>
  </w:num>
  <w:num w:numId="20" w16cid:durableId="1174690400">
    <w:abstractNumId w:val="76"/>
  </w:num>
  <w:num w:numId="21" w16cid:durableId="981353976">
    <w:abstractNumId w:val="53"/>
  </w:num>
  <w:num w:numId="22" w16cid:durableId="1860702940">
    <w:abstractNumId w:val="2"/>
  </w:num>
  <w:num w:numId="23" w16cid:durableId="1006899928">
    <w:abstractNumId w:val="6"/>
  </w:num>
  <w:num w:numId="24" w16cid:durableId="1040663168">
    <w:abstractNumId w:val="0"/>
  </w:num>
  <w:num w:numId="25" w16cid:durableId="373848067">
    <w:abstractNumId w:val="38"/>
  </w:num>
  <w:num w:numId="26" w16cid:durableId="1929652964">
    <w:abstractNumId w:val="33"/>
  </w:num>
  <w:num w:numId="27" w16cid:durableId="1726875788">
    <w:abstractNumId w:val="14"/>
  </w:num>
  <w:num w:numId="28" w16cid:durableId="944262730">
    <w:abstractNumId w:val="23"/>
  </w:num>
  <w:num w:numId="29" w16cid:durableId="1725903769">
    <w:abstractNumId w:val="50"/>
  </w:num>
  <w:num w:numId="30" w16cid:durableId="1042290279">
    <w:abstractNumId w:val="10"/>
  </w:num>
  <w:num w:numId="31" w16cid:durableId="55933416">
    <w:abstractNumId w:val="60"/>
  </w:num>
  <w:num w:numId="32" w16cid:durableId="744184772">
    <w:abstractNumId w:val="12"/>
  </w:num>
  <w:num w:numId="33" w16cid:durableId="414202776">
    <w:abstractNumId w:val="8"/>
  </w:num>
  <w:num w:numId="34" w16cid:durableId="932129889">
    <w:abstractNumId w:val="15"/>
  </w:num>
  <w:num w:numId="35" w16cid:durableId="69155650">
    <w:abstractNumId w:val="74"/>
  </w:num>
  <w:num w:numId="36" w16cid:durableId="421268770">
    <w:abstractNumId w:val="49"/>
  </w:num>
  <w:num w:numId="37" w16cid:durableId="1098863572">
    <w:abstractNumId w:val="32"/>
  </w:num>
  <w:num w:numId="38" w16cid:durableId="167132586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8084633">
    <w:abstractNumId w:val="44"/>
  </w:num>
  <w:num w:numId="40" w16cid:durableId="353507482">
    <w:abstractNumId w:val="75"/>
  </w:num>
  <w:num w:numId="41" w16cid:durableId="957637627">
    <w:abstractNumId w:val="51"/>
  </w:num>
  <w:num w:numId="42" w16cid:durableId="1170563599">
    <w:abstractNumId w:val="71"/>
  </w:num>
  <w:num w:numId="43" w16cid:durableId="266666704">
    <w:abstractNumId w:val="5"/>
  </w:num>
  <w:num w:numId="44" w16cid:durableId="1017734595">
    <w:abstractNumId w:val="58"/>
  </w:num>
  <w:num w:numId="45" w16cid:durableId="2021933435">
    <w:abstractNumId w:val="43"/>
  </w:num>
  <w:num w:numId="46" w16cid:durableId="1092551261">
    <w:abstractNumId w:val="13"/>
  </w:num>
  <w:num w:numId="47" w16cid:durableId="1028406277">
    <w:abstractNumId w:val="54"/>
  </w:num>
  <w:num w:numId="48" w16cid:durableId="1978487196">
    <w:abstractNumId w:val="17"/>
  </w:num>
  <w:num w:numId="49" w16cid:durableId="2057194215">
    <w:abstractNumId w:val="59"/>
  </w:num>
  <w:num w:numId="50" w16cid:durableId="86922986">
    <w:abstractNumId w:val="26"/>
  </w:num>
  <w:num w:numId="51" w16cid:durableId="550776352">
    <w:abstractNumId w:val="46"/>
  </w:num>
  <w:num w:numId="52" w16cid:durableId="930433749">
    <w:abstractNumId w:val="4"/>
  </w:num>
  <w:num w:numId="53" w16cid:durableId="666904098">
    <w:abstractNumId w:val="21"/>
  </w:num>
  <w:num w:numId="54" w16cid:durableId="1474711406">
    <w:abstractNumId w:val="68"/>
  </w:num>
  <w:num w:numId="55" w16cid:durableId="1601138019">
    <w:abstractNumId w:val="48"/>
  </w:num>
  <w:num w:numId="56" w16cid:durableId="1869680972">
    <w:abstractNumId w:val="20"/>
  </w:num>
  <w:num w:numId="57" w16cid:durableId="187526374">
    <w:abstractNumId w:val="67"/>
  </w:num>
  <w:num w:numId="58" w16cid:durableId="1258441024">
    <w:abstractNumId w:val="55"/>
  </w:num>
  <w:numIdMacAtCleanup w:val="54"/>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trackRevisions w:val="true"/>
  <w:defaultTabStop w:val="1304"/>
  <w:hyphenationZone w:val="425"/>
  <w:doNotHyphenateCap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VarDocumentPath" w:val="Yes"/>
    <w:docVar w:name="DVarNumbering" w:val="-1"/>
    <w:docVar w:name="DVarPageNumberInserted" w:val="No"/>
  </w:docVars>
  <w:rsids>
    <w:rsidRoot w:val="00D00006"/>
    <w:rsid w:val="00000A7C"/>
    <w:rsid w:val="00000F27"/>
    <w:rsid w:val="000014D6"/>
    <w:rsid w:val="00001579"/>
    <w:rsid w:val="000019F6"/>
    <w:rsid w:val="00001FCC"/>
    <w:rsid w:val="00002993"/>
    <w:rsid w:val="00002D3B"/>
    <w:rsid w:val="00003341"/>
    <w:rsid w:val="0000371C"/>
    <w:rsid w:val="00003CC9"/>
    <w:rsid w:val="00003D29"/>
    <w:rsid w:val="00003D9A"/>
    <w:rsid w:val="0000494C"/>
    <w:rsid w:val="00004A8D"/>
    <w:rsid w:val="00005386"/>
    <w:rsid w:val="000063CA"/>
    <w:rsid w:val="00006487"/>
    <w:rsid w:val="00007484"/>
    <w:rsid w:val="000074CD"/>
    <w:rsid w:val="00007D88"/>
    <w:rsid w:val="00007FF3"/>
    <w:rsid w:val="00010D80"/>
    <w:rsid w:val="000120F9"/>
    <w:rsid w:val="00013680"/>
    <w:rsid w:val="000141FD"/>
    <w:rsid w:val="000155C9"/>
    <w:rsid w:val="00015850"/>
    <w:rsid w:val="00015EC4"/>
    <w:rsid w:val="000165D7"/>
    <w:rsid w:val="0001793F"/>
    <w:rsid w:val="00020D96"/>
    <w:rsid w:val="00021013"/>
    <w:rsid w:val="000215B6"/>
    <w:rsid w:val="00021F4C"/>
    <w:rsid w:val="00021FC5"/>
    <w:rsid w:val="00022281"/>
    <w:rsid w:val="00022F29"/>
    <w:rsid w:val="0002498C"/>
    <w:rsid w:val="00024F17"/>
    <w:rsid w:val="0002609D"/>
    <w:rsid w:val="000263DF"/>
    <w:rsid w:val="0002690C"/>
    <w:rsid w:val="0003085B"/>
    <w:rsid w:val="000309EF"/>
    <w:rsid w:val="00030DA3"/>
    <w:rsid w:val="00030FAA"/>
    <w:rsid w:val="00031BB6"/>
    <w:rsid w:val="00031CE3"/>
    <w:rsid w:val="00031E66"/>
    <w:rsid w:val="000321FF"/>
    <w:rsid w:val="00033011"/>
    <w:rsid w:val="0003370A"/>
    <w:rsid w:val="00034C15"/>
    <w:rsid w:val="00034CBE"/>
    <w:rsid w:val="00035443"/>
    <w:rsid w:val="00035F02"/>
    <w:rsid w:val="00036C18"/>
    <w:rsid w:val="000375FC"/>
    <w:rsid w:val="00037DCB"/>
    <w:rsid w:val="00041162"/>
    <w:rsid w:val="000429AE"/>
    <w:rsid w:val="00042E93"/>
    <w:rsid w:val="00043244"/>
    <w:rsid w:val="00043540"/>
    <w:rsid w:val="00043671"/>
    <w:rsid w:val="000438BC"/>
    <w:rsid w:val="000445A6"/>
    <w:rsid w:val="00044BF6"/>
    <w:rsid w:val="00044D2C"/>
    <w:rsid w:val="0004515E"/>
    <w:rsid w:val="0004561E"/>
    <w:rsid w:val="00045903"/>
    <w:rsid w:val="0004604E"/>
    <w:rsid w:val="00046285"/>
    <w:rsid w:val="00046CA6"/>
    <w:rsid w:val="00046D07"/>
    <w:rsid w:val="00046F23"/>
    <w:rsid w:val="0004706E"/>
    <w:rsid w:val="000471A4"/>
    <w:rsid w:val="0004777E"/>
    <w:rsid w:val="00047DE3"/>
    <w:rsid w:val="0005056D"/>
    <w:rsid w:val="00050C8A"/>
    <w:rsid w:val="00050E26"/>
    <w:rsid w:val="00051A7B"/>
    <w:rsid w:val="00051AC9"/>
    <w:rsid w:val="00053F40"/>
    <w:rsid w:val="00055503"/>
    <w:rsid w:val="0005587E"/>
    <w:rsid w:val="00055CB4"/>
    <w:rsid w:val="000565BE"/>
    <w:rsid w:val="00058967"/>
    <w:rsid w:val="00060AD6"/>
    <w:rsid w:val="00061583"/>
    <w:rsid w:val="0006234E"/>
    <w:rsid w:val="000637CD"/>
    <w:rsid w:val="000640BE"/>
    <w:rsid w:val="00064430"/>
    <w:rsid w:val="0006494A"/>
    <w:rsid w:val="00064E07"/>
    <w:rsid w:val="000655BB"/>
    <w:rsid w:val="000659C3"/>
    <w:rsid w:val="000660E4"/>
    <w:rsid w:val="00067167"/>
    <w:rsid w:val="000678E2"/>
    <w:rsid w:val="00067A73"/>
    <w:rsid w:val="000701F6"/>
    <w:rsid w:val="00070609"/>
    <w:rsid w:val="00070B54"/>
    <w:rsid w:val="000712E8"/>
    <w:rsid w:val="0007136A"/>
    <w:rsid w:val="0007195D"/>
    <w:rsid w:val="00072416"/>
    <w:rsid w:val="00073C39"/>
    <w:rsid w:val="00075141"/>
    <w:rsid w:val="000756F9"/>
    <w:rsid w:val="00075F2D"/>
    <w:rsid w:val="0007613D"/>
    <w:rsid w:val="0007623B"/>
    <w:rsid w:val="00076854"/>
    <w:rsid w:val="000769B8"/>
    <w:rsid w:val="000800EC"/>
    <w:rsid w:val="00080468"/>
    <w:rsid w:val="00080508"/>
    <w:rsid w:val="0008083F"/>
    <w:rsid w:val="00080D53"/>
    <w:rsid w:val="00081DB8"/>
    <w:rsid w:val="0008203C"/>
    <w:rsid w:val="000829B5"/>
    <w:rsid w:val="0008317E"/>
    <w:rsid w:val="0008382D"/>
    <w:rsid w:val="00083D39"/>
    <w:rsid w:val="000847CF"/>
    <w:rsid w:val="00084BAC"/>
    <w:rsid w:val="00084DDD"/>
    <w:rsid w:val="00085864"/>
    <w:rsid w:val="00085DA4"/>
    <w:rsid w:val="00087204"/>
    <w:rsid w:val="000915CF"/>
    <w:rsid w:val="00091624"/>
    <w:rsid w:val="000918D0"/>
    <w:rsid w:val="00091D07"/>
    <w:rsid w:val="0009206B"/>
    <w:rsid w:val="00092372"/>
    <w:rsid w:val="000923D6"/>
    <w:rsid w:val="000928BC"/>
    <w:rsid w:val="00092E7D"/>
    <w:rsid w:val="00093D99"/>
    <w:rsid w:val="0009433F"/>
    <w:rsid w:val="00094ACD"/>
    <w:rsid w:val="00094D5D"/>
    <w:rsid w:val="00094E87"/>
    <w:rsid w:val="000950CB"/>
    <w:rsid w:val="000951BF"/>
    <w:rsid w:val="00096663"/>
    <w:rsid w:val="00096A42"/>
    <w:rsid w:val="00096C87"/>
    <w:rsid w:val="00097227"/>
    <w:rsid w:val="0009738E"/>
    <w:rsid w:val="00097404"/>
    <w:rsid w:val="0009759F"/>
    <w:rsid w:val="00097979"/>
    <w:rsid w:val="00097D45"/>
    <w:rsid w:val="000A0408"/>
    <w:rsid w:val="000A07F0"/>
    <w:rsid w:val="000A14AD"/>
    <w:rsid w:val="000A1775"/>
    <w:rsid w:val="000A1E4F"/>
    <w:rsid w:val="000A2F95"/>
    <w:rsid w:val="000A33A8"/>
    <w:rsid w:val="000A3BF2"/>
    <w:rsid w:val="000A41B1"/>
    <w:rsid w:val="000A4AF4"/>
    <w:rsid w:val="000A58E8"/>
    <w:rsid w:val="000A5F6A"/>
    <w:rsid w:val="000A6871"/>
    <w:rsid w:val="000A6B4D"/>
    <w:rsid w:val="000A7035"/>
    <w:rsid w:val="000A73A6"/>
    <w:rsid w:val="000B041A"/>
    <w:rsid w:val="000B0838"/>
    <w:rsid w:val="000B0A7B"/>
    <w:rsid w:val="000B12DC"/>
    <w:rsid w:val="000B1738"/>
    <w:rsid w:val="000B17C1"/>
    <w:rsid w:val="000B1F04"/>
    <w:rsid w:val="000B2295"/>
    <w:rsid w:val="000B2848"/>
    <w:rsid w:val="000B35A2"/>
    <w:rsid w:val="000B3648"/>
    <w:rsid w:val="000B4C32"/>
    <w:rsid w:val="000B4C8A"/>
    <w:rsid w:val="000B5191"/>
    <w:rsid w:val="000B538B"/>
    <w:rsid w:val="000B572F"/>
    <w:rsid w:val="000B5A1F"/>
    <w:rsid w:val="000B79C1"/>
    <w:rsid w:val="000B7C1C"/>
    <w:rsid w:val="000C022B"/>
    <w:rsid w:val="000C041F"/>
    <w:rsid w:val="000C0511"/>
    <w:rsid w:val="000C0FEF"/>
    <w:rsid w:val="000C1997"/>
    <w:rsid w:val="000C2001"/>
    <w:rsid w:val="000C246E"/>
    <w:rsid w:val="000C322E"/>
    <w:rsid w:val="000C3787"/>
    <w:rsid w:val="000C3AA3"/>
    <w:rsid w:val="000C4333"/>
    <w:rsid w:val="000C44EC"/>
    <w:rsid w:val="000C5D81"/>
    <w:rsid w:val="000C5DB9"/>
    <w:rsid w:val="000C6F9D"/>
    <w:rsid w:val="000C728F"/>
    <w:rsid w:val="000C7DAD"/>
    <w:rsid w:val="000D0096"/>
    <w:rsid w:val="000D0404"/>
    <w:rsid w:val="000D106B"/>
    <w:rsid w:val="000D110F"/>
    <w:rsid w:val="000D1983"/>
    <w:rsid w:val="000D1E16"/>
    <w:rsid w:val="000D2259"/>
    <w:rsid w:val="000D29FD"/>
    <w:rsid w:val="000D2F89"/>
    <w:rsid w:val="000D3089"/>
    <w:rsid w:val="000D3154"/>
    <w:rsid w:val="000D4CED"/>
    <w:rsid w:val="000D507D"/>
    <w:rsid w:val="000D5764"/>
    <w:rsid w:val="000D5AC1"/>
    <w:rsid w:val="000D7633"/>
    <w:rsid w:val="000D7C1C"/>
    <w:rsid w:val="000D7F51"/>
    <w:rsid w:val="000E0265"/>
    <w:rsid w:val="000E1226"/>
    <w:rsid w:val="000E1766"/>
    <w:rsid w:val="000E1DA7"/>
    <w:rsid w:val="000E3827"/>
    <w:rsid w:val="000E3D34"/>
    <w:rsid w:val="000E3F35"/>
    <w:rsid w:val="000E3FDB"/>
    <w:rsid w:val="000E42B6"/>
    <w:rsid w:val="000E4C33"/>
    <w:rsid w:val="000E5754"/>
    <w:rsid w:val="000E5891"/>
    <w:rsid w:val="000E5A15"/>
    <w:rsid w:val="000E5DF6"/>
    <w:rsid w:val="000E6110"/>
    <w:rsid w:val="000E7115"/>
    <w:rsid w:val="000E7B68"/>
    <w:rsid w:val="000F06D1"/>
    <w:rsid w:val="000F0C9A"/>
    <w:rsid w:val="000F1089"/>
    <w:rsid w:val="000F14AB"/>
    <w:rsid w:val="000F152F"/>
    <w:rsid w:val="000F1547"/>
    <w:rsid w:val="000F15FC"/>
    <w:rsid w:val="000F21D0"/>
    <w:rsid w:val="000F223E"/>
    <w:rsid w:val="000F22C9"/>
    <w:rsid w:val="000F291A"/>
    <w:rsid w:val="000F34CD"/>
    <w:rsid w:val="000F385E"/>
    <w:rsid w:val="000F4BCC"/>
    <w:rsid w:val="000F53D4"/>
    <w:rsid w:val="000F5976"/>
    <w:rsid w:val="000F63AF"/>
    <w:rsid w:val="000F6C34"/>
    <w:rsid w:val="000F6F68"/>
    <w:rsid w:val="000F7152"/>
    <w:rsid w:val="00100D5B"/>
    <w:rsid w:val="00100FB3"/>
    <w:rsid w:val="001012C3"/>
    <w:rsid w:val="00101BF0"/>
    <w:rsid w:val="00101C88"/>
    <w:rsid w:val="00101FF2"/>
    <w:rsid w:val="001023D7"/>
    <w:rsid w:val="001029BF"/>
    <w:rsid w:val="00103609"/>
    <w:rsid w:val="00103D53"/>
    <w:rsid w:val="001045BE"/>
    <w:rsid w:val="001053CA"/>
    <w:rsid w:val="00105F37"/>
    <w:rsid w:val="00106C16"/>
    <w:rsid w:val="00106E20"/>
    <w:rsid w:val="001103F6"/>
    <w:rsid w:val="00110F78"/>
    <w:rsid w:val="0011156F"/>
    <w:rsid w:val="001119DF"/>
    <w:rsid w:val="00112164"/>
    <w:rsid w:val="00113D23"/>
    <w:rsid w:val="00113E2D"/>
    <w:rsid w:val="00114AC1"/>
    <w:rsid w:val="001162EE"/>
    <w:rsid w:val="00116FB6"/>
    <w:rsid w:val="00117E74"/>
    <w:rsid w:val="0012085B"/>
    <w:rsid w:val="00120B57"/>
    <w:rsid w:val="00120D0C"/>
    <w:rsid w:val="00120EBE"/>
    <w:rsid w:val="001227FE"/>
    <w:rsid w:val="001232DF"/>
    <w:rsid w:val="00123452"/>
    <w:rsid w:val="00123DB8"/>
    <w:rsid w:val="0012420B"/>
    <w:rsid w:val="00124448"/>
    <w:rsid w:val="00124C27"/>
    <w:rsid w:val="00125CC5"/>
    <w:rsid w:val="00126A48"/>
    <w:rsid w:val="00127091"/>
    <w:rsid w:val="00130644"/>
    <w:rsid w:val="00131B6F"/>
    <w:rsid w:val="001325BF"/>
    <w:rsid w:val="001325F8"/>
    <w:rsid w:val="001327FD"/>
    <w:rsid w:val="00132B2C"/>
    <w:rsid w:val="00132D26"/>
    <w:rsid w:val="00133166"/>
    <w:rsid w:val="00133528"/>
    <w:rsid w:val="0013583A"/>
    <w:rsid w:val="00135A22"/>
    <w:rsid w:val="00137054"/>
    <w:rsid w:val="00137649"/>
    <w:rsid w:val="00140406"/>
    <w:rsid w:val="0014117C"/>
    <w:rsid w:val="001423D5"/>
    <w:rsid w:val="00144494"/>
    <w:rsid w:val="00146306"/>
    <w:rsid w:val="00146A01"/>
    <w:rsid w:val="00147345"/>
    <w:rsid w:val="00147514"/>
    <w:rsid w:val="00147584"/>
    <w:rsid w:val="001518F1"/>
    <w:rsid w:val="00151A46"/>
    <w:rsid w:val="00152307"/>
    <w:rsid w:val="00152766"/>
    <w:rsid w:val="00152C94"/>
    <w:rsid w:val="00153280"/>
    <w:rsid w:val="001535BF"/>
    <w:rsid w:val="001538A1"/>
    <w:rsid w:val="00153BDD"/>
    <w:rsid w:val="00154058"/>
    <w:rsid w:val="001553F9"/>
    <w:rsid w:val="00155E05"/>
    <w:rsid w:val="00156680"/>
    <w:rsid w:val="00156F66"/>
    <w:rsid w:val="0015706C"/>
    <w:rsid w:val="001572A4"/>
    <w:rsid w:val="00162C71"/>
    <w:rsid w:val="00162C7C"/>
    <w:rsid w:val="00162F09"/>
    <w:rsid w:val="00164505"/>
    <w:rsid w:val="00165CC4"/>
    <w:rsid w:val="00165EAB"/>
    <w:rsid w:val="0016672C"/>
    <w:rsid w:val="001667F8"/>
    <w:rsid w:val="00166A18"/>
    <w:rsid w:val="00166EF6"/>
    <w:rsid w:val="001672B3"/>
    <w:rsid w:val="00167693"/>
    <w:rsid w:val="00167C81"/>
    <w:rsid w:val="00167CFC"/>
    <w:rsid w:val="00167E58"/>
    <w:rsid w:val="0017097F"/>
    <w:rsid w:val="00170ADF"/>
    <w:rsid w:val="00171AC3"/>
    <w:rsid w:val="00172D3E"/>
    <w:rsid w:val="00172E67"/>
    <w:rsid w:val="001731ED"/>
    <w:rsid w:val="00173A4D"/>
    <w:rsid w:val="001742DC"/>
    <w:rsid w:val="00174520"/>
    <w:rsid w:val="00174E53"/>
    <w:rsid w:val="00176C7F"/>
    <w:rsid w:val="001805EC"/>
    <w:rsid w:val="001808C3"/>
    <w:rsid w:val="00180C60"/>
    <w:rsid w:val="00180D22"/>
    <w:rsid w:val="001811D6"/>
    <w:rsid w:val="00181410"/>
    <w:rsid w:val="00181599"/>
    <w:rsid w:val="00181872"/>
    <w:rsid w:val="0018188C"/>
    <w:rsid w:val="00183195"/>
    <w:rsid w:val="001842D0"/>
    <w:rsid w:val="00184883"/>
    <w:rsid w:val="00184C81"/>
    <w:rsid w:val="00184E3A"/>
    <w:rsid w:val="00184F58"/>
    <w:rsid w:val="00185278"/>
    <w:rsid w:val="00186F32"/>
    <w:rsid w:val="00187366"/>
    <w:rsid w:val="0018757C"/>
    <w:rsid w:val="00187E2B"/>
    <w:rsid w:val="0018F3B2"/>
    <w:rsid w:val="00191563"/>
    <w:rsid w:val="00192312"/>
    <w:rsid w:val="00192A99"/>
    <w:rsid w:val="00194642"/>
    <w:rsid w:val="00194CBD"/>
    <w:rsid w:val="00195417"/>
    <w:rsid w:val="00195941"/>
    <w:rsid w:val="00195ABF"/>
    <w:rsid w:val="001A0FD3"/>
    <w:rsid w:val="001A1291"/>
    <w:rsid w:val="001A2E81"/>
    <w:rsid w:val="001A2E92"/>
    <w:rsid w:val="001A3F9B"/>
    <w:rsid w:val="001A53CE"/>
    <w:rsid w:val="001A5985"/>
    <w:rsid w:val="001A6415"/>
    <w:rsid w:val="001A6558"/>
    <w:rsid w:val="001A7686"/>
    <w:rsid w:val="001A78E9"/>
    <w:rsid w:val="001B04D1"/>
    <w:rsid w:val="001B14A1"/>
    <w:rsid w:val="001B17AF"/>
    <w:rsid w:val="001B220F"/>
    <w:rsid w:val="001B25EC"/>
    <w:rsid w:val="001B3DBD"/>
    <w:rsid w:val="001B4195"/>
    <w:rsid w:val="001B4364"/>
    <w:rsid w:val="001B4D67"/>
    <w:rsid w:val="001B4E4A"/>
    <w:rsid w:val="001B4F15"/>
    <w:rsid w:val="001B7397"/>
    <w:rsid w:val="001C1719"/>
    <w:rsid w:val="001C1B65"/>
    <w:rsid w:val="001C24AA"/>
    <w:rsid w:val="001C266D"/>
    <w:rsid w:val="001C2BC3"/>
    <w:rsid w:val="001C4B09"/>
    <w:rsid w:val="001C5857"/>
    <w:rsid w:val="001C5867"/>
    <w:rsid w:val="001C5A73"/>
    <w:rsid w:val="001C60C2"/>
    <w:rsid w:val="001C68A3"/>
    <w:rsid w:val="001C6EF4"/>
    <w:rsid w:val="001C7524"/>
    <w:rsid w:val="001C796B"/>
    <w:rsid w:val="001D0424"/>
    <w:rsid w:val="001D0C08"/>
    <w:rsid w:val="001D0C30"/>
    <w:rsid w:val="001D1BD4"/>
    <w:rsid w:val="001D1E3A"/>
    <w:rsid w:val="001D2157"/>
    <w:rsid w:val="001D266C"/>
    <w:rsid w:val="001D2705"/>
    <w:rsid w:val="001D3318"/>
    <w:rsid w:val="001D4630"/>
    <w:rsid w:val="001D60A5"/>
    <w:rsid w:val="001D6C5E"/>
    <w:rsid w:val="001D73BE"/>
    <w:rsid w:val="001E232F"/>
    <w:rsid w:val="001E2529"/>
    <w:rsid w:val="001E2911"/>
    <w:rsid w:val="001E2A5F"/>
    <w:rsid w:val="001E2C02"/>
    <w:rsid w:val="001E343B"/>
    <w:rsid w:val="001E3609"/>
    <w:rsid w:val="001E4746"/>
    <w:rsid w:val="001E4AF2"/>
    <w:rsid w:val="001E5972"/>
    <w:rsid w:val="001E5E63"/>
    <w:rsid w:val="001E64A1"/>
    <w:rsid w:val="001E6A30"/>
    <w:rsid w:val="001E70A8"/>
    <w:rsid w:val="001E74C0"/>
    <w:rsid w:val="001E76F8"/>
    <w:rsid w:val="001F00FA"/>
    <w:rsid w:val="001F0233"/>
    <w:rsid w:val="001F08DD"/>
    <w:rsid w:val="001F12B7"/>
    <w:rsid w:val="001F17E0"/>
    <w:rsid w:val="001F1938"/>
    <w:rsid w:val="001F1AD4"/>
    <w:rsid w:val="001F1DB6"/>
    <w:rsid w:val="001F22B1"/>
    <w:rsid w:val="001F26E6"/>
    <w:rsid w:val="001F29B6"/>
    <w:rsid w:val="001F2F7A"/>
    <w:rsid w:val="001F3020"/>
    <w:rsid w:val="001F4217"/>
    <w:rsid w:val="001F44CF"/>
    <w:rsid w:val="001F5673"/>
    <w:rsid w:val="001F5762"/>
    <w:rsid w:val="001F5DE6"/>
    <w:rsid w:val="001F5FC3"/>
    <w:rsid w:val="001F6DE4"/>
    <w:rsid w:val="001F7068"/>
    <w:rsid w:val="001F74FE"/>
    <w:rsid w:val="001F76CD"/>
    <w:rsid w:val="002004B9"/>
    <w:rsid w:val="00201B88"/>
    <w:rsid w:val="00202F6A"/>
    <w:rsid w:val="00202FF9"/>
    <w:rsid w:val="00204A52"/>
    <w:rsid w:val="00204A68"/>
    <w:rsid w:val="00204BFA"/>
    <w:rsid w:val="002050D9"/>
    <w:rsid w:val="00205CD9"/>
    <w:rsid w:val="00206415"/>
    <w:rsid w:val="00207F54"/>
    <w:rsid w:val="00211332"/>
    <w:rsid w:val="00212213"/>
    <w:rsid w:val="00213D06"/>
    <w:rsid w:val="002141ED"/>
    <w:rsid w:val="00214234"/>
    <w:rsid w:val="0021443A"/>
    <w:rsid w:val="00214597"/>
    <w:rsid w:val="002148A0"/>
    <w:rsid w:val="00214A10"/>
    <w:rsid w:val="00215487"/>
    <w:rsid w:val="00215881"/>
    <w:rsid w:val="00215E28"/>
    <w:rsid w:val="00215EF9"/>
    <w:rsid w:val="0021717D"/>
    <w:rsid w:val="002209D4"/>
    <w:rsid w:val="00220B44"/>
    <w:rsid w:val="00220E43"/>
    <w:rsid w:val="0022113F"/>
    <w:rsid w:val="002218D5"/>
    <w:rsid w:val="00222446"/>
    <w:rsid w:val="002227DB"/>
    <w:rsid w:val="002233B6"/>
    <w:rsid w:val="00223D84"/>
    <w:rsid w:val="0022537E"/>
    <w:rsid w:val="0022547B"/>
    <w:rsid w:val="002258A4"/>
    <w:rsid w:val="002259EF"/>
    <w:rsid w:val="00225D56"/>
    <w:rsid w:val="0022619C"/>
    <w:rsid w:val="0022637E"/>
    <w:rsid w:val="00226ACE"/>
    <w:rsid w:val="00230FBE"/>
    <w:rsid w:val="00230FDA"/>
    <w:rsid w:val="00231B16"/>
    <w:rsid w:val="00232458"/>
    <w:rsid w:val="00232500"/>
    <w:rsid w:val="00232C58"/>
    <w:rsid w:val="002337B1"/>
    <w:rsid w:val="00234D1C"/>
    <w:rsid w:val="00235DD1"/>
    <w:rsid w:val="0023686F"/>
    <w:rsid w:val="00237645"/>
    <w:rsid w:val="00241514"/>
    <w:rsid w:val="00241EDB"/>
    <w:rsid w:val="00242283"/>
    <w:rsid w:val="0024260E"/>
    <w:rsid w:val="00243AE0"/>
    <w:rsid w:val="0024454E"/>
    <w:rsid w:val="002450FF"/>
    <w:rsid w:val="0024534D"/>
    <w:rsid w:val="002458F8"/>
    <w:rsid w:val="00247CD0"/>
    <w:rsid w:val="00247F30"/>
    <w:rsid w:val="0025036A"/>
    <w:rsid w:val="002506E4"/>
    <w:rsid w:val="00250EBD"/>
    <w:rsid w:val="00250F39"/>
    <w:rsid w:val="00251834"/>
    <w:rsid w:val="00251BAF"/>
    <w:rsid w:val="002522B5"/>
    <w:rsid w:val="002526CC"/>
    <w:rsid w:val="00252A54"/>
    <w:rsid w:val="002531F8"/>
    <w:rsid w:val="002536E4"/>
    <w:rsid w:val="002549A5"/>
    <w:rsid w:val="00254ACC"/>
    <w:rsid w:val="0025622F"/>
    <w:rsid w:val="00260CC7"/>
    <w:rsid w:val="00260FFD"/>
    <w:rsid w:val="002617B6"/>
    <w:rsid w:val="0026247F"/>
    <w:rsid w:val="00262AC3"/>
    <w:rsid w:val="00262EF0"/>
    <w:rsid w:val="00262FFA"/>
    <w:rsid w:val="0026322E"/>
    <w:rsid w:val="00263A07"/>
    <w:rsid w:val="00263A25"/>
    <w:rsid w:val="00263D15"/>
    <w:rsid w:val="00264EE3"/>
    <w:rsid w:val="00265298"/>
    <w:rsid w:val="00266073"/>
    <w:rsid w:val="002661CA"/>
    <w:rsid w:val="00266A47"/>
    <w:rsid w:val="00266FC4"/>
    <w:rsid w:val="0026710D"/>
    <w:rsid w:val="002671B2"/>
    <w:rsid w:val="00267F0D"/>
    <w:rsid w:val="00267FCC"/>
    <w:rsid w:val="00271C30"/>
    <w:rsid w:val="00271C57"/>
    <w:rsid w:val="00272F35"/>
    <w:rsid w:val="002734A5"/>
    <w:rsid w:val="0027355C"/>
    <w:rsid w:val="00273D72"/>
    <w:rsid w:val="00274124"/>
    <w:rsid w:val="00274257"/>
    <w:rsid w:val="00274AA8"/>
    <w:rsid w:val="00275243"/>
    <w:rsid w:val="00275321"/>
    <w:rsid w:val="00275910"/>
    <w:rsid w:val="002767BC"/>
    <w:rsid w:val="00277631"/>
    <w:rsid w:val="00277E62"/>
    <w:rsid w:val="00277FA5"/>
    <w:rsid w:val="00280C82"/>
    <w:rsid w:val="00280DAA"/>
    <w:rsid w:val="00280E77"/>
    <w:rsid w:val="0028111D"/>
    <w:rsid w:val="0028135C"/>
    <w:rsid w:val="00281EF5"/>
    <w:rsid w:val="00282D1A"/>
    <w:rsid w:val="00282E23"/>
    <w:rsid w:val="00282FF5"/>
    <w:rsid w:val="00283489"/>
    <w:rsid w:val="00283FA2"/>
    <w:rsid w:val="00284269"/>
    <w:rsid w:val="002843E6"/>
    <w:rsid w:val="00284AB6"/>
    <w:rsid w:val="00284B21"/>
    <w:rsid w:val="00285138"/>
    <w:rsid w:val="00285563"/>
    <w:rsid w:val="0028666C"/>
    <w:rsid w:val="00286C1B"/>
    <w:rsid w:val="00291E64"/>
    <w:rsid w:val="002927D2"/>
    <w:rsid w:val="00292E50"/>
    <w:rsid w:val="002934BB"/>
    <w:rsid w:val="00293506"/>
    <w:rsid w:val="00293F59"/>
    <w:rsid w:val="002940F3"/>
    <w:rsid w:val="00294309"/>
    <w:rsid w:val="00294550"/>
    <w:rsid w:val="002947A7"/>
    <w:rsid w:val="0029491A"/>
    <w:rsid w:val="002979AE"/>
    <w:rsid w:val="00297C16"/>
    <w:rsid w:val="00297F07"/>
    <w:rsid w:val="002A01EF"/>
    <w:rsid w:val="002A052E"/>
    <w:rsid w:val="002A088A"/>
    <w:rsid w:val="002A11C6"/>
    <w:rsid w:val="002A20B7"/>
    <w:rsid w:val="002A2C70"/>
    <w:rsid w:val="002A3040"/>
    <w:rsid w:val="002A3DBB"/>
    <w:rsid w:val="002A40B4"/>
    <w:rsid w:val="002A5338"/>
    <w:rsid w:val="002A57BE"/>
    <w:rsid w:val="002A5850"/>
    <w:rsid w:val="002A6377"/>
    <w:rsid w:val="002A73E8"/>
    <w:rsid w:val="002A7A0C"/>
    <w:rsid w:val="002B11F7"/>
    <w:rsid w:val="002B1AEE"/>
    <w:rsid w:val="002B216A"/>
    <w:rsid w:val="002B2513"/>
    <w:rsid w:val="002B27B7"/>
    <w:rsid w:val="002B2853"/>
    <w:rsid w:val="002B2961"/>
    <w:rsid w:val="002B3071"/>
    <w:rsid w:val="002B42F4"/>
    <w:rsid w:val="002B4AA8"/>
    <w:rsid w:val="002B541B"/>
    <w:rsid w:val="002B718D"/>
    <w:rsid w:val="002B777E"/>
    <w:rsid w:val="002B7AFD"/>
    <w:rsid w:val="002B7DA5"/>
    <w:rsid w:val="002B7F04"/>
    <w:rsid w:val="002C00E7"/>
    <w:rsid w:val="002C0EBB"/>
    <w:rsid w:val="002C1BD4"/>
    <w:rsid w:val="002C3812"/>
    <w:rsid w:val="002C3FC4"/>
    <w:rsid w:val="002C4286"/>
    <w:rsid w:val="002C4617"/>
    <w:rsid w:val="002C4857"/>
    <w:rsid w:val="002C48B9"/>
    <w:rsid w:val="002C4C46"/>
    <w:rsid w:val="002C6FC9"/>
    <w:rsid w:val="002C6FD0"/>
    <w:rsid w:val="002C7634"/>
    <w:rsid w:val="002D0F70"/>
    <w:rsid w:val="002D13A0"/>
    <w:rsid w:val="002D1B77"/>
    <w:rsid w:val="002D1B99"/>
    <w:rsid w:val="002D2F34"/>
    <w:rsid w:val="002D352F"/>
    <w:rsid w:val="002D3CB4"/>
    <w:rsid w:val="002D4494"/>
    <w:rsid w:val="002D44DE"/>
    <w:rsid w:val="002D5292"/>
    <w:rsid w:val="002D5866"/>
    <w:rsid w:val="002D5FE8"/>
    <w:rsid w:val="002D61B8"/>
    <w:rsid w:val="002D6370"/>
    <w:rsid w:val="002D77BA"/>
    <w:rsid w:val="002E02C6"/>
    <w:rsid w:val="002E036C"/>
    <w:rsid w:val="002E03C4"/>
    <w:rsid w:val="002E1302"/>
    <w:rsid w:val="002E39BC"/>
    <w:rsid w:val="002E3CEE"/>
    <w:rsid w:val="002E3E79"/>
    <w:rsid w:val="002E43AD"/>
    <w:rsid w:val="002E4A50"/>
    <w:rsid w:val="002E4FB9"/>
    <w:rsid w:val="002E5F1B"/>
    <w:rsid w:val="002E6A90"/>
    <w:rsid w:val="002E6BEF"/>
    <w:rsid w:val="002E7384"/>
    <w:rsid w:val="002E76AE"/>
    <w:rsid w:val="002E7B94"/>
    <w:rsid w:val="002F057D"/>
    <w:rsid w:val="002F0F03"/>
    <w:rsid w:val="002F0F61"/>
    <w:rsid w:val="002F1498"/>
    <w:rsid w:val="002F1E66"/>
    <w:rsid w:val="002F2692"/>
    <w:rsid w:val="002F29C5"/>
    <w:rsid w:val="002F2A0A"/>
    <w:rsid w:val="002F3BB8"/>
    <w:rsid w:val="002F3DD1"/>
    <w:rsid w:val="002F4827"/>
    <w:rsid w:val="002F4E82"/>
    <w:rsid w:val="002F4FF5"/>
    <w:rsid w:val="002F63F3"/>
    <w:rsid w:val="002F6862"/>
    <w:rsid w:val="002F6B22"/>
    <w:rsid w:val="002F6E3A"/>
    <w:rsid w:val="002F738B"/>
    <w:rsid w:val="002F7631"/>
    <w:rsid w:val="002FFBA0"/>
    <w:rsid w:val="00300D3A"/>
    <w:rsid w:val="00301C03"/>
    <w:rsid w:val="00302BF6"/>
    <w:rsid w:val="003034A4"/>
    <w:rsid w:val="003038D8"/>
    <w:rsid w:val="00304729"/>
    <w:rsid w:val="00304CD9"/>
    <w:rsid w:val="00307B1C"/>
    <w:rsid w:val="00307BE3"/>
    <w:rsid w:val="003100FB"/>
    <w:rsid w:val="003107FB"/>
    <w:rsid w:val="003109B0"/>
    <w:rsid w:val="00310DF9"/>
    <w:rsid w:val="003111CD"/>
    <w:rsid w:val="003117E8"/>
    <w:rsid w:val="003123B6"/>
    <w:rsid w:val="00312E71"/>
    <w:rsid w:val="003137ED"/>
    <w:rsid w:val="003142EF"/>
    <w:rsid w:val="003142F4"/>
    <w:rsid w:val="00315136"/>
    <w:rsid w:val="00315A28"/>
    <w:rsid w:val="00315CFF"/>
    <w:rsid w:val="003166AF"/>
    <w:rsid w:val="003178FC"/>
    <w:rsid w:val="0032008E"/>
    <w:rsid w:val="00320304"/>
    <w:rsid w:val="0032067D"/>
    <w:rsid w:val="00320D44"/>
    <w:rsid w:val="00321058"/>
    <w:rsid w:val="0032213A"/>
    <w:rsid w:val="00323969"/>
    <w:rsid w:val="00323C37"/>
    <w:rsid w:val="00323ED4"/>
    <w:rsid w:val="003260F1"/>
    <w:rsid w:val="003267F2"/>
    <w:rsid w:val="00327BB2"/>
    <w:rsid w:val="00327C8B"/>
    <w:rsid w:val="0033099E"/>
    <w:rsid w:val="003309BF"/>
    <w:rsid w:val="00331108"/>
    <w:rsid w:val="00331529"/>
    <w:rsid w:val="00332260"/>
    <w:rsid w:val="00332940"/>
    <w:rsid w:val="00332F56"/>
    <w:rsid w:val="00333EBB"/>
    <w:rsid w:val="00334A78"/>
    <w:rsid w:val="00334B22"/>
    <w:rsid w:val="003350E3"/>
    <w:rsid w:val="00335C37"/>
    <w:rsid w:val="003363A8"/>
    <w:rsid w:val="00337538"/>
    <w:rsid w:val="00337A47"/>
    <w:rsid w:val="003405DF"/>
    <w:rsid w:val="003417E3"/>
    <w:rsid w:val="00341A3C"/>
    <w:rsid w:val="00342470"/>
    <w:rsid w:val="00342785"/>
    <w:rsid w:val="003428CC"/>
    <w:rsid w:val="003433C6"/>
    <w:rsid w:val="00343570"/>
    <w:rsid w:val="003439EE"/>
    <w:rsid w:val="00343D78"/>
    <w:rsid w:val="0034443B"/>
    <w:rsid w:val="0034587F"/>
    <w:rsid w:val="00346671"/>
    <w:rsid w:val="00346C9D"/>
    <w:rsid w:val="00346D4B"/>
    <w:rsid w:val="003470E4"/>
    <w:rsid w:val="00347DC6"/>
    <w:rsid w:val="0035018B"/>
    <w:rsid w:val="003507A5"/>
    <w:rsid w:val="00350B27"/>
    <w:rsid w:val="00350B76"/>
    <w:rsid w:val="0035178A"/>
    <w:rsid w:val="0035213E"/>
    <w:rsid w:val="00353AFC"/>
    <w:rsid w:val="003549FF"/>
    <w:rsid w:val="00354D20"/>
    <w:rsid w:val="0035533C"/>
    <w:rsid w:val="003559F2"/>
    <w:rsid w:val="003560D7"/>
    <w:rsid w:val="0035611A"/>
    <w:rsid w:val="0035720F"/>
    <w:rsid w:val="00357C42"/>
    <w:rsid w:val="003604E1"/>
    <w:rsid w:val="00361126"/>
    <w:rsid w:val="0036130F"/>
    <w:rsid w:val="00361641"/>
    <w:rsid w:val="00361B4F"/>
    <w:rsid w:val="00363160"/>
    <w:rsid w:val="00364129"/>
    <w:rsid w:val="00364489"/>
    <w:rsid w:val="00364916"/>
    <w:rsid w:val="00365AD7"/>
    <w:rsid w:val="0037067A"/>
    <w:rsid w:val="003718DD"/>
    <w:rsid w:val="00371A47"/>
    <w:rsid w:val="003725B9"/>
    <w:rsid w:val="00372DC4"/>
    <w:rsid w:val="003733E0"/>
    <w:rsid w:val="003737EA"/>
    <w:rsid w:val="003754AF"/>
    <w:rsid w:val="003759B8"/>
    <w:rsid w:val="00375B5E"/>
    <w:rsid w:val="0038053E"/>
    <w:rsid w:val="003805A1"/>
    <w:rsid w:val="00380B82"/>
    <w:rsid w:val="003811CE"/>
    <w:rsid w:val="00381D07"/>
    <w:rsid w:val="00382B75"/>
    <w:rsid w:val="00382DD8"/>
    <w:rsid w:val="0038326F"/>
    <w:rsid w:val="003843DE"/>
    <w:rsid w:val="00384CC0"/>
    <w:rsid w:val="00385105"/>
    <w:rsid w:val="00385371"/>
    <w:rsid w:val="0038595D"/>
    <w:rsid w:val="00386692"/>
    <w:rsid w:val="00386DC7"/>
    <w:rsid w:val="00387065"/>
    <w:rsid w:val="003876C4"/>
    <w:rsid w:val="0039095B"/>
    <w:rsid w:val="0039154D"/>
    <w:rsid w:val="00391816"/>
    <w:rsid w:val="00392058"/>
    <w:rsid w:val="00392F8B"/>
    <w:rsid w:val="0039321A"/>
    <w:rsid w:val="003936F4"/>
    <w:rsid w:val="003949F0"/>
    <w:rsid w:val="00394D1E"/>
    <w:rsid w:val="003954E5"/>
    <w:rsid w:val="00395A55"/>
    <w:rsid w:val="00395EA1"/>
    <w:rsid w:val="00396409"/>
    <w:rsid w:val="0039698A"/>
    <w:rsid w:val="00396E1F"/>
    <w:rsid w:val="00396F8F"/>
    <w:rsid w:val="00397958"/>
    <w:rsid w:val="003A069E"/>
    <w:rsid w:val="003A1804"/>
    <w:rsid w:val="003A1E21"/>
    <w:rsid w:val="003A277A"/>
    <w:rsid w:val="003A2A04"/>
    <w:rsid w:val="003A3756"/>
    <w:rsid w:val="003A4F9D"/>
    <w:rsid w:val="003A523D"/>
    <w:rsid w:val="003A5411"/>
    <w:rsid w:val="003A56E3"/>
    <w:rsid w:val="003A6E31"/>
    <w:rsid w:val="003A74E4"/>
    <w:rsid w:val="003B021B"/>
    <w:rsid w:val="003B0E09"/>
    <w:rsid w:val="003B1BBF"/>
    <w:rsid w:val="003B2250"/>
    <w:rsid w:val="003B3018"/>
    <w:rsid w:val="003B3981"/>
    <w:rsid w:val="003B3B14"/>
    <w:rsid w:val="003B3D5F"/>
    <w:rsid w:val="003B3F68"/>
    <w:rsid w:val="003B40EF"/>
    <w:rsid w:val="003B41D0"/>
    <w:rsid w:val="003B423D"/>
    <w:rsid w:val="003B44E1"/>
    <w:rsid w:val="003B4DB9"/>
    <w:rsid w:val="003B5279"/>
    <w:rsid w:val="003B56A6"/>
    <w:rsid w:val="003B5727"/>
    <w:rsid w:val="003B6660"/>
    <w:rsid w:val="003B6FDF"/>
    <w:rsid w:val="003B71AF"/>
    <w:rsid w:val="003B7A6C"/>
    <w:rsid w:val="003C04F2"/>
    <w:rsid w:val="003C1538"/>
    <w:rsid w:val="003C1870"/>
    <w:rsid w:val="003C1E2D"/>
    <w:rsid w:val="003C1F1A"/>
    <w:rsid w:val="003C3373"/>
    <w:rsid w:val="003C3DEC"/>
    <w:rsid w:val="003C413C"/>
    <w:rsid w:val="003C48D5"/>
    <w:rsid w:val="003C4C14"/>
    <w:rsid w:val="003C502C"/>
    <w:rsid w:val="003C68FF"/>
    <w:rsid w:val="003C71D6"/>
    <w:rsid w:val="003C78DB"/>
    <w:rsid w:val="003C7E74"/>
    <w:rsid w:val="003CDA9B"/>
    <w:rsid w:val="003D0407"/>
    <w:rsid w:val="003D121B"/>
    <w:rsid w:val="003D1BE6"/>
    <w:rsid w:val="003D38E5"/>
    <w:rsid w:val="003D5DBF"/>
    <w:rsid w:val="003D5E4B"/>
    <w:rsid w:val="003D5F97"/>
    <w:rsid w:val="003D6144"/>
    <w:rsid w:val="003D63AD"/>
    <w:rsid w:val="003D6B1A"/>
    <w:rsid w:val="003D7B78"/>
    <w:rsid w:val="003E15C3"/>
    <w:rsid w:val="003E3AF4"/>
    <w:rsid w:val="003E44AE"/>
    <w:rsid w:val="003E4A95"/>
    <w:rsid w:val="003E4F33"/>
    <w:rsid w:val="003E5342"/>
    <w:rsid w:val="003E5866"/>
    <w:rsid w:val="003E5F83"/>
    <w:rsid w:val="003E6578"/>
    <w:rsid w:val="003E6C35"/>
    <w:rsid w:val="003E790E"/>
    <w:rsid w:val="003F019A"/>
    <w:rsid w:val="003F0898"/>
    <w:rsid w:val="003F1787"/>
    <w:rsid w:val="003F1792"/>
    <w:rsid w:val="003F1DAC"/>
    <w:rsid w:val="003F21B4"/>
    <w:rsid w:val="003F2717"/>
    <w:rsid w:val="003F27E0"/>
    <w:rsid w:val="003F33E9"/>
    <w:rsid w:val="003F3866"/>
    <w:rsid w:val="003F3B8C"/>
    <w:rsid w:val="003F4154"/>
    <w:rsid w:val="003F5842"/>
    <w:rsid w:val="003F5941"/>
    <w:rsid w:val="003F5F72"/>
    <w:rsid w:val="003F61E1"/>
    <w:rsid w:val="003F670A"/>
    <w:rsid w:val="003F7771"/>
    <w:rsid w:val="003F7FD1"/>
    <w:rsid w:val="0040083F"/>
    <w:rsid w:val="0040153C"/>
    <w:rsid w:val="00401F9A"/>
    <w:rsid w:val="00403072"/>
    <w:rsid w:val="004033D3"/>
    <w:rsid w:val="00403472"/>
    <w:rsid w:val="004041C6"/>
    <w:rsid w:val="004043B6"/>
    <w:rsid w:val="0040485F"/>
    <w:rsid w:val="00404B58"/>
    <w:rsid w:val="00404CB5"/>
    <w:rsid w:val="00405034"/>
    <w:rsid w:val="0040506D"/>
    <w:rsid w:val="00405D84"/>
    <w:rsid w:val="00406193"/>
    <w:rsid w:val="00406737"/>
    <w:rsid w:val="00406827"/>
    <w:rsid w:val="00406EDE"/>
    <w:rsid w:val="004070BB"/>
    <w:rsid w:val="004072F1"/>
    <w:rsid w:val="00407357"/>
    <w:rsid w:val="00407ABE"/>
    <w:rsid w:val="00407EA0"/>
    <w:rsid w:val="004107C6"/>
    <w:rsid w:val="00410A56"/>
    <w:rsid w:val="00410C95"/>
    <w:rsid w:val="00410D90"/>
    <w:rsid w:val="00411648"/>
    <w:rsid w:val="004116A8"/>
    <w:rsid w:val="00411FD1"/>
    <w:rsid w:val="00412281"/>
    <w:rsid w:val="004136D4"/>
    <w:rsid w:val="00413D1D"/>
    <w:rsid w:val="004146C8"/>
    <w:rsid w:val="004155AD"/>
    <w:rsid w:val="0041596E"/>
    <w:rsid w:val="00415E10"/>
    <w:rsid w:val="00416360"/>
    <w:rsid w:val="00416691"/>
    <w:rsid w:val="00420670"/>
    <w:rsid w:val="0042071E"/>
    <w:rsid w:val="00420E55"/>
    <w:rsid w:val="00421352"/>
    <w:rsid w:val="00423383"/>
    <w:rsid w:val="004233AC"/>
    <w:rsid w:val="00423E08"/>
    <w:rsid w:val="00424B5A"/>
    <w:rsid w:val="00425224"/>
    <w:rsid w:val="00426A0C"/>
    <w:rsid w:val="00426A67"/>
    <w:rsid w:val="00426BFC"/>
    <w:rsid w:val="00426DE2"/>
    <w:rsid w:val="00426FEF"/>
    <w:rsid w:val="00427C5E"/>
    <w:rsid w:val="00427D29"/>
    <w:rsid w:val="0043067D"/>
    <w:rsid w:val="00430D46"/>
    <w:rsid w:val="00430EBC"/>
    <w:rsid w:val="00430F77"/>
    <w:rsid w:val="00430FC5"/>
    <w:rsid w:val="00431337"/>
    <w:rsid w:val="00431375"/>
    <w:rsid w:val="00431563"/>
    <w:rsid w:val="004324B1"/>
    <w:rsid w:val="0043252F"/>
    <w:rsid w:val="00432749"/>
    <w:rsid w:val="00432A33"/>
    <w:rsid w:val="00432E85"/>
    <w:rsid w:val="00433748"/>
    <w:rsid w:val="00433B7E"/>
    <w:rsid w:val="00433F14"/>
    <w:rsid w:val="004342E2"/>
    <w:rsid w:val="0043588F"/>
    <w:rsid w:val="00436A7A"/>
    <w:rsid w:val="00437D63"/>
    <w:rsid w:val="00440C45"/>
    <w:rsid w:val="004414BB"/>
    <w:rsid w:val="00441834"/>
    <w:rsid w:val="00441B78"/>
    <w:rsid w:val="004425C1"/>
    <w:rsid w:val="004429C9"/>
    <w:rsid w:val="004438FB"/>
    <w:rsid w:val="00443AF8"/>
    <w:rsid w:val="00443C58"/>
    <w:rsid w:val="00443D9B"/>
    <w:rsid w:val="00444350"/>
    <w:rsid w:val="00444A71"/>
    <w:rsid w:val="004458B7"/>
    <w:rsid w:val="0044690C"/>
    <w:rsid w:val="00446DFD"/>
    <w:rsid w:val="00447209"/>
    <w:rsid w:val="00447270"/>
    <w:rsid w:val="00447397"/>
    <w:rsid w:val="0044747D"/>
    <w:rsid w:val="0045018F"/>
    <w:rsid w:val="00450B5A"/>
    <w:rsid w:val="00450D60"/>
    <w:rsid w:val="00451609"/>
    <w:rsid w:val="00453F68"/>
    <w:rsid w:val="00454606"/>
    <w:rsid w:val="00454793"/>
    <w:rsid w:val="00454862"/>
    <w:rsid w:val="00454D34"/>
    <w:rsid w:val="00455CBF"/>
    <w:rsid w:val="004570B7"/>
    <w:rsid w:val="00458A68"/>
    <w:rsid w:val="00460395"/>
    <w:rsid w:val="004610CB"/>
    <w:rsid w:val="00461293"/>
    <w:rsid w:val="00461ADA"/>
    <w:rsid w:val="00462043"/>
    <w:rsid w:val="00462506"/>
    <w:rsid w:val="004633E8"/>
    <w:rsid w:val="0046382A"/>
    <w:rsid w:val="00464118"/>
    <w:rsid w:val="00464F73"/>
    <w:rsid w:val="00465796"/>
    <w:rsid w:val="00465CD6"/>
    <w:rsid w:val="00466C83"/>
    <w:rsid w:val="0046799C"/>
    <w:rsid w:val="00467EFC"/>
    <w:rsid w:val="004702AD"/>
    <w:rsid w:val="004708A4"/>
    <w:rsid w:val="00470B4C"/>
    <w:rsid w:val="00471263"/>
    <w:rsid w:val="00471411"/>
    <w:rsid w:val="00472EAE"/>
    <w:rsid w:val="004730B2"/>
    <w:rsid w:val="004745F1"/>
    <w:rsid w:val="00474B30"/>
    <w:rsid w:val="00475F0C"/>
    <w:rsid w:val="00477E25"/>
    <w:rsid w:val="0048063B"/>
    <w:rsid w:val="00480E79"/>
    <w:rsid w:val="00480FAF"/>
    <w:rsid w:val="0048110D"/>
    <w:rsid w:val="0048158B"/>
    <w:rsid w:val="00481841"/>
    <w:rsid w:val="00483281"/>
    <w:rsid w:val="00483A93"/>
    <w:rsid w:val="0048442F"/>
    <w:rsid w:val="00484CDB"/>
    <w:rsid w:val="0048556E"/>
    <w:rsid w:val="004857EE"/>
    <w:rsid w:val="00485C85"/>
    <w:rsid w:val="0048624C"/>
    <w:rsid w:val="00486439"/>
    <w:rsid w:val="0048758C"/>
    <w:rsid w:val="00490914"/>
    <w:rsid w:val="00491231"/>
    <w:rsid w:val="00491294"/>
    <w:rsid w:val="00492F17"/>
    <w:rsid w:val="00493098"/>
    <w:rsid w:val="00493694"/>
    <w:rsid w:val="004939EE"/>
    <w:rsid w:val="00493E65"/>
    <w:rsid w:val="004945AE"/>
    <w:rsid w:val="0049529F"/>
    <w:rsid w:val="0049531C"/>
    <w:rsid w:val="00495864"/>
    <w:rsid w:val="00495872"/>
    <w:rsid w:val="00495CB0"/>
    <w:rsid w:val="00496227"/>
    <w:rsid w:val="00497930"/>
    <w:rsid w:val="004A00AC"/>
    <w:rsid w:val="004A1866"/>
    <w:rsid w:val="004A18E2"/>
    <w:rsid w:val="004A1F5F"/>
    <w:rsid w:val="004A29A4"/>
    <w:rsid w:val="004A2F5F"/>
    <w:rsid w:val="004A3278"/>
    <w:rsid w:val="004A3939"/>
    <w:rsid w:val="004A3BE3"/>
    <w:rsid w:val="004A3F4F"/>
    <w:rsid w:val="004A45F9"/>
    <w:rsid w:val="004A5070"/>
    <w:rsid w:val="004A5159"/>
    <w:rsid w:val="004A5305"/>
    <w:rsid w:val="004A54C0"/>
    <w:rsid w:val="004A6A92"/>
    <w:rsid w:val="004A773C"/>
    <w:rsid w:val="004B0448"/>
    <w:rsid w:val="004B0A4C"/>
    <w:rsid w:val="004B147C"/>
    <w:rsid w:val="004B2B69"/>
    <w:rsid w:val="004B310F"/>
    <w:rsid w:val="004B3189"/>
    <w:rsid w:val="004B325B"/>
    <w:rsid w:val="004B3882"/>
    <w:rsid w:val="004B4322"/>
    <w:rsid w:val="004B43DC"/>
    <w:rsid w:val="004B4BC9"/>
    <w:rsid w:val="004B4D93"/>
    <w:rsid w:val="004B5BBD"/>
    <w:rsid w:val="004B5C1F"/>
    <w:rsid w:val="004B6B00"/>
    <w:rsid w:val="004BEF98"/>
    <w:rsid w:val="004C0C15"/>
    <w:rsid w:val="004C0E7F"/>
    <w:rsid w:val="004C2C49"/>
    <w:rsid w:val="004C322F"/>
    <w:rsid w:val="004C359D"/>
    <w:rsid w:val="004C3AED"/>
    <w:rsid w:val="004C3C00"/>
    <w:rsid w:val="004C3C3A"/>
    <w:rsid w:val="004C3E9A"/>
    <w:rsid w:val="004C46B5"/>
    <w:rsid w:val="004C483F"/>
    <w:rsid w:val="004C561F"/>
    <w:rsid w:val="004C6037"/>
    <w:rsid w:val="004C6A6F"/>
    <w:rsid w:val="004D0126"/>
    <w:rsid w:val="004D0A44"/>
    <w:rsid w:val="004D0CDB"/>
    <w:rsid w:val="004D0EC5"/>
    <w:rsid w:val="004D0F5D"/>
    <w:rsid w:val="004D1096"/>
    <w:rsid w:val="004D3FD8"/>
    <w:rsid w:val="004D44F1"/>
    <w:rsid w:val="004D4CB1"/>
    <w:rsid w:val="004D5032"/>
    <w:rsid w:val="004D5613"/>
    <w:rsid w:val="004D6BB3"/>
    <w:rsid w:val="004E024A"/>
    <w:rsid w:val="004E096A"/>
    <w:rsid w:val="004E09AE"/>
    <w:rsid w:val="004E0E7D"/>
    <w:rsid w:val="004E110F"/>
    <w:rsid w:val="004E2C01"/>
    <w:rsid w:val="004E38B7"/>
    <w:rsid w:val="004E4638"/>
    <w:rsid w:val="004E5064"/>
    <w:rsid w:val="004E6349"/>
    <w:rsid w:val="004E6ADC"/>
    <w:rsid w:val="004E7828"/>
    <w:rsid w:val="004F053A"/>
    <w:rsid w:val="004F0FE1"/>
    <w:rsid w:val="004F1532"/>
    <w:rsid w:val="004F214A"/>
    <w:rsid w:val="004F29D8"/>
    <w:rsid w:val="004F372B"/>
    <w:rsid w:val="004F418F"/>
    <w:rsid w:val="004F43D0"/>
    <w:rsid w:val="004F49C1"/>
    <w:rsid w:val="004F4A94"/>
    <w:rsid w:val="004F4DD7"/>
    <w:rsid w:val="004F530B"/>
    <w:rsid w:val="004F578E"/>
    <w:rsid w:val="004F60A9"/>
    <w:rsid w:val="004F6777"/>
    <w:rsid w:val="004F721A"/>
    <w:rsid w:val="004F7995"/>
    <w:rsid w:val="00501D75"/>
    <w:rsid w:val="00502503"/>
    <w:rsid w:val="00503431"/>
    <w:rsid w:val="005040DF"/>
    <w:rsid w:val="005051F1"/>
    <w:rsid w:val="00505342"/>
    <w:rsid w:val="00505420"/>
    <w:rsid w:val="0050549B"/>
    <w:rsid w:val="00506187"/>
    <w:rsid w:val="00507201"/>
    <w:rsid w:val="005104DA"/>
    <w:rsid w:val="005116F9"/>
    <w:rsid w:val="0051194B"/>
    <w:rsid w:val="00511C15"/>
    <w:rsid w:val="00513D89"/>
    <w:rsid w:val="00513D8C"/>
    <w:rsid w:val="005145B6"/>
    <w:rsid w:val="0051518E"/>
    <w:rsid w:val="00515B53"/>
    <w:rsid w:val="0051634B"/>
    <w:rsid w:val="00518DDE"/>
    <w:rsid w:val="0052014A"/>
    <w:rsid w:val="005209CC"/>
    <w:rsid w:val="00520E6C"/>
    <w:rsid w:val="005213DD"/>
    <w:rsid w:val="00521528"/>
    <w:rsid w:val="00521EBB"/>
    <w:rsid w:val="00523E35"/>
    <w:rsid w:val="005241B5"/>
    <w:rsid w:val="00524249"/>
    <w:rsid w:val="005243B2"/>
    <w:rsid w:val="005243E0"/>
    <w:rsid w:val="005248E2"/>
    <w:rsid w:val="00524A5F"/>
    <w:rsid w:val="00524DD2"/>
    <w:rsid w:val="0052545A"/>
    <w:rsid w:val="005258CC"/>
    <w:rsid w:val="005259F5"/>
    <w:rsid w:val="00525F6B"/>
    <w:rsid w:val="00526C20"/>
    <w:rsid w:val="005277EA"/>
    <w:rsid w:val="0053098D"/>
    <w:rsid w:val="00530EF6"/>
    <w:rsid w:val="00531414"/>
    <w:rsid w:val="005325C5"/>
    <w:rsid w:val="00532604"/>
    <w:rsid w:val="005336A3"/>
    <w:rsid w:val="005341F6"/>
    <w:rsid w:val="00534693"/>
    <w:rsid w:val="00534F28"/>
    <w:rsid w:val="00535017"/>
    <w:rsid w:val="00535721"/>
    <w:rsid w:val="0053643E"/>
    <w:rsid w:val="0053668A"/>
    <w:rsid w:val="00537394"/>
    <w:rsid w:val="0053AF33"/>
    <w:rsid w:val="005402D1"/>
    <w:rsid w:val="00540412"/>
    <w:rsid w:val="0054069A"/>
    <w:rsid w:val="00540F9B"/>
    <w:rsid w:val="00541D83"/>
    <w:rsid w:val="00542112"/>
    <w:rsid w:val="005433A7"/>
    <w:rsid w:val="00543F58"/>
    <w:rsid w:val="005443D6"/>
    <w:rsid w:val="0054473B"/>
    <w:rsid w:val="005459BE"/>
    <w:rsid w:val="005464AD"/>
    <w:rsid w:val="00546575"/>
    <w:rsid w:val="00547D37"/>
    <w:rsid w:val="00547E95"/>
    <w:rsid w:val="00550707"/>
    <w:rsid w:val="005514E8"/>
    <w:rsid w:val="00551667"/>
    <w:rsid w:val="00552C77"/>
    <w:rsid w:val="0055381B"/>
    <w:rsid w:val="0055430E"/>
    <w:rsid w:val="00555025"/>
    <w:rsid w:val="005550A8"/>
    <w:rsid w:val="00555BB8"/>
    <w:rsid w:val="00557345"/>
    <w:rsid w:val="00557728"/>
    <w:rsid w:val="00557955"/>
    <w:rsid w:val="0055799D"/>
    <w:rsid w:val="005579BB"/>
    <w:rsid w:val="005605D2"/>
    <w:rsid w:val="00560DA1"/>
    <w:rsid w:val="00560F58"/>
    <w:rsid w:val="00560FC9"/>
    <w:rsid w:val="00561F4C"/>
    <w:rsid w:val="00562322"/>
    <w:rsid w:val="00562BC4"/>
    <w:rsid w:val="005633B0"/>
    <w:rsid w:val="00564B26"/>
    <w:rsid w:val="0056551A"/>
    <w:rsid w:val="00565CAD"/>
    <w:rsid w:val="005660DC"/>
    <w:rsid w:val="005667CC"/>
    <w:rsid w:val="00566D13"/>
    <w:rsid w:val="00567844"/>
    <w:rsid w:val="00567BF6"/>
    <w:rsid w:val="00567F8C"/>
    <w:rsid w:val="00570402"/>
    <w:rsid w:val="005704D8"/>
    <w:rsid w:val="00570630"/>
    <w:rsid w:val="0057074A"/>
    <w:rsid w:val="00570997"/>
    <w:rsid w:val="00570D7F"/>
    <w:rsid w:val="00571F6B"/>
    <w:rsid w:val="0057236F"/>
    <w:rsid w:val="00573420"/>
    <w:rsid w:val="005740DE"/>
    <w:rsid w:val="00574A1D"/>
    <w:rsid w:val="005767EB"/>
    <w:rsid w:val="005769D6"/>
    <w:rsid w:val="0057707C"/>
    <w:rsid w:val="00577239"/>
    <w:rsid w:val="005810A2"/>
    <w:rsid w:val="0058128F"/>
    <w:rsid w:val="00581443"/>
    <w:rsid w:val="00581CA6"/>
    <w:rsid w:val="00582729"/>
    <w:rsid w:val="00583D10"/>
    <w:rsid w:val="00585CB6"/>
    <w:rsid w:val="00586EE6"/>
    <w:rsid w:val="00587B02"/>
    <w:rsid w:val="00587B17"/>
    <w:rsid w:val="0059049B"/>
    <w:rsid w:val="00590574"/>
    <w:rsid w:val="005921F5"/>
    <w:rsid w:val="00592562"/>
    <w:rsid w:val="005926E9"/>
    <w:rsid w:val="00592BB1"/>
    <w:rsid w:val="005931AD"/>
    <w:rsid w:val="0059439B"/>
    <w:rsid w:val="00595DAA"/>
    <w:rsid w:val="0059699C"/>
    <w:rsid w:val="0059748B"/>
    <w:rsid w:val="0059791D"/>
    <w:rsid w:val="0059AE29"/>
    <w:rsid w:val="005A0182"/>
    <w:rsid w:val="005A0535"/>
    <w:rsid w:val="005A171C"/>
    <w:rsid w:val="005A1B88"/>
    <w:rsid w:val="005A3C49"/>
    <w:rsid w:val="005A4354"/>
    <w:rsid w:val="005A516E"/>
    <w:rsid w:val="005A5688"/>
    <w:rsid w:val="005A57EF"/>
    <w:rsid w:val="005A60B3"/>
    <w:rsid w:val="005A63A7"/>
    <w:rsid w:val="005A665D"/>
    <w:rsid w:val="005A683F"/>
    <w:rsid w:val="005A6C87"/>
    <w:rsid w:val="005B02E1"/>
    <w:rsid w:val="005B0927"/>
    <w:rsid w:val="005B1360"/>
    <w:rsid w:val="005B1E8D"/>
    <w:rsid w:val="005B1FEC"/>
    <w:rsid w:val="005B2AD5"/>
    <w:rsid w:val="005B2B10"/>
    <w:rsid w:val="005B359B"/>
    <w:rsid w:val="005B3730"/>
    <w:rsid w:val="005B3952"/>
    <w:rsid w:val="005B3AA3"/>
    <w:rsid w:val="005B4270"/>
    <w:rsid w:val="005B4390"/>
    <w:rsid w:val="005B4FD6"/>
    <w:rsid w:val="005B7193"/>
    <w:rsid w:val="005B9EB4"/>
    <w:rsid w:val="005C1FE2"/>
    <w:rsid w:val="005C355A"/>
    <w:rsid w:val="005C36DF"/>
    <w:rsid w:val="005C499A"/>
    <w:rsid w:val="005C4E2E"/>
    <w:rsid w:val="005C57A4"/>
    <w:rsid w:val="005C65F3"/>
    <w:rsid w:val="005C6CEE"/>
    <w:rsid w:val="005C78F7"/>
    <w:rsid w:val="005C7E69"/>
    <w:rsid w:val="005D0180"/>
    <w:rsid w:val="005D1561"/>
    <w:rsid w:val="005D1928"/>
    <w:rsid w:val="005D1B1B"/>
    <w:rsid w:val="005D2535"/>
    <w:rsid w:val="005D336B"/>
    <w:rsid w:val="005D398D"/>
    <w:rsid w:val="005D3B53"/>
    <w:rsid w:val="005D3BF3"/>
    <w:rsid w:val="005D41AE"/>
    <w:rsid w:val="005D493A"/>
    <w:rsid w:val="005D504C"/>
    <w:rsid w:val="005D56F4"/>
    <w:rsid w:val="005D5971"/>
    <w:rsid w:val="005D5EC1"/>
    <w:rsid w:val="005D67FC"/>
    <w:rsid w:val="005D6CCF"/>
    <w:rsid w:val="005D76BF"/>
    <w:rsid w:val="005E0745"/>
    <w:rsid w:val="005E07C3"/>
    <w:rsid w:val="005E1014"/>
    <w:rsid w:val="005E1190"/>
    <w:rsid w:val="005E1958"/>
    <w:rsid w:val="005E1AB5"/>
    <w:rsid w:val="005E1B3E"/>
    <w:rsid w:val="005E2665"/>
    <w:rsid w:val="005E4004"/>
    <w:rsid w:val="005E50F3"/>
    <w:rsid w:val="005E5529"/>
    <w:rsid w:val="005E71D6"/>
    <w:rsid w:val="005E7F54"/>
    <w:rsid w:val="005F0AFA"/>
    <w:rsid w:val="005F0D93"/>
    <w:rsid w:val="005F1931"/>
    <w:rsid w:val="005F1AD8"/>
    <w:rsid w:val="005F1BA9"/>
    <w:rsid w:val="005F1DE1"/>
    <w:rsid w:val="005F2139"/>
    <w:rsid w:val="005F29ED"/>
    <w:rsid w:val="005F2D3C"/>
    <w:rsid w:val="005F30ED"/>
    <w:rsid w:val="005F53AD"/>
    <w:rsid w:val="005F6202"/>
    <w:rsid w:val="005F6E0A"/>
    <w:rsid w:val="005F7302"/>
    <w:rsid w:val="005F7C09"/>
    <w:rsid w:val="005F7F97"/>
    <w:rsid w:val="00600F7E"/>
    <w:rsid w:val="0060118C"/>
    <w:rsid w:val="00602EEA"/>
    <w:rsid w:val="00603BD2"/>
    <w:rsid w:val="00603C12"/>
    <w:rsid w:val="00603F4A"/>
    <w:rsid w:val="0060444E"/>
    <w:rsid w:val="0060518B"/>
    <w:rsid w:val="0060612E"/>
    <w:rsid w:val="00606B59"/>
    <w:rsid w:val="0060752F"/>
    <w:rsid w:val="00607789"/>
    <w:rsid w:val="00607F2A"/>
    <w:rsid w:val="006101DF"/>
    <w:rsid w:val="0061088B"/>
    <w:rsid w:val="006109B0"/>
    <w:rsid w:val="00610BFD"/>
    <w:rsid w:val="00610D47"/>
    <w:rsid w:val="0061135D"/>
    <w:rsid w:val="00612309"/>
    <w:rsid w:val="006123AA"/>
    <w:rsid w:val="0061336B"/>
    <w:rsid w:val="0061374E"/>
    <w:rsid w:val="00613848"/>
    <w:rsid w:val="00613D66"/>
    <w:rsid w:val="00614163"/>
    <w:rsid w:val="006148C9"/>
    <w:rsid w:val="00614DC4"/>
    <w:rsid w:val="00615A20"/>
    <w:rsid w:val="00615DC2"/>
    <w:rsid w:val="00615EBB"/>
    <w:rsid w:val="00616186"/>
    <w:rsid w:val="0061733E"/>
    <w:rsid w:val="00617407"/>
    <w:rsid w:val="00617533"/>
    <w:rsid w:val="006175C9"/>
    <w:rsid w:val="00617CAA"/>
    <w:rsid w:val="00620079"/>
    <w:rsid w:val="006228D2"/>
    <w:rsid w:val="0062292F"/>
    <w:rsid w:val="00622E27"/>
    <w:rsid w:val="006233C3"/>
    <w:rsid w:val="0062463C"/>
    <w:rsid w:val="006246F4"/>
    <w:rsid w:val="00624771"/>
    <w:rsid w:val="00624D0C"/>
    <w:rsid w:val="00625669"/>
    <w:rsid w:val="00626420"/>
    <w:rsid w:val="00626B55"/>
    <w:rsid w:val="00626C62"/>
    <w:rsid w:val="006305C4"/>
    <w:rsid w:val="00631346"/>
    <w:rsid w:val="00631A0A"/>
    <w:rsid w:val="00631CE6"/>
    <w:rsid w:val="00632048"/>
    <w:rsid w:val="00633BA5"/>
    <w:rsid w:val="00633D15"/>
    <w:rsid w:val="00634AB9"/>
    <w:rsid w:val="006358F6"/>
    <w:rsid w:val="00636063"/>
    <w:rsid w:val="006360DC"/>
    <w:rsid w:val="006362DC"/>
    <w:rsid w:val="006370ED"/>
    <w:rsid w:val="006372FE"/>
    <w:rsid w:val="00637338"/>
    <w:rsid w:val="00637A0E"/>
    <w:rsid w:val="00637D0E"/>
    <w:rsid w:val="00637D67"/>
    <w:rsid w:val="00640457"/>
    <w:rsid w:val="00640BA3"/>
    <w:rsid w:val="00640CF5"/>
    <w:rsid w:val="00641B38"/>
    <w:rsid w:val="00641EC8"/>
    <w:rsid w:val="006424E7"/>
    <w:rsid w:val="00643ABA"/>
    <w:rsid w:val="00643B74"/>
    <w:rsid w:val="0064404A"/>
    <w:rsid w:val="006442C8"/>
    <w:rsid w:val="0064432F"/>
    <w:rsid w:val="00644B0F"/>
    <w:rsid w:val="00645F51"/>
    <w:rsid w:val="00645FCA"/>
    <w:rsid w:val="0064676B"/>
    <w:rsid w:val="006468BF"/>
    <w:rsid w:val="00647B39"/>
    <w:rsid w:val="00650FAF"/>
    <w:rsid w:val="00651125"/>
    <w:rsid w:val="0065156B"/>
    <w:rsid w:val="006520C3"/>
    <w:rsid w:val="0065215E"/>
    <w:rsid w:val="00652236"/>
    <w:rsid w:val="006525E3"/>
    <w:rsid w:val="006542AB"/>
    <w:rsid w:val="006542FE"/>
    <w:rsid w:val="0065453D"/>
    <w:rsid w:val="00655346"/>
    <w:rsid w:val="00655F8B"/>
    <w:rsid w:val="006563AD"/>
    <w:rsid w:val="00656E3A"/>
    <w:rsid w:val="00656E54"/>
    <w:rsid w:val="006576BF"/>
    <w:rsid w:val="0065771E"/>
    <w:rsid w:val="00657794"/>
    <w:rsid w:val="00657C9C"/>
    <w:rsid w:val="0066139D"/>
    <w:rsid w:val="006617AA"/>
    <w:rsid w:val="00661B65"/>
    <w:rsid w:val="00661EB1"/>
    <w:rsid w:val="00661ED3"/>
    <w:rsid w:val="006623AB"/>
    <w:rsid w:val="00662B49"/>
    <w:rsid w:val="006634E9"/>
    <w:rsid w:val="00663AE7"/>
    <w:rsid w:val="00663CBB"/>
    <w:rsid w:val="00663D1C"/>
    <w:rsid w:val="006656BD"/>
    <w:rsid w:val="0066580C"/>
    <w:rsid w:val="00665E2A"/>
    <w:rsid w:val="00666000"/>
    <w:rsid w:val="006663FE"/>
    <w:rsid w:val="006668A1"/>
    <w:rsid w:val="0067035E"/>
    <w:rsid w:val="006710BC"/>
    <w:rsid w:val="006716BB"/>
    <w:rsid w:val="00672935"/>
    <w:rsid w:val="00672B73"/>
    <w:rsid w:val="00673094"/>
    <w:rsid w:val="00673F01"/>
    <w:rsid w:val="00674980"/>
    <w:rsid w:val="00674B92"/>
    <w:rsid w:val="00676602"/>
    <w:rsid w:val="00676BE0"/>
    <w:rsid w:val="00677112"/>
    <w:rsid w:val="00677AA1"/>
    <w:rsid w:val="006802AC"/>
    <w:rsid w:val="006802CD"/>
    <w:rsid w:val="00681FAF"/>
    <w:rsid w:val="00682FC9"/>
    <w:rsid w:val="006831EA"/>
    <w:rsid w:val="00684132"/>
    <w:rsid w:val="00686132"/>
    <w:rsid w:val="006868E9"/>
    <w:rsid w:val="006874C9"/>
    <w:rsid w:val="006879EE"/>
    <w:rsid w:val="00687E38"/>
    <w:rsid w:val="00690CC7"/>
    <w:rsid w:val="00691379"/>
    <w:rsid w:val="00692758"/>
    <w:rsid w:val="006928DB"/>
    <w:rsid w:val="00692C8B"/>
    <w:rsid w:val="00693132"/>
    <w:rsid w:val="006936F9"/>
    <w:rsid w:val="0069380E"/>
    <w:rsid w:val="00693B0A"/>
    <w:rsid w:val="00693CFB"/>
    <w:rsid w:val="00694F07"/>
    <w:rsid w:val="00696070"/>
    <w:rsid w:val="00696288"/>
    <w:rsid w:val="00696D26"/>
    <w:rsid w:val="00697996"/>
    <w:rsid w:val="00697E2E"/>
    <w:rsid w:val="006A0401"/>
    <w:rsid w:val="006A0414"/>
    <w:rsid w:val="006A0C57"/>
    <w:rsid w:val="006A0ECE"/>
    <w:rsid w:val="006A0F43"/>
    <w:rsid w:val="006A1C5E"/>
    <w:rsid w:val="006A2C8C"/>
    <w:rsid w:val="006A4590"/>
    <w:rsid w:val="006A476B"/>
    <w:rsid w:val="006A4A4F"/>
    <w:rsid w:val="006A535D"/>
    <w:rsid w:val="006A66C2"/>
    <w:rsid w:val="006A6A54"/>
    <w:rsid w:val="006A6D2C"/>
    <w:rsid w:val="006A7AF0"/>
    <w:rsid w:val="006B02C5"/>
    <w:rsid w:val="006B0BE5"/>
    <w:rsid w:val="006B1970"/>
    <w:rsid w:val="006B1B01"/>
    <w:rsid w:val="006B2495"/>
    <w:rsid w:val="006B3300"/>
    <w:rsid w:val="006B374E"/>
    <w:rsid w:val="006B416E"/>
    <w:rsid w:val="006B43E3"/>
    <w:rsid w:val="006B4ACA"/>
    <w:rsid w:val="006B5584"/>
    <w:rsid w:val="006B5594"/>
    <w:rsid w:val="006B56B7"/>
    <w:rsid w:val="006B5B6F"/>
    <w:rsid w:val="006B61E2"/>
    <w:rsid w:val="006B6484"/>
    <w:rsid w:val="006B653A"/>
    <w:rsid w:val="006B6AED"/>
    <w:rsid w:val="006B6B00"/>
    <w:rsid w:val="006C03A5"/>
    <w:rsid w:val="006C0AE5"/>
    <w:rsid w:val="006C0DAA"/>
    <w:rsid w:val="006C14B9"/>
    <w:rsid w:val="006C1C84"/>
    <w:rsid w:val="006C1DC0"/>
    <w:rsid w:val="006C20F2"/>
    <w:rsid w:val="006C231D"/>
    <w:rsid w:val="006C25DA"/>
    <w:rsid w:val="006C34D4"/>
    <w:rsid w:val="006C3B76"/>
    <w:rsid w:val="006C4A7E"/>
    <w:rsid w:val="006C504E"/>
    <w:rsid w:val="006C6F5E"/>
    <w:rsid w:val="006C773C"/>
    <w:rsid w:val="006C7DD8"/>
    <w:rsid w:val="006C7F16"/>
    <w:rsid w:val="006C7F3C"/>
    <w:rsid w:val="006CD822"/>
    <w:rsid w:val="006D01EA"/>
    <w:rsid w:val="006D034A"/>
    <w:rsid w:val="006D0C6B"/>
    <w:rsid w:val="006D190E"/>
    <w:rsid w:val="006D23FD"/>
    <w:rsid w:val="006D367D"/>
    <w:rsid w:val="006D4042"/>
    <w:rsid w:val="006D4ECC"/>
    <w:rsid w:val="006D5DDE"/>
    <w:rsid w:val="006D6539"/>
    <w:rsid w:val="006D7223"/>
    <w:rsid w:val="006D7645"/>
    <w:rsid w:val="006D7C78"/>
    <w:rsid w:val="006E0B33"/>
    <w:rsid w:val="006E1D51"/>
    <w:rsid w:val="006E220E"/>
    <w:rsid w:val="006E281E"/>
    <w:rsid w:val="006E28A2"/>
    <w:rsid w:val="006E2C99"/>
    <w:rsid w:val="006E3639"/>
    <w:rsid w:val="006E4711"/>
    <w:rsid w:val="006E4982"/>
    <w:rsid w:val="006E4A21"/>
    <w:rsid w:val="006E4AD4"/>
    <w:rsid w:val="006E4C5A"/>
    <w:rsid w:val="006E5B82"/>
    <w:rsid w:val="006E6047"/>
    <w:rsid w:val="006E6556"/>
    <w:rsid w:val="006E672B"/>
    <w:rsid w:val="006E70D6"/>
    <w:rsid w:val="006E73D7"/>
    <w:rsid w:val="006F0790"/>
    <w:rsid w:val="006F0ABB"/>
    <w:rsid w:val="006F0B53"/>
    <w:rsid w:val="006F146F"/>
    <w:rsid w:val="006F30FD"/>
    <w:rsid w:val="006F55CE"/>
    <w:rsid w:val="006F5F72"/>
    <w:rsid w:val="006F6A30"/>
    <w:rsid w:val="006F6B20"/>
    <w:rsid w:val="006F7707"/>
    <w:rsid w:val="006F7BF1"/>
    <w:rsid w:val="006F7DED"/>
    <w:rsid w:val="006FE401"/>
    <w:rsid w:val="00700F6F"/>
    <w:rsid w:val="00701277"/>
    <w:rsid w:val="00701960"/>
    <w:rsid w:val="0070196E"/>
    <w:rsid w:val="00701D50"/>
    <w:rsid w:val="0070202E"/>
    <w:rsid w:val="0070246C"/>
    <w:rsid w:val="00702C36"/>
    <w:rsid w:val="00703AA4"/>
    <w:rsid w:val="00705420"/>
    <w:rsid w:val="0070611D"/>
    <w:rsid w:val="0070699E"/>
    <w:rsid w:val="00707933"/>
    <w:rsid w:val="00710933"/>
    <w:rsid w:val="00710C0F"/>
    <w:rsid w:val="00710D73"/>
    <w:rsid w:val="00710E77"/>
    <w:rsid w:val="007111FF"/>
    <w:rsid w:val="0071122E"/>
    <w:rsid w:val="00712C78"/>
    <w:rsid w:val="00712DA2"/>
    <w:rsid w:val="00712EBD"/>
    <w:rsid w:val="00713059"/>
    <w:rsid w:val="0071388C"/>
    <w:rsid w:val="00714A68"/>
    <w:rsid w:val="0071636F"/>
    <w:rsid w:val="007167D0"/>
    <w:rsid w:val="00716FED"/>
    <w:rsid w:val="0071793D"/>
    <w:rsid w:val="00717AF1"/>
    <w:rsid w:val="007205B6"/>
    <w:rsid w:val="00720971"/>
    <w:rsid w:val="00721293"/>
    <w:rsid w:val="00721423"/>
    <w:rsid w:val="00721B51"/>
    <w:rsid w:val="00721D56"/>
    <w:rsid w:val="007247A3"/>
    <w:rsid w:val="00724BA8"/>
    <w:rsid w:val="00724BDA"/>
    <w:rsid w:val="007254B6"/>
    <w:rsid w:val="00725FDD"/>
    <w:rsid w:val="00726347"/>
    <w:rsid w:val="00727143"/>
    <w:rsid w:val="00727821"/>
    <w:rsid w:val="00727E7B"/>
    <w:rsid w:val="00727F37"/>
    <w:rsid w:val="00732808"/>
    <w:rsid w:val="00733D97"/>
    <w:rsid w:val="00735105"/>
    <w:rsid w:val="007353D0"/>
    <w:rsid w:val="00735D6E"/>
    <w:rsid w:val="00736042"/>
    <w:rsid w:val="007362A2"/>
    <w:rsid w:val="00736371"/>
    <w:rsid w:val="007363DF"/>
    <w:rsid w:val="007365A5"/>
    <w:rsid w:val="00740239"/>
    <w:rsid w:val="00741814"/>
    <w:rsid w:val="00741EED"/>
    <w:rsid w:val="007425FC"/>
    <w:rsid w:val="00742E90"/>
    <w:rsid w:val="00743EFD"/>
    <w:rsid w:val="00745B35"/>
    <w:rsid w:val="00747214"/>
    <w:rsid w:val="00747880"/>
    <w:rsid w:val="00747B45"/>
    <w:rsid w:val="00747E30"/>
    <w:rsid w:val="007514C1"/>
    <w:rsid w:val="00751CFA"/>
    <w:rsid w:val="00752740"/>
    <w:rsid w:val="00752E55"/>
    <w:rsid w:val="00753349"/>
    <w:rsid w:val="00756235"/>
    <w:rsid w:val="00757E95"/>
    <w:rsid w:val="007614F5"/>
    <w:rsid w:val="00761A5F"/>
    <w:rsid w:val="00762A62"/>
    <w:rsid w:val="00762B2A"/>
    <w:rsid w:val="00764607"/>
    <w:rsid w:val="0076473C"/>
    <w:rsid w:val="00764D33"/>
    <w:rsid w:val="0076593F"/>
    <w:rsid w:val="0076682E"/>
    <w:rsid w:val="007669E9"/>
    <w:rsid w:val="00766C77"/>
    <w:rsid w:val="00767E7B"/>
    <w:rsid w:val="007707B1"/>
    <w:rsid w:val="00771AC7"/>
    <w:rsid w:val="00772C0B"/>
    <w:rsid w:val="00772EA9"/>
    <w:rsid w:val="00772FBB"/>
    <w:rsid w:val="00773D4F"/>
    <w:rsid w:val="00774734"/>
    <w:rsid w:val="00774AE2"/>
    <w:rsid w:val="00775B00"/>
    <w:rsid w:val="00776133"/>
    <w:rsid w:val="00776904"/>
    <w:rsid w:val="00777B88"/>
    <w:rsid w:val="00780036"/>
    <w:rsid w:val="00781A62"/>
    <w:rsid w:val="00781D74"/>
    <w:rsid w:val="00781E4D"/>
    <w:rsid w:val="00782675"/>
    <w:rsid w:val="0078348C"/>
    <w:rsid w:val="00783E41"/>
    <w:rsid w:val="0078442F"/>
    <w:rsid w:val="00784FDE"/>
    <w:rsid w:val="00790694"/>
    <w:rsid w:val="00791011"/>
    <w:rsid w:val="00792077"/>
    <w:rsid w:val="007933AC"/>
    <w:rsid w:val="00793A5C"/>
    <w:rsid w:val="00793B0B"/>
    <w:rsid w:val="007945F1"/>
    <w:rsid w:val="00794E6A"/>
    <w:rsid w:val="007955C2"/>
    <w:rsid w:val="007959B7"/>
    <w:rsid w:val="00795B5C"/>
    <w:rsid w:val="00796082"/>
    <w:rsid w:val="00796760"/>
    <w:rsid w:val="0079705F"/>
    <w:rsid w:val="00797351"/>
    <w:rsid w:val="007A001F"/>
    <w:rsid w:val="007A0312"/>
    <w:rsid w:val="007A0324"/>
    <w:rsid w:val="007A0393"/>
    <w:rsid w:val="007A0E73"/>
    <w:rsid w:val="007A1950"/>
    <w:rsid w:val="007A279B"/>
    <w:rsid w:val="007A3325"/>
    <w:rsid w:val="007A3C9A"/>
    <w:rsid w:val="007A405D"/>
    <w:rsid w:val="007A4200"/>
    <w:rsid w:val="007A4445"/>
    <w:rsid w:val="007A471B"/>
    <w:rsid w:val="007A50EE"/>
    <w:rsid w:val="007A61F2"/>
    <w:rsid w:val="007A6506"/>
    <w:rsid w:val="007A6BF1"/>
    <w:rsid w:val="007A6DAD"/>
    <w:rsid w:val="007A7C31"/>
    <w:rsid w:val="007A7CFB"/>
    <w:rsid w:val="007B0105"/>
    <w:rsid w:val="007B07A4"/>
    <w:rsid w:val="007B133F"/>
    <w:rsid w:val="007B1631"/>
    <w:rsid w:val="007B172D"/>
    <w:rsid w:val="007B230E"/>
    <w:rsid w:val="007B2F8B"/>
    <w:rsid w:val="007B30D9"/>
    <w:rsid w:val="007B3809"/>
    <w:rsid w:val="007B4B4E"/>
    <w:rsid w:val="007B4B6D"/>
    <w:rsid w:val="007B4CC9"/>
    <w:rsid w:val="007B4EB3"/>
    <w:rsid w:val="007B4FB9"/>
    <w:rsid w:val="007B5D3C"/>
    <w:rsid w:val="007B650B"/>
    <w:rsid w:val="007B6D5D"/>
    <w:rsid w:val="007B716A"/>
    <w:rsid w:val="007B71F4"/>
    <w:rsid w:val="007B743F"/>
    <w:rsid w:val="007C05B5"/>
    <w:rsid w:val="007C0EB9"/>
    <w:rsid w:val="007C1470"/>
    <w:rsid w:val="007C1E8F"/>
    <w:rsid w:val="007C34CB"/>
    <w:rsid w:val="007C398D"/>
    <w:rsid w:val="007C3DF4"/>
    <w:rsid w:val="007C47B6"/>
    <w:rsid w:val="007C4AEC"/>
    <w:rsid w:val="007C5482"/>
    <w:rsid w:val="007C6573"/>
    <w:rsid w:val="007C6D1D"/>
    <w:rsid w:val="007C746F"/>
    <w:rsid w:val="007C74F5"/>
    <w:rsid w:val="007C78A0"/>
    <w:rsid w:val="007D0291"/>
    <w:rsid w:val="007D0EBC"/>
    <w:rsid w:val="007D2790"/>
    <w:rsid w:val="007D2ECA"/>
    <w:rsid w:val="007D3ADB"/>
    <w:rsid w:val="007D4415"/>
    <w:rsid w:val="007D490C"/>
    <w:rsid w:val="007D4A9D"/>
    <w:rsid w:val="007D55E0"/>
    <w:rsid w:val="007D6290"/>
    <w:rsid w:val="007D6E8A"/>
    <w:rsid w:val="007D6EC7"/>
    <w:rsid w:val="007D7321"/>
    <w:rsid w:val="007D76F9"/>
    <w:rsid w:val="007E10EF"/>
    <w:rsid w:val="007E1436"/>
    <w:rsid w:val="007E162C"/>
    <w:rsid w:val="007E1D2E"/>
    <w:rsid w:val="007E26C5"/>
    <w:rsid w:val="007E27B9"/>
    <w:rsid w:val="007E3EC4"/>
    <w:rsid w:val="007E46AA"/>
    <w:rsid w:val="007E4AA2"/>
    <w:rsid w:val="007E5777"/>
    <w:rsid w:val="007E5912"/>
    <w:rsid w:val="007E64CB"/>
    <w:rsid w:val="007E7A38"/>
    <w:rsid w:val="007F02B0"/>
    <w:rsid w:val="007F1C66"/>
    <w:rsid w:val="007F1FC7"/>
    <w:rsid w:val="007F2055"/>
    <w:rsid w:val="007F2130"/>
    <w:rsid w:val="007F22C9"/>
    <w:rsid w:val="007F265A"/>
    <w:rsid w:val="007F2795"/>
    <w:rsid w:val="007F2AB9"/>
    <w:rsid w:val="007F2B81"/>
    <w:rsid w:val="007F35F6"/>
    <w:rsid w:val="007F3A03"/>
    <w:rsid w:val="007F3E63"/>
    <w:rsid w:val="007F42E9"/>
    <w:rsid w:val="007F4FF8"/>
    <w:rsid w:val="007F5DA2"/>
    <w:rsid w:val="007F6851"/>
    <w:rsid w:val="007F6D24"/>
    <w:rsid w:val="007F72EA"/>
    <w:rsid w:val="007F7A63"/>
    <w:rsid w:val="00802D8E"/>
    <w:rsid w:val="00803397"/>
    <w:rsid w:val="008060A3"/>
    <w:rsid w:val="008062AD"/>
    <w:rsid w:val="00806425"/>
    <w:rsid w:val="008073B3"/>
    <w:rsid w:val="00807747"/>
    <w:rsid w:val="00807AD3"/>
    <w:rsid w:val="00810224"/>
    <w:rsid w:val="008104E7"/>
    <w:rsid w:val="0081077D"/>
    <w:rsid w:val="0081085B"/>
    <w:rsid w:val="00811A88"/>
    <w:rsid w:val="00812B1E"/>
    <w:rsid w:val="00812C63"/>
    <w:rsid w:val="00812D7D"/>
    <w:rsid w:val="00813813"/>
    <w:rsid w:val="00813A52"/>
    <w:rsid w:val="0081478C"/>
    <w:rsid w:val="00814DB2"/>
    <w:rsid w:val="008150D3"/>
    <w:rsid w:val="008155C8"/>
    <w:rsid w:val="00815971"/>
    <w:rsid w:val="00816332"/>
    <w:rsid w:val="0082026A"/>
    <w:rsid w:val="00820DEA"/>
    <w:rsid w:val="008219AA"/>
    <w:rsid w:val="008221CB"/>
    <w:rsid w:val="0082248E"/>
    <w:rsid w:val="00823D49"/>
    <w:rsid w:val="008245A2"/>
    <w:rsid w:val="008250B7"/>
    <w:rsid w:val="00825571"/>
    <w:rsid w:val="00826B37"/>
    <w:rsid w:val="00826DC0"/>
    <w:rsid w:val="00826EA5"/>
    <w:rsid w:val="00827C2B"/>
    <w:rsid w:val="00831694"/>
    <w:rsid w:val="00831936"/>
    <w:rsid w:val="00831A3C"/>
    <w:rsid w:val="00831BDE"/>
    <w:rsid w:val="00832715"/>
    <w:rsid w:val="008329D0"/>
    <w:rsid w:val="00833C9E"/>
    <w:rsid w:val="00833F20"/>
    <w:rsid w:val="008342BC"/>
    <w:rsid w:val="00834411"/>
    <w:rsid w:val="00835794"/>
    <w:rsid w:val="008359A4"/>
    <w:rsid w:val="00835C61"/>
    <w:rsid w:val="00835C95"/>
    <w:rsid w:val="008360D0"/>
    <w:rsid w:val="00836122"/>
    <w:rsid w:val="00837BDF"/>
    <w:rsid w:val="00837C72"/>
    <w:rsid w:val="0084052B"/>
    <w:rsid w:val="00840C1D"/>
    <w:rsid w:val="00841369"/>
    <w:rsid w:val="008413F1"/>
    <w:rsid w:val="008417A0"/>
    <w:rsid w:val="00841845"/>
    <w:rsid w:val="00841E41"/>
    <w:rsid w:val="00842260"/>
    <w:rsid w:val="008429D4"/>
    <w:rsid w:val="00842E14"/>
    <w:rsid w:val="00843BD7"/>
    <w:rsid w:val="00844468"/>
    <w:rsid w:val="00844FF0"/>
    <w:rsid w:val="00846794"/>
    <w:rsid w:val="00846C5C"/>
    <w:rsid w:val="00846E86"/>
    <w:rsid w:val="0084DB71"/>
    <w:rsid w:val="00850D9C"/>
    <w:rsid w:val="00852167"/>
    <w:rsid w:val="00852741"/>
    <w:rsid w:val="00853258"/>
    <w:rsid w:val="00853E4B"/>
    <w:rsid w:val="00854AB0"/>
    <w:rsid w:val="00856067"/>
    <w:rsid w:val="008561E4"/>
    <w:rsid w:val="00856601"/>
    <w:rsid w:val="00856FD5"/>
    <w:rsid w:val="0085742D"/>
    <w:rsid w:val="00860348"/>
    <w:rsid w:val="00861BB0"/>
    <w:rsid w:val="00862101"/>
    <w:rsid w:val="00862380"/>
    <w:rsid w:val="008626D4"/>
    <w:rsid w:val="00862DE4"/>
    <w:rsid w:val="0086557E"/>
    <w:rsid w:val="00865FC1"/>
    <w:rsid w:val="00867315"/>
    <w:rsid w:val="00867729"/>
    <w:rsid w:val="00867A59"/>
    <w:rsid w:val="00870F06"/>
    <w:rsid w:val="0087149F"/>
    <w:rsid w:val="0087178E"/>
    <w:rsid w:val="00871B71"/>
    <w:rsid w:val="00871CCB"/>
    <w:rsid w:val="008733F5"/>
    <w:rsid w:val="008734C5"/>
    <w:rsid w:val="00873607"/>
    <w:rsid w:val="00873983"/>
    <w:rsid w:val="00873E15"/>
    <w:rsid w:val="008743EE"/>
    <w:rsid w:val="0087504A"/>
    <w:rsid w:val="00875A2D"/>
    <w:rsid w:val="00875D62"/>
    <w:rsid w:val="00876652"/>
    <w:rsid w:val="00876724"/>
    <w:rsid w:val="0087778C"/>
    <w:rsid w:val="00877B08"/>
    <w:rsid w:val="008800C3"/>
    <w:rsid w:val="008801FD"/>
    <w:rsid w:val="008804BB"/>
    <w:rsid w:val="00880DFD"/>
    <w:rsid w:val="00881413"/>
    <w:rsid w:val="0088145A"/>
    <w:rsid w:val="00881799"/>
    <w:rsid w:val="00882BC1"/>
    <w:rsid w:val="0088389E"/>
    <w:rsid w:val="00883B5E"/>
    <w:rsid w:val="008841F1"/>
    <w:rsid w:val="00884645"/>
    <w:rsid w:val="00884DC2"/>
    <w:rsid w:val="00884F13"/>
    <w:rsid w:val="00885244"/>
    <w:rsid w:val="008867C2"/>
    <w:rsid w:val="008869B0"/>
    <w:rsid w:val="00886B2E"/>
    <w:rsid w:val="008878DB"/>
    <w:rsid w:val="00890D19"/>
    <w:rsid w:val="00891296"/>
    <w:rsid w:val="008918D3"/>
    <w:rsid w:val="00891B62"/>
    <w:rsid w:val="00891E9D"/>
    <w:rsid w:val="008921C5"/>
    <w:rsid w:val="00892C0B"/>
    <w:rsid w:val="0089318B"/>
    <w:rsid w:val="00895C1C"/>
    <w:rsid w:val="008974BE"/>
    <w:rsid w:val="008975AB"/>
    <w:rsid w:val="00899D67"/>
    <w:rsid w:val="008A0093"/>
    <w:rsid w:val="008A042F"/>
    <w:rsid w:val="008A0519"/>
    <w:rsid w:val="008A076C"/>
    <w:rsid w:val="008A0C11"/>
    <w:rsid w:val="008A145F"/>
    <w:rsid w:val="008A1939"/>
    <w:rsid w:val="008A226E"/>
    <w:rsid w:val="008A3485"/>
    <w:rsid w:val="008A387B"/>
    <w:rsid w:val="008A42E6"/>
    <w:rsid w:val="008A5BB0"/>
    <w:rsid w:val="008A602B"/>
    <w:rsid w:val="008A70C4"/>
    <w:rsid w:val="008A7793"/>
    <w:rsid w:val="008A7A8F"/>
    <w:rsid w:val="008A7C50"/>
    <w:rsid w:val="008B01BE"/>
    <w:rsid w:val="008B0750"/>
    <w:rsid w:val="008B08D8"/>
    <w:rsid w:val="008B0ADC"/>
    <w:rsid w:val="008B1EF9"/>
    <w:rsid w:val="008B304F"/>
    <w:rsid w:val="008B3F4D"/>
    <w:rsid w:val="008B68E4"/>
    <w:rsid w:val="008B6C06"/>
    <w:rsid w:val="008B7B16"/>
    <w:rsid w:val="008B7D1F"/>
    <w:rsid w:val="008B7DC2"/>
    <w:rsid w:val="008C0F1C"/>
    <w:rsid w:val="008C15F5"/>
    <w:rsid w:val="008C165E"/>
    <w:rsid w:val="008C2062"/>
    <w:rsid w:val="008C32F1"/>
    <w:rsid w:val="008C441C"/>
    <w:rsid w:val="008C452B"/>
    <w:rsid w:val="008C4E79"/>
    <w:rsid w:val="008C500C"/>
    <w:rsid w:val="008C5073"/>
    <w:rsid w:val="008C599D"/>
    <w:rsid w:val="008C5CF8"/>
    <w:rsid w:val="008C5E9D"/>
    <w:rsid w:val="008C6589"/>
    <w:rsid w:val="008C661B"/>
    <w:rsid w:val="008C7158"/>
    <w:rsid w:val="008C7D1A"/>
    <w:rsid w:val="008D0BC0"/>
    <w:rsid w:val="008D2928"/>
    <w:rsid w:val="008D2F53"/>
    <w:rsid w:val="008D38F9"/>
    <w:rsid w:val="008D4033"/>
    <w:rsid w:val="008D5084"/>
    <w:rsid w:val="008D5289"/>
    <w:rsid w:val="008D5371"/>
    <w:rsid w:val="008D54D9"/>
    <w:rsid w:val="008D5650"/>
    <w:rsid w:val="008D58DC"/>
    <w:rsid w:val="008D5984"/>
    <w:rsid w:val="008D5CD4"/>
    <w:rsid w:val="008D619F"/>
    <w:rsid w:val="008D66F7"/>
    <w:rsid w:val="008D69E6"/>
    <w:rsid w:val="008D6A3C"/>
    <w:rsid w:val="008D723E"/>
    <w:rsid w:val="008E0680"/>
    <w:rsid w:val="008E0EC8"/>
    <w:rsid w:val="008E18A5"/>
    <w:rsid w:val="008E300D"/>
    <w:rsid w:val="008E42E2"/>
    <w:rsid w:val="008E4332"/>
    <w:rsid w:val="008E4752"/>
    <w:rsid w:val="008E489F"/>
    <w:rsid w:val="008E4FCF"/>
    <w:rsid w:val="008E5200"/>
    <w:rsid w:val="008E556B"/>
    <w:rsid w:val="008E5CE2"/>
    <w:rsid w:val="008E5FB2"/>
    <w:rsid w:val="008E611E"/>
    <w:rsid w:val="008E6689"/>
    <w:rsid w:val="008E675F"/>
    <w:rsid w:val="008E7CCD"/>
    <w:rsid w:val="008F0663"/>
    <w:rsid w:val="008F0A3E"/>
    <w:rsid w:val="008F0C55"/>
    <w:rsid w:val="008F12B3"/>
    <w:rsid w:val="008F1F2C"/>
    <w:rsid w:val="008F378B"/>
    <w:rsid w:val="008F5396"/>
    <w:rsid w:val="008F6F36"/>
    <w:rsid w:val="008F7588"/>
    <w:rsid w:val="008F7B62"/>
    <w:rsid w:val="008F7FCC"/>
    <w:rsid w:val="00900D2B"/>
    <w:rsid w:val="0090129C"/>
    <w:rsid w:val="00902647"/>
    <w:rsid w:val="00902869"/>
    <w:rsid w:val="00902BA2"/>
    <w:rsid w:val="0090327E"/>
    <w:rsid w:val="00904201"/>
    <w:rsid w:val="009045F6"/>
    <w:rsid w:val="00905273"/>
    <w:rsid w:val="00905FE8"/>
    <w:rsid w:val="00906A53"/>
    <w:rsid w:val="00906BBC"/>
    <w:rsid w:val="00906CE8"/>
    <w:rsid w:val="00906E4C"/>
    <w:rsid w:val="00910BBC"/>
    <w:rsid w:val="00910E45"/>
    <w:rsid w:val="009115DA"/>
    <w:rsid w:val="00911ED3"/>
    <w:rsid w:val="00913414"/>
    <w:rsid w:val="00913773"/>
    <w:rsid w:val="00913C83"/>
    <w:rsid w:val="00914613"/>
    <w:rsid w:val="009150AB"/>
    <w:rsid w:val="00916146"/>
    <w:rsid w:val="00916ABA"/>
    <w:rsid w:val="00917908"/>
    <w:rsid w:val="00917E11"/>
    <w:rsid w:val="00920504"/>
    <w:rsid w:val="00921710"/>
    <w:rsid w:val="0092232B"/>
    <w:rsid w:val="00925516"/>
    <w:rsid w:val="0092589F"/>
    <w:rsid w:val="00925D0F"/>
    <w:rsid w:val="0092609E"/>
    <w:rsid w:val="009260E2"/>
    <w:rsid w:val="00926B18"/>
    <w:rsid w:val="009279AA"/>
    <w:rsid w:val="00927BE5"/>
    <w:rsid w:val="00927EB9"/>
    <w:rsid w:val="00930926"/>
    <w:rsid w:val="009314F9"/>
    <w:rsid w:val="00932481"/>
    <w:rsid w:val="009327AF"/>
    <w:rsid w:val="00932D95"/>
    <w:rsid w:val="0093309A"/>
    <w:rsid w:val="0093318A"/>
    <w:rsid w:val="00933239"/>
    <w:rsid w:val="009342D9"/>
    <w:rsid w:val="009345A1"/>
    <w:rsid w:val="00935C8C"/>
    <w:rsid w:val="00936E86"/>
    <w:rsid w:val="009370A0"/>
    <w:rsid w:val="00937C70"/>
    <w:rsid w:val="00940B01"/>
    <w:rsid w:val="00941E0A"/>
    <w:rsid w:val="009422E0"/>
    <w:rsid w:val="00942ED3"/>
    <w:rsid w:val="00943310"/>
    <w:rsid w:val="00943DF2"/>
    <w:rsid w:val="00945CCC"/>
    <w:rsid w:val="009467F5"/>
    <w:rsid w:val="00946BA4"/>
    <w:rsid w:val="009474C7"/>
    <w:rsid w:val="009477CB"/>
    <w:rsid w:val="0094790E"/>
    <w:rsid w:val="00947BBD"/>
    <w:rsid w:val="00947D2B"/>
    <w:rsid w:val="0095006D"/>
    <w:rsid w:val="00950F9F"/>
    <w:rsid w:val="009513CB"/>
    <w:rsid w:val="00951F50"/>
    <w:rsid w:val="009534CD"/>
    <w:rsid w:val="0095495C"/>
    <w:rsid w:val="00954F5D"/>
    <w:rsid w:val="00954F78"/>
    <w:rsid w:val="009555AA"/>
    <w:rsid w:val="00955659"/>
    <w:rsid w:val="00955DAD"/>
    <w:rsid w:val="009564C6"/>
    <w:rsid w:val="009565C6"/>
    <w:rsid w:val="00956EF0"/>
    <w:rsid w:val="00956F29"/>
    <w:rsid w:val="009570E5"/>
    <w:rsid w:val="0095764E"/>
    <w:rsid w:val="0096035D"/>
    <w:rsid w:val="00960BE8"/>
    <w:rsid w:val="00961B37"/>
    <w:rsid w:val="00962089"/>
    <w:rsid w:val="0096217A"/>
    <w:rsid w:val="009621A0"/>
    <w:rsid w:val="00962EE8"/>
    <w:rsid w:val="009631A7"/>
    <w:rsid w:val="00963EA3"/>
    <w:rsid w:val="009642F5"/>
    <w:rsid w:val="00965F81"/>
    <w:rsid w:val="00966095"/>
    <w:rsid w:val="00966302"/>
    <w:rsid w:val="00967177"/>
    <w:rsid w:val="00967736"/>
    <w:rsid w:val="0096794F"/>
    <w:rsid w:val="009679E7"/>
    <w:rsid w:val="00967E01"/>
    <w:rsid w:val="00967E88"/>
    <w:rsid w:val="00970015"/>
    <w:rsid w:val="009700A8"/>
    <w:rsid w:val="009706EE"/>
    <w:rsid w:val="0097070D"/>
    <w:rsid w:val="00971508"/>
    <w:rsid w:val="00971727"/>
    <w:rsid w:val="0097185F"/>
    <w:rsid w:val="00972897"/>
    <w:rsid w:val="00972D16"/>
    <w:rsid w:val="00972FA6"/>
    <w:rsid w:val="009733FF"/>
    <w:rsid w:val="00973751"/>
    <w:rsid w:val="0097386B"/>
    <w:rsid w:val="00973F94"/>
    <w:rsid w:val="00974896"/>
    <w:rsid w:val="009753D3"/>
    <w:rsid w:val="009806AD"/>
    <w:rsid w:val="00980A42"/>
    <w:rsid w:val="00981854"/>
    <w:rsid w:val="00982BFD"/>
    <w:rsid w:val="00983E9C"/>
    <w:rsid w:val="00985751"/>
    <w:rsid w:val="00985F95"/>
    <w:rsid w:val="00986413"/>
    <w:rsid w:val="0098721F"/>
    <w:rsid w:val="0098779D"/>
    <w:rsid w:val="0098793D"/>
    <w:rsid w:val="00987BA5"/>
    <w:rsid w:val="00990B46"/>
    <w:rsid w:val="00990D17"/>
    <w:rsid w:val="0099490F"/>
    <w:rsid w:val="00994F75"/>
    <w:rsid w:val="009955E9"/>
    <w:rsid w:val="0099614A"/>
    <w:rsid w:val="009963AA"/>
    <w:rsid w:val="009969DB"/>
    <w:rsid w:val="00996CD7"/>
    <w:rsid w:val="009978FF"/>
    <w:rsid w:val="00997C20"/>
    <w:rsid w:val="00998432"/>
    <w:rsid w:val="0099BB21"/>
    <w:rsid w:val="009A033F"/>
    <w:rsid w:val="009A0A80"/>
    <w:rsid w:val="009A0C3E"/>
    <w:rsid w:val="009A159B"/>
    <w:rsid w:val="009A15F8"/>
    <w:rsid w:val="009A16E3"/>
    <w:rsid w:val="009A1B91"/>
    <w:rsid w:val="009A1C50"/>
    <w:rsid w:val="009A1DA6"/>
    <w:rsid w:val="009A28D9"/>
    <w:rsid w:val="009A2B79"/>
    <w:rsid w:val="009A5E5F"/>
    <w:rsid w:val="009A5E82"/>
    <w:rsid w:val="009A6299"/>
    <w:rsid w:val="009A6D0A"/>
    <w:rsid w:val="009A715F"/>
    <w:rsid w:val="009A7CB5"/>
    <w:rsid w:val="009A7D3A"/>
    <w:rsid w:val="009B04EE"/>
    <w:rsid w:val="009B0A0F"/>
    <w:rsid w:val="009B0D98"/>
    <w:rsid w:val="009B0F91"/>
    <w:rsid w:val="009B1233"/>
    <w:rsid w:val="009B1485"/>
    <w:rsid w:val="009B2581"/>
    <w:rsid w:val="009B3622"/>
    <w:rsid w:val="009B3CB0"/>
    <w:rsid w:val="009B7CA2"/>
    <w:rsid w:val="009B7EB1"/>
    <w:rsid w:val="009C0854"/>
    <w:rsid w:val="009C0F74"/>
    <w:rsid w:val="009C1546"/>
    <w:rsid w:val="009C1601"/>
    <w:rsid w:val="009C1779"/>
    <w:rsid w:val="009C17FE"/>
    <w:rsid w:val="009C18B4"/>
    <w:rsid w:val="009C1A49"/>
    <w:rsid w:val="009C25A6"/>
    <w:rsid w:val="009C26B5"/>
    <w:rsid w:val="009C39F0"/>
    <w:rsid w:val="009C526B"/>
    <w:rsid w:val="009C6004"/>
    <w:rsid w:val="009C6095"/>
    <w:rsid w:val="009C7AEA"/>
    <w:rsid w:val="009D0EC1"/>
    <w:rsid w:val="009D1113"/>
    <w:rsid w:val="009D122D"/>
    <w:rsid w:val="009D1C01"/>
    <w:rsid w:val="009D23F7"/>
    <w:rsid w:val="009D26D7"/>
    <w:rsid w:val="009D27E9"/>
    <w:rsid w:val="009D299B"/>
    <w:rsid w:val="009D2FB1"/>
    <w:rsid w:val="009D3518"/>
    <w:rsid w:val="009D3535"/>
    <w:rsid w:val="009D4334"/>
    <w:rsid w:val="009D4864"/>
    <w:rsid w:val="009D4B0D"/>
    <w:rsid w:val="009D55D0"/>
    <w:rsid w:val="009D5FDF"/>
    <w:rsid w:val="009D61BE"/>
    <w:rsid w:val="009D6779"/>
    <w:rsid w:val="009D6A18"/>
    <w:rsid w:val="009D6CA7"/>
    <w:rsid w:val="009D763D"/>
    <w:rsid w:val="009E10D7"/>
    <w:rsid w:val="009E153B"/>
    <w:rsid w:val="009E1679"/>
    <w:rsid w:val="009E2534"/>
    <w:rsid w:val="009E268C"/>
    <w:rsid w:val="009E2DA5"/>
    <w:rsid w:val="009E4303"/>
    <w:rsid w:val="009E4514"/>
    <w:rsid w:val="009E4FDF"/>
    <w:rsid w:val="009E5406"/>
    <w:rsid w:val="009E6147"/>
    <w:rsid w:val="009E6366"/>
    <w:rsid w:val="009E66C8"/>
    <w:rsid w:val="009E6CC6"/>
    <w:rsid w:val="009E6FD6"/>
    <w:rsid w:val="009E7596"/>
    <w:rsid w:val="009E7983"/>
    <w:rsid w:val="009E7DA1"/>
    <w:rsid w:val="009E7FA1"/>
    <w:rsid w:val="009F07D3"/>
    <w:rsid w:val="009F0D80"/>
    <w:rsid w:val="009F10E2"/>
    <w:rsid w:val="009F1652"/>
    <w:rsid w:val="009F1BE4"/>
    <w:rsid w:val="009F28F9"/>
    <w:rsid w:val="009F29C2"/>
    <w:rsid w:val="009F3B88"/>
    <w:rsid w:val="009F3CAD"/>
    <w:rsid w:val="009F3CC9"/>
    <w:rsid w:val="009F40BF"/>
    <w:rsid w:val="009F42C0"/>
    <w:rsid w:val="009F4635"/>
    <w:rsid w:val="009F4B9B"/>
    <w:rsid w:val="009F4DD4"/>
    <w:rsid w:val="009F5047"/>
    <w:rsid w:val="009F5348"/>
    <w:rsid w:val="009F5685"/>
    <w:rsid w:val="009F59F9"/>
    <w:rsid w:val="009F6414"/>
    <w:rsid w:val="009F683C"/>
    <w:rsid w:val="009F6897"/>
    <w:rsid w:val="009F6D2F"/>
    <w:rsid w:val="00A00239"/>
    <w:rsid w:val="00A0095C"/>
    <w:rsid w:val="00A01904"/>
    <w:rsid w:val="00A01F53"/>
    <w:rsid w:val="00A02E7A"/>
    <w:rsid w:val="00A031DB"/>
    <w:rsid w:val="00A0347E"/>
    <w:rsid w:val="00A04177"/>
    <w:rsid w:val="00A04E64"/>
    <w:rsid w:val="00A050C4"/>
    <w:rsid w:val="00A06410"/>
    <w:rsid w:val="00A0738D"/>
    <w:rsid w:val="00A10917"/>
    <w:rsid w:val="00A10A0A"/>
    <w:rsid w:val="00A10E6A"/>
    <w:rsid w:val="00A11004"/>
    <w:rsid w:val="00A11743"/>
    <w:rsid w:val="00A11A6D"/>
    <w:rsid w:val="00A11EDA"/>
    <w:rsid w:val="00A11FFC"/>
    <w:rsid w:val="00A125FC"/>
    <w:rsid w:val="00A13A27"/>
    <w:rsid w:val="00A13D5D"/>
    <w:rsid w:val="00A13E09"/>
    <w:rsid w:val="00A14A28"/>
    <w:rsid w:val="00A15559"/>
    <w:rsid w:val="00A15FEF"/>
    <w:rsid w:val="00A164C4"/>
    <w:rsid w:val="00A17205"/>
    <w:rsid w:val="00A17C1A"/>
    <w:rsid w:val="00A20403"/>
    <w:rsid w:val="00A205F9"/>
    <w:rsid w:val="00A22BF0"/>
    <w:rsid w:val="00A22EF8"/>
    <w:rsid w:val="00A22F2F"/>
    <w:rsid w:val="00A22FBE"/>
    <w:rsid w:val="00A238DB"/>
    <w:rsid w:val="00A23FE3"/>
    <w:rsid w:val="00A24436"/>
    <w:rsid w:val="00A25924"/>
    <w:rsid w:val="00A26444"/>
    <w:rsid w:val="00A26586"/>
    <w:rsid w:val="00A26640"/>
    <w:rsid w:val="00A26B97"/>
    <w:rsid w:val="00A27E6B"/>
    <w:rsid w:val="00A30A8F"/>
    <w:rsid w:val="00A30C40"/>
    <w:rsid w:val="00A313AC"/>
    <w:rsid w:val="00A319D4"/>
    <w:rsid w:val="00A32305"/>
    <w:rsid w:val="00A32AEE"/>
    <w:rsid w:val="00A36051"/>
    <w:rsid w:val="00A36511"/>
    <w:rsid w:val="00A367A4"/>
    <w:rsid w:val="00A36EF7"/>
    <w:rsid w:val="00A37F41"/>
    <w:rsid w:val="00A40210"/>
    <w:rsid w:val="00A402E1"/>
    <w:rsid w:val="00A415C1"/>
    <w:rsid w:val="00A42095"/>
    <w:rsid w:val="00A42441"/>
    <w:rsid w:val="00A42AF4"/>
    <w:rsid w:val="00A42F3A"/>
    <w:rsid w:val="00A434B0"/>
    <w:rsid w:val="00A443AB"/>
    <w:rsid w:val="00A45DD4"/>
    <w:rsid w:val="00A461EA"/>
    <w:rsid w:val="00A4698D"/>
    <w:rsid w:val="00A47C05"/>
    <w:rsid w:val="00A5140B"/>
    <w:rsid w:val="00A51605"/>
    <w:rsid w:val="00A51C2A"/>
    <w:rsid w:val="00A52CEF"/>
    <w:rsid w:val="00A52FFD"/>
    <w:rsid w:val="00A53181"/>
    <w:rsid w:val="00A532AB"/>
    <w:rsid w:val="00A53367"/>
    <w:rsid w:val="00A53C36"/>
    <w:rsid w:val="00A54883"/>
    <w:rsid w:val="00A5655C"/>
    <w:rsid w:val="00A56B03"/>
    <w:rsid w:val="00A56D37"/>
    <w:rsid w:val="00A56E4C"/>
    <w:rsid w:val="00A571C0"/>
    <w:rsid w:val="00A572F8"/>
    <w:rsid w:val="00A57C87"/>
    <w:rsid w:val="00A61D4F"/>
    <w:rsid w:val="00A61DC8"/>
    <w:rsid w:val="00A626E5"/>
    <w:rsid w:val="00A62B9B"/>
    <w:rsid w:val="00A638A7"/>
    <w:rsid w:val="00A63C45"/>
    <w:rsid w:val="00A64060"/>
    <w:rsid w:val="00A642D5"/>
    <w:rsid w:val="00A6466E"/>
    <w:rsid w:val="00A647CF"/>
    <w:rsid w:val="00A64888"/>
    <w:rsid w:val="00A64DBE"/>
    <w:rsid w:val="00A65F0C"/>
    <w:rsid w:val="00A672F8"/>
    <w:rsid w:val="00A70028"/>
    <w:rsid w:val="00A700AA"/>
    <w:rsid w:val="00A7062D"/>
    <w:rsid w:val="00A71C2A"/>
    <w:rsid w:val="00A71EB0"/>
    <w:rsid w:val="00A723F6"/>
    <w:rsid w:val="00A723F9"/>
    <w:rsid w:val="00A729E6"/>
    <w:rsid w:val="00A73E47"/>
    <w:rsid w:val="00A75B18"/>
    <w:rsid w:val="00A7607F"/>
    <w:rsid w:val="00A762C5"/>
    <w:rsid w:val="00A76CD7"/>
    <w:rsid w:val="00A76DD6"/>
    <w:rsid w:val="00A76E05"/>
    <w:rsid w:val="00A76E9A"/>
    <w:rsid w:val="00A771AC"/>
    <w:rsid w:val="00A77EFA"/>
    <w:rsid w:val="00A80D4B"/>
    <w:rsid w:val="00A816FD"/>
    <w:rsid w:val="00A81A01"/>
    <w:rsid w:val="00A81D8D"/>
    <w:rsid w:val="00A82881"/>
    <w:rsid w:val="00A83C04"/>
    <w:rsid w:val="00A83C11"/>
    <w:rsid w:val="00A84452"/>
    <w:rsid w:val="00A84748"/>
    <w:rsid w:val="00A84E40"/>
    <w:rsid w:val="00A84EAE"/>
    <w:rsid w:val="00A85F77"/>
    <w:rsid w:val="00A86238"/>
    <w:rsid w:val="00A86307"/>
    <w:rsid w:val="00A8631D"/>
    <w:rsid w:val="00A86E62"/>
    <w:rsid w:val="00A87EC4"/>
    <w:rsid w:val="00A90473"/>
    <w:rsid w:val="00A9119D"/>
    <w:rsid w:val="00A91B8A"/>
    <w:rsid w:val="00A92628"/>
    <w:rsid w:val="00A92867"/>
    <w:rsid w:val="00A9331F"/>
    <w:rsid w:val="00A9332A"/>
    <w:rsid w:val="00A944A2"/>
    <w:rsid w:val="00A95B5D"/>
    <w:rsid w:val="00A97262"/>
    <w:rsid w:val="00AA1083"/>
    <w:rsid w:val="00AA1F8E"/>
    <w:rsid w:val="00AA20CC"/>
    <w:rsid w:val="00AA2942"/>
    <w:rsid w:val="00AA2AE4"/>
    <w:rsid w:val="00AA365A"/>
    <w:rsid w:val="00AA437B"/>
    <w:rsid w:val="00AA4F35"/>
    <w:rsid w:val="00AA73C9"/>
    <w:rsid w:val="00AA75A2"/>
    <w:rsid w:val="00AA7808"/>
    <w:rsid w:val="00AA7D25"/>
    <w:rsid w:val="00AA7FEB"/>
    <w:rsid w:val="00AB0029"/>
    <w:rsid w:val="00AB088E"/>
    <w:rsid w:val="00AB0CF2"/>
    <w:rsid w:val="00AB0E7D"/>
    <w:rsid w:val="00AB1FD8"/>
    <w:rsid w:val="00AB3190"/>
    <w:rsid w:val="00AB3377"/>
    <w:rsid w:val="00AB34EE"/>
    <w:rsid w:val="00AB3720"/>
    <w:rsid w:val="00AB4777"/>
    <w:rsid w:val="00AB4845"/>
    <w:rsid w:val="00AB51EC"/>
    <w:rsid w:val="00AB5969"/>
    <w:rsid w:val="00AB5FD0"/>
    <w:rsid w:val="00AB6A59"/>
    <w:rsid w:val="00AB6C95"/>
    <w:rsid w:val="00AB6EE6"/>
    <w:rsid w:val="00AB7348"/>
    <w:rsid w:val="00AB77E1"/>
    <w:rsid w:val="00AB7844"/>
    <w:rsid w:val="00AB7C0D"/>
    <w:rsid w:val="00AC2B40"/>
    <w:rsid w:val="00AC3047"/>
    <w:rsid w:val="00AC381D"/>
    <w:rsid w:val="00AC384F"/>
    <w:rsid w:val="00AC42A2"/>
    <w:rsid w:val="00AC54AA"/>
    <w:rsid w:val="00AC56E2"/>
    <w:rsid w:val="00AC610F"/>
    <w:rsid w:val="00AC6129"/>
    <w:rsid w:val="00AC65DC"/>
    <w:rsid w:val="00AC72F0"/>
    <w:rsid w:val="00AC7349"/>
    <w:rsid w:val="00AC7526"/>
    <w:rsid w:val="00AC78F8"/>
    <w:rsid w:val="00AD3037"/>
    <w:rsid w:val="00AD4FDC"/>
    <w:rsid w:val="00AD5097"/>
    <w:rsid w:val="00AD576C"/>
    <w:rsid w:val="00AD5A27"/>
    <w:rsid w:val="00AD5A88"/>
    <w:rsid w:val="00AD6016"/>
    <w:rsid w:val="00AD6711"/>
    <w:rsid w:val="00AD6729"/>
    <w:rsid w:val="00AD678F"/>
    <w:rsid w:val="00AD6C85"/>
    <w:rsid w:val="00AD7119"/>
    <w:rsid w:val="00AD7D94"/>
    <w:rsid w:val="00AE093E"/>
    <w:rsid w:val="00AE09BD"/>
    <w:rsid w:val="00AE1DC2"/>
    <w:rsid w:val="00AE2A97"/>
    <w:rsid w:val="00AE2DC3"/>
    <w:rsid w:val="00AE304C"/>
    <w:rsid w:val="00AE3186"/>
    <w:rsid w:val="00AE32B8"/>
    <w:rsid w:val="00AE389B"/>
    <w:rsid w:val="00AE440C"/>
    <w:rsid w:val="00AE5240"/>
    <w:rsid w:val="00AE64C9"/>
    <w:rsid w:val="00AE6994"/>
    <w:rsid w:val="00AE72A7"/>
    <w:rsid w:val="00AF1E30"/>
    <w:rsid w:val="00AF2394"/>
    <w:rsid w:val="00AF23DD"/>
    <w:rsid w:val="00AF271E"/>
    <w:rsid w:val="00AF2A05"/>
    <w:rsid w:val="00AF3339"/>
    <w:rsid w:val="00AF3738"/>
    <w:rsid w:val="00AF4359"/>
    <w:rsid w:val="00AF47F7"/>
    <w:rsid w:val="00AF4B34"/>
    <w:rsid w:val="00AF4B86"/>
    <w:rsid w:val="00AF5080"/>
    <w:rsid w:val="00AF55C3"/>
    <w:rsid w:val="00AF55EF"/>
    <w:rsid w:val="00AF58D9"/>
    <w:rsid w:val="00AF5E95"/>
    <w:rsid w:val="00AF612C"/>
    <w:rsid w:val="00AF688E"/>
    <w:rsid w:val="00AF757B"/>
    <w:rsid w:val="00AF7CCD"/>
    <w:rsid w:val="00AF8402"/>
    <w:rsid w:val="00B00A29"/>
    <w:rsid w:val="00B00C5F"/>
    <w:rsid w:val="00B011C2"/>
    <w:rsid w:val="00B01C87"/>
    <w:rsid w:val="00B02A59"/>
    <w:rsid w:val="00B0379E"/>
    <w:rsid w:val="00B053DC"/>
    <w:rsid w:val="00B05603"/>
    <w:rsid w:val="00B075F6"/>
    <w:rsid w:val="00B0BE77"/>
    <w:rsid w:val="00B10286"/>
    <w:rsid w:val="00B10A1F"/>
    <w:rsid w:val="00B11160"/>
    <w:rsid w:val="00B111F6"/>
    <w:rsid w:val="00B11F17"/>
    <w:rsid w:val="00B1266C"/>
    <w:rsid w:val="00B129B0"/>
    <w:rsid w:val="00B1383C"/>
    <w:rsid w:val="00B13890"/>
    <w:rsid w:val="00B15337"/>
    <w:rsid w:val="00B163F5"/>
    <w:rsid w:val="00B17239"/>
    <w:rsid w:val="00B1732D"/>
    <w:rsid w:val="00B17EC0"/>
    <w:rsid w:val="00B20A9D"/>
    <w:rsid w:val="00B20D7F"/>
    <w:rsid w:val="00B23C3E"/>
    <w:rsid w:val="00B24E6A"/>
    <w:rsid w:val="00B24F29"/>
    <w:rsid w:val="00B255B2"/>
    <w:rsid w:val="00B25665"/>
    <w:rsid w:val="00B25B0A"/>
    <w:rsid w:val="00B263A1"/>
    <w:rsid w:val="00B26E33"/>
    <w:rsid w:val="00B26F73"/>
    <w:rsid w:val="00B27716"/>
    <w:rsid w:val="00B315A6"/>
    <w:rsid w:val="00B31819"/>
    <w:rsid w:val="00B31A8E"/>
    <w:rsid w:val="00B31B4F"/>
    <w:rsid w:val="00B325DA"/>
    <w:rsid w:val="00B32AED"/>
    <w:rsid w:val="00B32C0C"/>
    <w:rsid w:val="00B36697"/>
    <w:rsid w:val="00B37F43"/>
    <w:rsid w:val="00B40183"/>
    <w:rsid w:val="00B4050B"/>
    <w:rsid w:val="00B406F8"/>
    <w:rsid w:val="00B42028"/>
    <w:rsid w:val="00B4233D"/>
    <w:rsid w:val="00B42AF6"/>
    <w:rsid w:val="00B42C16"/>
    <w:rsid w:val="00B44058"/>
    <w:rsid w:val="00B46C1E"/>
    <w:rsid w:val="00B47262"/>
    <w:rsid w:val="00B47548"/>
    <w:rsid w:val="00B475AF"/>
    <w:rsid w:val="00B47617"/>
    <w:rsid w:val="00B479D8"/>
    <w:rsid w:val="00B47BFC"/>
    <w:rsid w:val="00B503AC"/>
    <w:rsid w:val="00B5110C"/>
    <w:rsid w:val="00B5126B"/>
    <w:rsid w:val="00B528B2"/>
    <w:rsid w:val="00B52CF2"/>
    <w:rsid w:val="00B5339B"/>
    <w:rsid w:val="00B537F3"/>
    <w:rsid w:val="00B5437D"/>
    <w:rsid w:val="00B543C9"/>
    <w:rsid w:val="00B548FE"/>
    <w:rsid w:val="00B55A12"/>
    <w:rsid w:val="00B55BA1"/>
    <w:rsid w:val="00B55DEE"/>
    <w:rsid w:val="00B56CF1"/>
    <w:rsid w:val="00B57762"/>
    <w:rsid w:val="00B608DF"/>
    <w:rsid w:val="00B612DE"/>
    <w:rsid w:val="00B62761"/>
    <w:rsid w:val="00B63007"/>
    <w:rsid w:val="00B644EE"/>
    <w:rsid w:val="00B65EBD"/>
    <w:rsid w:val="00B662E7"/>
    <w:rsid w:val="00B6715F"/>
    <w:rsid w:val="00B6730A"/>
    <w:rsid w:val="00B70031"/>
    <w:rsid w:val="00B701E3"/>
    <w:rsid w:val="00B70402"/>
    <w:rsid w:val="00B71341"/>
    <w:rsid w:val="00B7143C"/>
    <w:rsid w:val="00B71C8D"/>
    <w:rsid w:val="00B71D32"/>
    <w:rsid w:val="00B723CD"/>
    <w:rsid w:val="00B726E8"/>
    <w:rsid w:val="00B72D53"/>
    <w:rsid w:val="00B72E08"/>
    <w:rsid w:val="00B72EFC"/>
    <w:rsid w:val="00B73337"/>
    <w:rsid w:val="00B73760"/>
    <w:rsid w:val="00B74BA1"/>
    <w:rsid w:val="00B74C28"/>
    <w:rsid w:val="00B7588C"/>
    <w:rsid w:val="00B75E74"/>
    <w:rsid w:val="00B76018"/>
    <w:rsid w:val="00B76263"/>
    <w:rsid w:val="00B762ED"/>
    <w:rsid w:val="00B76B64"/>
    <w:rsid w:val="00B77023"/>
    <w:rsid w:val="00B77171"/>
    <w:rsid w:val="00B774BF"/>
    <w:rsid w:val="00B77842"/>
    <w:rsid w:val="00B77B75"/>
    <w:rsid w:val="00B80009"/>
    <w:rsid w:val="00B8108B"/>
    <w:rsid w:val="00B81145"/>
    <w:rsid w:val="00B817DB"/>
    <w:rsid w:val="00B820C2"/>
    <w:rsid w:val="00B8215E"/>
    <w:rsid w:val="00B82731"/>
    <w:rsid w:val="00B82AB8"/>
    <w:rsid w:val="00B82BB1"/>
    <w:rsid w:val="00B82C90"/>
    <w:rsid w:val="00B83934"/>
    <w:rsid w:val="00B83978"/>
    <w:rsid w:val="00B843E3"/>
    <w:rsid w:val="00B8441D"/>
    <w:rsid w:val="00B844C8"/>
    <w:rsid w:val="00B847EA"/>
    <w:rsid w:val="00B85969"/>
    <w:rsid w:val="00B859CD"/>
    <w:rsid w:val="00B85A29"/>
    <w:rsid w:val="00B8632A"/>
    <w:rsid w:val="00B8752D"/>
    <w:rsid w:val="00B87C82"/>
    <w:rsid w:val="00B9124B"/>
    <w:rsid w:val="00B91773"/>
    <w:rsid w:val="00B9198D"/>
    <w:rsid w:val="00B91E9A"/>
    <w:rsid w:val="00B928C8"/>
    <w:rsid w:val="00B93884"/>
    <w:rsid w:val="00B942B0"/>
    <w:rsid w:val="00B94D46"/>
    <w:rsid w:val="00B94EFE"/>
    <w:rsid w:val="00B9582A"/>
    <w:rsid w:val="00B95BE1"/>
    <w:rsid w:val="00B96E6C"/>
    <w:rsid w:val="00B970BF"/>
    <w:rsid w:val="00B9752D"/>
    <w:rsid w:val="00BA01F3"/>
    <w:rsid w:val="00BA0316"/>
    <w:rsid w:val="00BA06B5"/>
    <w:rsid w:val="00BA13E5"/>
    <w:rsid w:val="00BA2DDA"/>
    <w:rsid w:val="00BA2F1D"/>
    <w:rsid w:val="00BA3269"/>
    <w:rsid w:val="00BA3295"/>
    <w:rsid w:val="00BA42CF"/>
    <w:rsid w:val="00BA465D"/>
    <w:rsid w:val="00BA4CAE"/>
    <w:rsid w:val="00BA5033"/>
    <w:rsid w:val="00BA543E"/>
    <w:rsid w:val="00BA55B2"/>
    <w:rsid w:val="00BA563E"/>
    <w:rsid w:val="00BA6177"/>
    <w:rsid w:val="00BA6780"/>
    <w:rsid w:val="00BA6A44"/>
    <w:rsid w:val="00BA7157"/>
    <w:rsid w:val="00BB0127"/>
    <w:rsid w:val="00BB0227"/>
    <w:rsid w:val="00BB0447"/>
    <w:rsid w:val="00BB07CD"/>
    <w:rsid w:val="00BB0D11"/>
    <w:rsid w:val="00BB143D"/>
    <w:rsid w:val="00BB154B"/>
    <w:rsid w:val="00BB29E5"/>
    <w:rsid w:val="00BB2DB5"/>
    <w:rsid w:val="00BB3100"/>
    <w:rsid w:val="00BB414C"/>
    <w:rsid w:val="00BB41B2"/>
    <w:rsid w:val="00BB45F5"/>
    <w:rsid w:val="00BB5742"/>
    <w:rsid w:val="00BB6FAF"/>
    <w:rsid w:val="00BB74A5"/>
    <w:rsid w:val="00BB7656"/>
    <w:rsid w:val="00BC0338"/>
    <w:rsid w:val="00BC07D0"/>
    <w:rsid w:val="00BC14C5"/>
    <w:rsid w:val="00BC16DC"/>
    <w:rsid w:val="00BC1865"/>
    <w:rsid w:val="00BC2845"/>
    <w:rsid w:val="00BC3171"/>
    <w:rsid w:val="00BC367A"/>
    <w:rsid w:val="00BC3BCC"/>
    <w:rsid w:val="00BC50C7"/>
    <w:rsid w:val="00BC5A2E"/>
    <w:rsid w:val="00BC5D2F"/>
    <w:rsid w:val="00BC7022"/>
    <w:rsid w:val="00BC7ED0"/>
    <w:rsid w:val="00BD003F"/>
    <w:rsid w:val="00BD10F3"/>
    <w:rsid w:val="00BD134C"/>
    <w:rsid w:val="00BD1E2B"/>
    <w:rsid w:val="00BD216C"/>
    <w:rsid w:val="00BD2313"/>
    <w:rsid w:val="00BD298A"/>
    <w:rsid w:val="00BD3284"/>
    <w:rsid w:val="00BD4218"/>
    <w:rsid w:val="00BD4335"/>
    <w:rsid w:val="00BD4B08"/>
    <w:rsid w:val="00BD4E69"/>
    <w:rsid w:val="00BD5005"/>
    <w:rsid w:val="00BD53D6"/>
    <w:rsid w:val="00BD5BE1"/>
    <w:rsid w:val="00BD5F04"/>
    <w:rsid w:val="00BD5FB5"/>
    <w:rsid w:val="00BD6136"/>
    <w:rsid w:val="00BD7841"/>
    <w:rsid w:val="00BD7992"/>
    <w:rsid w:val="00BD7C23"/>
    <w:rsid w:val="00BD7DDA"/>
    <w:rsid w:val="00BE1259"/>
    <w:rsid w:val="00BE159A"/>
    <w:rsid w:val="00BE1C0B"/>
    <w:rsid w:val="00BE1DC6"/>
    <w:rsid w:val="00BE2A2D"/>
    <w:rsid w:val="00BE2AE5"/>
    <w:rsid w:val="00BE2CEE"/>
    <w:rsid w:val="00BE33FE"/>
    <w:rsid w:val="00BE37F4"/>
    <w:rsid w:val="00BE45D8"/>
    <w:rsid w:val="00BE4B7A"/>
    <w:rsid w:val="00BE4C8E"/>
    <w:rsid w:val="00BE5E5D"/>
    <w:rsid w:val="00BE6874"/>
    <w:rsid w:val="00BE6AFD"/>
    <w:rsid w:val="00BF076D"/>
    <w:rsid w:val="00BF0C20"/>
    <w:rsid w:val="00BF1DDD"/>
    <w:rsid w:val="00BF2703"/>
    <w:rsid w:val="00BF330E"/>
    <w:rsid w:val="00BF3516"/>
    <w:rsid w:val="00BF357C"/>
    <w:rsid w:val="00BF3676"/>
    <w:rsid w:val="00BF4A6B"/>
    <w:rsid w:val="00BF4F86"/>
    <w:rsid w:val="00BF580D"/>
    <w:rsid w:val="00BF6A67"/>
    <w:rsid w:val="00BF6DA1"/>
    <w:rsid w:val="00BF6FB7"/>
    <w:rsid w:val="00BF71DE"/>
    <w:rsid w:val="00BF75AB"/>
    <w:rsid w:val="00BF7D01"/>
    <w:rsid w:val="00C00464"/>
    <w:rsid w:val="00C00988"/>
    <w:rsid w:val="00C00B69"/>
    <w:rsid w:val="00C018DE"/>
    <w:rsid w:val="00C01BE9"/>
    <w:rsid w:val="00C021A0"/>
    <w:rsid w:val="00C023B9"/>
    <w:rsid w:val="00C025C7"/>
    <w:rsid w:val="00C02F28"/>
    <w:rsid w:val="00C03853"/>
    <w:rsid w:val="00C0428C"/>
    <w:rsid w:val="00C05BC7"/>
    <w:rsid w:val="00C05C26"/>
    <w:rsid w:val="00C05C68"/>
    <w:rsid w:val="00C05E6A"/>
    <w:rsid w:val="00C06D75"/>
    <w:rsid w:val="00C07C66"/>
    <w:rsid w:val="00C1016B"/>
    <w:rsid w:val="00C1045E"/>
    <w:rsid w:val="00C10CF5"/>
    <w:rsid w:val="00C11250"/>
    <w:rsid w:val="00C11498"/>
    <w:rsid w:val="00C1168E"/>
    <w:rsid w:val="00C116F8"/>
    <w:rsid w:val="00C11CD8"/>
    <w:rsid w:val="00C11DB3"/>
    <w:rsid w:val="00C135AF"/>
    <w:rsid w:val="00C13C6E"/>
    <w:rsid w:val="00C14F7A"/>
    <w:rsid w:val="00C15C56"/>
    <w:rsid w:val="00C16A50"/>
    <w:rsid w:val="00C16BD0"/>
    <w:rsid w:val="00C17403"/>
    <w:rsid w:val="00C17670"/>
    <w:rsid w:val="00C177AA"/>
    <w:rsid w:val="00C17BEC"/>
    <w:rsid w:val="00C209E2"/>
    <w:rsid w:val="00C219B8"/>
    <w:rsid w:val="00C223AA"/>
    <w:rsid w:val="00C223E6"/>
    <w:rsid w:val="00C22A0D"/>
    <w:rsid w:val="00C22BBB"/>
    <w:rsid w:val="00C2389E"/>
    <w:rsid w:val="00C240D5"/>
    <w:rsid w:val="00C24457"/>
    <w:rsid w:val="00C24659"/>
    <w:rsid w:val="00C25649"/>
    <w:rsid w:val="00C26033"/>
    <w:rsid w:val="00C261F9"/>
    <w:rsid w:val="00C26A08"/>
    <w:rsid w:val="00C26F6C"/>
    <w:rsid w:val="00C27C70"/>
    <w:rsid w:val="00C3026A"/>
    <w:rsid w:val="00C30D8A"/>
    <w:rsid w:val="00C310D2"/>
    <w:rsid w:val="00C316A9"/>
    <w:rsid w:val="00C31DB3"/>
    <w:rsid w:val="00C32736"/>
    <w:rsid w:val="00C33463"/>
    <w:rsid w:val="00C33B25"/>
    <w:rsid w:val="00C3579C"/>
    <w:rsid w:val="00C35CC0"/>
    <w:rsid w:val="00C362C5"/>
    <w:rsid w:val="00C3710B"/>
    <w:rsid w:val="00C37166"/>
    <w:rsid w:val="00C3787E"/>
    <w:rsid w:val="00C4008E"/>
    <w:rsid w:val="00C4077D"/>
    <w:rsid w:val="00C40A9B"/>
    <w:rsid w:val="00C41A3A"/>
    <w:rsid w:val="00C42391"/>
    <w:rsid w:val="00C42D19"/>
    <w:rsid w:val="00C4368A"/>
    <w:rsid w:val="00C4384E"/>
    <w:rsid w:val="00C4390E"/>
    <w:rsid w:val="00C44774"/>
    <w:rsid w:val="00C45427"/>
    <w:rsid w:val="00C45430"/>
    <w:rsid w:val="00C45584"/>
    <w:rsid w:val="00C4560D"/>
    <w:rsid w:val="00C45716"/>
    <w:rsid w:val="00C45823"/>
    <w:rsid w:val="00C460ED"/>
    <w:rsid w:val="00C463EF"/>
    <w:rsid w:val="00C467A0"/>
    <w:rsid w:val="00C46CB4"/>
    <w:rsid w:val="00C46FEA"/>
    <w:rsid w:val="00C47437"/>
    <w:rsid w:val="00C47769"/>
    <w:rsid w:val="00C4783F"/>
    <w:rsid w:val="00C47C1C"/>
    <w:rsid w:val="00C47E42"/>
    <w:rsid w:val="00C50043"/>
    <w:rsid w:val="00C50E0D"/>
    <w:rsid w:val="00C52900"/>
    <w:rsid w:val="00C52ACD"/>
    <w:rsid w:val="00C52C52"/>
    <w:rsid w:val="00C53C2D"/>
    <w:rsid w:val="00C53FA8"/>
    <w:rsid w:val="00C5462B"/>
    <w:rsid w:val="00C549C7"/>
    <w:rsid w:val="00C54F69"/>
    <w:rsid w:val="00C55281"/>
    <w:rsid w:val="00C5584C"/>
    <w:rsid w:val="00C55FF8"/>
    <w:rsid w:val="00C56407"/>
    <w:rsid w:val="00C56DA5"/>
    <w:rsid w:val="00C56E21"/>
    <w:rsid w:val="00C57C40"/>
    <w:rsid w:val="00C600C5"/>
    <w:rsid w:val="00C60BBF"/>
    <w:rsid w:val="00C6121D"/>
    <w:rsid w:val="00C61560"/>
    <w:rsid w:val="00C61B08"/>
    <w:rsid w:val="00C6259A"/>
    <w:rsid w:val="00C625EF"/>
    <w:rsid w:val="00C62B82"/>
    <w:rsid w:val="00C642F1"/>
    <w:rsid w:val="00C645D6"/>
    <w:rsid w:val="00C64ACF"/>
    <w:rsid w:val="00C65677"/>
    <w:rsid w:val="00C67EB8"/>
    <w:rsid w:val="00C67FB7"/>
    <w:rsid w:val="00C700E7"/>
    <w:rsid w:val="00C70306"/>
    <w:rsid w:val="00C718D3"/>
    <w:rsid w:val="00C72988"/>
    <w:rsid w:val="00C72BBA"/>
    <w:rsid w:val="00C73745"/>
    <w:rsid w:val="00C73A8A"/>
    <w:rsid w:val="00C7407B"/>
    <w:rsid w:val="00C767EE"/>
    <w:rsid w:val="00C770B3"/>
    <w:rsid w:val="00C77919"/>
    <w:rsid w:val="00C77D96"/>
    <w:rsid w:val="00C802A6"/>
    <w:rsid w:val="00C80414"/>
    <w:rsid w:val="00C80D6B"/>
    <w:rsid w:val="00C819C6"/>
    <w:rsid w:val="00C82127"/>
    <w:rsid w:val="00C8305C"/>
    <w:rsid w:val="00C83152"/>
    <w:rsid w:val="00C836D8"/>
    <w:rsid w:val="00C83BB7"/>
    <w:rsid w:val="00C84617"/>
    <w:rsid w:val="00C85208"/>
    <w:rsid w:val="00C85312"/>
    <w:rsid w:val="00C85AA2"/>
    <w:rsid w:val="00C85BCE"/>
    <w:rsid w:val="00C85C7E"/>
    <w:rsid w:val="00C85D0B"/>
    <w:rsid w:val="00C8747F"/>
    <w:rsid w:val="00C875B3"/>
    <w:rsid w:val="00C87DA8"/>
    <w:rsid w:val="00C90007"/>
    <w:rsid w:val="00C9064B"/>
    <w:rsid w:val="00C91F50"/>
    <w:rsid w:val="00C922A0"/>
    <w:rsid w:val="00C922BE"/>
    <w:rsid w:val="00C9366D"/>
    <w:rsid w:val="00C93A68"/>
    <w:rsid w:val="00C942DA"/>
    <w:rsid w:val="00C94544"/>
    <w:rsid w:val="00C94690"/>
    <w:rsid w:val="00C94BEB"/>
    <w:rsid w:val="00C954FE"/>
    <w:rsid w:val="00C95B5B"/>
    <w:rsid w:val="00C95FD4"/>
    <w:rsid w:val="00C97EEE"/>
    <w:rsid w:val="00CA1D64"/>
    <w:rsid w:val="00CA1DAB"/>
    <w:rsid w:val="00CA266A"/>
    <w:rsid w:val="00CA33DD"/>
    <w:rsid w:val="00CA3485"/>
    <w:rsid w:val="00CA35FE"/>
    <w:rsid w:val="00CA529C"/>
    <w:rsid w:val="00CA5B30"/>
    <w:rsid w:val="00CA63A0"/>
    <w:rsid w:val="00CA64CE"/>
    <w:rsid w:val="00CA6559"/>
    <w:rsid w:val="00CA6BAF"/>
    <w:rsid w:val="00CA6EF8"/>
    <w:rsid w:val="00CA7D5A"/>
    <w:rsid w:val="00CB08C3"/>
    <w:rsid w:val="00CB0B81"/>
    <w:rsid w:val="00CB0D0F"/>
    <w:rsid w:val="00CB0D92"/>
    <w:rsid w:val="00CB1602"/>
    <w:rsid w:val="00CB2504"/>
    <w:rsid w:val="00CB4511"/>
    <w:rsid w:val="00CB480B"/>
    <w:rsid w:val="00CB5F29"/>
    <w:rsid w:val="00CB613A"/>
    <w:rsid w:val="00CB755D"/>
    <w:rsid w:val="00CB7ABB"/>
    <w:rsid w:val="00CC01E0"/>
    <w:rsid w:val="00CC0998"/>
    <w:rsid w:val="00CC17D8"/>
    <w:rsid w:val="00CC1984"/>
    <w:rsid w:val="00CC1BCB"/>
    <w:rsid w:val="00CC2FF7"/>
    <w:rsid w:val="00CC34C2"/>
    <w:rsid w:val="00CC381B"/>
    <w:rsid w:val="00CC3B31"/>
    <w:rsid w:val="00CC41B3"/>
    <w:rsid w:val="00CC4242"/>
    <w:rsid w:val="00CC4698"/>
    <w:rsid w:val="00CC4765"/>
    <w:rsid w:val="00CC60AE"/>
    <w:rsid w:val="00CC627B"/>
    <w:rsid w:val="00CC6479"/>
    <w:rsid w:val="00CC6800"/>
    <w:rsid w:val="00CC7055"/>
    <w:rsid w:val="00CC7202"/>
    <w:rsid w:val="00CC7721"/>
    <w:rsid w:val="00CD0319"/>
    <w:rsid w:val="00CD1BC7"/>
    <w:rsid w:val="00CD21CE"/>
    <w:rsid w:val="00CD226C"/>
    <w:rsid w:val="00CD2408"/>
    <w:rsid w:val="00CD26C4"/>
    <w:rsid w:val="00CD2D16"/>
    <w:rsid w:val="00CD2F7E"/>
    <w:rsid w:val="00CD2FB8"/>
    <w:rsid w:val="00CD3350"/>
    <w:rsid w:val="00CD3824"/>
    <w:rsid w:val="00CD4070"/>
    <w:rsid w:val="00CD4918"/>
    <w:rsid w:val="00CD561C"/>
    <w:rsid w:val="00CD5667"/>
    <w:rsid w:val="00CD5A98"/>
    <w:rsid w:val="00CD5CB2"/>
    <w:rsid w:val="00CD6092"/>
    <w:rsid w:val="00CD64C1"/>
    <w:rsid w:val="00CD68E4"/>
    <w:rsid w:val="00CD6D05"/>
    <w:rsid w:val="00CD6D4D"/>
    <w:rsid w:val="00CD7145"/>
    <w:rsid w:val="00CD76F6"/>
    <w:rsid w:val="00CE03C9"/>
    <w:rsid w:val="00CE0430"/>
    <w:rsid w:val="00CE0C89"/>
    <w:rsid w:val="00CE0F3A"/>
    <w:rsid w:val="00CE2DFE"/>
    <w:rsid w:val="00CE2E42"/>
    <w:rsid w:val="00CE32E6"/>
    <w:rsid w:val="00CE34A8"/>
    <w:rsid w:val="00CE3923"/>
    <w:rsid w:val="00CE4B44"/>
    <w:rsid w:val="00CE5B3E"/>
    <w:rsid w:val="00CE5EEF"/>
    <w:rsid w:val="00CE7802"/>
    <w:rsid w:val="00CE7B89"/>
    <w:rsid w:val="00CF1E29"/>
    <w:rsid w:val="00CF29C9"/>
    <w:rsid w:val="00CF3862"/>
    <w:rsid w:val="00CF3EA2"/>
    <w:rsid w:val="00CF4260"/>
    <w:rsid w:val="00CF5AFC"/>
    <w:rsid w:val="00CF646B"/>
    <w:rsid w:val="00CF64DF"/>
    <w:rsid w:val="00CF684C"/>
    <w:rsid w:val="00CF6915"/>
    <w:rsid w:val="00CF70D2"/>
    <w:rsid w:val="00CF74D9"/>
    <w:rsid w:val="00CF75E3"/>
    <w:rsid w:val="00CF7E97"/>
    <w:rsid w:val="00D00006"/>
    <w:rsid w:val="00D00AB7"/>
    <w:rsid w:val="00D00F18"/>
    <w:rsid w:val="00D01FA4"/>
    <w:rsid w:val="00D02633"/>
    <w:rsid w:val="00D0360E"/>
    <w:rsid w:val="00D03BFD"/>
    <w:rsid w:val="00D064D0"/>
    <w:rsid w:val="00D10196"/>
    <w:rsid w:val="00D10299"/>
    <w:rsid w:val="00D115C1"/>
    <w:rsid w:val="00D11FEF"/>
    <w:rsid w:val="00D1211C"/>
    <w:rsid w:val="00D12302"/>
    <w:rsid w:val="00D12638"/>
    <w:rsid w:val="00D1343D"/>
    <w:rsid w:val="00D1371A"/>
    <w:rsid w:val="00D13D0B"/>
    <w:rsid w:val="00D14045"/>
    <w:rsid w:val="00D140B0"/>
    <w:rsid w:val="00D14C7F"/>
    <w:rsid w:val="00D15486"/>
    <w:rsid w:val="00D16000"/>
    <w:rsid w:val="00D1601E"/>
    <w:rsid w:val="00D16A5B"/>
    <w:rsid w:val="00D16CA3"/>
    <w:rsid w:val="00D1720C"/>
    <w:rsid w:val="00D20CF4"/>
    <w:rsid w:val="00D2137A"/>
    <w:rsid w:val="00D213C7"/>
    <w:rsid w:val="00D21410"/>
    <w:rsid w:val="00D2189F"/>
    <w:rsid w:val="00D22795"/>
    <w:rsid w:val="00D22DEC"/>
    <w:rsid w:val="00D22E4B"/>
    <w:rsid w:val="00D22E6A"/>
    <w:rsid w:val="00D2362A"/>
    <w:rsid w:val="00D246DA"/>
    <w:rsid w:val="00D25AC0"/>
    <w:rsid w:val="00D25BF1"/>
    <w:rsid w:val="00D260A0"/>
    <w:rsid w:val="00D26D5D"/>
    <w:rsid w:val="00D26DF1"/>
    <w:rsid w:val="00D26E4F"/>
    <w:rsid w:val="00D270AD"/>
    <w:rsid w:val="00D2769D"/>
    <w:rsid w:val="00D276DD"/>
    <w:rsid w:val="00D27A94"/>
    <w:rsid w:val="00D27B99"/>
    <w:rsid w:val="00D3074F"/>
    <w:rsid w:val="00D320A0"/>
    <w:rsid w:val="00D329B1"/>
    <w:rsid w:val="00D33421"/>
    <w:rsid w:val="00D33AAA"/>
    <w:rsid w:val="00D33DF3"/>
    <w:rsid w:val="00D34006"/>
    <w:rsid w:val="00D3499B"/>
    <w:rsid w:val="00D35A41"/>
    <w:rsid w:val="00D379AC"/>
    <w:rsid w:val="00D37A45"/>
    <w:rsid w:val="00D37B00"/>
    <w:rsid w:val="00D41695"/>
    <w:rsid w:val="00D41792"/>
    <w:rsid w:val="00D41D52"/>
    <w:rsid w:val="00D41FE3"/>
    <w:rsid w:val="00D434F8"/>
    <w:rsid w:val="00D438DC"/>
    <w:rsid w:val="00D43CDE"/>
    <w:rsid w:val="00D43CF5"/>
    <w:rsid w:val="00D43EEC"/>
    <w:rsid w:val="00D441B6"/>
    <w:rsid w:val="00D44AE3"/>
    <w:rsid w:val="00D44FE0"/>
    <w:rsid w:val="00D455FE"/>
    <w:rsid w:val="00D45890"/>
    <w:rsid w:val="00D45973"/>
    <w:rsid w:val="00D46526"/>
    <w:rsid w:val="00D46D82"/>
    <w:rsid w:val="00D47EA2"/>
    <w:rsid w:val="00D50317"/>
    <w:rsid w:val="00D50418"/>
    <w:rsid w:val="00D520FF"/>
    <w:rsid w:val="00D5254A"/>
    <w:rsid w:val="00D52F79"/>
    <w:rsid w:val="00D53595"/>
    <w:rsid w:val="00D53E8D"/>
    <w:rsid w:val="00D544D9"/>
    <w:rsid w:val="00D55710"/>
    <w:rsid w:val="00D55B51"/>
    <w:rsid w:val="00D55DE4"/>
    <w:rsid w:val="00D55EFC"/>
    <w:rsid w:val="00D5617F"/>
    <w:rsid w:val="00D562E1"/>
    <w:rsid w:val="00D56BB5"/>
    <w:rsid w:val="00D56F4D"/>
    <w:rsid w:val="00D60291"/>
    <w:rsid w:val="00D606F2"/>
    <w:rsid w:val="00D60E0F"/>
    <w:rsid w:val="00D61362"/>
    <w:rsid w:val="00D619B2"/>
    <w:rsid w:val="00D61B84"/>
    <w:rsid w:val="00D61BC3"/>
    <w:rsid w:val="00D62490"/>
    <w:rsid w:val="00D6277E"/>
    <w:rsid w:val="00D627A2"/>
    <w:rsid w:val="00D62AF7"/>
    <w:rsid w:val="00D6318C"/>
    <w:rsid w:val="00D634CB"/>
    <w:rsid w:val="00D63B49"/>
    <w:rsid w:val="00D641BE"/>
    <w:rsid w:val="00D65E4B"/>
    <w:rsid w:val="00D6668A"/>
    <w:rsid w:val="00D66C4D"/>
    <w:rsid w:val="00D67759"/>
    <w:rsid w:val="00D70336"/>
    <w:rsid w:val="00D72A92"/>
    <w:rsid w:val="00D72F50"/>
    <w:rsid w:val="00D7389E"/>
    <w:rsid w:val="00D74198"/>
    <w:rsid w:val="00D74787"/>
    <w:rsid w:val="00D74A45"/>
    <w:rsid w:val="00D75925"/>
    <w:rsid w:val="00D75DED"/>
    <w:rsid w:val="00D8081D"/>
    <w:rsid w:val="00D80C95"/>
    <w:rsid w:val="00D80CFC"/>
    <w:rsid w:val="00D8124A"/>
    <w:rsid w:val="00D822F9"/>
    <w:rsid w:val="00D82E10"/>
    <w:rsid w:val="00D83E4A"/>
    <w:rsid w:val="00D840D8"/>
    <w:rsid w:val="00D844C8"/>
    <w:rsid w:val="00D8499F"/>
    <w:rsid w:val="00D858D5"/>
    <w:rsid w:val="00D85C8B"/>
    <w:rsid w:val="00D869A9"/>
    <w:rsid w:val="00D86CD5"/>
    <w:rsid w:val="00D86DE8"/>
    <w:rsid w:val="00D86E12"/>
    <w:rsid w:val="00D8796F"/>
    <w:rsid w:val="00D903D1"/>
    <w:rsid w:val="00D920EA"/>
    <w:rsid w:val="00D921E6"/>
    <w:rsid w:val="00D925B6"/>
    <w:rsid w:val="00D929EB"/>
    <w:rsid w:val="00D92AD8"/>
    <w:rsid w:val="00D92E06"/>
    <w:rsid w:val="00D930EC"/>
    <w:rsid w:val="00D936D7"/>
    <w:rsid w:val="00D943B1"/>
    <w:rsid w:val="00D94E45"/>
    <w:rsid w:val="00D95C25"/>
    <w:rsid w:val="00D96C42"/>
    <w:rsid w:val="00D975F5"/>
    <w:rsid w:val="00DA2E70"/>
    <w:rsid w:val="00DA3A81"/>
    <w:rsid w:val="00DA3BD5"/>
    <w:rsid w:val="00DA3C87"/>
    <w:rsid w:val="00DA3CC2"/>
    <w:rsid w:val="00DA3F91"/>
    <w:rsid w:val="00DA4695"/>
    <w:rsid w:val="00DA4B24"/>
    <w:rsid w:val="00DA4E27"/>
    <w:rsid w:val="00DA503C"/>
    <w:rsid w:val="00DA5E98"/>
    <w:rsid w:val="00DA6417"/>
    <w:rsid w:val="00DA6998"/>
    <w:rsid w:val="00DA780C"/>
    <w:rsid w:val="00DB109A"/>
    <w:rsid w:val="00DB2C32"/>
    <w:rsid w:val="00DB3B93"/>
    <w:rsid w:val="00DB40AB"/>
    <w:rsid w:val="00DB5E51"/>
    <w:rsid w:val="00DB5E59"/>
    <w:rsid w:val="00DC027D"/>
    <w:rsid w:val="00DC07F7"/>
    <w:rsid w:val="00DC0CC5"/>
    <w:rsid w:val="00DC0F98"/>
    <w:rsid w:val="00DC12F6"/>
    <w:rsid w:val="00DC167B"/>
    <w:rsid w:val="00DC3DFB"/>
    <w:rsid w:val="00DC4A84"/>
    <w:rsid w:val="00DC4BCA"/>
    <w:rsid w:val="00DC4E1B"/>
    <w:rsid w:val="00DC57D8"/>
    <w:rsid w:val="00DC5C23"/>
    <w:rsid w:val="00DC5E3A"/>
    <w:rsid w:val="00DC6448"/>
    <w:rsid w:val="00DC7078"/>
    <w:rsid w:val="00DC7602"/>
    <w:rsid w:val="00DD0437"/>
    <w:rsid w:val="00DD06EB"/>
    <w:rsid w:val="00DD1622"/>
    <w:rsid w:val="00DD1C3B"/>
    <w:rsid w:val="00DD26ED"/>
    <w:rsid w:val="00DD2F9F"/>
    <w:rsid w:val="00DD32CC"/>
    <w:rsid w:val="00DD4693"/>
    <w:rsid w:val="00DD62CC"/>
    <w:rsid w:val="00DD63AC"/>
    <w:rsid w:val="00DD70D8"/>
    <w:rsid w:val="00DD7257"/>
    <w:rsid w:val="00DD7A33"/>
    <w:rsid w:val="00DD7AA3"/>
    <w:rsid w:val="00DE029B"/>
    <w:rsid w:val="00DE1AB4"/>
    <w:rsid w:val="00DE2A2E"/>
    <w:rsid w:val="00DE2A51"/>
    <w:rsid w:val="00DE2B81"/>
    <w:rsid w:val="00DE31CB"/>
    <w:rsid w:val="00DE5A60"/>
    <w:rsid w:val="00DE5E10"/>
    <w:rsid w:val="00DE6C0E"/>
    <w:rsid w:val="00DE750F"/>
    <w:rsid w:val="00DF00B3"/>
    <w:rsid w:val="00DF061E"/>
    <w:rsid w:val="00DF06EE"/>
    <w:rsid w:val="00DF0AB7"/>
    <w:rsid w:val="00DF1972"/>
    <w:rsid w:val="00DF2CD6"/>
    <w:rsid w:val="00DF3359"/>
    <w:rsid w:val="00DF33CB"/>
    <w:rsid w:val="00DF3DA4"/>
    <w:rsid w:val="00DF4459"/>
    <w:rsid w:val="00DF466B"/>
    <w:rsid w:val="00DF5533"/>
    <w:rsid w:val="00DF612A"/>
    <w:rsid w:val="00DF65BA"/>
    <w:rsid w:val="00DF6BCD"/>
    <w:rsid w:val="00DF6F80"/>
    <w:rsid w:val="00DF7F27"/>
    <w:rsid w:val="00DF7F49"/>
    <w:rsid w:val="00DF7FD7"/>
    <w:rsid w:val="00E002CF"/>
    <w:rsid w:val="00E00623"/>
    <w:rsid w:val="00E00DF6"/>
    <w:rsid w:val="00E01095"/>
    <w:rsid w:val="00E019A3"/>
    <w:rsid w:val="00E030CC"/>
    <w:rsid w:val="00E033D1"/>
    <w:rsid w:val="00E03E57"/>
    <w:rsid w:val="00E04CCB"/>
    <w:rsid w:val="00E04E95"/>
    <w:rsid w:val="00E063F2"/>
    <w:rsid w:val="00E07A7F"/>
    <w:rsid w:val="00E07B2E"/>
    <w:rsid w:val="00E0CA0A"/>
    <w:rsid w:val="00E10782"/>
    <w:rsid w:val="00E10F40"/>
    <w:rsid w:val="00E11D56"/>
    <w:rsid w:val="00E11EA2"/>
    <w:rsid w:val="00E1237D"/>
    <w:rsid w:val="00E129B3"/>
    <w:rsid w:val="00E132A9"/>
    <w:rsid w:val="00E1352E"/>
    <w:rsid w:val="00E138E4"/>
    <w:rsid w:val="00E13F71"/>
    <w:rsid w:val="00E14768"/>
    <w:rsid w:val="00E14D16"/>
    <w:rsid w:val="00E1613B"/>
    <w:rsid w:val="00E170DA"/>
    <w:rsid w:val="00E17487"/>
    <w:rsid w:val="00E210DA"/>
    <w:rsid w:val="00E211DE"/>
    <w:rsid w:val="00E217A2"/>
    <w:rsid w:val="00E221E4"/>
    <w:rsid w:val="00E22523"/>
    <w:rsid w:val="00E228C6"/>
    <w:rsid w:val="00E22DD8"/>
    <w:rsid w:val="00E23215"/>
    <w:rsid w:val="00E233EA"/>
    <w:rsid w:val="00E2383C"/>
    <w:rsid w:val="00E23A47"/>
    <w:rsid w:val="00E23A91"/>
    <w:rsid w:val="00E23AFF"/>
    <w:rsid w:val="00E2447B"/>
    <w:rsid w:val="00E24580"/>
    <w:rsid w:val="00E24DD5"/>
    <w:rsid w:val="00E25BF1"/>
    <w:rsid w:val="00E25C24"/>
    <w:rsid w:val="00E25F68"/>
    <w:rsid w:val="00E25F9D"/>
    <w:rsid w:val="00E26105"/>
    <w:rsid w:val="00E263CD"/>
    <w:rsid w:val="00E304E4"/>
    <w:rsid w:val="00E307B4"/>
    <w:rsid w:val="00E308B1"/>
    <w:rsid w:val="00E30E33"/>
    <w:rsid w:val="00E32B44"/>
    <w:rsid w:val="00E331CE"/>
    <w:rsid w:val="00E333FC"/>
    <w:rsid w:val="00E34258"/>
    <w:rsid w:val="00E34386"/>
    <w:rsid w:val="00E34CA9"/>
    <w:rsid w:val="00E352F6"/>
    <w:rsid w:val="00E35966"/>
    <w:rsid w:val="00E362F4"/>
    <w:rsid w:val="00E36E9A"/>
    <w:rsid w:val="00E3715B"/>
    <w:rsid w:val="00E378D8"/>
    <w:rsid w:val="00E37930"/>
    <w:rsid w:val="00E421B9"/>
    <w:rsid w:val="00E426BA"/>
    <w:rsid w:val="00E428A6"/>
    <w:rsid w:val="00E42956"/>
    <w:rsid w:val="00E43D00"/>
    <w:rsid w:val="00E43F44"/>
    <w:rsid w:val="00E4482B"/>
    <w:rsid w:val="00E44875"/>
    <w:rsid w:val="00E4507D"/>
    <w:rsid w:val="00E45498"/>
    <w:rsid w:val="00E45F42"/>
    <w:rsid w:val="00E4625C"/>
    <w:rsid w:val="00E467F2"/>
    <w:rsid w:val="00E46CFE"/>
    <w:rsid w:val="00E46F15"/>
    <w:rsid w:val="00E4732A"/>
    <w:rsid w:val="00E47377"/>
    <w:rsid w:val="00E47E3B"/>
    <w:rsid w:val="00E515DB"/>
    <w:rsid w:val="00E55126"/>
    <w:rsid w:val="00E557C4"/>
    <w:rsid w:val="00E55BFA"/>
    <w:rsid w:val="00E5754B"/>
    <w:rsid w:val="00E5755D"/>
    <w:rsid w:val="00E601F6"/>
    <w:rsid w:val="00E602BD"/>
    <w:rsid w:val="00E608E6"/>
    <w:rsid w:val="00E60F87"/>
    <w:rsid w:val="00E615F7"/>
    <w:rsid w:val="00E61CE3"/>
    <w:rsid w:val="00E62B39"/>
    <w:rsid w:val="00E63C2C"/>
    <w:rsid w:val="00E64B30"/>
    <w:rsid w:val="00E64D08"/>
    <w:rsid w:val="00E656B8"/>
    <w:rsid w:val="00E659F0"/>
    <w:rsid w:val="00E661A8"/>
    <w:rsid w:val="00E6627E"/>
    <w:rsid w:val="00E66BC2"/>
    <w:rsid w:val="00E66F33"/>
    <w:rsid w:val="00E67477"/>
    <w:rsid w:val="00E67E9A"/>
    <w:rsid w:val="00E707C7"/>
    <w:rsid w:val="00E70FEC"/>
    <w:rsid w:val="00E71F17"/>
    <w:rsid w:val="00E72863"/>
    <w:rsid w:val="00E72DF7"/>
    <w:rsid w:val="00E73256"/>
    <w:rsid w:val="00E73348"/>
    <w:rsid w:val="00E735D6"/>
    <w:rsid w:val="00E73ABE"/>
    <w:rsid w:val="00E742FE"/>
    <w:rsid w:val="00E74759"/>
    <w:rsid w:val="00E7481D"/>
    <w:rsid w:val="00E75D97"/>
    <w:rsid w:val="00E761DD"/>
    <w:rsid w:val="00E761E7"/>
    <w:rsid w:val="00E7645B"/>
    <w:rsid w:val="00E768A9"/>
    <w:rsid w:val="00E76E2D"/>
    <w:rsid w:val="00E771FF"/>
    <w:rsid w:val="00E80274"/>
    <w:rsid w:val="00E80769"/>
    <w:rsid w:val="00E8158C"/>
    <w:rsid w:val="00E81A1F"/>
    <w:rsid w:val="00E83330"/>
    <w:rsid w:val="00E834A6"/>
    <w:rsid w:val="00E838DB"/>
    <w:rsid w:val="00E83CBF"/>
    <w:rsid w:val="00E84022"/>
    <w:rsid w:val="00E8425F"/>
    <w:rsid w:val="00E848BB"/>
    <w:rsid w:val="00E8706A"/>
    <w:rsid w:val="00E8714D"/>
    <w:rsid w:val="00E8768B"/>
    <w:rsid w:val="00E90EC2"/>
    <w:rsid w:val="00E916B6"/>
    <w:rsid w:val="00E9209D"/>
    <w:rsid w:val="00E9338E"/>
    <w:rsid w:val="00E93BB6"/>
    <w:rsid w:val="00E943BD"/>
    <w:rsid w:val="00E94968"/>
    <w:rsid w:val="00E94B42"/>
    <w:rsid w:val="00E94D21"/>
    <w:rsid w:val="00E9507B"/>
    <w:rsid w:val="00E95ED6"/>
    <w:rsid w:val="00E96483"/>
    <w:rsid w:val="00E967EE"/>
    <w:rsid w:val="00E97164"/>
    <w:rsid w:val="00E975E6"/>
    <w:rsid w:val="00E976A4"/>
    <w:rsid w:val="00E97813"/>
    <w:rsid w:val="00E97B57"/>
    <w:rsid w:val="00EA0852"/>
    <w:rsid w:val="00EA1A2F"/>
    <w:rsid w:val="00EA1A36"/>
    <w:rsid w:val="00EA28A8"/>
    <w:rsid w:val="00EA2E47"/>
    <w:rsid w:val="00EA321D"/>
    <w:rsid w:val="00EA3513"/>
    <w:rsid w:val="00EA4434"/>
    <w:rsid w:val="00EA4901"/>
    <w:rsid w:val="00EA4B91"/>
    <w:rsid w:val="00EA58A5"/>
    <w:rsid w:val="00EA58EE"/>
    <w:rsid w:val="00EA5B5F"/>
    <w:rsid w:val="00EA5C48"/>
    <w:rsid w:val="00EA60CC"/>
    <w:rsid w:val="00EA62A6"/>
    <w:rsid w:val="00EA6AD4"/>
    <w:rsid w:val="00EB0288"/>
    <w:rsid w:val="00EB0B18"/>
    <w:rsid w:val="00EB119C"/>
    <w:rsid w:val="00EB24D0"/>
    <w:rsid w:val="00EB2BE9"/>
    <w:rsid w:val="00EB33ED"/>
    <w:rsid w:val="00EB41B0"/>
    <w:rsid w:val="00EB524B"/>
    <w:rsid w:val="00EB5393"/>
    <w:rsid w:val="00EB599F"/>
    <w:rsid w:val="00EB5E17"/>
    <w:rsid w:val="00EB6108"/>
    <w:rsid w:val="00EB6143"/>
    <w:rsid w:val="00EB678F"/>
    <w:rsid w:val="00EB68C4"/>
    <w:rsid w:val="00EB739E"/>
    <w:rsid w:val="00EB777E"/>
    <w:rsid w:val="00EB7C2F"/>
    <w:rsid w:val="00EC026F"/>
    <w:rsid w:val="00EC0F4A"/>
    <w:rsid w:val="00EC139C"/>
    <w:rsid w:val="00EC149E"/>
    <w:rsid w:val="00EC1744"/>
    <w:rsid w:val="00EC2C22"/>
    <w:rsid w:val="00EC34EC"/>
    <w:rsid w:val="00EC36E1"/>
    <w:rsid w:val="00EC4231"/>
    <w:rsid w:val="00EC4335"/>
    <w:rsid w:val="00EC48D6"/>
    <w:rsid w:val="00EC4B70"/>
    <w:rsid w:val="00EC4C37"/>
    <w:rsid w:val="00EC57E0"/>
    <w:rsid w:val="00EC7544"/>
    <w:rsid w:val="00ED0159"/>
    <w:rsid w:val="00ED081D"/>
    <w:rsid w:val="00ED1307"/>
    <w:rsid w:val="00ED167B"/>
    <w:rsid w:val="00ED1B16"/>
    <w:rsid w:val="00ED22B5"/>
    <w:rsid w:val="00ED36B5"/>
    <w:rsid w:val="00ED38BD"/>
    <w:rsid w:val="00ED3994"/>
    <w:rsid w:val="00ED435B"/>
    <w:rsid w:val="00ED442C"/>
    <w:rsid w:val="00ED45D8"/>
    <w:rsid w:val="00ED468E"/>
    <w:rsid w:val="00ED482A"/>
    <w:rsid w:val="00ED4852"/>
    <w:rsid w:val="00ED4E9F"/>
    <w:rsid w:val="00ED5B2B"/>
    <w:rsid w:val="00ED5F76"/>
    <w:rsid w:val="00ED7127"/>
    <w:rsid w:val="00ED7313"/>
    <w:rsid w:val="00ED740E"/>
    <w:rsid w:val="00ED780E"/>
    <w:rsid w:val="00ED7858"/>
    <w:rsid w:val="00ED7B7F"/>
    <w:rsid w:val="00EE099D"/>
    <w:rsid w:val="00EE1912"/>
    <w:rsid w:val="00EE20A6"/>
    <w:rsid w:val="00EE21C0"/>
    <w:rsid w:val="00EE2DB2"/>
    <w:rsid w:val="00EE387D"/>
    <w:rsid w:val="00EE3A66"/>
    <w:rsid w:val="00EE4071"/>
    <w:rsid w:val="00EE41C0"/>
    <w:rsid w:val="00EE4EA0"/>
    <w:rsid w:val="00EE6F40"/>
    <w:rsid w:val="00EE72C1"/>
    <w:rsid w:val="00EE7AC1"/>
    <w:rsid w:val="00EF0B7E"/>
    <w:rsid w:val="00EF2800"/>
    <w:rsid w:val="00EF2D90"/>
    <w:rsid w:val="00EF2FB5"/>
    <w:rsid w:val="00EF491C"/>
    <w:rsid w:val="00EF4C7D"/>
    <w:rsid w:val="00EF50E6"/>
    <w:rsid w:val="00EF6A99"/>
    <w:rsid w:val="00EF6AFA"/>
    <w:rsid w:val="00EF767E"/>
    <w:rsid w:val="00F005E6"/>
    <w:rsid w:val="00F0088C"/>
    <w:rsid w:val="00F0138F"/>
    <w:rsid w:val="00F0190A"/>
    <w:rsid w:val="00F0344E"/>
    <w:rsid w:val="00F035BC"/>
    <w:rsid w:val="00F0381A"/>
    <w:rsid w:val="00F03BF3"/>
    <w:rsid w:val="00F03DFB"/>
    <w:rsid w:val="00F042BD"/>
    <w:rsid w:val="00F0487F"/>
    <w:rsid w:val="00F04940"/>
    <w:rsid w:val="00F059D4"/>
    <w:rsid w:val="00F05A37"/>
    <w:rsid w:val="00F05AB6"/>
    <w:rsid w:val="00F06E68"/>
    <w:rsid w:val="00F06F99"/>
    <w:rsid w:val="00F11403"/>
    <w:rsid w:val="00F11470"/>
    <w:rsid w:val="00F117DF"/>
    <w:rsid w:val="00F11A3A"/>
    <w:rsid w:val="00F122D6"/>
    <w:rsid w:val="00F14748"/>
    <w:rsid w:val="00F1486B"/>
    <w:rsid w:val="00F14DEC"/>
    <w:rsid w:val="00F151E4"/>
    <w:rsid w:val="00F15760"/>
    <w:rsid w:val="00F15F40"/>
    <w:rsid w:val="00F16659"/>
    <w:rsid w:val="00F16877"/>
    <w:rsid w:val="00F17485"/>
    <w:rsid w:val="00F175C8"/>
    <w:rsid w:val="00F2059D"/>
    <w:rsid w:val="00F20665"/>
    <w:rsid w:val="00F20BAE"/>
    <w:rsid w:val="00F20D2C"/>
    <w:rsid w:val="00F210B7"/>
    <w:rsid w:val="00F21EA9"/>
    <w:rsid w:val="00F225B1"/>
    <w:rsid w:val="00F22E22"/>
    <w:rsid w:val="00F23E05"/>
    <w:rsid w:val="00F24805"/>
    <w:rsid w:val="00F250FB"/>
    <w:rsid w:val="00F2524A"/>
    <w:rsid w:val="00F253A6"/>
    <w:rsid w:val="00F2557E"/>
    <w:rsid w:val="00F25B0B"/>
    <w:rsid w:val="00F26115"/>
    <w:rsid w:val="00F26637"/>
    <w:rsid w:val="00F26B5B"/>
    <w:rsid w:val="00F2756A"/>
    <w:rsid w:val="00F30076"/>
    <w:rsid w:val="00F310C6"/>
    <w:rsid w:val="00F31460"/>
    <w:rsid w:val="00F31483"/>
    <w:rsid w:val="00F31ED3"/>
    <w:rsid w:val="00F31F94"/>
    <w:rsid w:val="00F325B1"/>
    <w:rsid w:val="00F33396"/>
    <w:rsid w:val="00F339C9"/>
    <w:rsid w:val="00F33C55"/>
    <w:rsid w:val="00F34E62"/>
    <w:rsid w:val="00F35AAC"/>
    <w:rsid w:val="00F36443"/>
    <w:rsid w:val="00F36515"/>
    <w:rsid w:val="00F36990"/>
    <w:rsid w:val="00F37246"/>
    <w:rsid w:val="00F374DF"/>
    <w:rsid w:val="00F3778C"/>
    <w:rsid w:val="00F379D0"/>
    <w:rsid w:val="00F40F7C"/>
    <w:rsid w:val="00F412C6"/>
    <w:rsid w:val="00F42700"/>
    <w:rsid w:val="00F42821"/>
    <w:rsid w:val="00F42D26"/>
    <w:rsid w:val="00F438DB"/>
    <w:rsid w:val="00F43C47"/>
    <w:rsid w:val="00F44337"/>
    <w:rsid w:val="00F44AD5"/>
    <w:rsid w:val="00F45849"/>
    <w:rsid w:val="00F458E6"/>
    <w:rsid w:val="00F45D08"/>
    <w:rsid w:val="00F45F9F"/>
    <w:rsid w:val="00F4653E"/>
    <w:rsid w:val="00F47330"/>
    <w:rsid w:val="00F47440"/>
    <w:rsid w:val="00F502A9"/>
    <w:rsid w:val="00F506D7"/>
    <w:rsid w:val="00F50F7E"/>
    <w:rsid w:val="00F510F6"/>
    <w:rsid w:val="00F5196B"/>
    <w:rsid w:val="00F5255E"/>
    <w:rsid w:val="00F525D8"/>
    <w:rsid w:val="00F532D9"/>
    <w:rsid w:val="00F53AEE"/>
    <w:rsid w:val="00F53D38"/>
    <w:rsid w:val="00F54D1F"/>
    <w:rsid w:val="00F55DBD"/>
    <w:rsid w:val="00F56092"/>
    <w:rsid w:val="00F5666B"/>
    <w:rsid w:val="00F56829"/>
    <w:rsid w:val="00F56868"/>
    <w:rsid w:val="00F56EEE"/>
    <w:rsid w:val="00F576ED"/>
    <w:rsid w:val="00F57D22"/>
    <w:rsid w:val="00F605E3"/>
    <w:rsid w:val="00F6081A"/>
    <w:rsid w:val="00F60B93"/>
    <w:rsid w:val="00F61101"/>
    <w:rsid w:val="00F6314E"/>
    <w:rsid w:val="00F63AB8"/>
    <w:rsid w:val="00F63F45"/>
    <w:rsid w:val="00F64D5A"/>
    <w:rsid w:val="00F64E51"/>
    <w:rsid w:val="00F650CF"/>
    <w:rsid w:val="00F65B58"/>
    <w:rsid w:val="00F66EC2"/>
    <w:rsid w:val="00F671DA"/>
    <w:rsid w:val="00F679E7"/>
    <w:rsid w:val="00F71A16"/>
    <w:rsid w:val="00F71F61"/>
    <w:rsid w:val="00F725E3"/>
    <w:rsid w:val="00F726C5"/>
    <w:rsid w:val="00F72DDC"/>
    <w:rsid w:val="00F742A0"/>
    <w:rsid w:val="00F76446"/>
    <w:rsid w:val="00F76957"/>
    <w:rsid w:val="00F77AAF"/>
    <w:rsid w:val="00F80801"/>
    <w:rsid w:val="00F81BBD"/>
    <w:rsid w:val="00F82AED"/>
    <w:rsid w:val="00F83081"/>
    <w:rsid w:val="00F8319F"/>
    <w:rsid w:val="00F83905"/>
    <w:rsid w:val="00F84520"/>
    <w:rsid w:val="00F8465C"/>
    <w:rsid w:val="00F8546D"/>
    <w:rsid w:val="00F85A39"/>
    <w:rsid w:val="00F8683C"/>
    <w:rsid w:val="00F86930"/>
    <w:rsid w:val="00F8718B"/>
    <w:rsid w:val="00F8720C"/>
    <w:rsid w:val="00F878FA"/>
    <w:rsid w:val="00F87A85"/>
    <w:rsid w:val="00F904D6"/>
    <w:rsid w:val="00F90DA7"/>
    <w:rsid w:val="00F91080"/>
    <w:rsid w:val="00F91393"/>
    <w:rsid w:val="00F918FA"/>
    <w:rsid w:val="00F91DC8"/>
    <w:rsid w:val="00F92108"/>
    <w:rsid w:val="00F92C16"/>
    <w:rsid w:val="00F93E9C"/>
    <w:rsid w:val="00F93EAF"/>
    <w:rsid w:val="00F9435C"/>
    <w:rsid w:val="00F9437E"/>
    <w:rsid w:val="00F94C91"/>
    <w:rsid w:val="00F95FB8"/>
    <w:rsid w:val="00F960D2"/>
    <w:rsid w:val="00F96740"/>
    <w:rsid w:val="00F96846"/>
    <w:rsid w:val="00F968A7"/>
    <w:rsid w:val="00F96DFB"/>
    <w:rsid w:val="00F978CB"/>
    <w:rsid w:val="00FA0136"/>
    <w:rsid w:val="00FA04FE"/>
    <w:rsid w:val="00FA07AE"/>
    <w:rsid w:val="00FA0945"/>
    <w:rsid w:val="00FA15E6"/>
    <w:rsid w:val="00FA21C8"/>
    <w:rsid w:val="00FA2723"/>
    <w:rsid w:val="00FA279D"/>
    <w:rsid w:val="00FA2C25"/>
    <w:rsid w:val="00FA2C6D"/>
    <w:rsid w:val="00FA2E51"/>
    <w:rsid w:val="00FA37E3"/>
    <w:rsid w:val="00FA386C"/>
    <w:rsid w:val="00FA3FE9"/>
    <w:rsid w:val="00FA449D"/>
    <w:rsid w:val="00FA5A2E"/>
    <w:rsid w:val="00FA6843"/>
    <w:rsid w:val="00FA690F"/>
    <w:rsid w:val="00FA6BED"/>
    <w:rsid w:val="00FA7D91"/>
    <w:rsid w:val="00FB0796"/>
    <w:rsid w:val="00FB09C0"/>
    <w:rsid w:val="00FB0FE9"/>
    <w:rsid w:val="00FB14CB"/>
    <w:rsid w:val="00FB15D0"/>
    <w:rsid w:val="00FB1DC9"/>
    <w:rsid w:val="00FB25A4"/>
    <w:rsid w:val="00FB2CAB"/>
    <w:rsid w:val="00FB333C"/>
    <w:rsid w:val="00FB3F35"/>
    <w:rsid w:val="00FB4225"/>
    <w:rsid w:val="00FB436D"/>
    <w:rsid w:val="00FB4B7C"/>
    <w:rsid w:val="00FB4F28"/>
    <w:rsid w:val="00FB5333"/>
    <w:rsid w:val="00FB537E"/>
    <w:rsid w:val="00FB5413"/>
    <w:rsid w:val="00FB7765"/>
    <w:rsid w:val="00FC010B"/>
    <w:rsid w:val="00FC0464"/>
    <w:rsid w:val="00FC050E"/>
    <w:rsid w:val="00FC1167"/>
    <w:rsid w:val="00FC1762"/>
    <w:rsid w:val="00FC1EA1"/>
    <w:rsid w:val="00FC3637"/>
    <w:rsid w:val="00FC4733"/>
    <w:rsid w:val="00FC51D6"/>
    <w:rsid w:val="00FC53EF"/>
    <w:rsid w:val="00FC5975"/>
    <w:rsid w:val="00FC5C3B"/>
    <w:rsid w:val="00FC6265"/>
    <w:rsid w:val="00FC68BC"/>
    <w:rsid w:val="00FC718B"/>
    <w:rsid w:val="00FC7A12"/>
    <w:rsid w:val="00FD06CF"/>
    <w:rsid w:val="00FD0F60"/>
    <w:rsid w:val="00FD1720"/>
    <w:rsid w:val="00FD248D"/>
    <w:rsid w:val="00FD3586"/>
    <w:rsid w:val="00FD3695"/>
    <w:rsid w:val="00FD3A1C"/>
    <w:rsid w:val="00FD4203"/>
    <w:rsid w:val="00FD48F3"/>
    <w:rsid w:val="00FD5067"/>
    <w:rsid w:val="00FD5A2F"/>
    <w:rsid w:val="00FD5D12"/>
    <w:rsid w:val="00FD625F"/>
    <w:rsid w:val="00FD62F9"/>
    <w:rsid w:val="00FD7744"/>
    <w:rsid w:val="00FD77E7"/>
    <w:rsid w:val="00FD7D93"/>
    <w:rsid w:val="00FE0890"/>
    <w:rsid w:val="00FE1057"/>
    <w:rsid w:val="00FE14E1"/>
    <w:rsid w:val="00FE31A0"/>
    <w:rsid w:val="00FE34D5"/>
    <w:rsid w:val="00FE3DA0"/>
    <w:rsid w:val="00FE42A1"/>
    <w:rsid w:val="00FE4577"/>
    <w:rsid w:val="00FE50D1"/>
    <w:rsid w:val="00FE7449"/>
    <w:rsid w:val="00FE7EC1"/>
    <w:rsid w:val="00FF01C8"/>
    <w:rsid w:val="00FF06C4"/>
    <w:rsid w:val="00FF13C6"/>
    <w:rsid w:val="00FF2DF7"/>
    <w:rsid w:val="00FF2F8D"/>
    <w:rsid w:val="00FF35C8"/>
    <w:rsid w:val="00FF5063"/>
    <w:rsid w:val="00FF516C"/>
    <w:rsid w:val="00FF537E"/>
    <w:rsid w:val="00FF598A"/>
    <w:rsid w:val="00FF6231"/>
    <w:rsid w:val="00FF691E"/>
    <w:rsid w:val="00FF6BC5"/>
    <w:rsid w:val="00FF6C5A"/>
    <w:rsid w:val="00FF6FFF"/>
    <w:rsid w:val="00FF7636"/>
    <w:rsid w:val="00FF7EF5"/>
    <w:rsid w:val="00FF7FA4"/>
    <w:rsid w:val="0102E24D"/>
    <w:rsid w:val="010C353C"/>
    <w:rsid w:val="01125E78"/>
    <w:rsid w:val="011B4F4F"/>
    <w:rsid w:val="011D5E48"/>
    <w:rsid w:val="0128A8C7"/>
    <w:rsid w:val="0136714E"/>
    <w:rsid w:val="013BB31E"/>
    <w:rsid w:val="014840E3"/>
    <w:rsid w:val="014DCF67"/>
    <w:rsid w:val="014F5988"/>
    <w:rsid w:val="014FE72C"/>
    <w:rsid w:val="015083EC"/>
    <w:rsid w:val="0150E7B3"/>
    <w:rsid w:val="015B23BD"/>
    <w:rsid w:val="015E451B"/>
    <w:rsid w:val="01661431"/>
    <w:rsid w:val="01763B66"/>
    <w:rsid w:val="017C0BF0"/>
    <w:rsid w:val="0180CFBA"/>
    <w:rsid w:val="01840EFA"/>
    <w:rsid w:val="018B1867"/>
    <w:rsid w:val="018B5E34"/>
    <w:rsid w:val="018B6C57"/>
    <w:rsid w:val="018E8838"/>
    <w:rsid w:val="01942A38"/>
    <w:rsid w:val="019F15B6"/>
    <w:rsid w:val="01A043A9"/>
    <w:rsid w:val="01A4792C"/>
    <w:rsid w:val="01A8A17A"/>
    <w:rsid w:val="01AD41B2"/>
    <w:rsid w:val="01C2948B"/>
    <w:rsid w:val="01C3C97E"/>
    <w:rsid w:val="01CE0F35"/>
    <w:rsid w:val="01E78989"/>
    <w:rsid w:val="01F5BAEA"/>
    <w:rsid w:val="01F79102"/>
    <w:rsid w:val="020606DB"/>
    <w:rsid w:val="0211CEDE"/>
    <w:rsid w:val="02243620"/>
    <w:rsid w:val="0226B71C"/>
    <w:rsid w:val="0229390E"/>
    <w:rsid w:val="022E6764"/>
    <w:rsid w:val="022FDF60"/>
    <w:rsid w:val="023051F8"/>
    <w:rsid w:val="02386D9B"/>
    <w:rsid w:val="0239FC22"/>
    <w:rsid w:val="023F90B5"/>
    <w:rsid w:val="02407300"/>
    <w:rsid w:val="02494EC3"/>
    <w:rsid w:val="024A1256"/>
    <w:rsid w:val="0262CFA2"/>
    <w:rsid w:val="026C1E45"/>
    <w:rsid w:val="02746615"/>
    <w:rsid w:val="0274AA6B"/>
    <w:rsid w:val="029173CD"/>
    <w:rsid w:val="029C9C65"/>
    <w:rsid w:val="02A143A4"/>
    <w:rsid w:val="02BB47DE"/>
    <w:rsid w:val="02C9BB2E"/>
    <w:rsid w:val="02CC04A9"/>
    <w:rsid w:val="02D0EB8C"/>
    <w:rsid w:val="02D1344F"/>
    <w:rsid w:val="02D3AFA9"/>
    <w:rsid w:val="02D673AF"/>
    <w:rsid w:val="02D790EA"/>
    <w:rsid w:val="02DA74C2"/>
    <w:rsid w:val="02E1C143"/>
    <w:rsid w:val="02E325DC"/>
    <w:rsid w:val="02E73B9D"/>
    <w:rsid w:val="02F23FD4"/>
    <w:rsid w:val="02FA2787"/>
    <w:rsid w:val="0311D451"/>
    <w:rsid w:val="03152A3A"/>
    <w:rsid w:val="032867C1"/>
    <w:rsid w:val="032BB4E6"/>
    <w:rsid w:val="032DCCEE"/>
    <w:rsid w:val="03365C87"/>
    <w:rsid w:val="0341E14B"/>
    <w:rsid w:val="0344B74C"/>
    <w:rsid w:val="034E6B1F"/>
    <w:rsid w:val="03598FCB"/>
    <w:rsid w:val="0371009F"/>
    <w:rsid w:val="03833B57"/>
    <w:rsid w:val="03876B61"/>
    <w:rsid w:val="038AD230"/>
    <w:rsid w:val="038B9449"/>
    <w:rsid w:val="0391B94C"/>
    <w:rsid w:val="03936163"/>
    <w:rsid w:val="0395517A"/>
    <w:rsid w:val="03A87E44"/>
    <w:rsid w:val="03A9B708"/>
    <w:rsid w:val="03B070F3"/>
    <w:rsid w:val="03BEDA16"/>
    <w:rsid w:val="03C0AD20"/>
    <w:rsid w:val="03C11574"/>
    <w:rsid w:val="03C13E29"/>
    <w:rsid w:val="03C67B4B"/>
    <w:rsid w:val="03C69B25"/>
    <w:rsid w:val="03E2C40F"/>
    <w:rsid w:val="03F480E2"/>
    <w:rsid w:val="0402C5A9"/>
    <w:rsid w:val="04130CE3"/>
    <w:rsid w:val="041CFEF6"/>
    <w:rsid w:val="0430314F"/>
    <w:rsid w:val="04304215"/>
    <w:rsid w:val="0433F1AC"/>
    <w:rsid w:val="043D3AA2"/>
    <w:rsid w:val="043E3BF0"/>
    <w:rsid w:val="044811F0"/>
    <w:rsid w:val="0448F559"/>
    <w:rsid w:val="0451D230"/>
    <w:rsid w:val="045BBFD7"/>
    <w:rsid w:val="04670D6C"/>
    <w:rsid w:val="046CE9D6"/>
    <w:rsid w:val="04700175"/>
    <w:rsid w:val="0472229C"/>
    <w:rsid w:val="047DACAB"/>
    <w:rsid w:val="04853CAE"/>
    <w:rsid w:val="048A36FF"/>
    <w:rsid w:val="048A90FA"/>
    <w:rsid w:val="0490EFCF"/>
    <w:rsid w:val="04A38BDF"/>
    <w:rsid w:val="04ABE106"/>
    <w:rsid w:val="04AFF02A"/>
    <w:rsid w:val="04B175DE"/>
    <w:rsid w:val="04B2511A"/>
    <w:rsid w:val="04BB4A69"/>
    <w:rsid w:val="04D33C78"/>
    <w:rsid w:val="04D8D0BE"/>
    <w:rsid w:val="04E551FA"/>
    <w:rsid w:val="04EB4CD9"/>
    <w:rsid w:val="04EE8944"/>
    <w:rsid w:val="04FB6A40"/>
    <w:rsid w:val="050F2998"/>
    <w:rsid w:val="051434A3"/>
    <w:rsid w:val="05191E57"/>
    <w:rsid w:val="05317CB7"/>
    <w:rsid w:val="0531B6FC"/>
    <w:rsid w:val="05325E9C"/>
    <w:rsid w:val="053A5A6C"/>
    <w:rsid w:val="053B6909"/>
    <w:rsid w:val="0541894D"/>
    <w:rsid w:val="05430474"/>
    <w:rsid w:val="054CA220"/>
    <w:rsid w:val="054CBD32"/>
    <w:rsid w:val="0557BA42"/>
    <w:rsid w:val="055A9504"/>
    <w:rsid w:val="055AFA7A"/>
    <w:rsid w:val="0563BBE6"/>
    <w:rsid w:val="0564676E"/>
    <w:rsid w:val="0567E8C1"/>
    <w:rsid w:val="056D0A5E"/>
    <w:rsid w:val="056E31CF"/>
    <w:rsid w:val="0572137F"/>
    <w:rsid w:val="05724522"/>
    <w:rsid w:val="057DB39C"/>
    <w:rsid w:val="0582AD60"/>
    <w:rsid w:val="0592E384"/>
    <w:rsid w:val="059D9B02"/>
    <w:rsid w:val="05A5C815"/>
    <w:rsid w:val="05B0FA78"/>
    <w:rsid w:val="05C41AD8"/>
    <w:rsid w:val="05C809EE"/>
    <w:rsid w:val="05CDAE99"/>
    <w:rsid w:val="05D04A31"/>
    <w:rsid w:val="05D14F90"/>
    <w:rsid w:val="05D8783F"/>
    <w:rsid w:val="05DAE74C"/>
    <w:rsid w:val="0612A3F1"/>
    <w:rsid w:val="0615A5BD"/>
    <w:rsid w:val="06206E13"/>
    <w:rsid w:val="062B1D0B"/>
    <w:rsid w:val="0633392F"/>
    <w:rsid w:val="064708BB"/>
    <w:rsid w:val="0649276B"/>
    <w:rsid w:val="065078D2"/>
    <w:rsid w:val="065581B2"/>
    <w:rsid w:val="065E496A"/>
    <w:rsid w:val="06619614"/>
    <w:rsid w:val="06783FA7"/>
    <w:rsid w:val="067FEAAD"/>
    <w:rsid w:val="06831EFA"/>
    <w:rsid w:val="0687EAB6"/>
    <w:rsid w:val="0689D474"/>
    <w:rsid w:val="0693E2A2"/>
    <w:rsid w:val="06B54952"/>
    <w:rsid w:val="06C66555"/>
    <w:rsid w:val="06D53081"/>
    <w:rsid w:val="06D94BD4"/>
    <w:rsid w:val="06DAA0B8"/>
    <w:rsid w:val="06E16584"/>
    <w:rsid w:val="06ED0944"/>
    <w:rsid w:val="06EF4958"/>
    <w:rsid w:val="06F0EC03"/>
    <w:rsid w:val="06F76DB9"/>
    <w:rsid w:val="06F93130"/>
    <w:rsid w:val="070021F6"/>
    <w:rsid w:val="0702F554"/>
    <w:rsid w:val="0717F38D"/>
    <w:rsid w:val="0722BBC2"/>
    <w:rsid w:val="0730DF18"/>
    <w:rsid w:val="073BFCD2"/>
    <w:rsid w:val="073E1430"/>
    <w:rsid w:val="073FF604"/>
    <w:rsid w:val="0746DF8F"/>
    <w:rsid w:val="074C050A"/>
    <w:rsid w:val="0752D43B"/>
    <w:rsid w:val="0754C628"/>
    <w:rsid w:val="0756968B"/>
    <w:rsid w:val="07581C90"/>
    <w:rsid w:val="07622059"/>
    <w:rsid w:val="0768413A"/>
    <w:rsid w:val="076D3B38"/>
    <w:rsid w:val="076DD33B"/>
    <w:rsid w:val="077D05FA"/>
    <w:rsid w:val="077FB2B2"/>
    <w:rsid w:val="078692E3"/>
    <w:rsid w:val="078C9FCC"/>
    <w:rsid w:val="078EA673"/>
    <w:rsid w:val="0796A8CD"/>
    <w:rsid w:val="079AB560"/>
    <w:rsid w:val="079EF132"/>
    <w:rsid w:val="07AA6C97"/>
    <w:rsid w:val="07AEEC07"/>
    <w:rsid w:val="07B0D552"/>
    <w:rsid w:val="07B34B77"/>
    <w:rsid w:val="07B45610"/>
    <w:rsid w:val="07BBDE05"/>
    <w:rsid w:val="07C3598A"/>
    <w:rsid w:val="07C632F7"/>
    <w:rsid w:val="07CC8F93"/>
    <w:rsid w:val="07D2FAC7"/>
    <w:rsid w:val="07D47873"/>
    <w:rsid w:val="07DD33AF"/>
    <w:rsid w:val="07E2E73F"/>
    <w:rsid w:val="07E41F19"/>
    <w:rsid w:val="07EA18CC"/>
    <w:rsid w:val="07FB1B00"/>
    <w:rsid w:val="080C7316"/>
    <w:rsid w:val="080CF71A"/>
    <w:rsid w:val="080DA50C"/>
    <w:rsid w:val="0810282A"/>
    <w:rsid w:val="08147521"/>
    <w:rsid w:val="0818286F"/>
    <w:rsid w:val="0818BB8F"/>
    <w:rsid w:val="08190157"/>
    <w:rsid w:val="081BEE8B"/>
    <w:rsid w:val="0823BB17"/>
    <w:rsid w:val="082B986C"/>
    <w:rsid w:val="082C75E8"/>
    <w:rsid w:val="0832C8C9"/>
    <w:rsid w:val="0838A24B"/>
    <w:rsid w:val="0838EE8F"/>
    <w:rsid w:val="084E97EC"/>
    <w:rsid w:val="084EBF11"/>
    <w:rsid w:val="0859C46A"/>
    <w:rsid w:val="08663AD9"/>
    <w:rsid w:val="0868A031"/>
    <w:rsid w:val="086BAE0E"/>
    <w:rsid w:val="086C18C0"/>
    <w:rsid w:val="086DABF8"/>
    <w:rsid w:val="086DAE8F"/>
    <w:rsid w:val="086EC539"/>
    <w:rsid w:val="087593CC"/>
    <w:rsid w:val="087922DC"/>
    <w:rsid w:val="0895F8A0"/>
    <w:rsid w:val="08990B4B"/>
    <w:rsid w:val="089E0084"/>
    <w:rsid w:val="089E4683"/>
    <w:rsid w:val="08A46B86"/>
    <w:rsid w:val="08AE578B"/>
    <w:rsid w:val="08B3DC82"/>
    <w:rsid w:val="08B8EE4E"/>
    <w:rsid w:val="08CD4B43"/>
    <w:rsid w:val="08D25414"/>
    <w:rsid w:val="08D6FDE9"/>
    <w:rsid w:val="08D802C1"/>
    <w:rsid w:val="08D9191F"/>
    <w:rsid w:val="08DAA8FF"/>
    <w:rsid w:val="08E0042F"/>
    <w:rsid w:val="08EAEBB8"/>
    <w:rsid w:val="08EF013D"/>
    <w:rsid w:val="090DCC62"/>
    <w:rsid w:val="0911DC1B"/>
    <w:rsid w:val="0924458D"/>
    <w:rsid w:val="0925F585"/>
    <w:rsid w:val="0929CA9E"/>
    <w:rsid w:val="092A76D4"/>
    <w:rsid w:val="092D922C"/>
    <w:rsid w:val="093D140F"/>
    <w:rsid w:val="094447BC"/>
    <w:rsid w:val="095CB6D4"/>
    <w:rsid w:val="0963672A"/>
    <w:rsid w:val="0963F79B"/>
    <w:rsid w:val="09692126"/>
    <w:rsid w:val="096C2E4E"/>
    <w:rsid w:val="0974C600"/>
    <w:rsid w:val="098084B9"/>
    <w:rsid w:val="09881F8C"/>
    <w:rsid w:val="098EBE45"/>
    <w:rsid w:val="09933546"/>
    <w:rsid w:val="099706C5"/>
    <w:rsid w:val="09A93097"/>
    <w:rsid w:val="09AA601D"/>
    <w:rsid w:val="09B00FEB"/>
    <w:rsid w:val="09B8F9B0"/>
    <w:rsid w:val="09C612E2"/>
    <w:rsid w:val="09C954C2"/>
    <w:rsid w:val="09CB4026"/>
    <w:rsid w:val="09CDADCB"/>
    <w:rsid w:val="09D07A20"/>
    <w:rsid w:val="09D8EFA8"/>
    <w:rsid w:val="09DFF911"/>
    <w:rsid w:val="09F40D81"/>
    <w:rsid w:val="0A0EAC80"/>
    <w:rsid w:val="0A12417A"/>
    <w:rsid w:val="0A153688"/>
    <w:rsid w:val="0A190646"/>
    <w:rsid w:val="0A1920DC"/>
    <w:rsid w:val="0A26F2B1"/>
    <w:rsid w:val="0A44D129"/>
    <w:rsid w:val="0A4580AA"/>
    <w:rsid w:val="0A486582"/>
    <w:rsid w:val="0A647477"/>
    <w:rsid w:val="0A67619C"/>
    <w:rsid w:val="0A6BF6B3"/>
    <w:rsid w:val="0A731B3B"/>
    <w:rsid w:val="0A77302A"/>
    <w:rsid w:val="0A87E986"/>
    <w:rsid w:val="0A8E222D"/>
    <w:rsid w:val="0A8E27D5"/>
    <w:rsid w:val="0A93B5EB"/>
    <w:rsid w:val="0A95BBA5"/>
    <w:rsid w:val="0AA46F48"/>
    <w:rsid w:val="0AAFDAB7"/>
    <w:rsid w:val="0ABEB1D5"/>
    <w:rsid w:val="0AC302FD"/>
    <w:rsid w:val="0AC5746A"/>
    <w:rsid w:val="0AE221F1"/>
    <w:rsid w:val="0AEA6D6F"/>
    <w:rsid w:val="0AF37EC7"/>
    <w:rsid w:val="0AF4BDC3"/>
    <w:rsid w:val="0B003EE0"/>
    <w:rsid w:val="0B04439E"/>
    <w:rsid w:val="0B04F2E7"/>
    <w:rsid w:val="0B077D5B"/>
    <w:rsid w:val="0B09A1ED"/>
    <w:rsid w:val="0B0E7D65"/>
    <w:rsid w:val="0B187ACE"/>
    <w:rsid w:val="0B1A8801"/>
    <w:rsid w:val="0B1C8156"/>
    <w:rsid w:val="0B20020E"/>
    <w:rsid w:val="0B25FFC4"/>
    <w:rsid w:val="0B36A0D4"/>
    <w:rsid w:val="0B41DEE6"/>
    <w:rsid w:val="0B41F4C6"/>
    <w:rsid w:val="0B5EF784"/>
    <w:rsid w:val="0B64E65D"/>
    <w:rsid w:val="0B71C0DA"/>
    <w:rsid w:val="0B8214B0"/>
    <w:rsid w:val="0B8E1A46"/>
    <w:rsid w:val="0B9B21C6"/>
    <w:rsid w:val="0B9EFC38"/>
    <w:rsid w:val="0BB4D6A7"/>
    <w:rsid w:val="0BBB09EC"/>
    <w:rsid w:val="0BC22D61"/>
    <w:rsid w:val="0BC23C99"/>
    <w:rsid w:val="0BC2C312"/>
    <w:rsid w:val="0BC3CC6A"/>
    <w:rsid w:val="0BD94C56"/>
    <w:rsid w:val="0BD9EBBB"/>
    <w:rsid w:val="0BDB6851"/>
    <w:rsid w:val="0BDBA762"/>
    <w:rsid w:val="0BDE8F9B"/>
    <w:rsid w:val="0BDEC3B6"/>
    <w:rsid w:val="0BE9B04D"/>
    <w:rsid w:val="0BEF245A"/>
    <w:rsid w:val="0C06B16A"/>
    <w:rsid w:val="0C07545F"/>
    <w:rsid w:val="0C085250"/>
    <w:rsid w:val="0C2D6D75"/>
    <w:rsid w:val="0C322110"/>
    <w:rsid w:val="0C37E5F4"/>
    <w:rsid w:val="0C3ECE7E"/>
    <w:rsid w:val="0C4B2457"/>
    <w:rsid w:val="0C4C9C60"/>
    <w:rsid w:val="0C51B704"/>
    <w:rsid w:val="0C5609C4"/>
    <w:rsid w:val="0C57B2A0"/>
    <w:rsid w:val="0C5B2553"/>
    <w:rsid w:val="0C62919C"/>
    <w:rsid w:val="0C712D47"/>
    <w:rsid w:val="0C87C733"/>
    <w:rsid w:val="0C909EFE"/>
    <w:rsid w:val="0C950B24"/>
    <w:rsid w:val="0C9C62D0"/>
    <w:rsid w:val="0CA5386A"/>
    <w:rsid w:val="0CA9C932"/>
    <w:rsid w:val="0CAF6F91"/>
    <w:rsid w:val="0CB0FFA7"/>
    <w:rsid w:val="0CB4702B"/>
    <w:rsid w:val="0CB6D5D9"/>
    <w:rsid w:val="0CBEAF2D"/>
    <w:rsid w:val="0CC36B7D"/>
    <w:rsid w:val="0CD4FAFF"/>
    <w:rsid w:val="0CD8F6C7"/>
    <w:rsid w:val="0CDB3305"/>
    <w:rsid w:val="0CE20DA2"/>
    <w:rsid w:val="0CE56D3E"/>
    <w:rsid w:val="0CE8E6D1"/>
    <w:rsid w:val="0CEF08C6"/>
    <w:rsid w:val="0CEF5FAE"/>
    <w:rsid w:val="0D041DDD"/>
    <w:rsid w:val="0D0BDF12"/>
    <w:rsid w:val="0D1F9FCE"/>
    <w:rsid w:val="0D346D86"/>
    <w:rsid w:val="0D406997"/>
    <w:rsid w:val="0D447EBD"/>
    <w:rsid w:val="0D47F4A8"/>
    <w:rsid w:val="0D4BEE06"/>
    <w:rsid w:val="0D4C93FF"/>
    <w:rsid w:val="0D4CDE79"/>
    <w:rsid w:val="0D4D5582"/>
    <w:rsid w:val="0D4ECBB0"/>
    <w:rsid w:val="0D4EE42D"/>
    <w:rsid w:val="0D5A7D2D"/>
    <w:rsid w:val="0D62FE6A"/>
    <w:rsid w:val="0D7237CB"/>
    <w:rsid w:val="0D99CD74"/>
    <w:rsid w:val="0DA15635"/>
    <w:rsid w:val="0DAEE64D"/>
    <w:rsid w:val="0DAF5C99"/>
    <w:rsid w:val="0DB20AFD"/>
    <w:rsid w:val="0DB2E68E"/>
    <w:rsid w:val="0DB6113C"/>
    <w:rsid w:val="0DC1AB95"/>
    <w:rsid w:val="0DC65A1F"/>
    <w:rsid w:val="0DCC268F"/>
    <w:rsid w:val="0DCC8D80"/>
    <w:rsid w:val="0DCD6C75"/>
    <w:rsid w:val="0DD01D8B"/>
    <w:rsid w:val="0DD2427A"/>
    <w:rsid w:val="0DD42B30"/>
    <w:rsid w:val="0DD56CCD"/>
    <w:rsid w:val="0DE6DC0C"/>
    <w:rsid w:val="0DE983A8"/>
    <w:rsid w:val="0DF6A98A"/>
    <w:rsid w:val="0DF6CB19"/>
    <w:rsid w:val="0DF8B476"/>
    <w:rsid w:val="0E025A1C"/>
    <w:rsid w:val="0E0A6F37"/>
    <w:rsid w:val="0E15A1DD"/>
    <w:rsid w:val="0E1CF6F0"/>
    <w:rsid w:val="0E217025"/>
    <w:rsid w:val="0E239794"/>
    <w:rsid w:val="0E26C914"/>
    <w:rsid w:val="0E398938"/>
    <w:rsid w:val="0E3AA7F9"/>
    <w:rsid w:val="0E3C9249"/>
    <w:rsid w:val="0E50223B"/>
    <w:rsid w:val="0E5431A7"/>
    <w:rsid w:val="0E640CC4"/>
    <w:rsid w:val="0E64D3DB"/>
    <w:rsid w:val="0E6B766D"/>
    <w:rsid w:val="0E6E24F0"/>
    <w:rsid w:val="0E7307EE"/>
    <w:rsid w:val="0E73F87A"/>
    <w:rsid w:val="0E7605A1"/>
    <w:rsid w:val="0E8E30DF"/>
    <w:rsid w:val="0E900628"/>
    <w:rsid w:val="0E90AC5A"/>
    <w:rsid w:val="0E963604"/>
    <w:rsid w:val="0E98284E"/>
    <w:rsid w:val="0E9B814A"/>
    <w:rsid w:val="0E9C385E"/>
    <w:rsid w:val="0EA66DA4"/>
    <w:rsid w:val="0EC521AE"/>
    <w:rsid w:val="0EC6BE71"/>
    <w:rsid w:val="0ECAB8CE"/>
    <w:rsid w:val="0ED24A7D"/>
    <w:rsid w:val="0ED2C288"/>
    <w:rsid w:val="0ED2FA87"/>
    <w:rsid w:val="0ED31515"/>
    <w:rsid w:val="0ED629C5"/>
    <w:rsid w:val="0ED8341D"/>
    <w:rsid w:val="0EDB5A44"/>
    <w:rsid w:val="0EDDE745"/>
    <w:rsid w:val="0EE4DB6C"/>
    <w:rsid w:val="0EF8F852"/>
    <w:rsid w:val="0F02D1FD"/>
    <w:rsid w:val="0F14D6AC"/>
    <w:rsid w:val="0F155E09"/>
    <w:rsid w:val="0F309D21"/>
    <w:rsid w:val="0F33C7BE"/>
    <w:rsid w:val="0F3CC5DE"/>
    <w:rsid w:val="0F3D8E70"/>
    <w:rsid w:val="0F46DA36"/>
    <w:rsid w:val="0F5AA95B"/>
    <w:rsid w:val="0F5D1D2A"/>
    <w:rsid w:val="0F607B57"/>
    <w:rsid w:val="0F70C17D"/>
    <w:rsid w:val="0F771707"/>
    <w:rsid w:val="0F77789D"/>
    <w:rsid w:val="0F778D8C"/>
    <w:rsid w:val="0F79E384"/>
    <w:rsid w:val="0F7E044B"/>
    <w:rsid w:val="0F7F2BCB"/>
    <w:rsid w:val="0F901444"/>
    <w:rsid w:val="0F942A67"/>
    <w:rsid w:val="0F9A325E"/>
    <w:rsid w:val="0FA10863"/>
    <w:rsid w:val="0FA305A6"/>
    <w:rsid w:val="0FA92D90"/>
    <w:rsid w:val="0FACCA8E"/>
    <w:rsid w:val="0FB3F3CA"/>
    <w:rsid w:val="0FBB223D"/>
    <w:rsid w:val="0FBBB564"/>
    <w:rsid w:val="0FBC4EC9"/>
    <w:rsid w:val="0FBC9353"/>
    <w:rsid w:val="0FC1A997"/>
    <w:rsid w:val="0FCA6D93"/>
    <w:rsid w:val="0FD7B4C1"/>
    <w:rsid w:val="0FEC8EF3"/>
    <w:rsid w:val="0FF00208"/>
    <w:rsid w:val="10008E41"/>
    <w:rsid w:val="10032FF4"/>
    <w:rsid w:val="100D7547"/>
    <w:rsid w:val="101858CD"/>
    <w:rsid w:val="101BF2C5"/>
    <w:rsid w:val="102A0140"/>
    <w:rsid w:val="102D72E6"/>
    <w:rsid w:val="1037E690"/>
    <w:rsid w:val="103B5C2E"/>
    <w:rsid w:val="103FD7C1"/>
    <w:rsid w:val="104510DE"/>
    <w:rsid w:val="10457772"/>
    <w:rsid w:val="10494648"/>
    <w:rsid w:val="107267A6"/>
    <w:rsid w:val="107C1602"/>
    <w:rsid w:val="10843B8D"/>
    <w:rsid w:val="10AAA64A"/>
    <w:rsid w:val="10AE7C52"/>
    <w:rsid w:val="10B0AC7D"/>
    <w:rsid w:val="10B4160E"/>
    <w:rsid w:val="10B81342"/>
    <w:rsid w:val="10B9C77A"/>
    <w:rsid w:val="10BF0224"/>
    <w:rsid w:val="10C0C68A"/>
    <w:rsid w:val="10C256CC"/>
    <w:rsid w:val="10C3FFD3"/>
    <w:rsid w:val="10CE68F6"/>
    <w:rsid w:val="10CF80FF"/>
    <w:rsid w:val="10D727DD"/>
    <w:rsid w:val="10FD1E2C"/>
    <w:rsid w:val="110AA8D2"/>
    <w:rsid w:val="11185595"/>
    <w:rsid w:val="111C379D"/>
    <w:rsid w:val="111CEE00"/>
    <w:rsid w:val="111D616A"/>
    <w:rsid w:val="111DD149"/>
    <w:rsid w:val="113EFC20"/>
    <w:rsid w:val="113F6ACD"/>
    <w:rsid w:val="114E9414"/>
    <w:rsid w:val="1150B85B"/>
    <w:rsid w:val="116255DC"/>
    <w:rsid w:val="116F31F4"/>
    <w:rsid w:val="1170A78D"/>
    <w:rsid w:val="117129FA"/>
    <w:rsid w:val="11875967"/>
    <w:rsid w:val="118D551F"/>
    <w:rsid w:val="1196E747"/>
    <w:rsid w:val="11A18ED9"/>
    <w:rsid w:val="11A37585"/>
    <w:rsid w:val="11B47458"/>
    <w:rsid w:val="11BF0AB5"/>
    <w:rsid w:val="11C2ED0A"/>
    <w:rsid w:val="11CB4BEB"/>
    <w:rsid w:val="11CE8875"/>
    <w:rsid w:val="11D3B778"/>
    <w:rsid w:val="11E673D8"/>
    <w:rsid w:val="11F1ED33"/>
    <w:rsid w:val="11F7A15F"/>
    <w:rsid w:val="11F970D9"/>
    <w:rsid w:val="11FEF008"/>
    <w:rsid w:val="11FF8C9E"/>
    <w:rsid w:val="12019E85"/>
    <w:rsid w:val="12114952"/>
    <w:rsid w:val="12173634"/>
    <w:rsid w:val="1218092A"/>
    <w:rsid w:val="121CB8C0"/>
    <w:rsid w:val="122665BC"/>
    <w:rsid w:val="1229EB83"/>
    <w:rsid w:val="123F434B"/>
    <w:rsid w:val="124D9CB6"/>
    <w:rsid w:val="124DF096"/>
    <w:rsid w:val="1250DC3C"/>
    <w:rsid w:val="125D202B"/>
    <w:rsid w:val="126A738D"/>
    <w:rsid w:val="126DD5E8"/>
    <w:rsid w:val="127A12EA"/>
    <w:rsid w:val="12815C6C"/>
    <w:rsid w:val="128816D4"/>
    <w:rsid w:val="12898A42"/>
    <w:rsid w:val="128BBCBF"/>
    <w:rsid w:val="12982629"/>
    <w:rsid w:val="12AEC277"/>
    <w:rsid w:val="12B2D112"/>
    <w:rsid w:val="12B470D9"/>
    <w:rsid w:val="12BE9478"/>
    <w:rsid w:val="12C26A15"/>
    <w:rsid w:val="12C52853"/>
    <w:rsid w:val="12CC2599"/>
    <w:rsid w:val="12D3632C"/>
    <w:rsid w:val="12D36ACB"/>
    <w:rsid w:val="12EB4063"/>
    <w:rsid w:val="12EF9141"/>
    <w:rsid w:val="12F030B0"/>
    <w:rsid w:val="12F2F2A0"/>
    <w:rsid w:val="12F3EF8B"/>
    <w:rsid w:val="12F4B873"/>
    <w:rsid w:val="12F86C88"/>
    <w:rsid w:val="12FE263D"/>
    <w:rsid w:val="130354E4"/>
    <w:rsid w:val="130A0B4E"/>
    <w:rsid w:val="130D826B"/>
    <w:rsid w:val="130F5583"/>
    <w:rsid w:val="1312B417"/>
    <w:rsid w:val="131787E7"/>
    <w:rsid w:val="131B8166"/>
    <w:rsid w:val="13390FA3"/>
    <w:rsid w:val="133DDC1E"/>
    <w:rsid w:val="134BDACA"/>
    <w:rsid w:val="1354EF1F"/>
    <w:rsid w:val="135A8E0D"/>
    <w:rsid w:val="137E729C"/>
    <w:rsid w:val="137F2936"/>
    <w:rsid w:val="138197C0"/>
    <w:rsid w:val="13847EAF"/>
    <w:rsid w:val="138A6B3C"/>
    <w:rsid w:val="138AFF38"/>
    <w:rsid w:val="138F998D"/>
    <w:rsid w:val="13957272"/>
    <w:rsid w:val="1396735C"/>
    <w:rsid w:val="139A7435"/>
    <w:rsid w:val="13A17451"/>
    <w:rsid w:val="13AA9AAC"/>
    <w:rsid w:val="13AD7991"/>
    <w:rsid w:val="13B172B3"/>
    <w:rsid w:val="13B454FD"/>
    <w:rsid w:val="13BE3846"/>
    <w:rsid w:val="13C318EC"/>
    <w:rsid w:val="13C4AF09"/>
    <w:rsid w:val="13C9B40F"/>
    <w:rsid w:val="13D502D2"/>
    <w:rsid w:val="13EC7528"/>
    <w:rsid w:val="13F2539F"/>
    <w:rsid w:val="14052343"/>
    <w:rsid w:val="14074397"/>
    <w:rsid w:val="140F952B"/>
    <w:rsid w:val="14156A38"/>
    <w:rsid w:val="14180865"/>
    <w:rsid w:val="141C215A"/>
    <w:rsid w:val="14223655"/>
    <w:rsid w:val="142FA719"/>
    <w:rsid w:val="1434FEB9"/>
    <w:rsid w:val="14414587"/>
    <w:rsid w:val="144D27E0"/>
    <w:rsid w:val="144DE631"/>
    <w:rsid w:val="145074EA"/>
    <w:rsid w:val="145D5FBC"/>
    <w:rsid w:val="146B8735"/>
    <w:rsid w:val="146F2CC1"/>
    <w:rsid w:val="147028DE"/>
    <w:rsid w:val="14799301"/>
    <w:rsid w:val="147C764D"/>
    <w:rsid w:val="147DE58C"/>
    <w:rsid w:val="147FCF1E"/>
    <w:rsid w:val="1480BF9A"/>
    <w:rsid w:val="1485C0B0"/>
    <w:rsid w:val="148BDCCD"/>
    <w:rsid w:val="1493AB12"/>
    <w:rsid w:val="1495FC05"/>
    <w:rsid w:val="14981F07"/>
    <w:rsid w:val="14A67BA7"/>
    <w:rsid w:val="14A86240"/>
    <w:rsid w:val="14B2192F"/>
    <w:rsid w:val="14B71CB5"/>
    <w:rsid w:val="14C0BF97"/>
    <w:rsid w:val="14F13984"/>
    <w:rsid w:val="14F760BB"/>
    <w:rsid w:val="150B5691"/>
    <w:rsid w:val="150C6B56"/>
    <w:rsid w:val="15219952"/>
    <w:rsid w:val="1534945E"/>
    <w:rsid w:val="153A383F"/>
    <w:rsid w:val="154D4314"/>
    <w:rsid w:val="1551188F"/>
    <w:rsid w:val="15519FAD"/>
    <w:rsid w:val="15623415"/>
    <w:rsid w:val="1566280B"/>
    <w:rsid w:val="1574D86F"/>
    <w:rsid w:val="15801166"/>
    <w:rsid w:val="1583318D"/>
    <w:rsid w:val="1588DCFA"/>
    <w:rsid w:val="158D4210"/>
    <w:rsid w:val="159E4AB5"/>
    <w:rsid w:val="159EBD90"/>
    <w:rsid w:val="159EDE46"/>
    <w:rsid w:val="15A28287"/>
    <w:rsid w:val="15B56041"/>
    <w:rsid w:val="15B5D242"/>
    <w:rsid w:val="15B7EB71"/>
    <w:rsid w:val="15B82B89"/>
    <w:rsid w:val="15C151C5"/>
    <w:rsid w:val="15C1C178"/>
    <w:rsid w:val="15C35B92"/>
    <w:rsid w:val="15C614B8"/>
    <w:rsid w:val="15D1022E"/>
    <w:rsid w:val="15D52862"/>
    <w:rsid w:val="15E1C93A"/>
    <w:rsid w:val="15E20F63"/>
    <w:rsid w:val="15E34675"/>
    <w:rsid w:val="15E42F5C"/>
    <w:rsid w:val="15E56C89"/>
    <w:rsid w:val="15E5CD2C"/>
    <w:rsid w:val="15FDE99C"/>
    <w:rsid w:val="1605C20B"/>
    <w:rsid w:val="16360D60"/>
    <w:rsid w:val="16378E0B"/>
    <w:rsid w:val="1646316E"/>
    <w:rsid w:val="1647D1B6"/>
    <w:rsid w:val="164A508A"/>
    <w:rsid w:val="164CC1DB"/>
    <w:rsid w:val="1650909B"/>
    <w:rsid w:val="1652230A"/>
    <w:rsid w:val="1666B0B0"/>
    <w:rsid w:val="1674CF12"/>
    <w:rsid w:val="16754686"/>
    <w:rsid w:val="1681EFB0"/>
    <w:rsid w:val="16873EE7"/>
    <w:rsid w:val="1689324F"/>
    <w:rsid w:val="1693F132"/>
    <w:rsid w:val="169A0E9C"/>
    <w:rsid w:val="169C8199"/>
    <w:rsid w:val="16A32715"/>
    <w:rsid w:val="16B7CBF4"/>
    <w:rsid w:val="16B9E525"/>
    <w:rsid w:val="16C4DF85"/>
    <w:rsid w:val="16CDB5C3"/>
    <w:rsid w:val="16DAD208"/>
    <w:rsid w:val="16E199ED"/>
    <w:rsid w:val="16FE09F8"/>
    <w:rsid w:val="1709B3AC"/>
    <w:rsid w:val="171FDA9F"/>
    <w:rsid w:val="1726FC40"/>
    <w:rsid w:val="172825FE"/>
    <w:rsid w:val="172AA5E0"/>
    <w:rsid w:val="173C3C02"/>
    <w:rsid w:val="17528269"/>
    <w:rsid w:val="1752F957"/>
    <w:rsid w:val="17533162"/>
    <w:rsid w:val="1753A90A"/>
    <w:rsid w:val="175813F1"/>
    <w:rsid w:val="176E6EBC"/>
    <w:rsid w:val="1774FFB8"/>
    <w:rsid w:val="177D8F26"/>
    <w:rsid w:val="178305EE"/>
    <w:rsid w:val="17864235"/>
    <w:rsid w:val="17872091"/>
    <w:rsid w:val="1789DC73"/>
    <w:rsid w:val="179783F7"/>
    <w:rsid w:val="17A23738"/>
    <w:rsid w:val="17B4052B"/>
    <w:rsid w:val="17BC4562"/>
    <w:rsid w:val="17BD4C09"/>
    <w:rsid w:val="17C93F00"/>
    <w:rsid w:val="17CBDDAB"/>
    <w:rsid w:val="17D50864"/>
    <w:rsid w:val="17DAA17D"/>
    <w:rsid w:val="17E931A6"/>
    <w:rsid w:val="17E99D4B"/>
    <w:rsid w:val="17EA2F04"/>
    <w:rsid w:val="17F1681E"/>
    <w:rsid w:val="17FAD8A6"/>
    <w:rsid w:val="17FFEC1C"/>
    <w:rsid w:val="180AD9B2"/>
    <w:rsid w:val="180BCC28"/>
    <w:rsid w:val="180DDC4D"/>
    <w:rsid w:val="1812A28F"/>
    <w:rsid w:val="18194DD9"/>
    <w:rsid w:val="1827AD74"/>
    <w:rsid w:val="1847E9B6"/>
    <w:rsid w:val="184BB900"/>
    <w:rsid w:val="184D1C58"/>
    <w:rsid w:val="1852757A"/>
    <w:rsid w:val="1854F431"/>
    <w:rsid w:val="185C2D1E"/>
    <w:rsid w:val="186BCA34"/>
    <w:rsid w:val="1873BDE9"/>
    <w:rsid w:val="187DA7BF"/>
    <w:rsid w:val="1885CDB7"/>
    <w:rsid w:val="18900CD2"/>
    <w:rsid w:val="1898487E"/>
    <w:rsid w:val="189C27A7"/>
    <w:rsid w:val="189FE445"/>
    <w:rsid w:val="18A905E7"/>
    <w:rsid w:val="18ACAB3B"/>
    <w:rsid w:val="18CF51A4"/>
    <w:rsid w:val="18EE20A0"/>
    <w:rsid w:val="18F48633"/>
    <w:rsid w:val="18F900E2"/>
    <w:rsid w:val="18F9EC29"/>
    <w:rsid w:val="18FE7B66"/>
    <w:rsid w:val="1918833C"/>
    <w:rsid w:val="191C3014"/>
    <w:rsid w:val="1920821C"/>
    <w:rsid w:val="1925195D"/>
    <w:rsid w:val="192FED6B"/>
    <w:rsid w:val="19300BD0"/>
    <w:rsid w:val="19318E7B"/>
    <w:rsid w:val="193EDE77"/>
    <w:rsid w:val="194E071C"/>
    <w:rsid w:val="1959F7BE"/>
    <w:rsid w:val="19624DC5"/>
    <w:rsid w:val="1974A076"/>
    <w:rsid w:val="197F0A55"/>
    <w:rsid w:val="1981D0C4"/>
    <w:rsid w:val="1986848D"/>
    <w:rsid w:val="198D5633"/>
    <w:rsid w:val="19914719"/>
    <w:rsid w:val="19A3DD17"/>
    <w:rsid w:val="19B4BA59"/>
    <w:rsid w:val="19C1C7B6"/>
    <w:rsid w:val="19C2D50B"/>
    <w:rsid w:val="19CCE9A8"/>
    <w:rsid w:val="19CDBA42"/>
    <w:rsid w:val="19CE55D7"/>
    <w:rsid w:val="19D2CAC7"/>
    <w:rsid w:val="19D69D5F"/>
    <w:rsid w:val="19DB1908"/>
    <w:rsid w:val="19DC8AE7"/>
    <w:rsid w:val="19DD1284"/>
    <w:rsid w:val="19DD9CC8"/>
    <w:rsid w:val="19DF22CD"/>
    <w:rsid w:val="19EC31B9"/>
    <w:rsid w:val="19ECAA7A"/>
    <w:rsid w:val="1A08997E"/>
    <w:rsid w:val="1A0D24DC"/>
    <w:rsid w:val="1A0F26D5"/>
    <w:rsid w:val="1A3C5EED"/>
    <w:rsid w:val="1A66E30E"/>
    <w:rsid w:val="1A6988B1"/>
    <w:rsid w:val="1A6AC57A"/>
    <w:rsid w:val="1A727AFF"/>
    <w:rsid w:val="1A765EF5"/>
    <w:rsid w:val="1A7DC674"/>
    <w:rsid w:val="1A7EF3EB"/>
    <w:rsid w:val="1A972602"/>
    <w:rsid w:val="1A982606"/>
    <w:rsid w:val="1AA5B5EF"/>
    <w:rsid w:val="1AB06E41"/>
    <w:rsid w:val="1AB25F3E"/>
    <w:rsid w:val="1AB3BE44"/>
    <w:rsid w:val="1AC7B4C7"/>
    <w:rsid w:val="1AD4591A"/>
    <w:rsid w:val="1AD7C891"/>
    <w:rsid w:val="1ADA5481"/>
    <w:rsid w:val="1ADA8487"/>
    <w:rsid w:val="1AEC20F4"/>
    <w:rsid w:val="1AF5515E"/>
    <w:rsid w:val="1B06577E"/>
    <w:rsid w:val="1B110772"/>
    <w:rsid w:val="1B177F51"/>
    <w:rsid w:val="1B2053EB"/>
    <w:rsid w:val="1B213E0D"/>
    <w:rsid w:val="1B232BFF"/>
    <w:rsid w:val="1B2FBD5B"/>
    <w:rsid w:val="1B33B2A1"/>
    <w:rsid w:val="1B43B7A2"/>
    <w:rsid w:val="1B4711D7"/>
    <w:rsid w:val="1B655A0B"/>
    <w:rsid w:val="1B65D5C9"/>
    <w:rsid w:val="1B69D2A4"/>
    <w:rsid w:val="1B6A80F2"/>
    <w:rsid w:val="1B6C0875"/>
    <w:rsid w:val="1B7B110C"/>
    <w:rsid w:val="1B7CA9C7"/>
    <w:rsid w:val="1B7F1FB5"/>
    <w:rsid w:val="1B8C56B1"/>
    <w:rsid w:val="1B911FBD"/>
    <w:rsid w:val="1B965B92"/>
    <w:rsid w:val="1B9B0320"/>
    <w:rsid w:val="1B9E0361"/>
    <w:rsid w:val="1BA1EACA"/>
    <w:rsid w:val="1BA60357"/>
    <w:rsid w:val="1BB15D0F"/>
    <w:rsid w:val="1BBA1A3D"/>
    <w:rsid w:val="1BBEA4C4"/>
    <w:rsid w:val="1BDFE189"/>
    <w:rsid w:val="1BE43D27"/>
    <w:rsid w:val="1BED5FB8"/>
    <w:rsid w:val="1BF1040C"/>
    <w:rsid w:val="1C017DE2"/>
    <w:rsid w:val="1C019B4F"/>
    <w:rsid w:val="1C054DBD"/>
    <w:rsid w:val="1C0B48CD"/>
    <w:rsid w:val="1C0DEB28"/>
    <w:rsid w:val="1C1D85ED"/>
    <w:rsid w:val="1C240A95"/>
    <w:rsid w:val="1C252D18"/>
    <w:rsid w:val="1C253520"/>
    <w:rsid w:val="1C27F2B0"/>
    <w:rsid w:val="1C3334F4"/>
    <w:rsid w:val="1C396FC3"/>
    <w:rsid w:val="1C5AE367"/>
    <w:rsid w:val="1C5F33F0"/>
    <w:rsid w:val="1C6BB71A"/>
    <w:rsid w:val="1C79C3FA"/>
    <w:rsid w:val="1C7FC2FB"/>
    <w:rsid w:val="1C85949A"/>
    <w:rsid w:val="1C86C765"/>
    <w:rsid w:val="1C87203A"/>
    <w:rsid w:val="1C95D18C"/>
    <w:rsid w:val="1C9D1526"/>
    <w:rsid w:val="1CAB94FD"/>
    <w:rsid w:val="1CB5A9B2"/>
    <w:rsid w:val="1CB9F8A8"/>
    <w:rsid w:val="1CBE254F"/>
    <w:rsid w:val="1CC724D7"/>
    <w:rsid w:val="1CCAEDA8"/>
    <w:rsid w:val="1CCD80E1"/>
    <w:rsid w:val="1CD0C259"/>
    <w:rsid w:val="1CE2E238"/>
    <w:rsid w:val="1CE87A55"/>
    <w:rsid w:val="1CEC5B1B"/>
    <w:rsid w:val="1CEF783A"/>
    <w:rsid w:val="1CFC4C6E"/>
    <w:rsid w:val="1D01A62A"/>
    <w:rsid w:val="1D05326C"/>
    <w:rsid w:val="1D05F699"/>
    <w:rsid w:val="1D086238"/>
    <w:rsid w:val="1D0F6DC9"/>
    <w:rsid w:val="1D16EE1A"/>
    <w:rsid w:val="1D272C32"/>
    <w:rsid w:val="1D2994C1"/>
    <w:rsid w:val="1D2C3923"/>
    <w:rsid w:val="1D387064"/>
    <w:rsid w:val="1D477FA5"/>
    <w:rsid w:val="1D4901D3"/>
    <w:rsid w:val="1D4EE635"/>
    <w:rsid w:val="1D510220"/>
    <w:rsid w:val="1D52F6CB"/>
    <w:rsid w:val="1D5B5AFE"/>
    <w:rsid w:val="1D6C491F"/>
    <w:rsid w:val="1D6CB7AE"/>
    <w:rsid w:val="1D89092E"/>
    <w:rsid w:val="1D8E9252"/>
    <w:rsid w:val="1D95BC32"/>
    <w:rsid w:val="1D98103E"/>
    <w:rsid w:val="1DB4E17C"/>
    <w:rsid w:val="1DB7ECDC"/>
    <w:rsid w:val="1DB9B1C1"/>
    <w:rsid w:val="1DC10581"/>
    <w:rsid w:val="1DC8E6BB"/>
    <w:rsid w:val="1DE63860"/>
    <w:rsid w:val="1DFE26D7"/>
    <w:rsid w:val="1E01322A"/>
    <w:rsid w:val="1E0177E6"/>
    <w:rsid w:val="1E0353D4"/>
    <w:rsid w:val="1E0D84E6"/>
    <w:rsid w:val="1E1C3AF7"/>
    <w:rsid w:val="1E267BBA"/>
    <w:rsid w:val="1E34F870"/>
    <w:rsid w:val="1E368942"/>
    <w:rsid w:val="1E502442"/>
    <w:rsid w:val="1E53D615"/>
    <w:rsid w:val="1E5DBA9F"/>
    <w:rsid w:val="1E6EC304"/>
    <w:rsid w:val="1E72C861"/>
    <w:rsid w:val="1E77FB48"/>
    <w:rsid w:val="1E7B5864"/>
    <w:rsid w:val="1E7EB299"/>
    <w:rsid w:val="1E8066D1"/>
    <w:rsid w:val="1E89487D"/>
    <w:rsid w:val="1E89BB41"/>
    <w:rsid w:val="1E90528B"/>
    <w:rsid w:val="1E97FA8D"/>
    <w:rsid w:val="1EA17012"/>
    <w:rsid w:val="1EA43299"/>
    <w:rsid w:val="1EA58956"/>
    <w:rsid w:val="1EA69E65"/>
    <w:rsid w:val="1EAB3B54"/>
    <w:rsid w:val="1EB6630F"/>
    <w:rsid w:val="1EB9A272"/>
    <w:rsid w:val="1EBA9D97"/>
    <w:rsid w:val="1EBF050A"/>
    <w:rsid w:val="1EC578EA"/>
    <w:rsid w:val="1ECD7465"/>
    <w:rsid w:val="1ED60B9E"/>
    <w:rsid w:val="1EDC5F4E"/>
    <w:rsid w:val="1EDDD229"/>
    <w:rsid w:val="1EE095FF"/>
    <w:rsid w:val="1EE43E23"/>
    <w:rsid w:val="1EE972D6"/>
    <w:rsid w:val="1EEB5D78"/>
    <w:rsid w:val="1EEF5A3E"/>
    <w:rsid w:val="1EF24F62"/>
    <w:rsid w:val="1F008F84"/>
    <w:rsid w:val="1F014D2F"/>
    <w:rsid w:val="1F0675B0"/>
    <w:rsid w:val="1F09D291"/>
    <w:rsid w:val="1F0A9E97"/>
    <w:rsid w:val="1F1032A7"/>
    <w:rsid w:val="1F1455F4"/>
    <w:rsid w:val="1F1696E3"/>
    <w:rsid w:val="1F21B7F0"/>
    <w:rsid w:val="1F27EEF7"/>
    <w:rsid w:val="1F2ECA33"/>
    <w:rsid w:val="1F33A244"/>
    <w:rsid w:val="1F37E8B9"/>
    <w:rsid w:val="1F3BD173"/>
    <w:rsid w:val="1F5579A1"/>
    <w:rsid w:val="1F590F7A"/>
    <w:rsid w:val="1F600666"/>
    <w:rsid w:val="1F67DBF6"/>
    <w:rsid w:val="1F6EA522"/>
    <w:rsid w:val="1F7704F6"/>
    <w:rsid w:val="1F7C0AA8"/>
    <w:rsid w:val="1F813E5F"/>
    <w:rsid w:val="1F8208C1"/>
    <w:rsid w:val="1F822D63"/>
    <w:rsid w:val="1F83F82E"/>
    <w:rsid w:val="1F9B145E"/>
    <w:rsid w:val="1F9BA224"/>
    <w:rsid w:val="1FA4DE4F"/>
    <w:rsid w:val="1FAF3DCB"/>
    <w:rsid w:val="1FB1A5D6"/>
    <w:rsid w:val="1FD0BB0F"/>
    <w:rsid w:val="1FD885E9"/>
    <w:rsid w:val="1FDA7BC4"/>
    <w:rsid w:val="1FDFF200"/>
    <w:rsid w:val="1FE38C38"/>
    <w:rsid w:val="1FE62BA6"/>
    <w:rsid w:val="1FE8CFD9"/>
    <w:rsid w:val="1FEA2C5E"/>
    <w:rsid w:val="1FECF799"/>
    <w:rsid w:val="1FF4AF30"/>
    <w:rsid w:val="1FFEA504"/>
    <w:rsid w:val="200AB600"/>
    <w:rsid w:val="200C9505"/>
    <w:rsid w:val="2019C882"/>
    <w:rsid w:val="2028C939"/>
    <w:rsid w:val="20291C4C"/>
    <w:rsid w:val="202EB873"/>
    <w:rsid w:val="2049F7EC"/>
    <w:rsid w:val="2054BB80"/>
    <w:rsid w:val="2057DDA9"/>
    <w:rsid w:val="205E54FF"/>
    <w:rsid w:val="20609C2A"/>
    <w:rsid w:val="20626641"/>
    <w:rsid w:val="206F9640"/>
    <w:rsid w:val="207C6660"/>
    <w:rsid w:val="2088CD12"/>
    <w:rsid w:val="208A1483"/>
    <w:rsid w:val="209057A3"/>
    <w:rsid w:val="20943182"/>
    <w:rsid w:val="209DEF86"/>
    <w:rsid w:val="209E9D15"/>
    <w:rsid w:val="20A3727C"/>
    <w:rsid w:val="20B27F1F"/>
    <w:rsid w:val="20B352AC"/>
    <w:rsid w:val="20B46686"/>
    <w:rsid w:val="20BFDB2A"/>
    <w:rsid w:val="20CE60C1"/>
    <w:rsid w:val="20D7CE4E"/>
    <w:rsid w:val="20DED0DD"/>
    <w:rsid w:val="20EF2D9B"/>
    <w:rsid w:val="20F4DFDB"/>
    <w:rsid w:val="20F9C079"/>
    <w:rsid w:val="20F9E726"/>
    <w:rsid w:val="20FB7250"/>
    <w:rsid w:val="21008DD4"/>
    <w:rsid w:val="2105AE92"/>
    <w:rsid w:val="2106AD7F"/>
    <w:rsid w:val="2107549A"/>
    <w:rsid w:val="21092A9E"/>
    <w:rsid w:val="21147548"/>
    <w:rsid w:val="2118F994"/>
    <w:rsid w:val="211F5AB8"/>
    <w:rsid w:val="2125D20C"/>
    <w:rsid w:val="2126B3D2"/>
    <w:rsid w:val="212915E0"/>
    <w:rsid w:val="21307A04"/>
    <w:rsid w:val="21353E2B"/>
    <w:rsid w:val="213D8D6A"/>
    <w:rsid w:val="214AE4AC"/>
    <w:rsid w:val="2155C817"/>
    <w:rsid w:val="2157FF87"/>
    <w:rsid w:val="2160FAB4"/>
    <w:rsid w:val="216D4DD1"/>
    <w:rsid w:val="21717C30"/>
    <w:rsid w:val="217C7B26"/>
    <w:rsid w:val="218098BA"/>
    <w:rsid w:val="21870A5D"/>
    <w:rsid w:val="218A5B91"/>
    <w:rsid w:val="218D5CC0"/>
    <w:rsid w:val="21919672"/>
    <w:rsid w:val="21955B61"/>
    <w:rsid w:val="219C3D97"/>
    <w:rsid w:val="219FFE0F"/>
    <w:rsid w:val="21AC860F"/>
    <w:rsid w:val="21AF5C62"/>
    <w:rsid w:val="21D8CC27"/>
    <w:rsid w:val="21D910D4"/>
    <w:rsid w:val="21E7EC07"/>
    <w:rsid w:val="21EE1E56"/>
    <w:rsid w:val="21FAF7B9"/>
    <w:rsid w:val="21FE751A"/>
    <w:rsid w:val="21FFCE21"/>
    <w:rsid w:val="22006141"/>
    <w:rsid w:val="2202F54D"/>
    <w:rsid w:val="220956BC"/>
    <w:rsid w:val="220A6001"/>
    <w:rsid w:val="2211B035"/>
    <w:rsid w:val="221836C1"/>
    <w:rsid w:val="22278D6B"/>
    <w:rsid w:val="2227F27F"/>
    <w:rsid w:val="222F0F88"/>
    <w:rsid w:val="224555EC"/>
    <w:rsid w:val="224E37A5"/>
    <w:rsid w:val="225DAC55"/>
    <w:rsid w:val="2262B7E2"/>
    <w:rsid w:val="2266AA36"/>
    <w:rsid w:val="226C1919"/>
    <w:rsid w:val="227674DC"/>
    <w:rsid w:val="228E131A"/>
    <w:rsid w:val="228EFD5C"/>
    <w:rsid w:val="22964769"/>
    <w:rsid w:val="2297AB30"/>
    <w:rsid w:val="22AFC915"/>
    <w:rsid w:val="22B3F80D"/>
    <w:rsid w:val="22C05E2F"/>
    <w:rsid w:val="22C4A194"/>
    <w:rsid w:val="22CB1CB6"/>
    <w:rsid w:val="22CDADA2"/>
    <w:rsid w:val="22D4C76C"/>
    <w:rsid w:val="22DBCB83"/>
    <w:rsid w:val="22E0BEFD"/>
    <w:rsid w:val="22F15EF8"/>
    <w:rsid w:val="230076FD"/>
    <w:rsid w:val="2314B744"/>
    <w:rsid w:val="231D0FBF"/>
    <w:rsid w:val="232449A5"/>
    <w:rsid w:val="232A8C26"/>
    <w:rsid w:val="233DC44F"/>
    <w:rsid w:val="234CB216"/>
    <w:rsid w:val="234F4EC7"/>
    <w:rsid w:val="235836E6"/>
    <w:rsid w:val="23628595"/>
    <w:rsid w:val="23723E1D"/>
    <w:rsid w:val="2374E135"/>
    <w:rsid w:val="2375C363"/>
    <w:rsid w:val="237952F8"/>
    <w:rsid w:val="238A3B4E"/>
    <w:rsid w:val="239BE671"/>
    <w:rsid w:val="23A09D9F"/>
    <w:rsid w:val="23A5ABEA"/>
    <w:rsid w:val="23BCFDA6"/>
    <w:rsid w:val="23C1D1BB"/>
    <w:rsid w:val="23C2A0CA"/>
    <w:rsid w:val="23CF8546"/>
    <w:rsid w:val="23E26DC0"/>
    <w:rsid w:val="23E4AB95"/>
    <w:rsid w:val="23F2682F"/>
    <w:rsid w:val="23FC8907"/>
    <w:rsid w:val="24059C85"/>
    <w:rsid w:val="240B1AD4"/>
    <w:rsid w:val="240B29FB"/>
    <w:rsid w:val="241010FA"/>
    <w:rsid w:val="2411F490"/>
    <w:rsid w:val="241380CB"/>
    <w:rsid w:val="2413CF0B"/>
    <w:rsid w:val="241913C4"/>
    <w:rsid w:val="242A42AC"/>
    <w:rsid w:val="24351A02"/>
    <w:rsid w:val="2438F6E0"/>
    <w:rsid w:val="243A8CDD"/>
    <w:rsid w:val="2446FFA7"/>
    <w:rsid w:val="244F7BCB"/>
    <w:rsid w:val="24501F67"/>
    <w:rsid w:val="24507F04"/>
    <w:rsid w:val="24538A66"/>
    <w:rsid w:val="245C9ED5"/>
    <w:rsid w:val="2472A012"/>
    <w:rsid w:val="247ADCF5"/>
    <w:rsid w:val="248A8CC7"/>
    <w:rsid w:val="24913856"/>
    <w:rsid w:val="24994192"/>
    <w:rsid w:val="24A82430"/>
    <w:rsid w:val="24B34AC3"/>
    <w:rsid w:val="24C8833E"/>
    <w:rsid w:val="24CB368C"/>
    <w:rsid w:val="24D0681D"/>
    <w:rsid w:val="24D58218"/>
    <w:rsid w:val="24D800A4"/>
    <w:rsid w:val="24D9FE6A"/>
    <w:rsid w:val="24DCDD12"/>
    <w:rsid w:val="24E471E5"/>
    <w:rsid w:val="24E73F7C"/>
    <w:rsid w:val="24FF984E"/>
    <w:rsid w:val="2507A660"/>
    <w:rsid w:val="250D31A6"/>
    <w:rsid w:val="250D6DC2"/>
    <w:rsid w:val="250ED0D0"/>
    <w:rsid w:val="25110C86"/>
    <w:rsid w:val="2533DD93"/>
    <w:rsid w:val="25349356"/>
    <w:rsid w:val="25400E87"/>
    <w:rsid w:val="25432A1A"/>
    <w:rsid w:val="254E3929"/>
    <w:rsid w:val="254FD783"/>
    <w:rsid w:val="2557A88D"/>
    <w:rsid w:val="255C7964"/>
    <w:rsid w:val="255C9B9C"/>
    <w:rsid w:val="255DE7DB"/>
    <w:rsid w:val="2560168C"/>
    <w:rsid w:val="25625A00"/>
    <w:rsid w:val="257134FB"/>
    <w:rsid w:val="25781B47"/>
    <w:rsid w:val="257C1E25"/>
    <w:rsid w:val="2585D867"/>
    <w:rsid w:val="258F5538"/>
    <w:rsid w:val="2597D078"/>
    <w:rsid w:val="25A90990"/>
    <w:rsid w:val="25AE084F"/>
    <w:rsid w:val="25AE9F99"/>
    <w:rsid w:val="25AFF300"/>
    <w:rsid w:val="25B1C47E"/>
    <w:rsid w:val="25B2EF09"/>
    <w:rsid w:val="25BD09B5"/>
    <w:rsid w:val="25C27F5A"/>
    <w:rsid w:val="25EB4C2C"/>
    <w:rsid w:val="25EEB3E2"/>
    <w:rsid w:val="25F137A3"/>
    <w:rsid w:val="25F20C56"/>
    <w:rsid w:val="25FC60F0"/>
    <w:rsid w:val="25FF7F56"/>
    <w:rsid w:val="26005B2A"/>
    <w:rsid w:val="260CB04A"/>
    <w:rsid w:val="260DDA02"/>
    <w:rsid w:val="2619E459"/>
    <w:rsid w:val="2621884A"/>
    <w:rsid w:val="2626D5A3"/>
    <w:rsid w:val="263781DE"/>
    <w:rsid w:val="2639E7F3"/>
    <w:rsid w:val="2654B081"/>
    <w:rsid w:val="26554850"/>
    <w:rsid w:val="26556CC0"/>
    <w:rsid w:val="265DD284"/>
    <w:rsid w:val="266282FC"/>
    <w:rsid w:val="26659FAA"/>
    <w:rsid w:val="266721F1"/>
    <w:rsid w:val="26684CB3"/>
    <w:rsid w:val="2668CC84"/>
    <w:rsid w:val="267833D6"/>
    <w:rsid w:val="268BA808"/>
    <w:rsid w:val="26942ECD"/>
    <w:rsid w:val="26AAA798"/>
    <w:rsid w:val="26AEA3D5"/>
    <w:rsid w:val="26C12171"/>
    <w:rsid w:val="26CE9161"/>
    <w:rsid w:val="26DDBDF2"/>
    <w:rsid w:val="26F1D7FD"/>
    <w:rsid w:val="26F8F632"/>
    <w:rsid w:val="26FBE5BD"/>
    <w:rsid w:val="2700F1CC"/>
    <w:rsid w:val="270F38C3"/>
    <w:rsid w:val="2718BF31"/>
    <w:rsid w:val="271E5D40"/>
    <w:rsid w:val="2720B3BB"/>
    <w:rsid w:val="2721A8C8"/>
    <w:rsid w:val="27242053"/>
    <w:rsid w:val="272781C3"/>
    <w:rsid w:val="273DBC1D"/>
    <w:rsid w:val="2742B144"/>
    <w:rsid w:val="27451773"/>
    <w:rsid w:val="274C10D1"/>
    <w:rsid w:val="27580722"/>
    <w:rsid w:val="27607D8A"/>
    <w:rsid w:val="276956E2"/>
    <w:rsid w:val="276B96F8"/>
    <w:rsid w:val="277ABFA2"/>
    <w:rsid w:val="277C9861"/>
    <w:rsid w:val="2780B7D7"/>
    <w:rsid w:val="2787DB43"/>
    <w:rsid w:val="278F0A13"/>
    <w:rsid w:val="27964A31"/>
    <w:rsid w:val="279C084B"/>
    <w:rsid w:val="27A0C155"/>
    <w:rsid w:val="27A3F559"/>
    <w:rsid w:val="27A53C7A"/>
    <w:rsid w:val="27B5BE60"/>
    <w:rsid w:val="27B847C5"/>
    <w:rsid w:val="27B90002"/>
    <w:rsid w:val="27B905D2"/>
    <w:rsid w:val="27C3B4CF"/>
    <w:rsid w:val="27F118B1"/>
    <w:rsid w:val="27F19667"/>
    <w:rsid w:val="27FE897F"/>
    <w:rsid w:val="2801700B"/>
    <w:rsid w:val="28021E47"/>
    <w:rsid w:val="28054A88"/>
    <w:rsid w:val="280B5287"/>
    <w:rsid w:val="2829C873"/>
    <w:rsid w:val="282BBB28"/>
    <w:rsid w:val="282CB808"/>
    <w:rsid w:val="28384138"/>
    <w:rsid w:val="2839F5DF"/>
    <w:rsid w:val="283C8FF0"/>
    <w:rsid w:val="28401097"/>
    <w:rsid w:val="28404BB2"/>
    <w:rsid w:val="2840C978"/>
    <w:rsid w:val="284B64BE"/>
    <w:rsid w:val="28659007"/>
    <w:rsid w:val="286881AA"/>
    <w:rsid w:val="286BCBD6"/>
    <w:rsid w:val="2870E5BD"/>
    <w:rsid w:val="28797BDE"/>
    <w:rsid w:val="288B23A7"/>
    <w:rsid w:val="28A9BFF5"/>
    <w:rsid w:val="28AD3311"/>
    <w:rsid w:val="28B01A89"/>
    <w:rsid w:val="28B95DC3"/>
    <w:rsid w:val="28BD7929"/>
    <w:rsid w:val="28C8607E"/>
    <w:rsid w:val="28D2B4E4"/>
    <w:rsid w:val="28D432EF"/>
    <w:rsid w:val="28EB8E1A"/>
    <w:rsid w:val="290DF5B9"/>
    <w:rsid w:val="290FE74C"/>
    <w:rsid w:val="292195C2"/>
    <w:rsid w:val="2922D28F"/>
    <w:rsid w:val="29321A92"/>
    <w:rsid w:val="293A3BC1"/>
    <w:rsid w:val="293C154B"/>
    <w:rsid w:val="293C756C"/>
    <w:rsid w:val="29499EC9"/>
    <w:rsid w:val="2954D063"/>
    <w:rsid w:val="295516DE"/>
    <w:rsid w:val="295A0980"/>
    <w:rsid w:val="29692314"/>
    <w:rsid w:val="296EC27B"/>
    <w:rsid w:val="29875C69"/>
    <w:rsid w:val="29892A42"/>
    <w:rsid w:val="298A3F13"/>
    <w:rsid w:val="298CE912"/>
    <w:rsid w:val="29A32D48"/>
    <w:rsid w:val="29B5EF7E"/>
    <w:rsid w:val="29B94029"/>
    <w:rsid w:val="29B99103"/>
    <w:rsid w:val="29D7A1C2"/>
    <w:rsid w:val="29E7F554"/>
    <w:rsid w:val="29F46E44"/>
    <w:rsid w:val="29FDCB0F"/>
    <w:rsid w:val="2A01C49F"/>
    <w:rsid w:val="2A10305C"/>
    <w:rsid w:val="2A18B978"/>
    <w:rsid w:val="2A1CBE4A"/>
    <w:rsid w:val="2A2348A6"/>
    <w:rsid w:val="2A2C257D"/>
    <w:rsid w:val="2A3C1E3B"/>
    <w:rsid w:val="2A3CD5A5"/>
    <w:rsid w:val="2A3E4953"/>
    <w:rsid w:val="2A40070B"/>
    <w:rsid w:val="2A427C21"/>
    <w:rsid w:val="2A5B96F7"/>
    <w:rsid w:val="2A5BB25E"/>
    <w:rsid w:val="2A6FA4E5"/>
    <w:rsid w:val="2A7FAE2B"/>
    <w:rsid w:val="2A83C399"/>
    <w:rsid w:val="2A88EE44"/>
    <w:rsid w:val="2A8DE893"/>
    <w:rsid w:val="2A947495"/>
    <w:rsid w:val="2A96AD4D"/>
    <w:rsid w:val="2AA26040"/>
    <w:rsid w:val="2AA4AF8A"/>
    <w:rsid w:val="2AA678F5"/>
    <w:rsid w:val="2AA979A1"/>
    <w:rsid w:val="2AB71EFB"/>
    <w:rsid w:val="2AB90568"/>
    <w:rsid w:val="2AC63758"/>
    <w:rsid w:val="2AD6E98A"/>
    <w:rsid w:val="2ADDEF90"/>
    <w:rsid w:val="2ADE4909"/>
    <w:rsid w:val="2AF47A09"/>
    <w:rsid w:val="2B0CB6FE"/>
    <w:rsid w:val="2B12C14F"/>
    <w:rsid w:val="2B1E804B"/>
    <w:rsid w:val="2B367573"/>
    <w:rsid w:val="2B418AA5"/>
    <w:rsid w:val="2B427ACE"/>
    <w:rsid w:val="2B44653A"/>
    <w:rsid w:val="2B46F611"/>
    <w:rsid w:val="2B56AE71"/>
    <w:rsid w:val="2B58DC81"/>
    <w:rsid w:val="2B652C39"/>
    <w:rsid w:val="2B678D63"/>
    <w:rsid w:val="2B756A1C"/>
    <w:rsid w:val="2B834B39"/>
    <w:rsid w:val="2B85CC7D"/>
    <w:rsid w:val="2B90EE00"/>
    <w:rsid w:val="2B999B70"/>
    <w:rsid w:val="2BA6E8ED"/>
    <w:rsid w:val="2BB0AD7C"/>
    <w:rsid w:val="2BB8B65E"/>
    <w:rsid w:val="2BC41201"/>
    <w:rsid w:val="2BC92A7A"/>
    <w:rsid w:val="2BCBC14D"/>
    <w:rsid w:val="2BCF16A4"/>
    <w:rsid w:val="2BD625D8"/>
    <w:rsid w:val="2BDC7631"/>
    <w:rsid w:val="2BE9B65F"/>
    <w:rsid w:val="2BEEB40C"/>
    <w:rsid w:val="2BF01FDF"/>
    <w:rsid w:val="2BF0715E"/>
    <w:rsid w:val="2BF76C73"/>
    <w:rsid w:val="2BFB6B5B"/>
    <w:rsid w:val="2BFB9FED"/>
    <w:rsid w:val="2BFFAEDC"/>
    <w:rsid w:val="2C1785E0"/>
    <w:rsid w:val="2C257E22"/>
    <w:rsid w:val="2C25A9CB"/>
    <w:rsid w:val="2C27BE0F"/>
    <w:rsid w:val="2C362279"/>
    <w:rsid w:val="2C4B62EB"/>
    <w:rsid w:val="2C4F9D10"/>
    <w:rsid w:val="2C5845AE"/>
    <w:rsid w:val="2C5A8DB0"/>
    <w:rsid w:val="2C5B678B"/>
    <w:rsid w:val="2C66EFC8"/>
    <w:rsid w:val="2C6EF4C9"/>
    <w:rsid w:val="2C71E755"/>
    <w:rsid w:val="2C733743"/>
    <w:rsid w:val="2C75F7A5"/>
    <w:rsid w:val="2C78C00B"/>
    <w:rsid w:val="2C809C9A"/>
    <w:rsid w:val="2C8176C4"/>
    <w:rsid w:val="2C96D630"/>
    <w:rsid w:val="2C9D4404"/>
    <w:rsid w:val="2C9E14AA"/>
    <w:rsid w:val="2CA86FFE"/>
    <w:rsid w:val="2CA9F176"/>
    <w:rsid w:val="2CABF9EF"/>
    <w:rsid w:val="2CB30F01"/>
    <w:rsid w:val="2CB79ECF"/>
    <w:rsid w:val="2CC72A2E"/>
    <w:rsid w:val="2CC82218"/>
    <w:rsid w:val="2CD0BA6F"/>
    <w:rsid w:val="2CD1EFB0"/>
    <w:rsid w:val="2CDA2DCE"/>
    <w:rsid w:val="2CDA8C92"/>
    <w:rsid w:val="2CDC2C3C"/>
    <w:rsid w:val="2CE3C943"/>
    <w:rsid w:val="2CE6C04E"/>
    <w:rsid w:val="2CEA48AB"/>
    <w:rsid w:val="2CEABCE2"/>
    <w:rsid w:val="2CECC284"/>
    <w:rsid w:val="2CF334D6"/>
    <w:rsid w:val="2CFA8479"/>
    <w:rsid w:val="2CFBCC1F"/>
    <w:rsid w:val="2CFEE8BB"/>
    <w:rsid w:val="2CFF96FB"/>
    <w:rsid w:val="2D021433"/>
    <w:rsid w:val="2D04E043"/>
    <w:rsid w:val="2D17D603"/>
    <w:rsid w:val="2D18D698"/>
    <w:rsid w:val="2D19D6CB"/>
    <w:rsid w:val="2D2F13D5"/>
    <w:rsid w:val="2D3AE955"/>
    <w:rsid w:val="2D447BEB"/>
    <w:rsid w:val="2D451518"/>
    <w:rsid w:val="2D4E6D33"/>
    <w:rsid w:val="2D56C53C"/>
    <w:rsid w:val="2D610006"/>
    <w:rsid w:val="2D63C63F"/>
    <w:rsid w:val="2D678B49"/>
    <w:rsid w:val="2D6973C6"/>
    <w:rsid w:val="2D7296F8"/>
    <w:rsid w:val="2D772180"/>
    <w:rsid w:val="2D88F1B6"/>
    <w:rsid w:val="2D8EA431"/>
    <w:rsid w:val="2D900D2E"/>
    <w:rsid w:val="2D996960"/>
    <w:rsid w:val="2DA4122F"/>
    <w:rsid w:val="2DAA506E"/>
    <w:rsid w:val="2DAA5EBA"/>
    <w:rsid w:val="2DAB16C1"/>
    <w:rsid w:val="2DB51134"/>
    <w:rsid w:val="2DB57BBA"/>
    <w:rsid w:val="2DDB90E0"/>
    <w:rsid w:val="2DE103B8"/>
    <w:rsid w:val="2DE15661"/>
    <w:rsid w:val="2DED13B0"/>
    <w:rsid w:val="2DF91FE0"/>
    <w:rsid w:val="2DFB17F1"/>
    <w:rsid w:val="2E083579"/>
    <w:rsid w:val="2E0D15BA"/>
    <w:rsid w:val="2E114BDB"/>
    <w:rsid w:val="2E22BD76"/>
    <w:rsid w:val="2E29D678"/>
    <w:rsid w:val="2E2B8CAC"/>
    <w:rsid w:val="2E32D217"/>
    <w:rsid w:val="2E411DA8"/>
    <w:rsid w:val="2E4307AF"/>
    <w:rsid w:val="2E512F0B"/>
    <w:rsid w:val="2E52F00A"/>
    <w:rsid w:val="2E53F037"/>
    <w:rsid w:val="2E56EB41"/>
    <w:rsid w:val="2E6D2C3F"/>
    <w:rsid w:val="2E8AF570"/>
    <w:rsid w:val="2E987E33"/>
    <w:rsid w:val="2E9A48E9"/>
    <w:rsid w:val="2E9B2F21"/>
    <w:rsid w:val="2E9C3BE6"/>
    <w:rsid w:val="2E9CC3E9"/>
    <w:rsid w:val="2E9DBBC9"/>
    <w:rsid w:val="2EA12E06"/>
    <w:rsid w:val="2EA29BB8"/>
    <w:rsid w:val="2EB4DFD8"/>
    <w:rsid w:val="2EBD8E5E"/>
    <w:rsid w:val="2ECA6F2A"/>
    <w:rsid w:val="2ED71D0E"/>
    <w:rsid w:val="2EDBCC6F"/>
    <w:rsid w:val="2EE2F624"/>
    <w:rsid w:val="2EEA8C31"/>
    <w:rsid w:val="2F008774"/>
    <w:rsid w:val="2F066FD7"/>
    <w:rsid w:val="2F07F680"/>
    <w:rsid w:val="2F158AE3"/>
    <w:rsid w:val="2F299348"/>
    <w:rsid w:val="2F2A79BE"/>
    <w:rsid w:val="2F319744"/>
    <w:rsid w:val="2F35688A"/>
    <w:rsid w:val="2F374F9E"/>
    <w:rsid w:val="2F3B0D2D"/>
    <w:rsid w:val="2F3E0198"/>
    <w:rsid w:val="2F40D99D"/>
    <w:rsid w:val="2F4CD590"/>
    <w:rsid w:val="2F5AFFCF"/>
    <w:rsid w:val="2F60C55B"/>
    <w:rsid w:val="2F6989B2"/>
    <w:rsid w:val="2F6D5437"/>
    <w:rsid w:val="2F6FA54E"/>
    <w:rsid w:val="2F7F9629"/>
    <w:rsid w:val="2F82B530"/>
    <w:rsid w:val="2F8C6248"/>
    <w:rsid w:val="2F963D0D"/>
    <w:rsid w:val="2F9E41CC"/>
    <w:rsid w:val="2FA6252B"/>
    <w:rsid w:val="2FAAEC95"/>
    <w:rsid w:val="2FAC3643"/>
    <w:rsid w:val="2FAD1C3C"/>
    <w:rsid w:val="2FAD5FC7"/>
    <w:rsid w:val="2FB1BA2C"/>
    <w:rsid w:val="2FB7EAAB"/>
    <w:rsid w:val="2FBB7F66"/>
    <w:rsid w:val="2FC12E9B"/>
    <w:rsid w:val="2FCEE7C7"/>
    <w:rsid w:val="2FD8B840"/>
    <w:rsid w:val="2FEF104F"/>
    <w:rsid w:val="2FF7D15F"/>
    <w:rsid w:val="2FF9E6FA"/>
    <w:rsid w:val="30216B66"/>
    <w:rsid w:val="3021C52A"/>
    <w:rsid w:val="3024C837"/>
    <w:rsid w:val="302F74A9"/>
    <w:rsid w:val="3041A004"/>
    <w:rsid w:val="305002F0"/>
    <w:rsid w:val="3054631F"/>
    <w:rsid w:val="3057CC61"/>
    <w:rsid w:val="3058068B"/>
    <w:rsid w:val="3063BC36"/>
    <w:rsid w:val="306CC908"/>
    <w:rsid w:val="307610C0"/>
    <w:rsid w:val="307693BA"/>
    <w:rsid w:val="3079B009"/>
    <w:rsid w:val="3081F26A"/>
    <w:rsid w:val="308B69D4"/>
    <w:rsid w:val="308DA1B8"/>
    <w:rsid w:val="30947838"/>
    <w:rsid w:val="3099A7CE"/>
    <w:rsid w:val="309BEA30"/>
    <w:rsid w:val="309C9B9D"/>
    <w:rsid w:val="30A96E0E"/>
    <w:rsid w:val="30CF1110"/>
    <w:rsid w:val="30D26A95"/>
    <w:rsid w:val="30EA4477"/>
    <w:rsid w:val="30EA4960"/>
    <w:rsid w:val="30F82D81"/>
    <w:rsid w:val="30F94DB6"/>
    <w:rsid w:val="30F951B2"/>
    <w:rsid w:val="30FF8196"/>
    <w:rsid w:val="30FFBCFA"/>
    <w:rsid w:val="3101A8E3"/>
    <w:rsid w:val="3104D139"/>
    <w:rsid w:val="310959B3"/>
    <w:rsid w:val="310D79C0"/>
    <w:rsid w:val="31124E20"/>
    <w:rsid w:val="311BF054"/>
    <w:rsid w:val="3122D4EF"/>
    <w:rsid w:val="312CE98C"/>
    <w:rsid w:val="31412B0D"/>
    <w:rsid w:val="31493028"/>
    <w:rsid w:val="31494001"/>
    <w:rsid w:val="314FB781"/>
    <w:rsid w:val="31587E51"/>
    <w:rsid w:val="315CFEFC"/>
    <w:rsid w:val="315FE030"/>
    <w:rsid w:val="31605ADE"/>
    <w:rsid w:val="31680565"/>
    <w:rsid w:val="3170B527"/>
    <w:rsid w:val="31739E65"/>
    <w:rsid w:val="31752B4B"/>
    <w:rsid w:val="31760FAF"/>
    <w:rsid w:val="318B33E1"/>
    <w:rsid w:val="31A5CD33"/>
    <w:rsid w:val="31ACD316"/>
    <w:rsid w:val="31B75BF0"/>
    <w:rsid w:val="31B93FF3"/>
    <w:rsid w:val="31BBBB6A"/>
    <w:rsid w:val="31BBF6BB"/>
    <w:rsid w:val="31BC01C4"/>
    <w:rsid w:val="31C15FFF"/>
    <w:rsid w:val="31CB2ABD"/>
    <w:rsid w:val="31D0F203"/>
    <w:rsid w:val="31E22753"/>
    <w:rsid w:val="31E3300E"/>
    <w:rsid w:val="31E6904A"/>
    <w:rsid w:val="31F75E92"/>
    <w:rsid w:val="31FBEDFC"/>
    <w:rsid w:val="3215828D"/>
    <w:rsid w:val="3217F450"/>
    <w:rsid w:val="3218C6AC"/>
    <w:rsid w:val="32304488"/>
    <w:rsid w:val="3232F999"/>
    <w:rsid w:val="32371C1C"/>
    <w:rsid w:val="323AD74C"/>
    <w:rsid w:val="323CE4E9"/>
    <w:rsid w:val="3267B81D"/>
    <w:rsid w:val="326C48F5"/>
    <w:rsid w:val="326D345D"/>
    <w:rsid w:val="326E1794"/>
    <w:rsid w:val="32753D56"/>
    <w:rsid w:val="327D1963"/>
    <w:rsid w:val="327D2BD8"/>
    <w:rsid w:val="327F70D8"/>
    <w:rsid w:val="3282C218"/>
    <w:rsid w:val="3284266F"/>
    <w:rsid w:val="328BFB12"/>
    <w:rsid w:val="3290413B"/>
    <w:rsid w:val="329A21EC"/>
    <w:rsid w:val="329AC937"/>
    <w:rsid w:val="329BAFA2"/>
    <w:rsid w:val="32A6231C"/>
    <w:rsid w:val="32B24C23"/>
    <w:rsid w:val="32C7EE6E"/>
    <w:rsid w:val="32CC0859"/>
    <w:rsid w:val="32CCDF79"/>
    <w:rsid w:val="32CDE974"/>
    <w:rsid w:val="32D8D807"/>
    <w:rsid w:val="32E200E1"/>
    <w:rsid w:val="32E3D705"/>
    <w:rsid w:val="32EB818A"/>
    <w:rsid w:val="32FCF369"/>
    <w:rsid w:val="330D68EB"/>
    <w:rsid w:val="3312FCA0"/>
    <w:rsid w:val="331918FF"/>
    <w:rsid w:val="331E26FA"/>
    <w:rsid w:val="3325415B"/>
    <w:rsid w:val="33280718"/>
    <w:rsid w:val="33333389"/>
    <w:rsid w:val="3333CA4D"/>
    <w:rsid w:val="33344215"/>
    <w:rsid w:val="33352D32"/>
    <w:rsid w:val="334781D7"/>
    <w:rsid w:val="334B76AA"/>
    <w:rsid w:val="334C0892"/>
    <w:rsid w:val="33507C92"/>
    <w:rsid w:val="33558BF0"/>
    <w:rsid w:val="335DA60D"/>
    <w:rsid w:val="3372338A"/>
    <w:rsid w:val="337F2EA3"/>
    <w:rsid w:val="3382616F"/>
    <w:rsid w:val="3390A12B"/>
    <w:rsid w:val="3392F5D9"/>
    <w:rsid w:val="33A469CA"/>
    <w:rsid w:val="33BE50DD"/>
    <w:rsid w:val="33C35C4A"/>
    <w:rsid w:val="33C576A2"/>
    <w:rsid w:val="33D225F1"/>
    <w:rsid w:val="33E69D0A"/>
    <w:rsid w:val="33EAFDEC"/>
    <w:rsid w:val="33F1578F"/>
    <w:rsid w:val="33F92198"/>
    <w:rsid w:val="34011996"/>
    <w:rsid w:val="340360C5"/>
    <w:rsid w:val="3407A882"/>
    <w:rsid w:val="34102D24"/>
    <w:rsid w:val="34199124"/>
    <w:rsid w:val="3429CEA1"/>
    <w:rsid w:val="342D60FC"/>
    <w:rsid w:val="34367232"/>
    <w:rsid w:val="3441CB33"/>
    <w:rsid w:val="344BAF88"/>
    <w:rsid w:val="344F781E"/>
    <w:rsid w:val="34513118"/>
    <w:rsid w:val="3451DAB7"/>
    <w:rsid w:val="345473A5"/>
    <w:rsid w:val="34577440"/>
    <w:rsid w:val="345C66AB"/>
    <w:rsid w:val="34633CE3"/>
    <w:rsid w:val="34695C82"/>
    <w:rsid w:val="3477E7AD"/>
    <w:rsid w:val="347C4F5D"/>
    <w:rsid w:val="34848D59"/>
    <w:rsid w:val="3497D625"/>
    <w:rsid w:val="349A028F"/>
    <w:rsid w:val="34A4C582"/>
    <w:rsid w:val="34B5035B"/>
    <w:rsid w:val="34B9E2E9"/>
    <w:rsid w:val="34C93558"/>
    <w:rsid w:val="34CD9CB5"/>
    <w:rsid w:val="34D5719E"/>
    <w:rsid w:val="34D6D027"/>
    <w:rsid w:val="34D782EE"/>
    <w:rsid w:val="34E0B9AC"/>
    <w:rsid w:val="34E82560"/>
    <w:rsid w:val="34E937F3"/>
    <w:rsid w:val="34EC4CF3"/>
    <w:rsid w:val="34FC55F3"/>
    <w:rsid w:val="34FFD9E2"/>
    <w:rsid w:val="35040ED0"/>
    <w:rsid w:val="3504BFE0"/>
    <w:rsid w:val="3518CFA3"/>
    <w:rsid w:val="3524E18C"/>
    <w:rsid w:val="352526C6"/>
    <w:rsid w:val="3525A925"/>
    <w:rsid w:val="3526E79A"/>
    <w:rsid w:val="3528343F"/>
    <w:rsid w:val="3530814A"/>
    <w:rsid w:val="35338AFF"/>
    <w:rsid w:val="3534B88D"/>
    <w:rsid w:val="3536C5C5"/>
    <w:rsid w:val="35405B34"/>
    <w:rsid w:val="35467E27"/>
    <w:rsid w:val="35521B64"/>
    <w:rsid w:val="3556021C"/>
    <w:rsid w:val="3558BB51"/>
    <w:rsid w:val="355C732D"/>
    <w:rsid w:val="35614703"/>
    <w:rsid w:val="35673B7D"/>
    <w:rsid w:val="356FD0BA"/>
    <w:rsid w:val="35710A9D"/>
    <w:rsid w:val="3584294F"/>
    <w:rsid w:val="358CA4FF"/>
    <w:rsid w:val="359B0AE8"/>
    <w:rsid w:val="359B1F13"/>
    <w:rsid w:val="35A1B421"/>
    <w:rsid w:val="35A6529B"/>
    <w:rsid w:val="35A8455A"/>
    <w:rsid w:val="35AEB2DD"/>
    <w:rsid w:val="35B467F3"/>
    <w:rsid w:val="35BC8B0D"/>
    <w:rsid w:val="35BE1560"/>
    <w:rsid w:val="35C99038"/>
    <w:rsid w:val="35CCF528"/>
    <w:rsid w:val="35CDEF3E"/>
    <w:rsid w:val="35D235B3"/>
    <w:rsid w:val="35E34C84"/>
    <w:rsid w:val="35EA1250"/>
    <w:rsid w:val="35EC78C1"/>
    <w:rsid w:val="35ECF8BC"/>
    <w:rsid w:val="36016FF6"/>
    <w:rsid w:val="360E45A1"/>
    <w:rsid w:val="36192428"/>
    <w:rsid w:val="361A53A6"/>
    <w:rsid w:val="361FFFC0"/>
    <w:rsid w:val="3624E2BE"/>
    <w:rsid w:val="362F2AEE"/>
    <w:rsid w:val="364611D0"/>
    <w:rsid w:val="364703DA"/>
    <w:rsid w:val="364B1A07"/>
    <w:rsid w:val="364D7D72"/>
    <w:rsid w:val="36575216"/>
    <w:rsid w:val="36580A56"/>
    <w:rsid w:val="365F256D"/>
    <w:rsid w:val="36613ECA"/>
    <w:rsid w:val="36640F91"/>
    <w:rsid w:val="366557D8"/>
    <w:rsid w:val="366EF145"/>
    <w:rsid w:val="3670E8F9"/>
    <w:rsid w:val="3672A088"/>
    <w:rsid w:val="367C8A0D"/>
    <w:rsid w:val="367CBB90"/>
    <w:rsid w:val="3681209E"/>
    <w:rsid w:val="36885B8E"/>
    <w:rsid w:val="368BD250"/>
    <w:rsid w:val="368EAD71"/>
    <w:rsid w:val="369A5415"/>
    <w:rsid w:val="36A8A402"/>
    <w:rsid w:val="36ABAA9E"/>
    <w:rsid w:val="36B8D7B7"/>
    <w:rsid w:val="36E32D70"/>
    <w:rsid w:val="36F31570"/>
    <w:rsid w:val="36F37BD8"/>
    <w:rsid w:val="36F4EE3C"/>
    <w:rsid w:val="36FCA634"/>
    <w:rsid w:val="370405B9"/>
    <w:rsid w:val="3707EABF"/>
    <w:rsid w:val="3708F176"/>
    <w:rsid w:val="371379FD"/>
    <w:rsid w:val="372A0ABB"/>
    <w:rsid w:val="373D62B3"/>
    <w:rsid w:val="3745011E"/>
    <w:rsid w:val="37464F11"/>
    <w:rsid w:val="3750382C"/>
    <w:rsid w:val="37560DF3"/>
    <w:rsid w:val="3756B94B"/>
    <w:rsid w:val="375B2C77"/>
    <w:rsid w:val="375CC216"/>
    <w:rsid w:val="375F3B97"/>
    <w:rsid w:val="3764806D"/>
    <w:rsid w:val="37799634"/>
    <w:rsid w:val="377C0C25"/>
    <w:rsid w:val="377F39E0"/>
    <w:rsid w:val="3783FBC1"/>
    <w:rsid w:val="3785E2B1"/>
    <w:rsid w:val="378718E0"/>
    <w:rsid w:val="378B3D69"/>
    <w:rsid w:val="37A3A3B4"/>
    <w:rsid w:val="37A54A6D"/>
    <w:rsid w:val="37A5EC93"/>
    <w:rsid w:val="37A96961"/>
    <w:rsid w:val="37B7F16E"/>
    <w:rsid w:val="37BAF0A8"/>
    <w:rsid w:val="37BBD021"/>
    <w:rsid w:val="37C2BA26"/>
    <w:rsid w:val="37C63134"/>
    <w:rsid w:val="37C76297"/>
    <w:rsid w:val="37CC82D7"/>
    <w:rsid w:val="37D98F74"/>
    <w:rsid w:val="37E1E231"/>
    <w:rsid w:val="37F32277"/>
    <w:rsid w:val="37F3B235"/>
    <w:rsid w:val="37F981C7"/>
    <w:rsid w:val="38066A0B"/>
    <w:rsid w:val="380A8803"/>
    <w:rsid w:val="380CEC47"/>
    <w:rsid w:val="380FC015"/>
    <w:rsid w:val="381C968B"/>
    <w:rsid w:val="381DD265"/>
    <w:rsid w:val="3823EDB5"/>
    <w:rsid w:val="3824C68F"/>
    <w:rsid w:val="38303099"/>
    <w:rsid w:val="3832B185"/>
    <w:rsid w:val="383E8303"/>
    <w:rsid w:val="38430D64"/>
    <w:rsid w:val="384D3E9F"/>
    <w:rsid w:val="3857A198"/>
    <w:rsid w:val="385B1E1E"/>
    <w:rsid w:val="385CD924"/>
    <w:rsid w:val="387113E1"/>
    <w:rsid w:val="3874A3BB"/>
    <w:rsid w:val="38759BC9"/>
    <w:rsid w:val="387A25A2"/>
    <w:rsid w:val="3884F193"/>
    <w:rsid w:val="388BFA87"/>
    <w:rsid w:val="38A58995"/>
    <w:rsid w:val="38AF189E"/>
    <w:rsid w:val="38B14165"/>
    <w:rsid w:val="38CCF14A"/>
    <w:rsid w:val="38D3BA30"/>
    <w:rsid w:val="38D7F1AE"/>
    <w:rsid w:val="38DB8A79"/>
    <w:rsid w:val="38DC783F"/>
    <w:rsid w:val="38E3EBC6"/>
    <w:rsid w:val="38F2443F"/>
    <w:rsid w:val="38F43F8E"/>
    <w:rsid w:val="38FE5EAF"/>
    <w:rsid w:val="39073009"/>
    <w:rsid w:val="3909D675"/>
    <w:rsid w:val="390DD4DD"/>
    <w:rsid w:val="3910F39C"/>
    <w:rsid w:val="3928572E"/>
    <w:rsid w:val="392BB797"/>
    <w:rsid w:val="392C5EBA"/>
    <w:rsid w:val="392E4598"/>
    <w:rsid w:val="39369823"/>
    <w:rsid w:val="393BD33F"/>
    <w:rsid w:val="393DF3FA"/>
    <w:rsid w:val="393E3F0B"/>
    <w:rsid w:val="394D4E79"/>
    <w:rsid w:val="394F8511"/>
    <w:rsid w:val="39539F38"/>
    <w:rsid w:val="39572169"/>
    <w:rsid w:val="395A38A2"/>
    <w:rsid w:val="395D1990"/>
    <w:rsid w:val="396B6CB2"/>
    <w:rsid w:val="396CCEF1"/>
    <w:rsid w:val="396E9DC9"/>
    <w:rsid w:val="396F7F96"/>
    <w:rsid w:val="397884E1"/>
    <w:rsid w:val="3991EBEE"/>
    <w:rsid w:val="39A83C0E"/>
    <w:rsid w:val="39AF6311"/>
    <w:rsid w:val="39B9A2C6"/>
    <w:rsid w:val="39C841E4"/>
    <w:rsid w:val="39D5AABD"/>
    <w:rsid w:val="39E88BAC"/>
    <w:rsid w:val="39E90F00"/>
    <w:rsid w:val="39E9F157"/>
    <w:rsid w:val="39EBE776"/>
    <w:rsid w:val="39EBF154"/>
    <w:rsid w:val="39EEB394"/>
    <w:rsid w:val="39EFD869"/>
    <w:rsid w:val="39F08FAE"/>
    <w:rsid w:val="39F2B9A5"/>
    <w:rsid w:val="3A011D86"/>
    <w:rsid w:val="3A03F7E1"/>
    <w:rsid w:val="3A0D5C26"/>
    <w:rsid w:val="3A0EA59C"/>
    <w:rsid w:val="3A10D9B1"/>
    <w:rsid w:val="3A151D77"/>
    <w:rsid w:val="3A16E348"/>
    <w:rsid w:val="3A21A9C7"/>
    <w:rsid w:val="3A2972EF"/>
    <w:rsid w:val="3A3CB9A1"/>
    <w:rsid w:val="3A3EC9EC"/>
    <w:rsid w:val="3A4166A1"/>
    <w:rsid w:val="3A4C2616"/>
    <w:rsid w:val="3A53FEDC"/>
    <w:rsid w:val="3A567891"/>
    <w:rsid w:val="3A5A0CD2"/>
    <w:rsid w:val="3A5CEC08"/>
    <w:rsid w:val="3A5F85FA"/>
    <w:rsid w:val="3A6C2860"/>
    <w:rsid w:val="3A85E34A"/>
    <w:rsid w:val="3A8C1E33"/>
    <w:rsid w:val="3A8E14A0"/>
    <w:rsid w:val="3A91BD72"/>
    <w:rsid w:val="3A9F86D4"/>
    <w:rsid w:val="3AA46974"/>
    <w:rsid w:val="3AA6EA98"/>
    <w:rsid w:val="3ABDD771"/>
    <w:rsid w:val="3ACF4DF4"/>
    <w:rsid w:val="3ADDED2A"/>
    <w:rsid w:val="3ADE0450"/>
    <w:rsid w:val="3AE93847"/>
    <w:rsid w:val="3AEB5572"/>
    <w:rsid w:val="3AF370E3"/>
    <w:rsid w:val="3AFFBBA9"/>
    <w:rsid w:val="3B0AFF85"/>
    <w:rsid w:val="3B124209"/>
    <w:rsid w:val="3B1A5019"/>
    <w:rsid w:val="3B2444DF"/>
    <w:rsid w:val="3B2FA536"/>
    <w:rsid w:val="3B3ED76F"/>
    <w:rsid w:val="3B413D92"/>
    <w:rsid w:val="3B42B8C0"/>
    <w:rsid w:val="3B4826A4"/>
    <w:rsid w:val="3B4A2A04"/>
    <w:rsid w:val="3B79B229"/>
    <w:rsid w:val="3B85C9A1"/>
    <w:rsid w:val="3B8963E3"/>
    <w:rsid w:val="3B8B4EF0"/>
    <w:rsid w:val="3B8FC9D5"/>
    <w:rsid w:val="3BAF7BAF"/>
    <w:rsid w:val="3BB60BC3"/>
    <w:rsid w:val="3BC8A40C"/>
    <w:rsid w:val="3BD005BC"/>
    <w:rsid w:val="3BD029B9"/>
    <w:rsid w:val="3BD29FF6"/>
    <w:rsid w:val="3BDBA33D"/>
    <w:rsid w:val="3BDD2A57"/>
    <w:rsid w:val="3BDDE2A3"/>
    <w:rsid w:val="3BFD99BA"/>
    <w:rsid w:val="3C019498"/>
    <w:rsid w:val="3C06FCF8"/>
    <w:rsid w:val="3C075450"/>
    <w:rsid w:val="3C223D39"/>
    <w:rsid w:val="3C22FF2D"/>
    <w:rsid w:val="3C251B85"/>
    <w:rsid w:val="3C4FF37A"/>
    <w:rsid w:val="3C51156E"/>
    <w:rsid w:val="3C52F10C"/>
    <w:rsid w:val="3C57E2A6"/>
    <w:rsid w:val="3C5F9333"/>
    <w:rsid w:val="3C63B714"/>
    <w:rsid w:val="3C65C4FF"/>
    <w:rsid w:val="3C6A8887"/>
    <w:rsid w:val="3C6FD201"/>
    <w:rsid w:val="3C76CB09"/>
    <w:rsid w:val="3C7B5E2E"/>
    <w:rsid w:val="3C84BB27"/>
    <w:rsid w:val="3C89B180"/>
    <w:rsid w:val="3C8D31F6"/>
    <w:rsid w:val="3C8DCDD6"/>
    <w:rsid w:val="3C8EE644"/>
    <w:rsid w:val="3C910EF1"/>
    <w:rsid w:val="3C91A2E8"/>
    <w:rsid w:val="3C968489"/>
    <w:rsid w:val="3C977B0F"/>
    <w:rsid w:val="3CA282A1"/>
    <w:rsid w:val="3CA9A6B8"/>
    <w:rsid w:val="3CAB207C"/>
    <w:rsid w:val="3CB80262"/>
    <w:rsid w:val="3CB8EF50"/>
    <w:rsid w:val="3CBA7C0E"/>
    <w:rsid w:val="3CC1E95C"/>
    <w:rsid w:val="3CC73AC7"/>
    <w:rsid w:val="3CD53BC0"/>
    <w:rsid w:val="3CDEA233"/>
    <w:rsid w:val="3CE3975C"/>
    <w:rsid w:val="3CF33056"/>
    <w:rsid w:val="3CFAEF10"/>
    <w:rsid w:val="3CFFE2A6"/>
    <w:rsid w:val="3D0E5A26"/>
    <w:rsid w:val="3D15A0AD"/>
    <w:rsid w:val="3D1B355A"/>
    <w:rsid w:val="3D23DE6A"/>
    <w:rsid w:val="3D31C154"/>
    <w:rsid w:val="3D409659"/>
    <w:rsid w:val="3D42793B"/>
    <w:rsid w:val="3D45212C"/>
    <w:rsid w:val="3D4BCE58"/>
    <w:rsid w:val="3D567D70"/>
    <w:rsid w:val="3D5A2064"/>
    <w:rsid w:val="3D5C423A"/>
    <w:rsid w:val="3D680633"/>
    <w:rsid w:val="3D6DD9B6"/>
    <w:rsid w:val="3D78FAB8"/>
    <w:rsid w:val="3D7D2F85"/>
    <w:rsid w:val="3D7E0581"/>
    <w:rsid w:val="3D7E7F33"/>
    <w:rsid w:val="3D8DF41A"/>
    <w:rsid w:val="3D986528"/>
    <w:rsid w:val="3DAE068F"/>
    <w:rsid w:val="3DB3D833"/>
    <w:rsid w:val="3DB402B1"/>
    <w:rsid w:val="3DB5F4DC"/>
    <w:rsid w:val="3DBDF651"/>
    <w:rsid w:val="3DC34CFF"/>
    <w:rsid w:val="3DC8CC68"/>
    <w:rsid w:val="3DC987F2"/>
    <w:rsid w:val="3DCD41D0"/>
    <w:rsid w:val="3DCE7B11"/>
    <w:rsid w:val="3DD0E4F8"/>
    <w:rsid w:val="3DD59501"/>
    <w:rsid w:val="3DDAA12C"/>
    <w:rsid w:val="3DDC0A36"/>
    <w:rsid w:val="3DE58EE8"/>
    <w:rsid w:val="3DEF1CE4"/>
    <w:rsid w:val="3DF83D97"/>
    <w:rsid w:val="3E00267F"/>
    <w:rsid w:val="3E0A0946"/>
    <w:rsid w:val="3E108596"/>
    <w:rsid w:val="3E147D52"/>
    <w:rsid w:val="3E16CC46"/>
    <w:rsid w:val="3E187DFC"/>
    <w:rsid w:val="3E1C125C"/>
    <w:rsid w:val="3E1C53DC"/>
    <w:rsid w:val="3E290257"/>
    <w:rsid w:val="3E2E0BF7"/>
    <w:rsid w:val="3E3413FD"/>
    <w:rsid w:val="3E370128"/>
    <w:rsid w:val="3E3B6B82"/>
    <w:rsid w:val="3E3DCCB9"/>
    <w:rsid w:val="3E49A218"/>
    <w:rsid w:val="3E529B42"/>
    <w:rsid w:val="3E62CC2F"/>
    <w:rsid w:val="3E7CA182"/>
    <w:rsid w:val="3E81510B"/>
    <w:rsid w:val="3E8E5D3D"/>
    <w:rsid w:val="3E98901A"/>
    <w:rsid w:val="3EB5406A"/>
    <w:rsid w:val="3EC7DAAD"/>
    <w:rsid w:val="3ED09786"/>
    <w:rsid w:val="3EDFC490"/>
    <w:rsid w:val="3EE77542"/>
    <w:rsid w:val="3EE807D8"/>
    <w:rsid w:val="3EEFE70D"/>
    <w:rsid w:val="3F0C07DB"/>
    <w:rsid w:val="3F1858ED"/>
    <w:rsid w:val="3F1A0EEA"/>
    <w:rsid w:val="3F1B8206"/>
    <w:rsid w:val="3F484792"/>
    <w:rsid w:val="3F4BB9C3"/>
    <w:rsid w:val="3F6547E9"/>
    <w:rsid w:val="3F6A1CD7"/>
    <w:rsid w:val="3F93186A"/>
    <w:rsid w:val="3F93E0DE"/>
    <w:rsid w:val="3FA49DF4"/>
    <w:rsid w:val="3FA8A924"/>
    <w:rsid w:val="3FAA7C66"/>
    <w:rsid w:val="3FAAD9E0"/>
    <w:rsid w:val="3FB695FF"/>
    <w:rsid w:val="3FB7B9C5"/>
    <w:rsid w:val="3FC22846"/>
    <w:rsid w:val="3FC3FE4F"/>
    <w:rsid w:val="3FC95BD5"/>
    <w:rsid w:val="3FD31A17"/>
    <w:rsid w:val="3FD3D05E"/>
    <w:rsid w:val="3FD6F19D"/>
    <w:rsid w:val="3FD73BE3"/>
    <w:rsid w:val="3FE1477A"/>
    <w:rsid w:val="3FE445FF"/>
    <w:rsid w:val="3FE82496"/>
    <w:rsid w:val="3FEA9C06"/>
    <w:rsid w:val="3FEF73F9"/>
    <w:rsid w:val="3FF5C12A"/>
    <w:rsid w:val="3FF808C7"/>
    <w:rsid w:val="40117CB5"/>
    <w:rsid w:val="401417DB"/>
    <w:rsid w:val="401BB19E"/>
    <w:rsid w:val="40265FDB"/>
    <w:rsid w:val="4027E8DF"/>
    <w:rsid w:val="40378368"/>
    <w:rsid w:val="4039E496"/>
    <w:rsid w:val="403A43CD"/>
    <w:rsid w:val="403A8CC2"/>
    <w:rsid w:val="40593438"/>
    <w:rsid w:val="40694570"/>
    <w:rsid w:val="407018A9"/>
    <w:rsid w:val="4077700F"/>
    <w:rsid w:val="4077EAE3"/>
    <w:rsid w:val="407F0A7D"/>
    <w:rsid w:val="407F7ABE"/>
    <w:rsid w:val="408398AE"/>
    <w:rsid w:val="4086FB6D"/>
    <w:rsid w:val="408C5F27"/>
    <w:rsid w:val="408D95B7"/>
    <w:rsid w:val="409B1E7F"/>
    <w:rsid w:val="409C06B0"/>
    <w:rsid w:val="40A10226"/>
    <w:rsid w:val="40A99EAD"/>
    <w:rsid w:val="40AB21FA"/>
    <w:rsid w:val="40B2A939"/>
    <w:rsid w:val="40B74684"/>
    <w:rsid w:val="40BA2A83"/>
    <w:rsid w:val="40BC0807"/>
    <w:rsid w:val="40C35CBE"/>
    <w:rsid w:val="40CF296A"/>
    <w:rsid w:val="40D0809C"/>
    <w:rsid w:val="40D986EF"/>
    <w:rsid w:val="40E3409B"/>
    <w:rsid w:val="40E42DC7"/>
    <w:rsid w:val="40E5E692"/>
    <w:rsid w:val="40E69D11"/>
    <w:rsid w:val="40EC232B"/>
    <w:rsid w:val="40F077A7"/>
    <w:rsid w:val="40F7A129"/>
    <w:rsid w:val="40FA510B"/>
    <w:rsid w:val="40FB07D1"/>
    <w:rsid w:val="410DBCFB"/>
    <w:rsid w:val="4115E791"/>
    <w:rsid w:val="41352B88"/>
    <w:rsid w:val="4143AFED"/>
    <w:rsid w:val="41445D46"/>
    <w:rsid w:val="414F0318"/>
    <w:rsid w:val="41646378"/>
    <w:rsid w:val="416820F2"/>
    <w:rsid w:val="4172C1FE"/>
    <w:rsid w:val="4176E692"/>
    <w:rsid w:val="417A917B"/>
    <w:rsid w:val="41857AEC"/>
    <w:rsid w:val="41871E48"/>
    <w:rsid w:val="418FB249"/>
    <w:rsid w:val="419299F1"/>
    <w:rsid w:val="419B8988"/>
    <w:rsid w:val="419C0743"/>
    <w:rsid w:val="41A7579C"/>
    <w:rsid w:val="41ABA279"/>
    <w:rsid w:val="41B6B805"/>
    <w:rsid w:val="41E948FB"/>
    <w:rsid w:val="41E9A39A"/>
    <w:rsid w:val="41EC7369"/>
    <w:rsid w:val="41F6AD31"/>
    <w:rsid w:val="41FC7F46"/>
    <w:rsid w:val="4206E335"/>
    <w:rsid w:val="42097692"/>
    <w:rsid w:val="420D825C"/>
    <w:rsid w:val="421402D1"/>
    <w:rsid w:val="42144468"/>
    <w:rsid w:val="4219AB4A"/>
    <w:rsid w:val="4226AAB9"/>
    <w:rsid w:val="422D2E48"/>
    <w:rsid w:val="423492A8"/>
    <w:rsid w:val="424E5CF9"/>
    <w:rsid w:val="42557AE5"/>
    <w:rsid w:val="4255B635"/>
    <w:rsid w:val="425D1C09"/>
    <w:rsid w:val="42614A40"/>
    <w:rsid w:val="42645550"/>
    <w:rsid w:val="4266C1BD"/>
    <w:rsid w:val="426CA692"/>
    <w:rsid w:val="427A07DD"/>
    <w:rsid w:val="42960756"/>
    <w:rsid w:val="429EBC49"/>
    <w:rsid w:val="42A14599"/>
    <w:rsid w:val="42B3C932"/>
    <w:rsid w:val="42B45614"/>
    <w:rsid w:val="42C2BEB2"/>
    <w:rsid w:val="42CDBF27"/>
    <w:rsid w:val="42ECA37D"/>
    <w:rsid w:val="42EE9CD4"/>
    <w:rsid w:val="43036C7C"/>
    <w:rsid w:val="43047598"/>
    <w:rsid w:val="430ABAD9"/>
    <w:rsid w:val="4315A35F"/>
    <w:rsid w:val="431C21A2"/>
    <w:rsid w:val="4322C44D"/>
    <w:rsid w:val="433A243A"/>
    <w:rsid w:val="43473804"/>
    <w:rsid w:val="434A6A75"/>
    <w:rsid w:val="43545339"/>
    <w:rsid w:val="43731332"/>
    <w:rsid w:val="4379212D"/>
    <w:rsid w:val="438EC681"/>
    <w:rsid w:val="439089F8"/>
    <w:rsid w:val="4390B2B3"/>
    <w:rsid w:val="43949606"/>
    <w:rsid w:val="43950F56"/>
    <w:rsid w:val="43A64092"/>
    <w:rsid w:val="43B13497"/>
    <w:rsid w:val="43BD4F63"/>
    <w:rsid w:val="43C65CD0"/>
    <w:rsid w:val="43CA7D07"/>
    <w:rsid w:val="43CFC1C3"/>
    <w:rsid w:val="43D0308F"/>
    <w:rsid w:val="43D5772B"/>
    <w:rsid w:val="43E22C5E"/>
    <w:rsid w:val="43E282FD"/>
    <w:rsid w:val="43F137EA"/>
    <w:rsid w:val="43F24DAF"/>
    <w:rsid w:val="43F4DE1D"/>
    <w:rsid w:val="43FBC47E"/>
    <w:rsid w:val="43FE10E6"/>
    <w:rsid w:val="43FFCBB8"/>
    <w:rsid w:val="4400DA66"/>
    <w:rsid w:val="440621FC"/>
    <w:rsid w:val="44093148"/>
    <w:rsid w:val="440CB5C7"/>
    <w:rsid w:val="4413AEE7"/>
    <w:rsid w:val="4415C6DF"/>
    <w:rsid w:val="441E1596"/>
    <w:rsid w:val="4428D15F"/>
    <w:rsid w:val="4429A520"/>
    <w:rsid w:val="442A7C32"/>
    <w:rsid w:val="442D7327"/>
    <w:rsid w:val="44302783"/>
    <w:rsid w:val="4431BB8F"/>
    <w:rsid w:val="444725F9"/>
    <w:rsid w:val="444D2487"/>
    <w:rsid w:val="4450C85A"/>
    <w:rsid w:val="44516E73"/>
    <w:rsid w:val="445681E1"/>
    <w:rsid w:val="445FC430"/>
    <w:rsid w:val="4464CC1F"/>
    <w:rsid w:val="446C8D27"/>
    <w:rsid w:val="447781B4"/>
    <w:rsid w:val="4483B0E5"/>
    <w:rsid w:val="448FC847"/>
    <w:rsid w:val="44949E01"/>
    <w:rsid w:val="4496D249"/>
    <w:rsid w:val="44A67688"/>
    <w:rsid w:val="44B5EE0B"/>
    <w:rsid w:val="44BAE94C"/>
    <w:rsid w:val="44BB95B9"/>
    <w:rsid w:val="44BE1218"/>
    <w:rsid w:val="44D0D0CE"/>
    <w:rsid w:val="44D73CD0"/>
    <w:rsid w:val="44D83492"/>
    <w:rsid w:val="44E01988"/>
    <w:rsid w:val="44E2A769"/>
    <w:rsid w:val="44EC3390"/>
    <w:rsid w:val="44EEA941"/>
    <w:rsid w:val="44F1D7F6"/>
    <w:rsid w:val="44F48D0E"/>
    <w:rsid w:val="451F0126"/>
    <w:rsid w:val="4528E651"/>
    <w:rsid w:val="45323165"/>
    <w:rsid w:val="453897A9"/>
    <w:rsid w:val="453D4BF5"/>
    <w:rsid w:val="4547B480"/>
    <w:rsid w:val="4554C7B7"/>
    <w:rsid w:val="4555289F"/>
    <w:rsid w:val="4558F279"/>
    <w:rsid w:val="45595CED"/>
    <w:rsid w:val="455CB432"/>
    <w:rsid w:val="45616A99"/>
    <w:rsid w:val="456CBB37"/>
    <w:rsid w:val="45727532"/>
    <w:rsid w:val="4579823C"/>
    <w:rsid w:val="4579BA1B"/>
    <w:rsid w:val="457C5BFD"/>
    <w:rsid w:val="4592FB14"/>
    <w:rsid w:val="4599FB73"/>
    <w:rsid w:val="459B572C"/>
    <w:rsid w:val="45AA4F20"/>
    <w:rsid w:val="45AF299C"/>
    <w:rsid w:val="45B029AB"/>
    <w:rsid w:val="45B3FEE4"/>
    <w:rsid w:val="45B70814"/>
    <w:rsid w:val="45BAFB47"/>
    <w:rsid w:val="45BB6393"/>
    <w:rsid w:val="45BEEA18"/>
    <w:rsid w:val="45CD686B"/>
    <w:rsid w:val="45CE40B9"/>
    <w:rsid w:val="45DAE23B"/>
    <w:rsid w:val="45DFC906"/>
    <w:rsid w:val="45E21695"/>
    <w:rsid w:val="45E5146E"/>
    <w:rsid w:val="45F1F277"/>
    <w:rsid w:val="45F41363"/>
    <w:rsid w:val="45F8AAA5"/>
    <w:rsid w:val="45FB6055"/>
    <w:rsid w:val="460AF336"/>
    <w:rsid w:val="460EC97D"/>
    <w:rsid w:val="461793C0"/>
    <w:rsid w:val="461BB9D3"/>
    <w:rsid w:val="461C577B"/>
    <w:rsid w:val="46282745"/>
    <w:rsid w:val="462D0AC4"/>
    <w:rsid w:val="462FF171"/>
    <w:rsid w:val="4630F1E6"/>
    <w:rsid w:val="4636851C"/>
    <w:rsid w:val="4637CA29"/>
    <w:rsid w:val="463D0546"/>
    <w:rsid w:val="463DDF8C"/>
    <w:rsid w:val="463FBA6A"/>
    <w:rsid w:val="46428CEB"/>
    <w:rsid w:val="464C0C52"/>
    <w:rsid w:val="46500B1E"/>
    <w:rsid w:val="4659A173"/>
    <w:rsid w:val="465FB114"/>
    <w:rsid w:val="46632E22"/>
    <w:rsid w:val="4663F521"/>
    <w:rsid w:val="4666B74A"/>
    <w:rsid w:val="466ADFCB"/>
    <w:rsid w:val="467FA522"/>
    <w:rsid w:val="467FC129"/>
    <w:rsid w:val="4687490D"/>
    <w:rsid w:val="4699DFB5"/>
    <w:rsid w:val="469F000F"/>
    <w:rsid w:val="46A4776D"/>
    <w:rsid w:val="46AEBDD6"/>
    <w:rsid w:val="46AF1169"/>
    <w:rsid w:val="46B73E7C"/>
    <w:rsid w:val="46C289B0"/>
    <w:rsid w:val="46C771C0"/>
    <w:rsid w:val="46CC4E5E"/>
    <w:rsid w:val="46D158F6"/>
    <w:rsid w:val="46D697D0"/>
    <w:rsid w:val="46D8B0D0"/>
    <w:rsid w:val="46DB2B7F"/>
    <w:rsid w:val="46F08DD3"/>
    <w:rsid w:val="46F63CF1"/>
    <w:rsid w:val="46F88493"/>
    <w:rsid w:val="46FA1BDC"/>
    <w:rsid w:val="46FFD907"/>
    <w:rsid w:val="470C2E89"/>
    <w:rsid w:val="47121969"/>
    <w:rsid w:val="47135682"/>
    <w:rsid w:val="472A1EBD"/>
    <w:rsid w:val="47363DFD"/>
    <w:rsid w:val="473DA34B"/>
    <w:rsid w:val="4741921C"/>
    <w:rsid w:val="474C1AE8"/>
    <w:rsid w:val="474C517D"/>
    <w:rsid w:val="474D3CD9"/>
    <w:rsid w:val="4757181D"/>
    <w:rsid w:val="475733F4"/>
    <w:rsid w:val="475DEB0A"/>
    <w:rsid w:val="4761F501"/>
    <w:rsid w:val="4765DE46"/>
    <w:rsid w:val="4773B932"/>
    <w:rsid w:val="47779C34"/>
    <w:rsid w:val="477B03EA"/>
    <w:rsid w:val="477EE985"/>
    <w:rsid w:val="478498D6"/>
    <w:rsid w:val="47897ABB"/>
    <w:rsid w:val="4796F39B"/>
    <w:rsid w:val="47A87F87"/>
    <w:rsid w:val="47B5530A"/>
    <w:rsid w:val="47BC023A"/>
    <w:rsid w:val="47C1F891"/>
    <w:rsid w:val="47CFB764"/>
    <w:rsid w:val="47DE2BFC"/>
    <w:rsid w:val="47F4F37C"/>
    <w:rsid w:val="47F879D7"/>
    <w:rsid w:val="47FC1917"/>
    <w:rsid w:val="4800BB53"/>
    <w:rsid w:val="48084C5B"/>
    <w:rsid w:val="481176CE"/>
    <w:rsid w:val="481513A2"/>
    <w:rsid w:val="481A0770"/>
    <w:rsid w:val="481ACDD2"/>
    <w:rsid w:val="4820BBB3"/>
    <w:rsid w:val="48250F29"/>
    <w:rsid w:val="48271BFD"/>
    <w:rsid w:val="48307878"/>
    <w:rsid w:val="48324717"/>
    <w:rsid w:val="483390E9"/>
    <w:rsid w:val="48366BBE"/>
    <w:rsid w:val="4837BA83"/>
    <w:rsid w:val="484FB7A8"/>
    <w:rsid w:val="485ED703"/>
    <w:rsid w:val="48752FE3"/>
    <w:rsid w:val="48786BFA"/>
    <w:rsid w:val="4880A43D"/>
    <w:rsid w:val="4884E1C0"/>
    <w:rsid w:val="489209E8"/>
    <w:rsid w:val="489D9C90"/>
    <w:rsid w:val="48AF26E3"/>
    <w:rsid w:val="48CDBFEA"/>
    <w:rsid w:val="48DD95F2"/>
    <w:rsid w:val="48DF0BE8"/>
    <w:rsid w:val="48E29124"/>
    <w:rsid w:val="48E50A8C"/>
    <w:rsid w:val="48E56655"/>
    <w:rsid w:val="48EAFDCF"/>
    <w:rsid w:val="48EC369B"/>
    <w:rsid w:val="48FBE43C"/>
    <w:rsid w:val="48FDC38F"/>
    <w:rsid w:val="49136C95"/>
    <w:rsid w:val="49146139"/>
    <w:rsid w:val="4915BD2B"/>
    <w:rsid w:val="49187035"/>
    <w:rsid w:val="4926E4D2"/>
    <w:rsid w:val="4927748B"/>
    <w:rsid w:val="492CCC21"/>
    <w:rsid w:val="492F22D3"/>
    <w:rsid w:val="49399DC2"/>
    <w:rsid w:val="493F9B58"/>
    <w:rsid w:val="49428B79"/>
    <w:rsid w:val="494A0F40"/>
    <w:rsid w:val="495D3967"/>
    <w:rsid w:val="4975DE7F"/>
    <w:rsid w:val="499B02B5"/>
    <w:rsid w:val="49A4723E"/>
    <w:rsid w:val="49AAEAB5"/>
    <w:rsid w:val="49BB40D2"/>
    <w:rsid w:val="49BCADDF"/>
    <w:rsid w:val="49C7E1EC"/>
    <w:rsid w:val="49CF259C"/>
    <w:rsid w:val="49CF753A"/>
    <w:rsid w:val="49D0EA43"/>
    <w:rsid w:val="49E7C928"/>
    <w:rsid w:val="49F0591D"/>
    <w:rsid w:val="49F29173"/>
    <w:rsid w:val="4A06B744"/>
    <w:rsid w:val="4A0FCBA5"/>
    <w:rsid w:val="4A189441"/>
    <w:rsid w:val="4A250290"/>
    <w:rsid w:val="4A29CF18"/>
    <w:rsid w:val="4A37BAB7"/>
    <w:rsid w:val="4A3A40C6"/>
    <w:rsid w:val="4A3B1971"/>
    <w:rsid w:val="4A3B56AF"/>
    <w:rsid w:val="4A48BCDC"/>
    <w:rsid w:val="4A492DEA"/>
    <w:rsid w:val="4A4CEF4F"/>
    <w:rsid w:val="4A53CE9B"/>
    <w:rsid w:val="4A6F07B2"/>
    <w:rsid w:val="4A746F17"/>
    <w:rsid w:val="4A8ED4B6"/>
    <w:rsid w:val="4A902DBA"/>
    <w:rsid w:val="4A9E9FFF"/>
    <w:rsid w:val="4A9EBB3E"/>
    <w:rsid w:val="4AA002A3"/>
    <w:rsid w:val="4AA8583B"/>
    <w:rsid w:val="4AABE94F"/>
    <w:rsid w:val="4AAC7E4A"/>
    <w:rsid w:val="4AB1E453"/>
    <w:rsid w:val="4AB3B25E"/>
    <w:rsid w:val="4AB7DC55"/>
    <w:rsid w:val="4AC646DF"/>
    <w:rsid w:val="4AC89C82"/>
    <w:rsid w:val="4ACBEF3A"/>
    <w:rsid w:val="4ACEA028"/>
    <w:rsid w:val="4AD6825D"/>
    <w:rsid w:val="4ADDD8A7"/>
    <w:rsid w:val="4ADF2D8B"/>
    <w:rsid w:val="4AE3E999"/>
    <w:rsid w:val="4AE546BB"/>
    <w:rsid w:val="4AE6DEC8"/>
    <w:rsid w:val="4AF5D34D"/>
    <w:rsid w:val="4B0C0404"/>
    <w:rsid w:val="4B121A63"/>
    <w:rsid w:val="4B161278"/>
    <w:rsid w:val="4B196198"/>
    <w:rsid w:val="4B1A42D6"/>
    <w:rsid w:val="4B295BC1"/>
    <w:rsid w:val="4B2A2E92"/>
    <w:rsid w:val="4B368C42"/>
    <w:rsid w:val="4B496C2B"/>
    <w:rsid w:val="4B4A28F6"/>
    <w:rsid w:val="4B673E93"/>
    <w:rsid w:val="4B6D7C51"/>
    <w:rsid w:val="4B84BD22"/>
    <w:rsid w:val="4B86C864"/>
    <w:rsid w:val="4B86DA98"/>
    <w:rsid w:val="4B8AF06D"/>
    <w:rsid w:val="4B9FF546"/>
    <w:rsid w:val="4BA51A66"/>
    <w:rsid w:val="4BAB8EFA"/>
    <w:rsid w:val="4BB1D47F"/>
    <w:rsid w:val="4BC98E04"/>
    <w:rsid w:val="4BCD8CFF"/>
    <w:rsid w:val="4BCDA98F"/>
    <w:rsid w:val="4BD8E05F"/>
    <w:rsid w:val="4BDB5818"/>
    <w:rsid w:val="4BF48B97"/>
    <w:rsid w:val="4BF70632"/>
    <w:rsid w:val="4BFEFF33"/>
    <w:rsid w:val="4C08031E"/>
    <w:rsid w:val="4C2195FB"/>
    <w:rsid w:val="4C2A3CCB"/>
    <w:rsid w:val="4C2E70C6"/>
    <w:rsid w:val="4C332EBE"/>
    <w:rsid w:val="4C3E7FCC"/>
    <w:rsid w:val="4C40D521"/>
    <w:rsid w:val="4C424083"/>
    <w:rsid w:val="4C4808A4"/>
    <w:rsid w:val="4C5047F0"/>
    <w:rsid w:val="4C5E175C"/>
    <w:rsid w:val="4C6F3A35"/>
    <w:rsid w:val="4C70224A"/>
    <w:rsid w:val="4C8476FF"/>
    <w:rsid w:val="4C8E5585"/>
    <w:rsid w:val="4CAB0338"/>
    <w:rsid w:val="4CACB6FF"/>
    <w:rsid w:val="4CB764DD"/>
    <w:rsid w:val="4CB91DBF"/>
    <w:rsid w:val="4CD07451"/>
    <w:rsid w:val="4CD6B494"/>
    <w:rsid w:val="4CD9B5DD"/>
    <w:rsid w:val="4CE56118"/>
    <w:rsid w:val="4CEB345C"/>
    <w:rsid w:val="4CF17094"/>
    <w:rsid w:val="4CF867C3"/>
    <w:rsid w:val="4CFC346B"/>
    <w:rsid w:val="4D1BC715"/>
    <w:rsid w:val="4D1F9295"/>
    <w:rsid w:val="4D208D83"/>
    <w:rsid w:val="4D2ACBA8"/>
    <w:rsid w:val="4D324DB3"/>
    <w:rsid w:val="4D3DE911"/>
    <w:rsid w:val="4D40EAC7"/>
    <w:rsid w:val="4D478FF3"/>
    <w:rsid w:val="4D492B80"/>
    <w:rsid w:val="4D4BC48F"/>
    <w:rsid w:val="4D564F0D"/>
    <w:rsid w:val="4D567BA2"/>
    <w:rsid w:val="4D5B064E"/>
    <w:rsid w:val="4D67D337"/>
    <w:rsid w:val="4D6AF707"/>
    <w:rsid w:val="4D786A15"/>
    <w:rsid w:val="4D791DF4"/>
    <w:rsid w:val="4D829E6B"/>
    <w:rsid w:val="4D8D2B41"/>
    <w:rsid w:val="4D8D664C"/>
    <w:rsid w:val="4D8E983A"/>
    <w:rsid w:val="4D93416B"/>
    <w:rsid w:val="4DA5792D"/>
    <w:rsid w:val="4DAD4C84"/>
    <w:rsid w:val="4DB1ABD2"/>
    <w:rsid w:val="4DBF33C3"/>
    <w:rsid w:val="4DC09F42"/>
    <w:rsid w:val="4DC28513"/>
    <w:rsid w:val="4DC67578"/>
    <w:rsid w:val="4DC73B22"/>
    <w:rsid w:val="4DC969FF"/>
    <w:rsid w:val="4DD859AB"/>
    <w:rsid w:val="4DE0642F"/>
    <w:rsid w:val="4DEA64ED"/>
    <w:rsid w:val="4DECDA5A"/>
    <w:rsid w:val="4DF7675B"/>
    <w:rsid w:val="4DF92674"/>
    <w:rsid w:val="4DFDC39D"/>
    <w:rsid w:val="4E027CEF"/>
    <w:rsid w:val="4E0F8A08"/>
    <w:rsid w:val="4E16CE4D"/>
    <w:rsid w:val="4E185922"/>
    <w:rsid w:val="4E1D790E"/>
    <w:rsid w:val="4E226449"/>
    <w:rsid w:val="4E23148B"/>
    <w:rsid w:val="4E266D14"/>
    <w:rsid w:val="4E2AEA13"/>
    <w:rsid w:val="4E377938"/>
    <w:rsid w:val="4E40E172"/>
    <w:rsid w:val="4E462192"/>
    <w:rsid w:val="4E481474"/>
    <w:rsid w:val="4E488760"/>
    <w:rsid w:val="4E53C957"/>
    <w:rsid w:val="4E5F2EB7"/>
    <w:rsid w:val="4E6277FF"/>
    <w:rsid w:val="4E64526A"/>
    <w:rsid w:val="4E6AD3A0"/>
    <w:rsid w:val="4E7F5E27"/>
    <w:rsid w:val="4E7FAE99"/>
    <w:rsid w:val="4E8865F0"/>
    <w:rsid w:val="4E887A43"/>
    <w:rsid w:val="4E8BD127"/>
    <w:rsid w:val="4E8D1AAE"/>
    <w:rsid w:val="4E916C79"/>
    <w:rsid w:val="4E96861C"/>
    <w:rsid w:val="4E9D3BF7"/>
    <w:rsid w:val="4E9FBCB1"/>
    <w:rsid w:val="4EA905CA"/>
    <w:rsid w:val="4EBC652E"/>
    <w:rsid w:val="4EBD99FB"/>
    <w:rsid w:val="4EC4D69D"/>
    <w:rsid w:val="4ED80806"/>
    <w:rsid w:val="4EDACA8D"/>
    <w:rsid w:val="4EEA421B"/>
    <w:rsid w:val="4EF0522A"/>
    <w:rsid w:val="4EFE2DCF"/>
    <w:rsid w:val="4EFEBC72"/>
    <w:rsid w:val="4F012CDB"/>
    <w:rsid w:val="4F014ED6"/>
    <w:rsid w:val="4F034724"/>
    <w:rsid w:val="4F041995"/>
    <w:rsid w:val="4F122D3B"/>
    <w:rsid w:val="4F188BBF"/>
    <w:rsid w:val="4F1FFB00"/>
    <w:rsid w:val="4F25B7CE"/>
    <w:rsid w:val="4F2A262C"/>
    <w:rsid w:val="4F3860E4"/>
    <w:rsid w:val="4F3E5ADF"/>
    <w:rsid w:val="4F3F3F84"/>
    <w:rsid w:val="4F491CE5"/>
    <w:rsid w:val="4F5586A9"/>
    <w:rsid w:val="4F5BBC38"/>
    <w:rsid w:val="4F67B85B"/>
    <w:rsid w:val="4F69959B"/>
    <w:rsid w:val="4F6C8C27"/>
    <w:rsid w:val="4F6E641A"/>
    <w:rsid w:val="4F7DD249"/>
    <w:rsid w:val="4F845D18"/>
    <w:rsid w:val="4F863900"/>
    <w:rsid w:val="4F884BB7"/>
    <w:rsid w:val="4F8F57A0"/>
    <w:rsid w:val="4F92E4F7"/>
    <w:rsid w:val="4F940771"/>
    <w:rsid w:val="4F9C6086"/>
    <w:rsid w:val="4F9F5A3B"/>
    <w:rsid w:val="4FA7341E"/>
    <w:rsid w:val="4FAC24D7"/>
    <w:rsid w:val="4FAD4937"/>
    <w:rsid w:val="4FB74589"/>
    <w:rsid w:val="4FC06DD7"/>
    <w:rsid w:val="4FCBD2ED"/>
    <w:rsid w:val="4FD81314"/>
    <w:rsid w:val="4FD8C3BD"/>
    <w:rsid w:val="4FDE6AE5"/>
    <w:rsid w:val="4FDE9F87"/>
    <w:rsid w:val="4FE9B869"/>
    <w:rsid w:val="502D9061"/>
    <w:rsid w:val="504BCF33"/>
    <w:rsid w:val="504EA381"/>
    <w:rsid w:val="5051963A"/>
    <w:rsid w:val="505B555D"/>
    <w:rsid w:val="505C3A14"/>
    <w:rsid w:val="505E44D6"/>
    <w:rsid w:val="5060F1CC"/>
    <w:rsid w:val="50668629"/>
    <w:rsid w:val="50680DA4"/>
    <w:rsid w:val="506BBFE4"/>
    <w:rsid w:val="50782E2C"/>
    <w:rsid w:val="50865FE7"/>
    <w:rsid w:val="5087E40D"/>
    <w:rsid w:val="50916674"/>
    <w:rsid w:val="50973CB5"/>
    <w:rsid w:val="50A762AA"/>
    <w:rsid w:val="50AA4E28"/>
    <w:rsid w:val="50AAFA01"/>
    <w:rsid w:val="50ACC371"/>
    <w:rsid w:val="50B63512"/>
    <w:rsid w:val="50B68E4E"/>
    <w:rsid w:val="50B725F0"/>
    <w:rsid w:val="50BC8364"/>
    <w:rsid w:val="50C3CAFE"/>
    <w:rsid w:val="50C87548"/>
    <w:rsid w:val="50CA8C19"/>
    <w:rsid w:val="50CBDA64"/>
    <w:rsid w:val="50CFF8B4"/>
    <w:rsid w:val="50D2D012"/>
    <w:rsid w:val="50D6CA6E"/>
    <w:rsid w:val="50D92CDD"/>
    <w:rsid w:val="50F4B8A5"/>
    <w:rsid w:val="50F6C613"/>
    <w:rsid w:val="50FCDD65"/>
    <w:rsid w:val="50FF42A5"/>
    <w:rsid w:val="5102844D"/>
    <w:rsid w:val="512052E1"/>
    <w:rsid w:val="51251EDB"/>
    <w:rsid w:val="512B2801"/>
    <w:rsid w:val="512C3385"/>
    <w:rsid w:val="5137ED49"/>
    <w:rsid w:val="513ADB0F"/>
    <w:rsid w:val="51418928"/>
    <w:rsid w:val="515FBB58"/>
    <w:rsid w:val="51675114"/>
    <w:rsid w:val="516FDF3D"/>
    <w:rsid w:val="518049DC"/>
    <w:rsid w:val="5196CF79"/>
    <w:rsid w:val="51A8C4A3"/>
    <w:rsid w:val="51A97FE2"/>
    <w:rsid w:val="51AB2A3F"/>
    <w:rsid w:val="51B1C717"/>
    <w:rsid w:val="51CBD8E6"/>
    <w:rsid w:val="51D481CE"/>
    <w:rsid w:val="51E19B12"/>
    <w:rsid w:val="51E6F6B6"/>
    <w:rsid w:val="51E9C8A0"/>
    <w:rsid w:val="5208B28F"/>
    <w:rsid w:val="5209DF96"/>
    <w:rsid w:val="520B773E"/>
    <w:rsid w:val="521BFA23"/>
    <w:rsid w:val="521D91B5"/>
    <w:rsid w:val="5221C9A9"/>
    <w:rsid w:val="52242B30"/>
    <w:rsid w:val="52267D70"/>
    <w:rsid w:val="5228CFBD"/>
    <w:rsid w:val="5232F60E"/>
    <w:rsid w:val="52349C50"/>
    <w:rsid w:val="523EAF15"/>
    <w:rsid w:val="52458A6A"/>
    <w:rsid w:val="525F72B5"/>
    <w:rsid w:val="5285092F"/>
    <w:rsid w:val="528B6A4A"/>
    <w:rsid w:val="529A735E"/>
    <w:rsid w:val="52A3A392"/>
    <w:rsid w:val="52A8D41A"/>
    <w:rsid w:val="52AE9F08"/>
    <w:rsid w:val="52CBA833"/>
    <w:rsid w:val="52CF98D5"/>
    <w:rsid w:val="52CF9AED"/>
    <w:rsid w:val="52D1F4B4"/>
    <w:rsid w:val="52DAFCD7"/>
    <w:rsid w:val="52DE7BB9"/>
    <w:rsid w:val="52E89463"/>
    <w:rsid w:val="52E94FF7"/>
    <w:rsid w:val="52FE044E"/>
    <w:rsid w:val="5302D026"/>
    <w:rsid w:val="53153075"/>
    <w:rsid w:val="531BC556"/>
    <w:rsid w:val="5322E094"/>
    <w:rsid w:val="532C1693"/>
    <w:rsid w:val="53329FDA"/>
    <w:rsid w:val="5341967F"/>
    <w:rsid w:val="534933EC"/>
    <w:rsid w:val="5350131B"/>
    <w:rsid w:val="535DA9FE"/>
    <w:rsid w:val="53681B7D"/>
    <w:rsid w:val="53A19B21"/>
    <w:rsid w:val="53AB2C56"/>
    <w:rsid w:val="53B1C049"/>
    <w:rsid w:val="53B953B8"/>
    <w:rsid w:val="53BEDB91"/>
    <w:rsid w:val="53C20D1E"/>
    <w:rsid w:val="53C3D70E"/>
    <w:rsid w:val="53CE38C9"/>
    <w:rsid w:val="53D260B4"/>
    <w:rsid w:val="53D8B792"/>
    <w:rsid w:val="53DB71F1"/>
    <w:rsid w:val="53DF7D80"/>
    <w:rsid w:val="53E9FA7E"/>
    <w:rsid w:val="53EC4CF2"/>
    <w:rsid w:val="53F6ACA4"/>
    <w:rsid w:val="53F7AD51"/>
    <w:rsid w:val="54038211"/>
    <w:rsid w:val="541E3169"/>
    <w:rsid w:val="54217632"/>
    <w:rsid w:val="5432DE79"/>
    <w:rsid w:val="54395895"/>
    <w:rsid w:val="5442FED7"/>
    <w:rsid w:val="5444AF4F"/>
    <w:rsid w:val="5445F00A"/>
    <w:rsid w:val="5447B670"/>
    <w:rsid w:val="545000E4"/>
    <w:rsid w:val="5455E796"/>
    <w:rsid w:val="5471EC96"/>
    <w:rsid w:val="547FB358"/>
    <w:rsid w:val="54805597"/>
    <w:rsid w:val="548265FD"/>
    <w:rsid w:val="548BDA21"/>
    <w:rsid w:val="548F47B2"/>
    <w:rsid w:val="54A841AC"/>
    <w:rsid w:val="54B37D05"/>
    <w:rsid w:val="54B6E7BB"/>
    <w:rsid w:val="54B89126"/>
    <w:rsid w:val="54B94A6D"/>
    <w:rsid w:val="54CB968A"/>
    <w:rsid w:val="54CC8993"/>
    <w:rsid w:val="54D8A7D4"/>
    <w:rsid w:val="54DAFE3E"/>
    <w:rsid w:val="54DE7F17"/>
    <w:rsid w:val="54E3C6BC"/>
    <w:rsid w:val="54E74A28"/>
    <w:rsid w:val="54E7EC55"/>
    <w:rsid w:val="54F957D8"/>
    <w:rsid w:val="54FCE96C"/>
    <w:rsid w:val="54FF6C37"/>
    <w:rsid w:val="55037EEA"/>
    <w:rsid w:val="550AEBC0"/>
    <w:rsid w:val="550E45B4"/>
    <w:rsid w:val="551745C8"/>
    <w:rsid w:val="551B0493"/>
    <w:rsid w:val="552F7767"/>
    <w:rsid w:val="55359830"/>
    <w:rsid w:val="55394D45"/>
    <w:rsid w:val="55456BBC"/>
    <w:rsid w:val="55739B67"/>
    <w:rsid w:val="557C8487"/>
    <w:rsid w:val="55853CD7"/>
    <w:rsid w:val="558A1240"/>
    <w:rsid w:val="55927D05"/>
    <w:rsid w:val="55998A62"/>
    <w:rsid w:val="55A711E1"/>
    <w:rsid w:val="55B17616"/>
    <w:rsid w:val="55B7262B"/>
    <w:rsid w:val="55B904E1"/>
    <w:rsid w:val="55B964C0"/>
    <w:rsid w:val="55BD2CF2"/>
    <w:rsid w:val="55C04C56"/>
    <w:rsid w:val="55CECC68"/>
    <w:rsid w:val="55D177AE"/>
    <w:rsid w:val="55D4530C"/>
    <w:rsid w:val="55DBD04B"/>
    <w:rsid w:val="55DE5D08"/>
    <w:rsid w:val="55FE4D47"/>
    <w:rsid w:val="56037C14"/>
    <w:rsid w:val="560722DD"/>
    <w:rsid w:val="5613DF9B"/>
    <w:rsid w:val="5616A954"/>
    <w:rsid w:val="561AEA4B"/>
    <w:rsid w:val="562AEA55"/>
    <w:rsid w:val="563744E0"/>
    <w:rsid w:val="563EF4A9"/>
    <w:rsid w:val="563FBF9F"/>
    <w:rsid w:val="564154C4"/>
    <w:rsid w:val="564B4D7D"/>
    <w:rsid w:val="565AB9F1"/>
    <w:rsid w:val="565EA034"/>
    <w:rsid w:val="566859F4"/>
    <w:rsid w:val="5669343C"/>
    <w:rsid w:val="566D60FA"/>
    <w:rsid w:val="567D99AC"/>
    <w:rsid w:val="567E38E7"/>
    <w:rsid w:val="5681AC92"/>
    <w:rsid w:val="5689D8A3"/>
    <w:rsid w:val="56A5D01C"/>
    <w:rsid w:val="56ACDC52"/>
    <w:rsid w:val="56B9C25C"/>
    <w:rsid w:val="56C5FC29"/>
    <w:rsid w:val="56CEB15F"/>
    <w:rsid w:val="56D81312"/>
    <w:rsid w:val="56DA328E"/>
    <w:rsid w:val="56DD7122"/>
    <w:rsid w:val="56EA91B2"/>
    <w:rsid w:val="56F334F4"/>
    <w:rsid w:val="57017AFE"/>
    <w:rsid w:val="5704608E"/>
    <w:rsid w:val="57091757"/>
    <w:rsid w:val="570A5C3E"/>
    <w:rsid w:val="570D6673"/>
    <w:rsid w:val="5719E0D6"/>
    <w:rsid w:val="571D0386"/>
    <w:rsid w:val="57223827"/>
    <w:rsid w:val="57249CD9"/>
    <w:rsid w:val="5739042E"/>
    <w:rsid w:val="57400F85"/>
    <w:rsid w:val="574CDF3A"/>
    <w:rsid w:val="575E8C66"/>
    <w:rsid w:val="57604DA2"/>
    <w:rsid w:val="5765FFC3"/>
    <w:rsid w:val="57690B4D"/>
    <w:rsid w:val="57708A9E"/>
    <w:rsid w:val="5772B05B"/>
    <w:rsid w:val="577975FF"/>
    <w:rsid w:val="57847D1F"/>
    <w:rsid w:val="579201FA"/>
    <w:rsid w:val="5797834C"/>
    <w:rsid w:val="579BC276"/>
    <w:rsid w:val="579D43F1"/>
    <w:rsid w:val="57A3DE97"/>
    <w:rsid w:val="57A691A6"/>
    <w:rsid w:val="57A6F3D0"/>
    <w:rsid w:val="57AB9D38"/>
    <w:rsid w:val="57ABEB80"/>
    <w:rsid w:val="57AD43C2"/>
    <w:rsid w:val="57C145C8"/>
    <w:rsid w:val="57C2689A"/>
    <w:rsid w:val="57C5DE49"/>
    <w:rsid w:val="57C6AEE4"/>
    <w:rsid w:val="57C9EB25"/>
    <w:rsid w:val="57CDF581"/>
    <w:rsid w:val="57CE19D2"/>
    <w:rsid w:val="57E5C585"/>
    <w:rsid w:val="57FED6E2"/>
    <w:rsid w:val="5801020A"/>
    <w:rsid w:val="58020510"/>
    <w:rsid w:val="580F7AF5"/>
    <w:rsid w:val="58193CEF"/>
    <w:rsid w:val="581B677E"/>
    <w:rsid w:val="581DFDB2"/>
    <w:rsid w:val="581F25BC"/>
    <w:rsid w:val="58239A7B"/>
    <w:rsid w:val="582DE6A4"/>
    <w:rsid w:val="582EE14F"/>
    <w:rsid w:val="5833E2B2"/>
    <w:rsid w:val="5845BB1B"/>
    <w:rsid w:val="58469CF5"/>
    <w:rsid w:val="58480E3F"/>
    <w:rsid w:val="5859C425"/>
    <w:rsid w:val="585CA81F"/>
    <w:rsid w:val="587BFA60"/>
    <w:rsid w:val="587C7FA9"/>
    <w:rsid w:val="5881BA20"/>
    <w:rsid w:val="58882685"/>
    <w:rsid w:val="589268A5"/>
    <w:rsid w:val="589977BE"/>
    <w:rsid w:val="58A3DDD4"/>
    <w:rsid w:val="58AEC3D8"/>
    <w:rsid w:val="58B1AB05"/>
    <w:rsid w:val="58BB4886"/>
    <w:rsid w:val="58F0A5A3"/>
    <w:rsid w:val="5908CAFB"/>
    <w:rsid w:val="59092716"/>
    <w:rsid w:val="59101F84"/>
    <w:rsid w:val="59106802"/>
    <w:rsid w:val="5912254E"/>
    <w:rsid w:val="593C11AE"/>
    <w:rsid w:val="593F7E6E"/>
    <w:rsid w:val="594549D2"/>
    <w:rsid w:val="595562AB"/>
    <w:rsid w:val="5955B285"/>
    <w:rsid w:val="595CD122"/>
    <w:rsid w:val="597169E2"/>
    <w:rsid w:val="59822E8C"/>
    <w:rsid w:val="59917E65"/>
    <w:rsid w:val="59A1E15E"/>
    <w:rsid w:val="59AA85BE"/>
    <w:rsid w:val="59B0E95C"/>
    <w:rsid w:val="59B3A55A"/>
    <w:rsid w:val="59BC6815"/>
    <w:rsid w:val="59C878F6"/>
    <w:rsid w:val="59D09413"/>
    <w:rsid w:val="59D2B449"/>
    <w:rsid w:val="59E515D6"/>
    <w:rsid w:val="59EBDBA4"/>
    <w:rsid w:val="59EC28C8"/>
    <w:rsid w:val="59EFE583"/>
    <w:rsid w:val="59F413C6"/>
    <w:rsid w:val="59F85004"/>
    <w:rsid w:val="5A01194E"/>
    <w:rsid w:val="5A09AA31"/>
    <w:rsid w:val="5A0DC838"/>
    <w:rsid w:val="5A0EA01F"/>
    <w:rsid w:val="5A22E91A"/>
    <w:rsid w:val="5A2360E2"/>
    <w:rsid w:val="5A26DE0C"/>
    <w:rsid w:val="5A2CFF79"/>
    <w:rsid w:val="5A428CD7"/>
    <w:rsid w:val="5A52BD2E"/>
    <w:rsid w:val="5A5F4808"/>
    <w:rsid w:val="5A61E839"/>
    <w:rsid w:val="5A63196B"/>
    <w:rsid w:val="5A6738B1"/>
    <w:rsid w:val="5A73A1F8"/>
    <w:rsid w:val="5A82F8E1"/>
    <w:rsid w:val="5A8C5443"/>
    <w:rsid w:val="5A8F1A35"/>
    <w:rsid w:val="5A92684A"/>
    <w:rsid w:val="5A98DC29"/>
    <w:rsid w:val="5A9BFB22"/>
    <w:rsid w:val="5AA19807"/>
    <w:rsid w:val="5AA2038F"/>
    <w:rsid w:val="5AA6CB8A"/>
    <w:rsid w:val="5AAAE41F"/>
    <w:rsid w:val="5ABE6718"/>
    <w:rsid w:val="5ACC3228"/>
    <w:rsid w:val="5AD47714"/>
    <w:rsid w:val="5AD4E4B3"/>
    <w:rsid w:val="5AD810A2"/>
    <w:rsid w:val="5AEAD4CF"/>
    <w:rsid w:val="5AF0D004"/>
    <w:rsid w:val="5AF2B05D"/>
    <w:rsid w:val="5B13F6AE"/>
    <w:rsid w:val="5B1428C2"/>
    <w:rsid w:val="5B14C699"/>
    <w:rsid w:val="5B1E18E0"/>
    <w:rsid w:val="5B278AE5"/>
    <w:rsid w:val="5B322FFD"/>
    <w:rsid w:val="5B3DB1BF"/>
    <w:rsid w:val="5B42C2A0"/>
    <w:rsid w:val="5B4B9660"/>
    <w:rsid w:val="5B51CB29"/>
    <w:rsid w:val="5B5C42C4"/>
    <w:rsid w:val="5B5F4CA1"/>
    <w:rsid w:val="5B707FE4"/>
    <w:rsid w:val="5B798664"/>
    <w:rsid w:val="5B82157E"/>
    <w:rsid w:val="5B8438A5"/>
    <w:rsid w:val="5B84FB9A"/>
    <w:rsid w:val="5B88105E"/>
    <w:rsid w:val="5B940020"/>
    <w:rsid w:val="5B9FED40"/>
    <w:rsid w:val="5BA3F68B"/>
    <w:rsid w:val="5BA61D24"/>
    <w:rsid w:val="5BA64210"/>
    <w:rsid w:val="5BAA0A78"/>
    <w:rsid w:val="5BAA83B6"/>
    <w:rsid w:val="5BADA3B1"/>
    <w:rsid w:val="5BBA750C"/>
    <w:rsid w:val="5BC9ED76"/>
    <w:rsid w:val="5BCCCC2E"/>
    <w:rsid w:val="5BD6C335"/>
    <w:rsid w:val="5BDCEA76"/>
    <w:rsid w:val="5BE0B189"/>
    <w:rsid w:val="5BE93D6B"/>
    <w:rsid w:val="5BF720C4"/>
    <w:rsid w:val="5BFC6B99"/>
    <w:rsid w:val="5C030431"/>
    <w:rsid w:val="5C0B87A7"/>
    <w:rsid w:val="5C0F9763"/>
    <w:rsid w:val="5C1B959D"/>
    <w:rsid w:val="5C2045DB"/>
    <w:rsid w:val="5C2FC57F"/>
    <w:rsid w:val="5C31953A"/>
    <w:rsid w:val="5C4D8617"/>
    <w:rsid w:val="5C4D9E8C"/>
    <w:rsid w:val="5C4F60EE"/>
    <w:rsid w:val="5C5933C4"/>
    <w:rsid w:val="5C5ADEC4"/>
    <w:rsid w:val="5C78A8D5"/>
    <w:rsid w:val="5C7B89AB"/>
    <w:rsid w:val="5C89C164"/>
    <w:rsid w:val="5C8E3AD0"/>
    <w:rsid w:val="5C923149"/>
    <w:rsid w:val="5C95FEDE"/>
    <w:rsid w:val="5CA3C9CC"/>
    <w:rsid w:val="5CAFF923"/>
    <w:rsid w:val="5CB50B56"/>
    <w:rsid w:val="5CB75516"/>
    <w:rsid w:val="5CC8D0C6"/>
    <w:rsid w:val="5CD4757F"/>
    <w:rsid w:val="5CD7904C"/>
    <w:rsid w:val="5CDC2663"/>
    <w:rsid w:val="5CE02052"/>
    <w:rsid w:val="5CE4C52C"/>
    <w:rsid w:val="5D05C19F"/>
    <w:rsid w:val="5D138F89"/>
    <w:rsid w:val="5D2B155E"/>
    <w:rsid w:val="5D2B4D11"/>
    <w:rsid w:val="5D3BFCF1"/>
    <w:rsid w:val="5D3DCDB3"/>
    <w:rsid w:val="5D40377C"/>
    <w:rsid w:val="5D40FEC9"/>
    <w:rsid w:val="5D5768A0"/>
    <w:rsid w:val="5D5F7B45"/>
    <w:rsid w:val="5D65F345"/>
    <w:rsid w:val="5D6734C8"/>
    <w:rsid w:val="5D673CD0"/>
    <w:rsid w:val="5D677758"/>
    <w:rsid w:val="5D781B42"/>
    <w:rsid w:val="5D82D4F7"/>
    <w:rsid w:val="5DA0E10A"/>
    <w:rsid w:val="5DA3E837"/>
    <w:rsid w:val="5DA71E3A"/>
    <w:rsid w:val="5DA90940"/>
    <w:rsid w:val="5DAFD5D9"/>
    <w:rsid w:val="5DB1809E"/>
    <w:rsid w:val="5DB79658"/>
    <w:rsid w:val="5DC42C0E"/>
    <w:rsid w:val="5DC8A5A5"/>
    <w:rsid w:val="5DC9B848"/>
    <w:rsid w:val="5DD9A451"/>
    <w:rsid w:val="5DDB6978"/>
    <w:rsid w:val="5DE6F533"/>
    <w:rsid w:val="5DF8D21C"/>
    <w:rsid w:val="5DFA4F7F"/>
    <w:rsid w:val="5DFBED97"/>
    <w:rsid w:val="5E07D991"/>
    <w:rsid w:val="5E0B6FA5"/>
    <w:rsid w:val="5E122E8D"/>
    <w:rsid w:val="5E1CA21D"/>
    <w:rsid w:val="5E1FE260"/>
    <w:rsid w:val="5E304B62"/>
    <w:rsid w:val="5E3FFD8F"/>
    <w:rsid w:val="5E487276"/>
    <w:rsid w:val="5E48E0E9"/>
    <w:rsid w:val="5E49CB90"/>
    <w:rsid w:val="5E4DC39B"/>
    <w:rsid w:val="5E5B249A"/>
    <w:rsid w:val="5E5D2B42"/>
    <w:rsid w:val="5E5DFD76"/>
    <w:rsid w:val="5E639C5E"/>
    <w:rsid w:val="5E643073"/>
    <w:rsid w:val="5E6650EB"/>
    <w:rsid w:val="5E67F2B3"/>
    <w:rsid w:val="5E8042C5"/>
    <w:rsid w:val="5E847EF4"/>
    <w:rsid w:val="5E8A1EA1"/>
    <w:rsid w:val="5E912FDA"/>
    <w:rsid w:val="5E9C1E4F"/>
    <w:rsid w:val="5EA1FC6F"/>
    <w:rsid w:val="5EA81C5A"/>
    <w:rsid w:val="5EB5FB03"/>
    <w:rsid w:val="5EB66883"/>
    <w:rsid w:val="5EB701AC"/>
    <w:rsid w:val="5EC26FCA"/>
    <w:rsid w:val="5EC82344"/>
    <w:rsid w:val="5ED3D729"/>
    <w:rsid w:val="5ED5A8C6"/>
    <w:rsid w:val="5EDF1E9D"/>
    <w:rsid w:val="5EE5CC62"/>
    <w:rsid w:val="5EFBC8F6"/>
    <w:rsid w:val="5F01CE1B"/>
    <w:rsid w:val="5F04D8C6"/>
    <w:rsid w:val="5F08B942"/>
    <w:rsid w:val="5F12DD2C"/>
    <w:rsid w:val="5F17CC29"/>
    <w:rsid w:val="5F1D8AB0"/>
    <w:rsid w:val="5F2314B9"/>
    <w:rsid w:val="5F23AA25"/>
    <w:rsid w:val="5F305B90"/>
    <w:rsid w:val="5F518110"/>
    <w:rsid w:val="5F53365F"/>
    <w:rsid w:val="5F5F81B6"/>
    <w:rsid w:val="5F618460"/>
    <w:rsid w:val="5F61D326"/>
    <w:rsid w:val="5F672ECC"/>
    <w:rsid w:val="5F6A0DB1"/>
    <w:rsid w:val="5F7B9B47"/>
    <w:rsid w:val="5F953F67"/>
    <w:rsid w:val="5F9ECC57"/>
    <w:rsid w:val="5FA18F46"/>
    <w:rsid w:val="5FA2B478"/>
    <w:rsid w:val="5FAAD060"/>
    <w:rsid w:val="5FAF2786"/>
    <w:rsid w:val="5FB467E4"/>
    <w:rsid w:val="5FB6CFF8"/>
    <w:rsid w:val="5FCB2590"/>
    <w:rsid w:val="5FCDA964"/>
    <w:rsid w:val="5FD84077"/>
    <w:rsid w:val="5FE1EEC3"/>
    <w:rsid w:val="5FFDC8D2"/>
    <w:rsid w:val="601F0ADA"/>
    <w:rsid w:val="602BB453"/>
    <w:rsid w:val="603B7714"/>
    <w:rsid w:val="6040F393"/>
    <w:rsid w:val="6042A3FA"/>
    <w:rsid w:val="604ADFBB"/>
    <w:rsid w:val="604F6D38"/>
    <w:rsid w:val="605BE011"/>
    <w:rsid w:val="6063F3A5"/>
    <w:rsid w:val="606773C1"/>
    <w:rsid w:val="6071407E"/>
    <w:rsid w:val="607D252F"/>
    <w:rsid w:val="6087746F"/>
    <w:rsid w:val="608A8406"/>
    <w:rsid w:val="608FF539"/>
    <w:rsid w:val="60913DAA"/>
    <w:rsid w:val="60930387"/>
    <w:rsid w:val="6098A8C5"/>
    <w:rsid w:val="60996BE2"/>
    <w:rsid w:val="609AC3F1"/>
    <w:rsid w:val="60A76FFE"/>
    <w:rsid w:val="60B4BF3A"/>
    <w:rsid w:val="60CB353F"/>
    <w:rsid w:val="60CE1C27"/>
    <w:rsid w:val="60EF06C0"/>
    <w:rsid w:val="60F11478"/>
    <w:rsid w:val="61044E06"/>
    <w:rsid w:val="610609C5"/>
    <w:rsid w:val="6106B54F"/>
    <w:rsid w:val="610C9C38"/>
    <w:rsid w:val="6112E8C7"/>
    <w:rsid w:val="61155D43"/>
    <w:rsid w:val="612B19CD"/>
    <w:rsid w:val="612CE247"/>
    <w:rsid w:val="6137A370"/>
    <w:rsid w:val="6139EC8E"/>
    <w:rsid w:val="6148ECA5"/>
    <w:rsid w:val="6155A8A5"/>
    <w:rsid w:val="615AFDF6"/>
    <w:rsid w:val="615F4045"/>
    <w:rsid w:val="6162BE7E"/>
    <w:rsid w:val="6183956C"/>
    <w:rsid w:val="6184334F"/>
    <w:rsid w:val="618B07B8"/>
    <w:rsid w:val="61A14C8B"/>
    <w:rsid w:val="61A8F153"/>
    <w:rsid w:val="61AA5AF1"/>
    <w:rsid w:val="61AE0E10"/>
    <w:rsid w:val="61C121AF"/>
    <w:rsid w:val="61C7D527"/>
    <w:rsid w:val="61C845EE"/>
    <w:rsid w:val="61CD0F5C"/>
    <w:rsid w:val="61EBB25D"/>
    <w:rsid w:val="61ED9BC5"/>
    <w:rsid w:val="61F13D54"/>
    <w:rsid w:val="61F14D54"/>
    <w:rsid w:val="61F552E5"/>
    <w:rsid w:val="620086FC"/>
    <w:rsid w:val="62018EEC"/>
    <w:rsid w:val="6202C62D"/>
    <w:rsid w:val="6213B242"/>
    <w:rsid w:val="62160F87"/>
    <w:rsid w:val="62218596"/>
    <w:rsid w:val="622DFCC0"/>
    <w:rsid w:val="622E4D2D"/>
    <w:rsid w:val="622F7A5C"/>
    <w:rsid w:val="6234ABAF"/>
    <w:rsid w:val="6239ADB7"/>
    <w:rsid w:val="624340E4"/>
    <w:rsid w:val="624C7A1B"/>
    <w:rsid w:val="624F9A54"/>
    <w:rsid w:val="625CDBAB"/>
    <w:rsid w:val="6266951C"/>
    <w:rsid w:val="626723C4"/>
    <w:rsid w:val="6268CA19"/>
    <w:rsid w:val="6272F70B"/>
    <w:rsid w:val="6275CCA2"/>
    <w:rsid w:val="62A0770E"/>
    <w:rsid w:val="62A83E01"/>
    <w:rsid w:val="62C039F9"/>
    <w:rsid w:val="62C1A0D7"/>
    <w:rsid w:val="62CD1449"/>
    <w:rsid w:val="62E54920"/>
    <w:rsid w:val="62E8B3CB"/>
    <w:rsid w:val="62F3B240"/>
    <w:rsid w:val="62FB56A3"/>
    <w:rsid w:val="6301028B"/>
    <w:rsid w:val="630C21D7"/>
    <w:rsid w:val="630C2FFA"/>
    <w:rsid w:val="63144F24"/>
    <w:rsid w:val="63190DBD"/>
    <w:rsid w:val="632A087C"/>
    <w:rsid w:val="632CF40D"/>
    <w:rsid w:val="633E1A01"/>
    <w:rsid w:val="6341F97D"/>
    <w:rsid w:val="6343B4B1"/>
    <w:rsid w:val="63466159"/>
    <w:rsid w:val="634B7973"/>
    <w:rsid w:val="634D8597"/>
    <w:rsid w:val="6351234A"/>
    <w:rsid w:val="6367447D"/>
    <w:rsid w:val="6368DEDF"/>
    <w:rsid w:val="6369F961"/>
    <w:rsid w:val="638495EC"/>
    <w:rsid w:val="6386E052"/>
    <w:rsid w:val="639D19FF"/>
    <w:rsid w:val="63A4221D"/>
    <w:rsid w:val="63A8CC8D"/>
    <w:rsid w:val="63AC8B91"/>
    <w:rsid w:val="63AF7C05"/>
    <w:rsid w:val="63B23B8D"/>
    <w:rsid w:val="63BF1566"/>
    <w:rsid w:val="63C6D5A9"/>
    <w:rsid w:val="63C9140B"/>
    <w:rsid w:val="63CAF9F3"/>
    <w:rsid w:val="63D94AC0"/>
    <w:rsid w:val="63DB725A"/>
    <w:rsid w:val="63ECE1E8"/>
    <w:rsid w:val="63F10E6B"/>
    <w:rsid w:val="63F5456F"/>
    <w:rsid w:val="6404432C"/>
    <w:rsid w:val="640C1CF8"/>
    <w:rsid w:val="64161A2C"/>
    <w:rsid w:val="64186950"/>
    <w:rsid w:val="642C2073"/>
    <w:rsid w:val="642EF27C"/>
    <w:rsid w:val="642FBC0D"/>
    <w:rsid w:val="6440142B"/>
    <w:rsid w:val="6449EB61"/>
    <w:rsid w:val="644FEDCF"/>
    <w:rsid w:val="6457F692"/>
    <w:rsid w:val="64589FB2"/>
    <w:rsid w:val="6460BCA1"/>
    <w:rsid w:val="6461A890"/>
    <w:rsid w:val="64642030"/>
    <w:rsid w:val="64647473"/>
    <w:rsid w:val="6475700C"/>
    <w:rsid w:val="6478005E"/>
    <w:rsid w:val="647A7C71"/>
    <w:rsid w:val="647B4A6D"/>
    <w:rsid w:val="647C8A19"/>
    <w:rsid w:val="6480085D"/>
    <w:rsid w:val="6481C576"/>
    <w:rsid w:val="6482C410"/>
    <w:rsid w:val="64904F1A"/>
    <w:rsid w:val="64994F3B"/>
    <w:rsid w:val="649EC710"/>
    <w:rsid w:val="64A1F2BC"/>
    <w:rsid w:val="64B8226D"/>
    <w:rsid w:val="64C547F2"/>
    <w:rsid w:val="64C626BD"/>
    <w:rsid w:val="64E48067"/>
    <w:rsid w:val="64E51541"/>
    <w:rsid w:val="64EAFE2D"/>
    <w:rsid w:val="64F2EB3B"/>
    <w:rsid w:val="64FBB2CA"/>
    <w:rsid w:val="64FEF4F4"/>
    <w:rsid w:val="6503D4BB"/>
    <w:rsid w:val="6506096C"/>
    <w:rsid w:val="651D54EE"/>
    <w:rsid w:val="6524422C"/>
    <w:rsid w:val="6529F050"/>
    <w:rsid w:val="652D1566"/>
    <w:rsid w:val="6532A050"/>
    <w:rsid w:val="654B89D9"/>
    <w:rsid w:val="654FE106"/>
    <w:rsid w:val="655A33AB"/>
    <w:rsid w:val="655ED269"/>
    <w:rsid w:val="65602A5A"/>
    <w:rsid w:val="656A3CBE"/>
    <w:rsid w:val="656E9B99"/>
    <w:rsid w:val="65870DAD"/>
    <w:rsid w:val="6589EEF5"/>
    <w:rsid w:val="658D78B7"/>
    <w:rsid w:val="6590234E"/>
    <w:rsid w:val="659A6510"/>
    <w:rsid w:val="65A9D8E9"/>
    <w:rsid w:val="65AB7144"/>
    <w:rsid w:val="65B35E98"/>
    <w:rsid w:val="65B9505B"/>
    <w:rsid w:val="65C8D593"/>
    <w:rsid w:val="65D4248A"/>
    <w:rsid w:val="65E898AD"/>
    <w:rsid w:val="65E93912"/>
    <w:rsid w:val="65EE7E93"/>
    <w:rsid w:val="65F90933"/>
    <w:rsid w:val="65FCDB8B"/>
    <w:rsid w:val="65FE5D9C"/>
    <w:rsid w:val="65FFA425"/>
    <w:rsid w:val="660B1493"/>
    <w:rsid w:val="6612BF07"/>
    <w:rsid w:val="6623772E"/>
    <w:rsid w:val="6625214F"/>
    <w:rsid w:val="66265B1D"/>
    <w:rsid w:val="66274782"/>
    <w:rsid w:val="662E1F8D"/>
    <w:rsid w:val="66312BB5"/>
    <w:rsid w:val="66351938"/>
    <w:rsid w:val="6636BC27"/>
    <w:rsid w:val="663A9771"/>
    <w:rsid w:val="66503394"/>
    <w:rsid w:val="665B3A6B"/>
    <w:rsid w:val="66622438"/>
    <w:rsid w:val="666B2DA7"/>
    <w:rsid w:val="6670E7BD"/>
    <w:rsid w:val="66801001"/>
    <w:rsid w:val="66963483"/>
    <w:rsid w:val="669EEA64"/>
    <w:rsid w:val="66A26D33"/>
    <w:rsid w:val="66B4A321"/>
    <w:rsid w:val="66B9FAAD"/>
    <w:rsid w:val="66C24CF0"/>
    <w:rsid w:val="66C5C0B1"/>
    <w:rsid w:val="66CB6E02"/>
    <w:rsid w:val="66DDAEAF"/>
    <w:rsid w:val="66E78C5B"/>
    <w:rsid w:val="66F1D70C"/>
    <w:rsid w:val="66F494FE"/>
    <w:rsid w:val="66F8858E"/>
    <w:rsid w:val="66F9504A"/>
    <w:rsid w:val="67038552"/>
    <w:rsid w:val="6703CDB2"/>
    <w:rsid w:val="67103BF9"/>
    <w:rsid w:val="6710EB82"/>
    <w:rsid w:val="6719EBBE"/>
    <w:rsid w:val="671EA963"/>
    <w:rsid w:val="671EB948"/>
    <w:rsid w:val="6740074F"/>
    <w:rsid w:val="6748BF8E"/>
    <w:rsid w:val="674FF167"/>
    <w:rsid w:val="6750BE65"/>
    <w:rsid w:val="675403F8"/>
    <w:rsid w:val="675828E8"/>
    <w:rsid w:val="675E64D1"/>
    <w:rsid w:val="675F56D9"/>
    <w:rsid w:val="6762C544"/>
    <w:rsid w:val="67795BFA"/>
    <w:rsid w:val="67831CEC"/>
    <w:rsid w:val="67850973"/>
    <w:rsid w:val="678B690E"/>
    <w:rsid w:val="678F1675"/>
    <w:rsid w:val="679E87EF"/>
    <w:rsid w:val="67A858A3"/>
    <w:rsid w:val="67AAF081"/>
    <w:rsid w:val="67B28BEC"/>
    <w:rsid w:val="67B5AA41"/>
    <w:rsid w:val="67BC3F09"/>
    <w:rsid w:val="67C111AF"/>
    <w:rsid w:val="67C414A3"/>
    <w:rsid w:val="67C8427C"/>
    <w:rsid w:val="67D2F8D2"/>
    <w:rsid w:val="67D689FF"/>
    <w:rsid w:val="67DD4632"/>
    <w:rsid w:val="67E1F043"/>
    <w:rsid w:val="67E78DA9"/>
    <w:rsid w:val="67EC3630"/>
    <w:rsid w:val="681A3F11"/>
    <w:rsid w:val="68223BA5"/>
    <w:rsid w:val="682635E2"/>
    <w:rsid w:val="682C3CF5"/>
    <w:rsid w:val="68348D82"/>
    <w:rsid w:val="683FF043"/>
    <w:rsid w:val="68448575"/>
    <w:rsid w:val="684F514E"/>
    <w:rsid w:val="685AE24E"/>
    <w:rsid w:val="68619112"/>
    <w:rsid w:val="686BB687"/>
    <w:rsid w:val="68937DBE"/>
    <w:rsid w:val="689455EF"/>
    <w:rsid w:val="689DAFB5"/>
    <w:rsid w:val="68A58982"/>
    <w:rsid w:val="68AC0C5A"/>
    <w:rsid w:val="68AE6EF3"/>
    <w:rsid w:val="68B6F933"/>
    <w:rsid w:val="68C9EB03"/>
    <w:rsid w:val="68CC78CA"/>
    <w:rsid w:val="68D24799"/>
    <w:rsid w:val="68ED3B9D"/>
    <w:rsid w:val="68EE3B3A"/>
    <w:rsid w:val="68F7F18D"/>
    <w:rsid w:val="6904686F"/>
    <w:rsid w:val="69050520"/>
    <w:rsid w:val="6906AC63"/>
    <w:rsid w:val="690FE41C"/>
    <w:rsid w:val="691A2F53"/>
    <w:rsid w:val="6924A75B"/>
    <w:rsid w:val="692974CD"/>
    <w:rsid w:val="69319160"/>
    <w:rsid w:val="693D95CD"/>
    <w:rsid w:val="6943B457"/>
    <w:rsid w:val="6943DB2C"/>
    <w:rsid w:val="6953DB69"/>
    <w:rsid w:val="695DEA99"/>
    <w:rsid w:val="69627D19"/>
    <w:rsid w:val="697E844E"/>
    <w:rsid w:val="6981C98D"/>
    <w:rsid w:val="698DE97D"/>
    <w:rsid w:val="698E68AF"/>
    <w:rsid w:val="6999C4FA"/>
    <w:rsid w:val="69A34401"/>
    <w:rsid w:val="69AA56DB"/>
    <w:rsid w:val="69B38C6C"/>
    <w:rsid w:val="69BA3189"/>
    <w:rsid w:val="69BCC960"/>
    <w:rsid w:val="69C0264C"/>
    <w:rsid w:val="69C79A28"/>
    <w:rsid w:val="69CC9125"/>
    <w:rsid w:val="69D7A9B1"/>
    <w:rsid w:val="69D8D833"/>
    <w:rsid w:val="69DAD70B"/>
    <w:rsid w:val="69DBD3BE"/>
    <w:rsid w:val="69E56ADB"/>
    <w:rsid w:val="6A012B92"/>
    <w:rsid w:val="6A02AAC1"/>
    <w:rsid w:val="6A07C525"/>
    <w:rsid w:val="6A0D1FFF"/>
    <w:rsid w:val="6A37CAFF"/>
    <w:rsid w:val="6A4082E7"/>
    <w:rsid w:val="6A417F08"/>
    <w:rsid w:val="6A418B32"/>
    <w:rsid w:val="6A454120"/>
    <w:rsid w:val="6A4CC95B"/>
    <w:rsid w:val="6A565A0A"/>
    <w:rsid w:val="6A6A5D90"/>
    <w:rsid w:val="6A75F9E5"/>
    <w:rsid w:val="6A79E3BA"/>
    <w:rsid w:val="6A95568F"/>
    <w:rsid w:val="6A96C73A"/>
    <w:rsid w:val="6A973440"/>
    <w:rsid w:val="6AA19A6E"/>
    <w:rsid w:val="6AABB47D"/>
    <w:rsid w:val="6AAC412E"/>
    <w:rsid w:val="6AB34A9A"/>
    <w:rsid w:val="6AB921B5"/>
    <w:rsid w:val="6AD20C63"/>
    <w:rsid w:val="6AFFAE4A"/>
    <w:rsid w:val="6AFFD3D1"/>
    <w:rsid w:val="6B058708"/>
    <w:rsid w:val="6B06EA45"/>
    <w:rsid w:val="6B0B2E46"/>
    <w:rsid w:val="6B163D03"/>
    <w:rsid w:val="6B19539C"/>
    <w:rsid w:val="6B1F910E"/>
    <w:rsid w:val="6B265942"/>
    <w:rsid w:val="6B36ED8D"/>
    <w:rsid w:val="6B3A04FD"/>
    <w:rsid w:val="6B3E1737"/>
    <w:rsid w:val="6B3E1E1D"/>
    <w:rsid w:val="6B459D37"/>
    <w:rsid w:val="6B46F543"/>
    <w:rsid w:val="6B4B4175"/>
    <w:rsid w:val="6B513DC3"/>
    <w:rsid w:val="6B550782"/>
    <w:rsid w:val="6B5B30AF"/>
    <w:rsid w:val="6B5C069C"/>
    <w:rsid w:val="6B60D3F0"/>
    <w:rsid w:val="6B6A5AB0"/>
    <w:rsid w:val="6B6BB29B"/>
    <w:rsid w:val="6B6C9FD0"/>
    <w:rsid w:val="6B7647B4"/>
    <w:rsid w:val="6B7709C7"/>
    <w:rsid w:val="6B81116D"/>
    <w:rsid w:val="6B81BE73"/>
    <w:rsid w:val="6B8A3FFC"/>
    <w:rsid w:val="6B8AADC8"/>
    <w:rsid w:val="6B95B011"/>
    <w:rsid w:val="6B9DC665"/>
    <w:rsid w:val="6BA26E0B"/>
    <w:rsid w:val="6BA75156"/>
    <w:rsid w:val="6BB17ED3"/>
    <w:rsid w:val="6BC2C8A7"/>
    <w:rsid w:val="6BC4982E"/>
    <w:rsid w:val="6BCF2D42"/>
    <w:rsid w:val="6BD763B6"/>
    <w:rsid w:val="6BDB621D"/>
    <w:rsid w:val="6BE7F26A"/>
    <w:rsid w:val="6BF3DEDE"/>
    <w:rsid w:val="6C0E55AD"/>
    <w:rsid w:val="6C0FAC5F"/>
    <w:rsid w:val="6C139509"/>
    <w:rsid w:val="6C25A6A8"/>
    <w:rsid w:val="6C32C9D1"/>
    <w:rsid w:val="6C46380D"/>
    <w:rsid w:val="6C493859"/>
    <w:rsid w:val="6C4DF3E2"/>
    <w:rsid w:val="6C4F0032"/>
    <w:rsid w:val="6C61158F"/>
    <w:rsid w:val="6C632B01"/>
    <w:rsid w:val="6C66CC59"/>
    <w:rsid w:val="6C7B800A"/>
    <w:rsid w:val="6C7FA8AC"/>
    <w:rsid w:val="6C99A50A"/>
    <w:rsid w:val="6C9D28C0"/>
    <w:rsid w:val="6CCA3BAC"/>
    <w:rsid w:val="6CD2B818"/>
    <w:rsid w:val="6CD87DC4"/>
    <w:rsid w:val="6CE2FBE2"/>
    <w:rsid w:val="6CE56553"/>
    <w:rsid w:val="6CE99DFF"/>
    <w:rsid w:val="6CF77ACE"/>
    <w:rsid w:val="6CF79599"/>
    <w:rsid w:val="6D062A25"/>
    <w:rsid w:val="6D0D99DC"/>
    <w:rsid w:val="6D112E13"/>
    <w:rsid w:val="6D1E70EC"/>
    <w:rsid w:val="6D1EC294"/>
    <w:rsid w:val="6D1FE41E"/>
    <w:rsid w:val="6D213ABC"/>
    <w:rsid w:val="6D2C002C"/>
    <w:rsid w:val="6D2D178E"/>
    <w:rsid w:val="6D3F27AA"/>
    <w:rsid w:val="6D43C253"/>
    <w:rsid w:val="6D4B0AFD"/>
    <w:rsid w:val="6D4B8C2C"/>
    <w:rsid w:val="6D5AAF5E"/>
    <w:rsid w:val="6D5B28E7"/>
    <w:rsid w:val="6D5BBE97"/>
    <w:rsid w:val="6D5C1E7E"/>
    <w:rsid w:val="6D5D5E85"/>
    <w:rsid w:val="6D5E53ED"/>
    <w:rsid w:val="6D6329C1"/>
    <w:rsid w:val="6D67FF21"/>
    <w:rsid w:val="6D79AB19"/>
    <w:rsid w:val="6D7EB55D"/>
    <w:rsid w:val="6D7FD6E7"/>
    <w:rsid w:val="6D8087C8"/>
    <w:rsid w:val="6D8588A8"/>
    <w:rsid w:val="6D8AB141"/>
    <w:rsid w:val="6D916B70"/>
    <w:rsid w:val="6D9B1455"/>
    <w:rsid w:val="6DA0856F"/>
    <w:rsid w:val="6DA4ECA0"/>
    <w:rsid w:val="6DA6F21B"/>
    <w:rsid w:val="6DA810ED"/>
    <w:rsid w:val="6DBABF1B"/>
    <w:rsid w:val="6DC18534"/>
    <w:rsid w:val="6DC2424A"/>
    <w:rsid w:val="6DC2ECE6"/>
    <w:rsid w:val="6DC39CBB"/>
    <w:rsid w:val="6DCA840D"/>
    <w:rsid w:val="6DCF9E26"/>
    <w:rsid w:val="6DD00064"/>
    <w:rsid w:val="6DD25EB7"/>
    <w:rsid w:val="6DEB2DA1"/>
    <w:rsid w:val="6DF1C10E"/>
    <w:rsid w:val="6E065FDD"/>
    <w:rsid w:val="6E1F9B8B"/>
    <w:rsid w:val="6E231423"/>
    <w:rsid w:val="6E29A8EB"/>
    <w:rsid w:val="6E29D779"/>
    <w:rsid w:val="6E2B6133"/>
    <w:rsid w:val="6E2C1444"/>
    <w:rsid w:val="6E2CCE73"/>
    <w:rsid w:val="6E35F409"/>
    <w:rsid w:val="6E393BC7"/>
    <w:rsid w:val="6E402965"/>
    <w:rsid w:val="6E55B354"/>
    <w:rsid w:val="6E61D9D2"/>
    <w:rsid w:val="6E62D145"/>
    <w:rsid w:val="6E6898D1"/>
    <w:rsid w:val="6E703F8A"/>
    <w:rsid w:val="6E728C52"/>
    <w:rsid w:val="6E730159"/>
    <w:rsid w:val="6E842519"/>
    <w:rsid w:val="6E88FAA2"/>
    <w:rsid w:val="6E8BE8AE"/>
    <w:rsid w:val="6E8C8726"/>
    <w:rsid w:val="6E8DA2AC"/>
    <w:rsid w:val="6E9CB690"/>
    <w:rsid w:val="6EA8769E"/>
    <w:rsid w:val="6EB17D82"/>
    <w:rsid w:val="6EBC1CCB"/>
    <w:rsid w:val="6EC07B82"/>
    <w:rsid w:val="6ED397ED"/>
    <w:rsid w:val="6ED7FEAE"/>
    <w:rsid w:val="6ED888B4"/>
    <w:rsid w:val="6EE28F23"/>
    <w:rsid w:val="6EE7A18A"/>
    <w:rsid w:val="6EF36CC0"/>
    <w:rsid w:val="6EF5A44A"/>
    <w:rsid w:val="6EF7E52F"/>
    <w:rsid w:val="6EFF94A6"/>
    <w:rsid w:val="6F051DEC"/>
    <w:rsid w:val="6F0C1669"/>
    <w:rsid w:val="6F143634"/>
    <w:rsid w:val="6F1B8BD0"/>
    <w:rsid w:val="6F1C3B83"/>
    <w:rsid w:val="6F210981"/>
    <w:rsid w:val="6F25D2F1"/>
    <w:rsid w:val="6F2EFCC0"/>
    <w:rsid w:val="6F3173B1"/>
    <w:rsid w:val="6F39860D"/>
    <w:rsid w:val="6F3DB719"/>
    <w:rsid w:val="6F404EDB"/>
    <w:rsid w:val="6F4ADA20"/>
    <w:rsid w:val="6F5B849F"/>
    <w:rsid w:val="6F634A01"/>
    <w:rsid w:val="6F7518DF"/>
    <w:rsid w:val="6F7FB6A9"/>
    <w:rsid w:val="6F8555C4"/>
    <w:rsid w:val="6F888DAE"/>
    <w:rsid w:val="6F99CAAF"/>
    <w:rsid w:val="6F9E32E7"/>
    <w:rsid w:val="6FA0D392"/>
    <w:rsid w:val="6FA8610A"/>
    <w:rsid w:val="6FAC49D9"/>
    <w:rsid w:val="6FAE312F"/>
    <w:rsid w:val="6FBDE185"/>
    <w:rsid w:val="6FC3CF79"/>
    <w:rsid w:val="6FD2883D"/>
    <w:rsid w:val="6FD335B4"/>
    <w:rsid w:val="6FECF952"/>
    <w:rsid w:val="6FF4A751"/>
    <w:rsid w:val="6FFC819F"/>
    <w:rsid w:val="6FFE3519"/>
    <w:rsid w:val="701B38A7"/>
    <w:rsid w:val="701D5D4E"/>
    <w:rsid w:val="70206309"/>
    <w:rsid w:val="7020DB8E"/>
    <w:rsid w:val="702505B4"/>
    <w:rsid w:val="7026F38B"/>
    <w:rsid w:val="7036A8E8"/>
    <w:rsid w:val="703DE5D4"/>
    <w:rsid w:val="704B1542"/>
    <w:rsid w:val="7050A587"/>
    <w:rsid w:val="7050E01A"/>
    <w:rsid w:val="705B961C"/>
    <w:rsid w:val="7060D76E"/>
    <w:rsid w:val="70663312"/>
    <w:rsid w:val="70886B47"/>
    <w:rsid w:val="7089BD8A"/>
    <w:rsid w:val="7089F682"/>
    <w:rsid w:val="7090DDAA"/>
    <w:rsid w:val="70AADD55"/>
    <w:rsid w:val="70ADA15A"/>
    <w:rsid w:val="70B0DA30"/>
    <w:rsid w:val="70BD364C"/>
    <w:rsid w:val="70CBC329"/>
    <w:rsid w:val="70D139B5"/>
    <w:rsid w:val="70E04063"/>
    <w:rsid w:val="70F7DAAA"/>
    <w:rsid w:val="70F8512F"/>
    <w:rsid w:val="70FD54A5"/>
    <w:rsid w:val="70FE4440"/>
    <w:rsid w:val="710CF88F"/>
    <w:rsid w:val="7110E940"/>
    <w:rsid w:val="7117D830"/>
    <w:rsid w:val="711A7BFB"/>
    <w:rsid w:val="71234D7F"/>
    <w:rsid w:val="7124ACA1"/>
    <w:rsid w:val="71285CD3"/>
    <w:rsid w:val="712D4C28"/>
    <w:rsid w:val="7136B3AA"/>
    <w:rsid w:val="71390840"/>
    <w:rsid w:val="713968D5"/>
    <w:rsid w:val="7139989F"/>
    <w:rsid w:val="71426C87"/>
    <w:rsid w:val="7144D1DD"/>
    <w:rsid w:val="71463199"/>
    <w:rsid w:val="714776C0"/>
    <w:rsid w:val="714AE48F"/>
    <w:rsid w:val="7156396B"/>
    <w:rsid w:val="7157D0FB"/>
    <w:rsid w:val="7172FF6F"/>
    <w:rsid w:val="7173B315"/>
    <w:rsid w:val="71813729"/>
    <w:rsid w:val="718B1257"/>
    <w:rsid w:val="71915B2C"/>
    <w:rsid w:val="719CCB3F"/>
    <w:rsid w:val="71A18014"/>
    <w:rsid w:val="71AB31AD"/>
    <w:rsid w:val="71BE35BD"/>
    <w:rsid w:val="71BF51C2"/>
    <w:rsid w:val="71C45D99"/>
    <w:rsid w:val="71C90878"/>
    <w:rsid w:val="71D5E5F2"/>
    <w:rsid w:val="71D92F76"/>
    <w:rsid w:val="71EA1E19"/>
    <w:rsid w:val="71F3BD8D"/>
    <w:rsid w:val="71F7DAD7"/>
    <w:rsid w:val="71FD014D"/>
    <w:rsid w:val="7200ABF3"/>
    <w:rsid w:val="7204C229"/>
    <w:rsid w:val="720C3258"/>
    <w:rsid w:val="7217A6F7"/>
    <w:rsid w:val="723A1520"/>
    <w:rsid w:val="72455F45"/>
    <w:rsid w:val="724D3125"/>
    <w:rsid w:val="725DA256"/>
    <w:rsid w:val="726D7E3B"/>
    <w:rsid w:val="7270476A"/>
    <w:rsid w:val="7275C130"/>
    <w:rsid w:val="727F8D02"/>
    <w:rsid w:val="72AE5E51"/>
    <w:rsid w:val="72B42E35"/>
    <w:rsid w:val="72BC0259"/>
    <w:rsid w:val="72BFBFC3"/>
    <w:rsid w:val="72CD5E3B"/>
    <w:rsid w:val="72CF5BD4"/>
    <w:rsid w:val="72D16B71"/>
    <w:rsid w:val="72DCCDF3"/>
    <w:rsid w:val="72DCDDD4"/>
    <w:rsid w:val="72E39624"/>
    <w:rsid w:val="72E6A97D"/>
    <w:rsid w:val="72E7A454"/>
    <w:rsid w:val="72E8B02A"/>
    <w:rsid w:val="730E93C4"/>
    <w:rsid w:val="730F8376"/>
    <w:rsid w:val="73128DA4"/>
    <w:rsid w:val="731BBF92"/>
    <w:rsid w:val="731D9507"/>
    <w:rsid w:val="731EA3F9"/>
    <w:rsid w:val="732858B7"/>
    <w:rsid w:val="732B6C53"/>
    <w:rsid w:val="73308669"/>
    <w:rsid w:val="733A7218"/>
    <w:rsid w:val="733FCE58"/>
    <w:rsid w:val="7341E015"/>
    <w:rsid w:val="7346727C"/>
    <w:rsid w:val="7346AB0D"/>
    <w:rsid w:val="7346B8F5"/>
    <w:rsid w:val="7347611C"/>
    <w:rsid w:val="7348A197"/>
    <w:rsid w:val="734A1FCC"/>
    <w:rsid w:val="7358260D"/>
    <w:rsid w:val="736A4A9E"/>
    <w:rsid w:val="7370CA3E"/>
    <w:rsid w:val="7370F71F"/>
    <w:rsid w:val="7384EEA5"/>
    <w:rsid w:val="738EA11E"/>
    <w:rsid w:val="739621CA"/>
    <w:rsid w:val="73999FDC"/>
    <w:rsid w:val="739F9722"/>
    <w:rsid w:val="73AC49F6"/>
    <w:rsid w:val="73B1F478"/>
    <w:rsid w:val="73B72BB4"/>
    <w:rsid w:val="73D919E0"/>
    <w:rsid w:val="73E4B6F9"/>
    <w:rsid w:val="74090F9D"/>
    <w:rsid w:val="74094EDC"/>
    <w:rsid w:val="740BBDA6"/>
    <w:rsid w:val="740FFD85"/>
    <w:rsid w:val="7414F240"/>
    <w:rsid w:val="741C3FCF"/>
    <w:rsid w:val="7424FC7E"/>
    <w:rsid w:val="742FAE53"/>
    <w:rsid w:val="74314754"/>
    <w:rsid w:val="743A8436"/>
    <w:rsid w:val="7450129B"/>
    <w:rsid w:val="74588078"/>
    <w:rsid w:val="7458C68E"/>
    <w:rsid w:val="745CE1FA"/>
    <w:rsid w:val="745F4DB0"/>
    <w:rsid w:val="7462B5A1"/>
    <w:rsid w:val="7467E723"/>
    <w:rsid w:val="7469BD34"/>
    <w:rsid w:val="7470E1B8"/>
    <w:rsid w:val="74781216"/>
    <w:rsid w:val="7480176F"/>
    <w:rsid w:val="7481306D"/>
    <w:rsid w:val="748B4CF5"/>
    <w:rsid w:val="7498F5ED"/>
    <w:rsid w:val="749E7B96"/>
    <w:rsid w:val="74AE8475"/>
    <w:rsid w:val="74AFD3C6"/>
    <w:rsid w:val="74B1617C"/>
    <w:rsid w:val="74C24F6E"/>
    <w:rsid w:val="74C5F13C"/>
    <w:rsid w:val="74CA59EE"/>
    <w:rsid w:val="74CE4637"/>
    <w:rsid w:val="74D0549B"/>
    <w:rsid w:val="74DC26B6"/>
    <w:rsid w:val="74E05513"/>
    <w:rsid w:val="74E5857D"/>
    <w:rsid w:val="74E71B7E"/>
    <w:rsid w:val="74F2BB41"/>
    <w:rsid w:val="74F83C26"/>
    <w:rsid w:val="74F988DF"/>
    <w:rsid w:val="74FC6507"/>
    <w:rsid w:val="74FD9662"/>
    <w:rsid w:val="750026ED"/>
    <w:rsid w:val="75098F2A"/>
    <w:rsid w:val="75212C46"/>
    <w:rsid w:val="752A08F0"/>
    <w:rsid w:val="75305BF8"/>
    <w:rsid w:val="75383FC4"/>
    <w:rsid w:val="753E9F71"/>
    <w:rsid w:val="7540F9A8"/>
    <w:rsid w:val="7548DFB4"/>
    <w:rsid w:val="755FAD57"/>
    <w:rsid w:val="75641635"/>
    <w:rsid w:val="756805E7"/>
    <w:rsid w:val="756EDBFD"/>
    <w:rsid w:val="75724DB2"/>
    <w:rsid w:val="7572786E"/>
    <w:rsid w:val="757B3320"/>
    <w:rsid w:val="757D7675"/>
    <w:rsid w:val="75863782"/>
    <w:rsid w:val="75955E40"/>
    <w:rsid w:val="75994F2A"/>
    <w:rsid w:val="759A004C"/>
    <w:rsid w:val="75BEAFB7"/>
    <w:rsid w:val="75BEDCE0"/>
    <w:rsid w:val="75C0391C"/>
    <w:rsid w:val="75C12B9D"/>
    <w:rsid w:val="75CA0876"/>
    <w:rsid w:val="75DD3FEB"/>
    <w:rsid w:val="75E069B2"/>
    <w:rsid w:val="75E953E9"/>
    <w:rsid w:val="75ED45B3"/>
    <w:rsid w:val="75F20F6D"/>
    <w:rsid w:val="7600653C"/>
    <w:rsid w:val="7605F7FA"/>
    <w:rsid w:val="7610838F"/>
    <w:rsid w:val="7626206F"/>
    <w:rsid w:val="76275A17"/>
    <w:rsid w:val="762C4298"/>
    <w:rsid w:val="7642AEDB"/>
    <w:rsid w:val="7647EA40"/>
    <w:rsid w:val="764D7F0C"/>
    <w:rsid w:val="764DF2F8"/>
    <w:rsid w:val="765AC89E"/>
    <w:rsid w:val="765E46BD"/>
    <w:rsid w:val="76834514"/>
    <w:rsid w:val="76845D80"/>
    <w:rsid w:val="76994D0D"/>
    <w:rsid w:val="769966C3"/>
    <w:rsid w:val="769CE29C"/>
    <w:rsid w:val="76AB30CC"/>
    <w:rsid w:val="76BE07C3"/>
    <w:rsid w:val="76C522D2"/>
    <w:rsid w:val="76C59CE1"/>
    <w:rsid w:val="76CA6D81"/>
    <w:rsid w:val="76CAAFD1"/>
    <w:rsid w:val="76CE197D"/>
    <w:rsid w:val="76D0E99F"/>
    <w:rsid w:val="76D47774"/>
    <w:rsid w:val="76E0570D"/>
    <w:rsid w:val="76F0330D"/>
    <w:rsid w:val="770F9ED4"/>
    <w:rsid w:val="77231A30"/>
    <w:rsid w:val="772B4C63"/>
    <w:rsid w:val="773480F9"/>
    <w:rsid w:val="773CA19C"/>
    <w:rsid w:val="773DA02A"/>
    <w:rsid w:val="773E91F4"/>
    <w:rsid w:val="7750A7AE"/>
    <w:rsid w:val="775B7C45"/>
    <w:rsid w:val="775B950F"/>
    <w:rsid w:val="775C1D07"/>
    <w:rsid w:val="775E1C79"/>
    <w:rsid w:val="7760B435"/>
    <w:rsid w:val="77673A63"/>
    <w:rsid w:val="776D7D54"/>
    <w:rsid w:val="777094CA"/>
    <w:rsid w:val="77769718"/>
    <w:rsid w:val="77841080"/>
    <w:rsid w:val="7784704E"/>
    <w:rsid w:val="778894F8"/>
    <w:rsid w:val="778A3785"/>
    <w:rsid w:val="778CC3B9"/>
    <w:rsid w:val="779F0BB0"/>
    <w:rsid w:val="77AE00ED"/>
    <w:rsid w:val="77B1A91E"/>
    <w:rsid w:val="77B7D091"/>
    <w:rsid w:val="77BAF3DA"/>
    <w:rsid w:val="77BB6A30"/>
    <w:rsid w:val="77BF2A5F"/>
    <w:rsid w:val="77CACCB8"/>
    <w:rsid w:val="77D4D471"/>
    <w:rsid w:val="77D9CCE3"/>
    <w:rsid w:val="77E6C0FC"/>
    <w:rsid w:val="77E92082"/>
    <w:rsid w:val="7800CE4E"/>
    <w:rsid w:val="7805C98A"/>
    <w:rsid w:val="7809C8AF"/>
    <w:rsid w:val="780BC611"/>
    <w:rsid w:val="7812942B"/>
    <w:rsid w:val="781AD23F"/>
    <w:rsid w:val="781D453C"/>
    <w:rsid w:val="7827C8E2"/>
    <w:rsid w:val="783129A1"/>
    <w:rsid w:val="7835B98E"/>
    <w:rsid w:val="78372B60"/>
    <w:rsid w:val="783849FC"/>
    <w:rsid w:val="783DAD36"/>
    <w:rsid w:val="78475BF7"/>
    <w:rsid w:val="7847A20A"/>
    <w:rsid w:val="784C6CFC"/>
    <w:rsid w:val="78585FC8"/>
    <w:rsid w:val="78596F64"/>
    <w:rsid w:val="785B51F9"/>
    <w:rsid w:val="78760E5D"/>
    <w:rsid w:val="788D4E8F"/>
    <w:rsid w:val="78900223"/>
    <w:rsid w:val="7898FD32"/>
    <w:rsid w:val="78A0B59C"/>
    <w:rsid w:val="78A1B25B"/>
    <w:rsid w:val="78A32354"/>
    <w:rsid w:val="78B4D73E"/>
    <w:rsid w:val="78BBEB6A"/>
    <w:rsid w:val="78BCCD30"/>
    <w:rsid w:val="78BDBABA"/>
    <w:rsid w:val="78CBCE49"/>
    <w:rsid w:val="78DAD2DA"/>
    <w:rsid w:val="78DFC657"/>
    <w:rsid w:val="78E12495"/>
    <w:rsid w:val="78E85F6B"/>
    <w:rsid w:val="78F0A5F5"/>
    <w:rsid w:val="78F69BE1"/>
    <w:rsid w:val="790CDF89"/>
    <w:rsid w:val="79110D91"/>
    <w:rsid w:val="7912C93E"/>
    <w:rsid w:val="7922888E"/>
    <w:rsid w:val="792EA096"/>
    <w:rsid w:val="794BCFC9"/>
    <w:rsid w:val="794E6C32"/>
    <w:rsid w:val="795B20BB"/>
    <w:rsid w:val="795E76B6"/>
    <w:rsid w:val="79670883"/>
    <w:rsid w:val="7974A8BE"/>
    <w:rsid w:val="7977B159"/>
    <w:rsid w:val="797B370D"/>
    <w:rsid w:val="79800681"/>
    <w:rsid w:val="7987E54A"/>
    <w:rsid w:val="79D0EFC6"/>
    <w:rsid w:val="79D16683"/>
    <w:rsid w:val="79D41A5D"/>
    <w:rsid w:val="79DD516D"/>
    <w:rsid w:val="79E99F15"/>
    <w:rsid w:val="79ED0BD5"/>
    <w:rsid w:val="79F87D36"/>
    <w:rsid w:val="79FFF9FD"/>
    <w:rsid w:val="7A05D9E4"/>
    <w:rsid w:val="7A109320"/>
    <w:rsid w:val="7A1F8FEC"/>
    <w:rsid w:val="7A311D51"/>
    <w:rsid w:val="7A40DACA"/>
    <w:rsid w:val="7A41D649"/>
    <w:rsid w:val="7A42F956"/>
    <w:rsid w:val="7A4AE31D"/>
    <w:rsid w:val="7A556A11"/>
    <w:rsid w:val="7A6309B5"/>
    <w:rsid w:val="7A682121"/>
    <w:rsid w:val="7A6A0B34"/>
    <w:rsid w:val="7A6E7D83"/>
    <w:rsid w:val="7A705620"/>
    <w:rsid w:val="7A80E15A"/>
    <w:rsid w:val="7A877856"/>
    <w:rsid w:val="7A93FF18"/>
    <w:rsid w:val="7A99ABF9"/>
    <w:rsid w:val="7A9AD1F9"/>
    <w:rsid w:val="7AAAEFE9"/>
    <w:rsid w:val="7AAF8290"/>
    <w:rsid w:val="7AB3395E"/>
    <w:rsid w:val="7AB86B7D"/>
    <w:rsid w:val="7ACBFF52"/>
    <w:rsid w:val="7ACCDAE8"/>
    <w:rsid w:val="7AF227BB"/>
    <w:rsid w:val="7AFD0699"/>
    <w:rsid w:val="7B098FD5"/>
    <w:rsid w:val="7B0A8216"/>
    <w:rsid w:val="7B0B517B"/>
    <w:rsid w:val="7B120AD8"/>
    <w:rsid w:val="7B1BD6E2"/>
    <w:rsid w:val="7B1D6E99"/>
    <w:rsid w:val="7B1F154A"/>
    <w:rsid w:val="7B214D33"/>
    <w:rsid w:val="7B26F644"/>
    <w:rsid w:val="7B36FB83"/>
    <w:rsid w:val="7B394AA4"/>
    <w:rsid w:val="7B41F541"/>
    <w:rsid w:val="7B4E7DE5"/>
    <w:rsid w:val="7B56C261"/>
    <w:rsid w:val="7B58AEFC"/>
    <w:rsid w:val="7B5E9493"/>
    <w:rsid w:val="7B6D2618"/>
    <w:rsid w:val="7B6E8370"/>
    <w:rsid w:val="7B70B1CA"/>
    <w:rsid w:val="7B81D6CD"/>
    <w:rsid w:val="7B986EBE"/>
    <w:rsid w:val="7BA06AF0"/>
    <w:rsid w:val="7BAF2D22"/>
    <w:rsid w:val="7BB0A63F"/>
    <w:rsid w:val="7BB42208"/>
    <w:rsid w:val="7BB855C3"/>
    <w:rsid w:val="7BC86309"/>
    <w:rsid w:val="7BD02F70"/>
    <w:rsid w:val="7BD5CE2F"/>
    <w:rsid w:val="7BD7B9FF"/>
    <w:rsid w:val="7BD90ED2"/>
    <w:rsid w:val="7BE07EA5"/>
    <w:rsid w:val="7BE17737"/>
    <w:rsid w:val="7BF34561"/>
    <w:rsid w:val="7C08B750"/>
    <w:rsid w:val="7C182251"/>
    <w:rsid w:val="7C1C4D69"/>
    <w:rsid w:val="7C1CB1BB"/>
    <w:rsid w:val="7C211080"/>
    <w:rsid w:val="7C212790"/>
    <w:rsid w:val="7C21726F"/>
    <w:rsid w:val="7C274A35"/>
    <w:rsid w:val="7C2A7BB3"/>
    <w:rsid w:val="7C2B5FC5"/>
    <w:rsid w:val="7C5BB3C1"/>
    <w:rsid w:val="7C719012"/>
    <w:rsid w:val="7C719019"/>
    <w:rsid w:val="7C7B5DF7"/>
    <w:rsid w:val="7C8228E3"/>
    <w:rsid w:val="7C8DC812"/>
    <w:rsid w:val="7C8DF97F"/>
    <w:rsid w:val="7C8DFA16"/>
    <w:rsid w:val="7C8E4972"/>
    <w:rsid w:val="7C9516F2"/>
    <w:rsid w:val="7C9B2DEA"/>
    <w:rsid w:val="7CB3EEC1"/>
    <w:rsid w:val="7CB7A743"/>
    <w:rsid w:val="7CB80880"/>
    <w:rsid w:val="7CBA34C2"/>
    <w:rsid w:val="7CBC7361"/>
    <w:rsid w:val="7CC1667B"/>
    <w:rsid w:val="7CC54169"/>
    <w:rsid w:val="7CC8C5BA"/>
    <w:rsid w:val="7CC96399"/>
    <w:rsid w:val="7CCF89D0"/>
    <w:rsid w:val="7CD08F80"/>
    <w:rsid w:val="7CE7D5F5"/>
    <w:rsid w:val="7CEA4E46"/>
    <w:rsid w:val="7CEA9647"/>
    <w:rsid w:val="7CEB5BBA"/>
    <w:rsid w:val="7CF48EDD"/>
    <w:rsid w:val="7CFA64F4"/>
    <w:rsid w:val="7D088728"/>
    <w:rsid w:val="7D0DCE91"/>
    <w:rsid w:val="7D13263B"/>
    <w:rsid w:val="7D132D15"/>
    <w:rsid w:val="7D28766B"/>
    <w:rsid w:val="7D3942E3"/>
    <w:rsid w:val="7D41F33F"/>
    <w:rsid w:val="7D568859"/>
    <w:rsid w:val="7D59487F"/>
    <w:rsid w:val="7D66E072"/>
    <w:rsid w:val="7D6E8791"/>
    <w:rsid w:val="7D814951"/>
    <w:rsid w:val="7D83531A"/>
    <w:rsid w:val="7D83F2D5"/>
    <w:rsid w:val="7D842759"/>
    <w:rsid w:val="7D8717D0"/>
    <w:rsid w:val="7D8E9067"/>
    <w:rsid w:val="7D94DE17"/>
    <w:rsid w:val="7DA56916"/>
    <w:rsid w:val="7DBD683C"/>
    <w:rsid w:val="7DC2A382"/>
    <w:rsid w:val="7DD49479"/>
    <w:rsid w:val="7DE7B79C"/>
    <w:rsid w:val="7DEC20B1"/>
    <w:rsid w:val="7DEFF866"/>
    <w:rsid w:val="7E091CAD"/>
    <w:rsid w:val="7E0C150A"/>
    <w:rsid w:val="7E146098"/>
    <w:rsid w:val="7E1D60B3"/>
    <w:rsid w:val="7E29CA77"/>
    <w:rsid w:val="7E2B37B5"/>
    <w:rsid w:val="7E2D04DB"/>
    <w:rsid w:val="7E2E2402"/>
    <w:rsid w:val="7E472349"/>
    <w:rsid w:val="7E4D8382"/>
    <w:rsid w:val="7E4FBF22"/>
    <w:rsid w:val="7E505D93"/>
    <w:rsid w:val="7E529C43"/>
    <w:rsid w:val="7E5377A4"/>
    <w:rsid w:val="7E55D25D"/>
    <w:rsid w:val="7E58EDF5"/>
    <w:rsid w:val="7E5F460A"/>
    <w:rsid w:val="7E63F096"/>
    <w:rsid w:val="7E6B1AF0"/>
    <w:rsid w:val="7E7110BA"/>
    <w:rsid w:val="7E7C0B54"/>
    <w:rsid w:val="7E97783A"/>
    <w:rsid w:val="7E9A0CC0"/>
    <w:rsid w:val="7E9B3237"/>
    <w:rsid w:val="7E9BB9CB"/>
    <w:rsid w:val="7EABF18A"/>
    <w:rsid w:val="7EB8B921"/>
    <w:rsid w:val="7EB8FD0C"/>
    <w:rsid w:val="7EBD73C4"/>
    <w:rsid w:val="7EBF6A79"/>
    <w:rsid w:val="7EC1E056"/>
    <w:rsid w:val="7EC44620"/>
    <w:rsid w:val="7EEAE302"/>
    <w:rsid w:val="7EFC6461"/>
    <w:rsid w:val="7EFE3F25"/>
    <w:rsid w:val="7EFF3A9C"/>
    <w:rsid w:val="7EFFD1EA"/>
    <w:rsid w:val="7F0C0861"/>
    <w:rsid w:val="7F0CC244"/>
    <w:rsid w:val="7F0F5867"/>
    <w:rsid w:val="7F0F5B19"/>
    <w:rsid w:val="7F128BD0"/>
    <w:rsid w:val="7F13D564"/>
    <w:rsid w:val="7F1E150B"/>
    <w:rsid w:val="7F1FC697"/>
    <w:rsid w:val="7F203056"/>
    <w:rsid w:val="7F21EFCB"/>
    <w:rsid w:val="7F335602"/>
    <w:rsid w:val="7F347D82"/>
    <w:rsid w:val="7F414C10"/>
    <w:rsid w:val="7F4866CC"/>
    <w:rsid w:val="7F4B7DB2"/>
    <w:rsid w:val="7F4C3614"/>
    <w:rsid w:val="7F4F1960"/>
    <w:rsid w:val="7F54031A"/>
    <w:rsid w:val="7F54527D"/>
    <w:rsid w:val="7F5A0D49"/>
    <w:rsid w:val="7F61F636"/>
    <w:rsid w:val="7F65C090"/>
    <w:rsid w:val="7F6A8D3F"/>
    <w:rsid w:val="7F786F36"/>
    <w:rsid w:val="7F7EE027"/>
    <w:rsid w:val="7F808DC5"/>
    <w:rsid w:val="7F888B61"/>
    <w:rsid w:val="7F8EB93D"/>
    <w:rsid w:val="7F9107E5"/>
    <w:rsid w:val="7F92C6EB"/>
    <w:rsid w:val="7FA10A6A"/>
    <w:rsid w:val="7FA89EB9"/>
    <w:rsid w:val="7FB6830C"/>
    <w:rsid w:val="7FBBB8B0"/>
    <w:rsid w:val="7FBD0BA6"/>
    <w:rsid w:val="7FC4AE29"/>
    <w:rsid w:val="7FD1F0B7"/>
    <w:rsid w:val="7FDC8AF0"/>
    <w:rsid w:val="7FE543B3"/>
    <w:rsid w:val="7FF30789"/>
  </w:rsids>
  <m:mathPr>
    <m:mathFont m:val="Cambria Math"/>
    <m:brkBin m:val="before"/>
    <m:brkBinSub m:val="--"/>
    <m:smallFrac/>
    <m:dispDef/>
    <m:lMargin m:val="0"/>
    <m:rMargin m:val="0"/>
    <m:defJc m:val="centerGroup"/>
    <m:wrapIndent m:val="1440"/>
    <m:intLim m:val="subSup"/>
    <m:naryLim m:val="undOvr"/>
  </m:mathPr>
  <w:themeFontLang w:val="en-US" w:eastAsia="ja-JP" w:bidi="lo-L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01EF78C"/>
  <w15:docId w15:val="{03AC8383-4584-4E8A-92ED-A45E5AD85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EastAsia" w:cstheme="minorBidi"/>
        <w:lang w:val="en-US" w:eastAsia="en-US" w:bidi="ar-SA"/>
      </w:rPr>
    </w:rPrDefault>
    <w:pPrDefault>
      <w:pPr>
        <w:spacing w:after="120" w:line="276" w:lineRule="auto"/>
      </w:pPr>
    </w:pPrDefault>
  </w:docDefaults>
  <w:latentStyles w:defLockedState="0" w:defUIPriority="44" w:defSemiHidden="0" w:defUnhideWhenUsed="0" w:defQFormat="0" w:count="376">
    <w:lsdException w:name="Normal" w:uiPriority="1" w:qFormat="1"/>
    <w:lsdException w:name="heading 1" w:uiPriority="0" w:qFormat="1"/>
    <w:lsdException w:name="heading 2" w:uiPriority="0" w:semiHidden="1" w:unhideWhenUsed="1" w:qFormat="1"/>
    <w:lsdException w:name="heading 3" w:uiPriority="0" w:qFormat="1"/>
    <w:lsdException w:name="heading 4" w:uiPriority="0" w:qFormat="1"/>
    <w:lsdException w:name="heading 5" w:uiPriority="0"/>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0" w:semiHidden="1" w:unhideWhenUsed="1"/>
    <w:lsdException w:name="toc 6" w:semiHidden="1"/>
    <w:lsdException w:name="toc 7" w:semiHidden="1"/>
    <w:lsdException w:name="toc 8" w:semiHidden="1"/>
    <w:lsdException w:name="toc 9" w:semiHidden="1"/>
    <w:lsdException w:name="Normal Indent" w:semiHidden="1" w:unhideWhenUsed="1"/>
    <w:lsdException w:name="footnote text" w:uiPriority="0" w:semiHidden="1" w:unhideWhenUsed="1"/>
    <w:lsdException w:name="annotation text" w:uiPriority="99" w:semiHidden="1" w:unhideWhenUsed="1"/>
    <w:lsdException w:name="header" w:uiPriority="5" w:semiHidden="1" w:unhideWhenUsed="1"/>
    <w:lsdException w:name="footer" w:uiPriority="5" w:semiHidden="1" w:unhideWhenUsed="1"/>
    <w:lsdException w:name="index heading" w:semiHidden="1" w:unhideWhenUsed="1"/>
    <w:lsdException w:name="caption" w:uiPriority="35" w:semiHidden="1" w:unhideWhenUsed="1" w:qFormat="1"/>
    <w:lsdException w:name="table of figures" w:uiPriority="99"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uiPriority="99"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11" w:semiHidden="1" w:unhideWhenUsed="1"/>
    <w:lsdException w:name="List Bullet" w:uiPriority="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semiHidden="1" w:unhideWhenUsed="1"/>
    <w:lsdException w:name="Body Text" w:uiPriority="4" w:semiHidden="1" w:unhideWhenUsed="1"/>
    <w:lsdException w:name="Body Text Indent" w:semiHidden="1" w:unhideWhenUsed="1"/>
    <w:lsdException w:name="List Continue" w:uiPriority="11"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uiPriority="0" w:semiHidden="1" w:unhideWhenUsed="1"/>
    <w:lsdException w:name="HTML Bottom of Form" w:uiPriority="0"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0" w:semiHidden="1" w:unhideWhenUsed="1"/>
    <w:lsdException w:name="annotation subject" w:semiHidden="1" w:unhideWhenUsed="1"/>
    <w:lsdException w:name="No List" w:uiPriority="0" w:semiHidden="1" w:unhideWhenUsed="1"/>
    <w:lsdException w:name="Outline List 1" w:uiPriority="0" w:semiHidden="1" w:unhideWhenUsed="1"/>
    <w:lsdException w:name="Outline List 2" w:uiPriority="0" w:semiHidden="1" w:unhideWhenUsed="1"/>
    <w:lsdException w:name="Outline List 3" w:uiPriority="0" w:semiHidden="1" w:unhideWhenUsed="1"/>
    <w:lsdException w:name="Table Simple 1" w:uiPriority="0" w:semiHidden="1" w:unhideWhenUsed="1"/>
    <w:lsdException w:name="Table Simple 2" w:uiPriority="0" w:semiHidden="1" w:unhideWhenUsed="1"/>
    <w:lsdException w:name="Table Simple 3" w:uiPriority="0" w:semiHidden="1" w:unhideWhenUsed="1"/>
    <w:lsdException w:name="Table Classic 1" w:uiPriority="0" w:semiHidden="1" w:unhideWhenUsed="1"/>
    <w:lsdException w:name="Table Classic 2" w:uiPriority="0" w:semiHidden="1" w:unhideWhenUsed="1"/>
    <w:lsdException w:name="Table Classic 3" w:uiPriority="0" w:semiHidden="1" w:unhideWhenUsed="1"/>
    <w:lsdException w:name="Table Classic 4" w:uiPriority="0" w:semiHidden="1" w:unhideWhenUsed="1"/>
    <w:lsdException w:name="Table Colorful 1" w:uiPriority="0" w:semiHidden="1" w:unhideWhenUsed="1"/>
    <w:lsdException w:name="Table Colorful 2" w:uiPriority="0" w:semiHidden="1" w:unhideWhenUsed="1"/>
    <w:lsdException w:name="Table Colorful 3" w:uiPriority="0" w:semiHidden="1" w:unhideWhenUsed="1"/>
    <w:lsdException w:name="Table Columns 1" w:uiPriority="0" w:semiHidden="1" w:unhideWhenUsed="1"/>
    <w:lsdException w:name="Table Columns 2" w:uiPriority="0" w:semiHidden="1" w:unhideWhenUsed="1"/>
    <w:lsdException w:name="Table Columns 3" w:uiPriority="0" w:semiHidden="1" w:unhideWhenUsed="1"/>
    <w:lsdException w:name="Table Columns 4" w:uiPriority="0" w:semiHidden="1" w:unhideWhenUsed="1"/>
    <w:lsdException w:name="Table Columns 5" w:uiPriority="0" w:semiHidden="1" w:unhideWhenUsed="1"/>
    <w:lsdException w:name="Table Grid 1" w:uiPriority="0" w:semiHidden="1" w:unhideWhenUsed="1"/>
    <w:lsdException w:name="Table Grid 2" w:uiPriority="0" w:semiHidden="1" w:unhideWhenUsed="1"/>
    <w:lsdException w:name="Table Grid 3" w:uiPriority="0" w:semiHidden="1" w:unhideWhenUsed="1"/>
    <w:lsdException w:name="Table Grid 4" w:uiPriority="0" w:semiHidden="1" w:unhideWhenUsed="1"/>
    <w:lsdException w:name="Table Grid 5" w:uiPriority="0" w:semiHidden="1" w:unhideWhenUsed="1"/>
    <w:lsdException w:name="Table Grid 6" w:uiPriority="0" w:semiHidden="1" w:unhideWhenUsed="1"/>
    <w:lsdException w:name="Table Grid 7" w:uiPriority="0" w:semiHidden="1" w:unhideWhenUsed="1"/>
    <w:lsdException w:name="Table Grid 8" w:uiPriority="0" w:semiHidden="1" w:unhideWhenUsed="1"/>
    <w:lsdException w:name="Table List 1" w:uiPriority="0" w:semiHidden="1" w:unhideWhenUsed="1"/>
    <w:lsdException w:name="Table List 2" w:uiPriority="0" w:semiHidden="1" w:unhideWhenUsed="1"/>
    <w:lsdException w:name="Table List 3" w:uiPriority="0" w:semiHidden="1" w:unhideWhenUsed="1"/>
    <w:lsdException w:name="Table List 4" w:uiPriority="0" w:semiHidden="1" w:unhideWhenUsed="1"/>
    <w:lsdException w:name="Table List 5" w:uiPriority="0" w:semiHidden="1" w:unhideWhenUsed="1"/>
    <w:lsdException w:name="Table List 6" w:uiPriority="0" w:semiHidden="1" w:unhideWhenUsed="1"/>
    <w:lsdException w:name="Table List 7" w:uiPriority="0" w:semiHidden="1" w:unhideWhenUsed="1"/>
    <w:lsdException w:name="Table List 8" w:uiPriority="0" w:semiHidden="1" w:unhideWhenUsed="1"/>
    <w:lsdException w:name="Table 3D effects 1" w:uiPriority="0" w:semiHidden="1" w:unhideWhenUsed="1"/>
    <w:lsdException w:name="Table 3D effects 2" w:uiPriority="0" w:semiHidden="1" w:unhideWhenUsed="1"/>
    <w:lsdException w:name="Table 3D effects 3" w:uiPriority="0" w:semiHidden="1" w:unhideWhenUsed="1"/>
    <w:lsdException w:name="Table Contemporary" w:uiPriority="0" w:semiHidden="1" w:unhideWhenUsed="1"/>
    <w:lsdException w:name="Table Elegant" w:uiPriority="0" w:semiHidden="1" w:unhideWhenUsed="1"/>
    <w:lsdException w:name="Table Professional" w:uiPriority="0" w:semiHidden="1" w:unhideWhenUsed="1"/>
    <w:lsdException w:name="Table Subtle 1" w:uiPriority="0" w:semiHidden="1" w:unhideWhenUsed="1"/>
    <w:lsdException w:name="Table Subtle 2" w:uiPriority="0" w:semiHidden="1" w:unhideWhenUsed="1"/>
    <w:lsdException w:name="Table Web 1" w:uiPriority="0" w:semiHidden="1" w:unhideWhenUsed="1"/>
    <w:lsdException w:name="Table Web 2" w:uiPriority="0" w:semiHidden="1" w:unhideWhenUsed="1"/>
    <w:lsdException w:name="Table Web 3" w:uiPriority="0" w:semiHidden="1" w:unhideWhenUsed="1"/>
    <w:lsdException w:name="Balloon Text" w:uiPriority="0" w:semiHidden="1" w:unhideWhenUsed="1"/>
    <w:lsdException w:name="Table Grid" w:uiPriority="39"/>
    <w:lsdException w:name="Table Theme" w:uiPriority="0"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nhideWhenUsed="1"/>
    <w:lsdException w:name="TOC Heading" w:uiPriority="39" w:semiHidden="1" w:unhideWhenUsed="1"/>
    <w:lsdException w:name="Plain Table 1" w:uiPriority="41"/>
    <w:lsdException w:name="Plain Table 2" w:uiPriority="42"/>
    <w:lsdException w:name="Plain Table 3" w:uiPriority="43"/>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A76E05"/>
    <w:rPr>
      <w:lang w:val="sv-SE"/>
    </w:rPr>
  </w:style>
  <w:style w:type="paragraph" w:styleId="Heading1">
    <w:name w:val="heading 1"/>
    <w:basedOn w:val="Normal"/>
    <w:next w:val="Normal"/>
    <w:link w:val="Heading1Char"/>
    <w:uiPriority w:val="1"/>
    <w:qFormat/>
    <w:rsid w:val="008C661B"/>
    <w:pPr>
      <w:keepNext/>
      <w:keepLines/>
      <w:spacing w:before="640" w:after="240"/>
      <w:outlineLvl w:val="0"/>
    </w:pPr>
    <w:rPr>
      <w:rFonts w:cs="Arial" w:asciiTheme="majorHAnsi" w:hAnsiTheme="majorHAnsi"/>
      <w:sz w:val="44"/>
    </w:rPr>
  </w:style>
  <w:style w:type="paragraph" w:styleId="Heading2">
    <w:name w:val="heading 2"/>
    <w:basedOn w:val="Normal"/>
    <w:next w:val="Normal"/>
    <w:link w:val="Heading2Char"/>
    <w:uiPriority w:val="1"/>
    <w:qFormat/>
    <w:rsid w:val="009D55D0"/>
    <w:pPr>
      <w:keepNext/>
      <w:spacing w:before="360" w:after="0"/>
      <w:outlineLvl w:val="1"/>
    </w:pPr>
    <w:rPr>
      <w:rFonts w:cs="Arial" w:asciiTheme="majorHAnsi" w:hAnsiTheme="majorHAnsi" w:eastAsiaTheme="majorEastAsia"/>
      <w:b/>
      <w:bCs/>
      <w:color w:val="21578A" w:themeColor="accent4"/>
      <w:sz w:val="28"/>
      <w:szCs w:val="26"/>
      <w:lang w:eastAsia="sv-SE"/>
    </w:rPr>
  </w:style>
  <w:style w:type="paragraph" w:styleId="Heading3">
    <w:name w:val="heading 3"/>
    <w:basedOn w:val="Normal"/>
    <w:next w:val="Normal"/>
    <w:link w:val="Heading3Char"/>
    <w:uiPriority w:val="1"/>
    <w:qFormat/>
    <w:rsid w:val="009D55D0"/>
    <w:pPr>
      <w:keepNext/>
      <w:spacing w:before="360" w:after="0"/>
      <w:outlineLvl w:val="2"/>
    </w:pPr>
    <w:rPr>
      <w:rFonts w:cs="Arial" w:asciiTheme="majorHAnsi" w:hAnsiTheme="majorHAnsi" w:eastAsiaTheme="majorEastAsia"/>
      <w:b/>
      <w:bCs/>
      <w:color w:val="000000" w:themeColor="text1"/>
      <w:sz w:val="24"/>
      <w:lang w:eastAsia="sv-SE"/>
    </w:rPr>
  </w:style>
  <w:style w:type="paragraph" w:styleId="Heading4">
    <w:name w:val="heading 4"/>
    <w:basedOn w:val="Normal"/>
    <w:next w:val="Normal"/>
    <w:link w:val="Heading4Char"/>
    <w:uiPriority w:val="1"/>
    <w:semiHidden/>
    <w:qFormat/>
    <w:rsid w:val="00441834"/>
    <w:pPr>
      <w:keepNext/>
      <w:spacing w:before="360" w:after="60"/>
      <w:outlineLvl w:val="3"/>
    </w:pPr>
    <w:rPr>
      <w:rFonts w:cs="Arial" w:asciiTheme="majorHAnsi" w:hAnsiTheme="majorHAnsi" w:eastAsiaTheme="majorEastAsia"/>
      <w:bCs/>
      <w:i/>
      <w:iCs/>
      <w:color w:val="000000"/>
      <w:lang w:eastAsia="sv-SE"/>
    </w:rPr>
  </w:style>
  <w:style w:type="paragraph" w:styleId="Heading5">
    <w:name w:val="heading 5"/>
    <w:basedOn w:val="Normal"/>
    <w:next w:val="Normal"/>
    <w:link w:val="Heading5Char"/>
    <w:uiPriority w:val="2"/>
    <w:semiHidden/>
    <w:rsid w:val="00F374DF"/>
    <w:pPr>
      <w:keepNext/>
      <w:numPr>
        <w:ilvl w:val="4"/>
        <w:numId w:val="42"/>
      </w:numPr>
      <w:spacing w:before="240"/>
      <w:outlineLvl w:val="4"/>
    </w:pPr>
    <w:rPr>
      <w:rFonts w:eastAsiaTheme="majorEastAsia"/>
      <w:b/>
      <w:color w:val="000000"/>
      <w:lang w:val="en-GB" w:eastAsia="sv-SE"/>
    </w:rPr>
  </w:style>
  <w:style w:type="paragraph" w:styleId="Heading6">
    <w:name w:val="heading 6"/>
    <w:basedOn w:val="Normal"/>
    <w:next w:val="Normal"/>
    <w:link w:val="Heading6Char"/>
    <w:uiPriority w:val="44"/>
    <w:semiHidden/>
    <w:qFormat/>
    <w:rsid w:val="007F2AB9"/>
    <w:pPr>
      <w:keepNext/>
      <w:numPr>
        <w:ilvl w:val="5"/>
        <w:numId w:val="42"/>
      </w:numPr>
      <w:outlineLvl w:val="5"/>
    </w:pPr>
    <w:rPr>
      <w:rFonts w:ascii="Arial" w:hAnsi="Arial" w:cs="Arial" w:eastAsiaTheme="majorEastAsia"/>
      <w:iCs/>
      <w:color w:val="000000"/>
      <w:sz w:val="18"/>
      <w:lang w:val="en-GB" w:eastAsia="sv-SE"/>
    </w:rPr>
  </w:style>
  <w:style w:type="paragraph" w:styleId="Heading7">
    <w:name w:val="heading 7"/>
    <w:basedOn w:val="Normal"/>
    <w:next w:val="Normal"/>
    <w:link w:val="Heading7Char"/>
    <w:uiPriority w:val="44"/>
    <w:semiHidden/>
    <w:qFormat/>
    <w:rsid w:val="007F2AB9"/>
    <w:pPr>
      <w:keepNext/>
      <w:keepLines/>
      <w:numPr>
        <w:ilvl w:val="6"/>
        <w:numId w:val="42"/>
      </w:numPr>
      <w:spacing w:before="200"/>
      <w:outlineLvl w:val="6"/>
    </w:pPr>
    <w:rPr>
      <w:rFonts w:asciiTheme="majorHAnsi" w:hAnsiTheme="majorHAnsi" w:eastAsiaTheme="majorEastAsia" w:cstheme="majorBidi"/>
      <w:i/>
      <w:iCs/>
      <w:color w:val="404040" w:themeColor="text1" w:themeTint="BF"/>
    </w:rPr>
  </w:style>
  <w:style w:type="paragraph" w:styleId="Heading8">
    <w:name w:val="heading 8"/>
    <w:basedOn w:val="Normal"/>
    <w:next w:val="Normal"/>
    <w:link w:val="Heading8Char"/>
    <w:uiPriority w:val="44"/>
    <w:semiHidden/>
    <w:qFormat/>
    <w:rsid w:val="007F2AB9"/>
    <w:pPr>
      <w:keepNext/>
      <w:keepLines/>
      <w:numPr>
        <w:ilvl w:val="7"/>
        <w:numId w:val="42"/>
      </w:numPr>
      <w:spacing w:before="200"/>
      <w:outlineLvl w:val="7"/>
    </w:pPr>
    <w:rPr>
      <w:rFonts w:asciiTheme="majorHAnsi" w:hAnsiTheme="majorHAnsi" w:eastAsiaTheme="majorEastAsia" w:cstheme="majorBidi"/>
      <w:color w:val="404040" w:themeColor="text1" w:themeTint="BF"/>
    </w:rPr>
  </w:style>
  <w:style w:type="paragraph" w:styleId="Heading9">
    <w:name w:val="heading 9"/>
    <w:basedOn w:val="Normal"/>
    <w:next w:val="Normal"/>
    <w:link w:val="Heading9Char"/>
    <w:uiPriority w:val="44"/>
    <w:semiHidden/>
    <w:qFormat/>
    <w:rsid w:val="007F2AB9"/>
    <w:pPr>
      <w:keepNext/>
      <w:keepLines/>
      <w:numPr>
        <w:ilvl w:val="8"/>
        <w:numId w:val="42"/>
      </w:numPr>
      <w:spacing w:before="200"/>
      <w:outlineLvl w:val="8"/>
    </w:pPr>
    <w:rPr>
      <w:rFonts w:asciiTheme="majorHAnsi" w:hAnsiTheme="majorHAnsi" w:eastAsiaTheme="majorEastAsia" w:cstheme="majorBidi"/>
      <w:i/>
      <w:iCs/>
      <w:color w:val="404040" w:themeColor="text1" w:themeTint="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link w:val="HeaderChar"/>
    <w:uiPriority w:val="21"/>
    <w:semiHidden/>
    <w:rsid w:val="00E210DA"/>
    <w:pPr>
      <w:tabs>
        <w:tab w:val="left" w:pos="851"/>
        <w:tab w:val="center" w:pos="4536"/>
        <w:tab w:val="right" w:pos="9072"/>
      </w:tabs>
      <w:spacing w:after="0" w:line="240" w:lineRule="auto"/>
    </w:pPr>
    <w:rPr>
      <w:rFonts w:asciiTheme="majorHAnsi" w:hAnsiTheme="majorHAnsi"/>
      <w:sz w:val="16"/>
    </w:rPr>
  </w:style>
  <w:style w:type="paragraph" w:styleId="Footer">
    <w:name w:val="footer"/>
    <w:basedOn w:val="Normal"/>
    <w:link w:val="FooterChar"/>
    <w:uiPriority w:val="21"/>
    <w:semiHidden/>
    <w:rsid w:val="007F4FF8"/>
    <w:pPr>
      <w:tabs>
        <w:tab w:val="center" w:pos="4536"/>
        <w:tab w:val="right" w:pos="9072"/>
      </w:tabs>
      <w:spacing w:after="0"/>
      <w:jc w:val="center"/>
    </w:pPr>
    <w:rPr>
      <w:rFonts w:asciiTheme="majorHAnsi" w:hAnsiTheme="majorHAnsi"/>
      <w:caps/>
      <w:sz w:val="19"/>
    </w:rPr>
  </w:style>
  <w:style w:type="character" w:styleId="Hyperlink">
    <w:name w:val="Hyperlink"/>
    <w:basedOn w:val="DefaultParagraphFont"/>
    <w:uiPriority w:val="99"/>
    <w:rsid w:val="00CC01E0"/>
    <w:rPr>
      <w:color w:val="000000" w:themeColor="text1"/>
      <w:u w:val="single"/>
    </w:rPr>
  </w:style>
  <w:style w:type="paragraph" w:styleId="Ingenrad" w:customStyle="1">
    <w:name w:val="Ingen rad"/>
    <w:basedOn w:val="Footer"/>
    <w:uiPriority w:val="1"/>
    <w:semiHidden/>
    <w:rsid w:val="000215B6"/>
    <w:rPr>
      <w:rFonts w:asciiTheme="minorHAnsi" w:hAnsiTheme="minorHAnsi"/>
      <w:sz w:val="2"/>
    </w:rPr>
  </w:style>
  <w:style w:type="character" w:styleId="Heading1Char" w:customStyle="1">
    <w:name w:val="Heading 1 Char"/>
    <w:basedOn w:val="DefaultParagraphFont"/>
    <w:link w:val="Heading1"/>
    <w:uiPriority w:val="1"/>
    <w:rsid w:val="008C661B"/>
    <w:rPr>
      <w:rFonts w:cs="Arial" w:asciiTheme="majorHAnsi" w:hAnsiTheme="majorHAnsi"/>
      <w:sz w:val="44"/>
      <w:lang w:val="sv-SE"/>
    </w:rPr>
  </w:style>
  <w:style w:type="character" w:styleId="Heading3Char" w:customStyle="1">
    <w:name w:val="Heading 3 Char"/>
    <w:basedOn w:val="DefaultParagraphFont"/>
    <w:link w:val="Heading3"/>
    <w:uiPriority w:val="1"/>
    <w:rsid w:val="009D55D0"/>
    <w:rPr>
      <w:rFonts w:cs="Arial" w:asciiTheme="majorHAnsi" w:hAnsiTheme="majorHAnsi" w:eastAsiaTheme="majorEastAsia"/>
      <w:b/>
      <w:bCs/>
      <w:color w:val="000000" w:themeColor="text1"/>
      <w:sz w:val="24"/>
      <w:lang w:val="sv-SE" w:eastAsia="sv-SE"/>
    </w:rPr>
  </w:style>
  <w:style w:type="character" w:styleId="Heading2Char" w:customStyle="1">
    <w:name w:val="Heading 2 Char"/>
    <w:basedOn w:val="DefaultParagraphFont"/>
    <w:link w:val="Heading2"/>
    <w:uiPriority w:val="1"/>
    <w:rsid w:val="009D55D0"/>
    <w:rPr>
      <w:rFonts w:cs="Arial" w:asciiTheme="majorHAnsi" w:hAnsiTheme="majorHAnsi" w:eastAsiaTheme="majorEastAsia"/>
      <w:b/>
      <w:bCs/>
      <w:color w:val="21578A" w:themeColor="accent4"/>
      <w:sz w:val="28"/>
      <w:szCs w:val="26"/>
      <w:lang w:val="sv-SE" w:eastAsia="sv-SE"/>
    </w:rPr>
  </w:style>
  <w:style w:type="character" w:styleId="Heading4Char" w:customStyle="1">
    <w:name w:val="Heading 4 Char"/>
    <w:basedOn w:val="DefaultParagraphFont"/>
    <w:link w:val="Heading4"/>
    <w:uiPriority w:val="1"/>
    <w:semiHidden/>
    <w:rsid w:val="001C1B65"/>
    <w:rPr>
      <w:rFonts w:cs="Arial" w:asciiTheme="majorHAnsi" w:hAnsiTheme="majorHAnsi" w:eastAsiaTheme="majorEastAsia"/>
      <w:bCs/>
      <w:i/>
      <w:iCs/>
      <w:color w:val="000000"/>
      <w:sz w:val="20"/>
      <w:lang w:val="sv-SE" w:eastAsia="sv-SE"/>
    </w:rPr>
  </w:style>
  <w:style w:type="character" w:styleId="Heading5Char" w:customStyle="1">
    <w:name w:val="Heading 5 Char"/>
    <w:basedOn w:val="DefaultParagraphFont"/>
    <w:link w:val="Heading5"/>
    <w:uiPriority w:val="2"/>
    <w:semiHidden/>
    <w:rsid w:val="005810A2"/>
    <w:rPr>
      <w:rFonts w:eastAsiaTheme="majorEastAsia"/>
      <w:b/>
      <w:color w:val="000000"/>
      <w:lang w:val="en-GB" w:eastAsia="sv-SE"/>
    </w:rPr>
  </w:style>
  <w:style w:type="paragraph" w:styleId="Skvg" w:customStyle="1">
    <w:name w:val="Sökväg"/>
    <w:basedOn w:val="Normal"/>
    <w:uiPriority w:val="44"/>
    <w:semiHidden/>
    <w:rsid w:val="000B79C1"/>
    <w:pPr>
      <w:framePr w:wrap="around" w:hAnchor="page" w:vAnchor="page" w:x="398" w:y="4962"/>
    </w:pPr>
    <w:rPr>
      <w:color w:val="808080"/>
      <w:sz w:val="13"/>
      <w:szCs w:val="15"/>
    </w:rPr>
  </w:style>
  <w:style w:type="table" w:styleId="TableGrid">
    <w:name w:val="Table Grid"/>
    <w:basedOn w:val="TableNormal"/>
    <w:uiPriority w:val="39"/>
    <w:rsid w:val="00335C37"/>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numbering" w:styleId="CompanyList" w:customStyle="1">
    <w:name w:val="Company_List"/>
    <w:basedOn w:val="NoList"/>
    <w:rsid w:val="005277EA"/>
    <w:pPr>
      <w:numPr>
        <w:numId w:val="25"/>
      </w:numPr>
    </w:pPr>
  </w:style>
  <w:style w:type="numbering" w:styleId="CompanyListBullet" w:customStyle="1">
    <w:name w:val="Company_ListBullet"/>
    <w:basedOn w:val="NoList"/>
    <w:rsid w:val="005277EA"/>
    <w:pPr>
      <w:numPr>
        <w:numId w:val="26"/>
      </w:numPr>
    </w:pPr>
  </w:style>
  <w:style w:type="paragraph" w:styleId="TOCHeading">
    <w:name w:val="TOC Heading"/>
    <w:basedOn w:val="Heading1"/>
    <w:next w:val="Normal"/>
    <w:uiPriority w:val="38"/>
    <w:unhideWhenUsed/>
    <w:rsid w:val="00AD7D94"/>
    <w:pPr>
      <w:spacing w:before="960"/>
      <w:outlineLvl w:val="9"/>
    </w:pPr>
    <w:rPr>
      <w:rFonts w:eastAsiaTheme="majorEastAsia" w:cstheme="majorBidi"/>
      <w:szCs w:val="50"/>
      <w:lang w:eastAsia="sv-SE"/>
    </w:rPr>
  </w:style>
  <w:style w:type="numbering" w:styleId="Nummerlista" w:customStyle="1">
    <w:name w:val="Nummer lista"/>
    <w:basedOn w:val="NoList"/>
    <w:semiHidden/>
    <w:rsid w:val="005E50F3"/>
    <w:pPr>
      <w:numPr>
        <w:numId w:val="22"/>
      </w:numPr>
    </w:pPr>
  </w:style>
  <w:style w:type="numbering" w:styleId="Punkterlista" w:customStyle="1">
    <w:name w:val="Punkter lista"/>
    <w:basedOn w:val="NoList"/>
    <w:semiHidden/>
    <w:rsid w:val="005E50F3"/>
    <w:pPr>
      <w:numPr>
        <w:numId w:val="23"/>
      </w:numPr>
    </w:pPr>
  </w:style>
  <w:style w:type="character" w:styleId="FooterChar" w:customStyle="1">
    <w:name w:val="Footer Char"/>
    <w:basedOn w:val="DefaultParagraphFont"/>
    <w:link w:val="Footer"/>
    <w:uiPriority w:val="21"/>
    <w:semiHidden/>
    <w:rsid w:val="000B2295"/>
    <w:rPr>
      <w:rFonts w:asciiTheme="majorHAnsi" w:hAnsiTheme="majorHAnsi"/>
      <w:caps/>
      <w:sz w:val="19"/>
      <w:lang w:val="sv-SE"/>
    </w:rPr>
  </w:style>
  <w:style w:type="character" w:styleId="Heading6Char" w:customStyle="1">
    <w:name w:val="Heading 6 Char"/>
    <w:basedOn w:val="DefaultParagraphFont"/>
    <w:link w:val="Heading6"/>
    <w:uiPriority w:val="44"/>
    <w:semiHidden/>
    <w:rsid w:val="00871B71"/>
    <w:rPr>
      <w:rFonts w:ascii="Arial" w:hAnsi="Arial" w:cs="Arial" w:eastAsiaTheme="majorEastAsia"/>
      <w:iCs/>
      <w:color w:val="000000"/>
      <w:sz w:val="18"/>
      <w:lang w:val="en-GB" w:eastAsia="sv-SE"/>
    </w:rPr>
  </w:style>
  <w:style w:type="character" w:styleId="Heading7Char" w:customStyle="1">
    <w:name w:val="Heading 7 Char"/>
    <w:basedOn w:val="DefaultParagraphFont"/>
    <w:link w:val="Heading7"/>
    <w:uiPriority w:val="44"/>
    <w:semiHidden/>
    <w:rsid w:val="00871B71"/>
    <w:rPr>
      <w:rFonts w:asciiTheme="majorHAnsi" w:hAnsiTheme="majorHAnsi" w:eastAsiaTheme="majorEastAsia" w:cstheme="majorBidi"/>
      <w:i/>
      <w:iCs/>
      <w:color w:val="404040" w:themeColor="text1" w:themeTint="BF"/>
    </w:rPr>
  </w:style>
  <w:style w:type="character" w:styleId="Heading8Char" w:customStyle="1">
    <w:name w:val="Heading 8 Char"/>
    <w:basedOn w:val="DefaultParagraphFont"/>
    <w:link w:val="Heading8"/>
    <w:uiPriority w:val="44"/>
    <w:semiHidden/>
    <w:rsid w:val="00871B71"/>
    <w:rPr>
      <w:rFonts w:asciiTheme="majorHAnsi" w:hAnsiTheme="majorHAnsi" w:eastAsiaTheme="majorEastAsia" w:cstheme="majorBidi"/>
      <w:color w:val="404040" w:themeColor="text1" w:themeTint="BF"/>
    </w:rPr>
  </w:style>
  <w:style w:type="character" w:styleId="Heading9Char" w:customStyle="1">
    <w:name w:val="Heading 9 Char"/>
    <w:basedOn w:val="DefaultParagraphFont"/>
    <w:link w:val="Heading9"/>
    <w:uiPriority w:val="44"/>
    <w:semiHidden/>
    <w:rsid w:val="00871B71"/>
    <w:rPr>
      <w:rFonts w:asciiTheme="majorHAnsi" w:hAnsiTheme="majorHAnsi" w:eastAsiaTheme="majorEastAsia" w:cstheme="majorBidi"/>
      <w:i/>
      <w:iCs/>
      <w:color w:val="404040" w:themeColor="text1" w:themeTint="BF"/>
    </w:rPr>
  </w:style>
  <w:style w:type="paragraph" w:styleId="TOC1">
    <w:name w:val="toc 1"/>
    <w:basedOn w:val="Normal"/>
    <w:autoRedefine/>
    <w:uiPriority w:val="39"/>
    <w:rsid w:val="008A602B"/>
    <w:pPr>
      <w:tabs>
        <w:tab w:val="right" w:leader="dot" w:pos="7938"/>
      </w:tabs>
      <w:spacing w:before="200" w:after="60" w:line="240" w:lineRule="auto"/>
    </w:pPr>
    <w:rPr>
      <w:rFonts w:cs="Arial" w:asciiTheme="majorHAnsi" w:hAnsiTheme="majorHAnsi"/>
      <w:b/>
      <w:color w:val="000000"/>
    </w:rPr>
  </w:style>
  <w:style w:type="paragraph" w:styleId="TOC2">
    <w:name w:val="toc 2"/>
    <w:basedOn w:val="Normal"/>
    <w:next w:val="Normal"/>
    <w:autoRedefine/>
    <w:uiPriority w:val="39"/>
    <w:rsid w:val="00341A3C"/>
    <w:pPr>
      <w:tabs>
        <w:tab w:val="right" w:leader="dot" w:pos="7938"/>
      </w:tabs>
      <w:spacing w:line="240" w:lineRule="auto"/>
    </w:pPr>
    <w:rPr>
      <w:rFonts w:cs="Arial" w:asciiTheme="majorHAnsi" w:hAnsiTheme="majorHAnsi"/>
      <w:color w:val="000000"/>
    </w:rPr>
  </w:style>
  <w:style w:type="paragraph" w:styleId="TOC3">
    <w:name w:val="toc 3"/>
    <w:basedOn w:val="Normal"/>
    <w:next w:val="Normal"/>
    <w:autoRedefine/>
    <w:uiPriority w:val="39"/>
    <w:rsid w:val="00341A3C"/>
    <w:pPr>
      <w:tabs>
        <w:tab w:val="right" w:leader="dot" w:pos="7938"/>
      </w:tabs>
      <w:spacing w:line="240" w:lineRule="auto"/>
      <w:ind w:left="567"/>
    </w:pPr>
    <w:rPr>
      <w:rFonts w:cs="Arial" w:asciiTheme="majorHAnsi" w:hAnsiTheme="majorHAnsi"/>
      <w:color w:val="000000"/>
    </w:rPr>
  </w:style>
  <w:style w:type="paragraph" w:styleId="FootnoteText">
    <w:name w:val="footnote text"/>
    <w:basedOn w:val="Normal"/>
    <w:link w:val="FootnoteTextChar"/>
    <w:uiPriority w:val="44"/>
    <w:rsid w:val="00AA73C9"/>
    <w:pPr>
      <w:spacing w:after="0"/>
    </w:pPr>
    <w:rPr>
      <w:sz w:val="17"/>
    </w:rPr>
  </w:style>
  <w:style w:type="character" w:styleId="FootnoteTextChar" w:customStyle="1">
    <w:name w:val="Footnote Text Char"/>
    <w:basedOn w:val="DefaultParagraphFont"/>
    <w:link w:val="FootnoteText"/>
    <w:uiPriority w:val="44"/>
    <w:rsid w:val="00AA73C9"/>
    <w:rPr>
      <w:sz w:val="17"/>
    </w:rPr>
  </w:style>
  <w:style w:type="paragraph" w:styleId="Innehll" w:customStyle="1">
    <w:name w:val="Innehåll"/>
    <w:basedOn w:val="Normal"/>
    <w:uiPriority w:val="8"/>
    <w:semiHidden/>
    <w:rsid w:val="00310DF9"/>
    <w:pPr>
      <w:spacing w:before="500"/>
    </w:pPr>
    <w:rPr>
      <w:rFonts w:asciiTheme="majorHAnsi" w:hAnsiTheme="majorHAnsi"/>
      <w:b/>
      <w:color w:val="58A618" w:themeColor="accent1"/>
      <w:sz w:val="50"/>
      <w:szCs w:val="26"/>
    </w:rPr>
  </w:style>
  <w:style w:type="paragraph" w:styleId="TOC4">
    <w:name w:val="toc 4"/>
    <w:basedOn w:val="Normal"/>
    <w:next w:val="Normal"/>
    <w:autoRedefine/>
    <w:uiPriority w:val="8"/>
    <w:semiHidden/>
    <w:rsid w:val="003B5279"/>
    <w:pPr>
      <w:tabs>
        <w:tab w:val="left" w:pos="1814"/>
        <w:tab w:val="right" w:leader="dot" w:pos="8504"/>
      </w:tabs>
      <w:ind w:left="1843"/>
    </w:pPr>
    <w:rPr>
      <w:rFonts w:cs="Arial" w:asciiTheme="majorHAnsi" w:hAnsiTheme="majorHAnsi"/>
      <w:color w:val="000000"/>
    </w:rPr>
  </w:style>
  <w:style w:type="paragraph" w:styleId="TOC5">
    <w:name w:val="toc 5"/>
    <w:basedOn w:val="Normal"/>
    <w:next w:val="Normal"/>
    <w:autoRedefine/>
    <w:uiPriority w:val="44"/>
    <w:semiHidden/>
    <w:rsid w:val="005D398D"/>
    <w:pPr>
      <w:tabs>
        <w:tab w:val="left" w:pos="2268"/>
        <w:tab w:val="right" w:leader="dot" w:pos="8504"/>
      </w:tabs>
      <w:spacing w:line="300" w:lineRule="atLeast"/>
      <w:ind w:left="1843"/>
    </w:pPr>
  </w:style>
  <w:style w:type="table" w:styleId="GridTable7Colorful-Accent6">
    <w:name w:val="Grid Table 7 Colorful Accent 6"/>
    <w:basedOn w:val="TableNormal"/>
    <w:uiPriority w:val="52"/>
    <w:rsid w:val="006B5584"/>
    <w:rPr>
      <w:color w:val="434A27" w:themeColor="accent6" w:themeShade="BF"/>
    </w:rPr>
    <w:tblPr>
      <w:tblStyleRowBandSize w:val="1"/>
      <w:tblStyleColBandSize w:val="1"/>
      <w:tblBorders>
        <w:top w:val="single" w:color="A9B471" w:themeColor="accent6" w:themeTint="99" w:sz="4" w:space="0"/>
        <w:left w:val="single" w:color="A9B471" w:themeColor="accent6" w:themeTint="99" w:sz="4" w:space="0"/>
        <w:bottom w:val="single" w:color="A9B471" w:themeColor="accent6" w:themeTint="99" w:sz="4" w:space="0"/>
        <w:right w:val="single" w:color="A9B471" w:themeColor="accent6" w:themeTint="99" w:sz="4" w:space="0"/>
        <w:insideH w:val="single" w:color="A9B471" w:themeColor="accent6" w:themeTint="99" w:sz="4" w:space="0"/>
        <w:insideV w:val="single" w:color="A9B471" w:themeColor="accent6"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6CF" w:themeFill="accent6" w:themeFillTint="33"/>
      </w:tcPr>
    </w:tblStylePr>
    <w:tblStylePr w:type="band1Horz">
      <w:tblPr/>
      <w:tcPr>
        <w:shd w:val="clear" w:color="auto" w:fill="E2E6CF" w:themeFill="accent6" w:themeFillTint="33"/>
      </w:tcPr>
    </w:tblStylePr>
    <w:tblStylePr w:type="neCell">
      <w:tblPr/>
      <w:tcPr>
        <w:tcBorders>
          <w:bottom w:val="single" w:color="A9B471" w:themeColor="accent6" w:themeTint="99" w:sz="4" w:space="0"/>
        </w:tcBorders>
      </w:tcPr>
    </w:tblStylePr>
    <w:tblStylePr w:type="nwCell">
      <w:tblPr/>
      <w:tcPr>
        <w:tcBorders>
          <w:bottom w:val="single" w:color="A9B471" w:themeColor="accent6" w:themeTint="99" w:sz="4" w:space="0"/>
        </w:tcBorders>
      </w:tcPr>
    </w:tblStylePr>
    <w:tblStylePr w:type="seCell">
      <w:tblPr/>
      <w:tcPr>
        <w:tcBorders>
          <w:top w:val="single" w:color="A9B471" w:themeColor="accent6" w:themeTint="99" w:sz="4" w:space="0"/>
        </w:tcBorders>
      </w:tcPr>
    </w:tblStylePr>
    <w:tblStylePr w:type="swCell">
      <w:tblPr/>
      <w:tcPr>
        <w:tcBorders>
          <w:top w:val="single" w:color="A9B471" w:themeColor="accent6" w:themeTint="99" w:sz="4" w:space="0"/>
        </w:tcBorders>
      </w:tcPr>
    </w:tblStylePr>
  </w:style>
  <w:style w:type="character" w:styleId="FootnoteReference">
    <w:name w:val="footnote reference"/>
    <w:basedOn w:val="DefaultParagraphFont"/>
    <w:uiPriority w:val="44"/>
    <w:semiHidden/>
    <w:unhideWhenUsed/>
    <w:rsid w:val="00282FF5"/>
    <w:rPr>
      <w:vertAlign w:val="superscript"/>
    </w:rPr>
  </w:style>
  <w:style w:type="paragraph" w:styleId="NormalWeb">
    <w:name w:val="Normal (Web)"/>
    <w:basedOn w:val="Normal"/>
    <w:uiPriority w:val="99"/>
    <w:semiHidden/>
    <w:unhideWhenUsed/>
    <w:rsid w:val="00B73337"/>
    <w:pPr>
      <w:spacing w:after="210" w:line="210" w:lineRule="atLeast"/>
      <w:jc w:val="both"/>
    </w:pPr>
    <w:rPr>
      <w:sz w:val="17"/>
      <w:szCs w:val="17"/>
      <w:lang w:val="en-GB" w:eastAsia="en-GB"/>
    </w:rPr>
  </w:style>
  <w:style w:type="character" w:styleId="HeaderChar" w:customStyle="1">
    <w:name w:val="Header Char"/>
    <w:basedOn w:val="DefaultParagraphFont"/>
    <w:link w:val="Header"/>
    <w:uiPriority w:val="21"/>
    <w:semiHidden/>
    <w:rsid w:val="000B2295"/>
    <w:rPr>
      <w:rFonts w:asciiTheme="majorHAnsi" w:hAnsiTheme="majorHAnsi"/>
      <w:sz w:val="16"/>
      <w:lang w:val="sv-SE"/>
    </w:rPr>
  </w:style>
  <w:style w:type="table" w:styleId="TableGridLight">
    <w:name w:val="Grid Table Light"/>
    <w:basedOn w:val="TableNormal"/>
    <w:uiPriority w:val="40"/>
    <w:rsid w:val="00FB14CB"/>
    <w:pPr>
      <w:spacing w:after="0"/>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paragraph" w:styleId="Default" w:customStyle="1">
    <w:name w:val="Default"/>
    <w:semiHidden/>
    <w:rsid w:val="009B3CB0"/>
    <w:pPr>
      <w:autoSpaceDE w:val="0"/>
      <w:autoSpaceDN w:val="0"/>
      <w:adjustRightInd w:val="0"/>
    </w:pPr>
    <w:rPr>
      <w:rFonts w:ascii="Calibri" w:hAnsi="Calibri" w:cs="Calibri"/>
      <w:color w:val="000000"/>
      <w:sz w:val="24"/>
      <w:szCs w:val="24"/>
      <w:lang w:val="sv-SE"/>
    </w:rPr>
  </w:style>
  <w:style w:type="paragraph" w:styleId="Lista-Punkter" w:customStyle="1">
    <w:name w:val="Lista - Punkter"/>
    <w:basedOn w:val="Normal"/>
    <w:uiPriority w:val="4"/>
    <w:qFormat/>
    <w:rsid w:val="00F438DB"/>
    <w:pPr>
      <w:numPr>
        <w:numId w:val="31"/>
      </w:numPr>
      <w:spacing w:before="120"/>
    </w:pPr>
    <w:rPr>
      <w:rFonts w:cstheme="majorHAnsi"/>
    </w:rPr>
  </w:style>
  <w:style w:type="paragraph" w:styleId="Lista-Nummer" w:customStyle="1">
    <w:name w:val="Lista - Nummer"/>
    <w:basedOn w:val="Normal"/>
    <w:uiPriority w:val="4"/>
    <w:qFormat/>
    <w:rsid w:val="00F438DB"/>
    <w:pPr>
      <w:numPr>
        <w:numId w:val="32"/>
      </w:numPr>
      <w:spacing w:before="120"/>
    </w:pPr>
    <w:rPr>
      <w:rFonts w:cstheme="majorHAnsi"/>
    </w:rPr>
  </w:style>
  <w:style w:type="paragraph" w:styleId="BalloonText">
    <w:name w:val="Balloon Text"/>
    <w:basedOn w:val="Normal"/>
    <w:link w:val="BalloonTextChar"/>
    <w:semiHidden/>
    <w:unhideWhenUsed/>
    <w:rsid w:val="00187E2B"/>
    <w:rPr>
      <w:rFonts w:ascii="Segoe UI" w:hAnsi="Segoe UI" w:cs="Segoe UI"/>
      <w:sz w:val="18"/>
      <w:szCs w:val="18"/>
    </w:rPr>
  </w:style>
  <w:style w:type="character" w:styleId="BalloonTextChar" w:customStyle="1">
    <w:name w:val="Balloon Text Char"/>
    <w:basedOn w:val="DefaultParagraphFont"/>
    <w:link w:val="BalloonText"/>
    <w:semiHidden/>
    <w:rsid w:val="00187E2B"/>
    <w:rPr>
      <w:rFonts w:ascii="Segoe UI" w:hAnsi="Segoe UI" w:cs="Segoe UI"/>
      <w:sz w:val="18"/>
      <w:szCs w:val="18"/>
    </w:rPr>
  </w:style>
  <w:style w:type="paragraph" w:styleId="Caption">
    <w:name w:val="caption"/>
    <w:aliases w:val="Figurtext"/>
    <w:basedOn w:val="Normal"/>
    <w:next w:val="Normal"/>
    <w:uiPriority w:val="35"/>
    <w:qFormat/>
    <w:rsid w:val="00FD248D"/>
    <w:pPr>
      <w:spacing w:before="240" w:after="240"/>
    </w:pPr>
    <w:rPr>
      <w:rFonts w:asciiTheme="majorHAnsi" w:hAnsiTheme="majorHAnsi"/>
      <w:iCs/>
      <w:sz w:val="19"/>
      <w:szCs w:val="18"/>
    </w:rPr>
  </w:style>
  <w:style w:type="paragraph" w:styleId="Rapportnamn" w:customStyle="1">
    <w:name w:val="Rapportnamn"/>
    <w:next w:val="Underrubrikfrstasida"/>
    <w:link w:val="RapportnamnChar"/>
    <w:uiPriority w:val="16"/>
    <w:rsid w:val="00105F37"/>
    <w:pPr>
      <w:spacing w:after="0" w:line="228" w:lineRule="auto"/>
    </w:pPr>
    <w:rPr>
      <w:rFonts w:ascii="Calibri Light" w:hAnsi="Calibri Light" w:cs="Arial"/>
      <w:b/>
      <w:sz w:val="70"/>
      <w:lang w:val="sv-SE"/>
    </w:rPr>
  </w:style>
  <w:style w:type="paragraph" w:styleId="Underrubrikfrstasida" w:customStyle="1">
    <w:name w:val="Underrubrik förstasida"/>
    <w:basedOn w:val="Rapportnamn"/>
    <w:next w:val="Normal"/>
    <w:link w:val="UnderrubrikfrstasidaChar"/>
    <w:uiPriority w:val="16"/>
    <w:rsid w:val="00D20CF4"/>
    <w:pPr>
      <w:spacing w:line="240" w:lineRule="auto"/>
    </w:pPr>
    <w:rPr>
      <w:b w:val="0"/>
      <w:sz w:val="28"/>
    </w:rPr>
  </w:style>
  <w:style w:type="character" w:styleId="RapportnamnChar" w:customStyle="1">
    <w:name w:val="Rapportnamn Char"/>
    <w:basedOn w:val="DefaultParagraphFont"/>
    <w:link w:val="Rapportnamn"/>
    <w:uiPriority w:val="16"/>
    <w:rsid w:val="00105F37"/>
    <w:rPr>
      <w:rFonts w:ascii="Calibri Light" w:hAnsi="Calibri Light" w:cs="Arial"/>
      <w:b/>
      <w:sz w:val="70"/>
      <w:lang w:val="sv-SE"/>
    </w:rPr>
  </w:style>
  <w:style w:type="character" w:styleId="UnderrubrikfrstasidaChar" w:customStyle="1">
    <w:name w:val="Underrubrik förstasida Char"/>
    <w:basedOn w:val="RapportnamnChar"/>
    <w:link w:val="Underrubrikfrstasida"/>
    <w:uiPriority w:val="16"/>
    <w:rsid w:val="00D20CF4"/>
    <w:rPr>
      <w:rFonts w:ascii="Calibri Light" w:hAnsi="Calibri Light" w:cs="Arial"/>
      <w:b w:val="0"/>
      <w:sz w:val="28"/>
      <w:lang w:val="sv-SE"/>
    </w:rPr>
  </w:style>
  <w:style w:type="paragraph" w:styleId="NormalIndent">
    <w:name w:val="Normal Indent"/>
    <w:basedOn w:val="Normal"/>
    <w:uiPriority w:val="44"/>
    <w:semiHidden/>
    <w:unhideWhenUsed/>
    <w:rsid w:val="003309BF"/>
    <w:pPr>
      <w:ind w:left="1304"/>
    </w:pPr>
  </w:style>
  <w:style w:type="paragraph" w:styleId="InledningejTOC" w:customStyle="1">
    <w:name w:val="Inledning (ej TOC)"/>
    <w:uiPriority w:val="3"/>
    <w:semiHidden/>
    <w:qFormat/>
    <w:rsid w:val="00D140B0"/>
    <w:pPr>
      <w:spacing w:before="360" w:after="0"/>
    </w:pPr>
    <w:rPr>
      <w:rFonts w:cs="Arial" w:asciiTheme="majorHAnsi" w:hAnsiTheme="majorHAnsi"/>
      <w:b/>
      <w:sz w:val="32"/>
      <w:lang w:val="sv-SE"/>
    </w:rPr>
  </w:style>
  <w:style w:type="table" w:styleId="Skogforsktabell" w:customStyle="1">
    <w:name w:val="Skogforsk tabell"/>
    <w:basedOn w:val="TableNormal"/>
    <w:uiPriority w:val="99"/>
    <w:rsid w:val="00D86E12"/>
    <w:pPr>
      <w:spacing w:before="20" w:after="20" w:line="240" w:lineRule="auto"/>
    </w:pPr>
    <w:rPr>
      <w:rFonts w:asciiTheme="majorHAnsi" w:hAnsiTheme="majorHAnsi"/>
      <w:sz w:val="19"/>
    </w:rPr>
    <w:tblPr>
      <w:tblStyleRowBandSize w:val="1"/>
      <w:tblStyleColBandSize w:val="1"/>
      <w:tblCellMar>
        <w:top w:w="57" w:type="dxa"/>
        <w:left w:w="57" w:type="dxa"/>
        <w:bottom w:w="57" w:type="dxa"/>
        <w:right w:w="57" w:type="dxa"/>
      </w:tblCellMar>
    </w:tblPr>
    <w:tblStylePr w:type="firstRow">
      <w:rPr>
        <w:rFonts w:asciiTheme="majorHAnsi" w:hAnsiTheme="majorHAnsi"/>
        <w:b/>
        <w:caps/>
        <w:smallCaps w:val="0"/>
        <w:color w:val="auto"/>
      </w:rPr>
      <w:tblPr/>
      <w:tcPr>
        <w:tcBorders>
          <w:top w:val="single" w:color="000000" w:themeColor="text1" w:sz="4" w:space="0"/>
          <w:bottom w:val="single" w:color="000000" w:themeColor="text1" w:sz="4" w:space="0"/>
        </w:tcBorders>
      </w:tcPr>
    </w:tblStylePr>
    <w:tblStylePr w:type="lastRow">
      <w:rPr>
        <w:rFonts w:asciiTheme="majorHAnsi" w:hAnsiTheme="majorHAnsi"/>
        <w:b w:val="0"/>
      </w:rPr>
      <w:tblPr/>
      <w:tcPr>
        <w:tcBorders>
          <w:top w:val="nil"/>
          <w:left w:val="nil"/>
          <w:bottom w:val="single" w:color="000000" w:themeColor="text1" w:sz="4" w:space="0"/>
          <w:right w:val="nil"/>
          <w:insideH w:val="nil"/>
          <w:insideV w:val="nil"/>
          <w:tl2br w:val="nil"/>
          <w:tr2bl w:val="nil"/>
        </w:tcBorders>
      </w:tcPr>
    </w:tblStylePr>
  </w:style>
  <w:style w:type="paragraph" w:styleId="verrubrikfrstasida" w:customStyle="1">
    <w:name w:val="Överrubrik förstasida"/>
    <w:link w:val="verrubrikfrstasidaChar"/>
    <w:uiPriority w:val="15"/>
    <w:qFormat/>
    <w:rsid w:val="003117E8"/>
    <w:pPr>
      <w:spacing w:after="0" w:line="240" w:lineRule="auto"/>
    </w:pPr>
    <w:rPr>
      <w:rFonts w:cs="Arial" w:asciiTheme="majorHAnsi" w:hAnsiTheme="majorHAnsi"/>
      <w:caps/>
      <w:color w:val="58A618" w:themeColor="accent1"/>
      <w:sz w:val="30"/>
      <w:lang w:val="sv-SE"/>
    </w:rPr>
  </w:style>
  <w:style w:type="character" w:styleId="verrubrikfrstasidaChar" w:customStyle="1">
    <w:name w:val="Överrubrik förstasida Char"/>
    <w:basedOn w:val="DefaultParagraphFont"/>
    <w:link w:val="verrubrikfrstasida"/>
    <w:uiPriority w:val="15"/>
    <w:rsid w:val="00C85D0B"/>
    <w:rPr>
      <w:rFonts w:cs="Arial" w:asciiTheme="majorHAnsi" w:hAnsiTheme="majorHAnsi"/>
      <w:caps/>
      <w:color w:val="58A618" w:themeColor="accent1"/>
      <w:sz w:val="30"/>
      <w:lang w:val="sv-SE"/>
    </w:rPr>
  </w:style>
  <w:style w:type="paragraph" w:styleId="Kapitelsiffra" w:customStyle="1">
    <w:name w:val="Kapitelsiffra"/>
    <w:basedOn w:val="Normal"/>
    <w:next w:val="Kapitelbeskrivning"/>
    <w:uiPriority w:val="17"/>
    <w:semiHidden/>
    <w:qFormat/>
    <w:rsid w:val="00440C45"/>
    <w:pPr>
      <w:spacing w:after="600" w:line="192" w:lineRule="auto"/>
      <w:ind w:left="-1134" w:right="1134"/>
      <w:jc w:val="right"/>
    </w:pPr>
    <w:rPr>
      <w:rFonts w:asciiTheme="majorHAnsi" w:hAnsiTheme="majorHAnsi"/>
      <w:b/>
      <w:color w:val="58A618" w:themeColor="accent1"/>
      <w:spacing w:val="-400"/>
      <w:sz w:val="600"/>
    </w:rPr>
  </w:style>
  <w:style w:type="paragraph" w:styleId="Kapitelbeskrivning" w:customStyle="1">
    <w:name w:val="Kapitelbeskrivning"/>
    <w:basedOn w:val="Normal"/>
    <w:uiPriority w:val="18"/>
    <w:semiHidden/>
    <w:qFormat/>
    <w:rsid w:val="00440C45"/>
    <w:pPr>
      <w:spacing w:after="0" w:line="216" w:lineRule="auto"/>
      <w:ind w:right="1134"/>
      <w:jc w:val="right"/>
    </w:pPr>
    <w:rPr>
      <w:rFonts w:asciiTheme="majorHAnsi" w:hAnsiTheme="majorHAnsi"/>
      <w:b/>
      <w:sz w:val="80"/>
    </w:rPr>
  </w:style>
  <w:style w:type="paragraph" w:styleId="TableofFigures">
    <w:name w:val="table of figures"/>
    <w:basedOn w:val="Normal"/>
    <w:next w:val="Normal"/>
    <w:uiPriority w:val="99"/>
    <w:unhideWhenUsed/>
    <w:rsid w:val="007A0312"/>
    <w:pPr>
      <w:tabs>
        <w:tab w:val="right" w:leader="underscore" w:pos="7360"/>
      </w:tabs>
      <w:spacing w:after="0"/>
    </w:pPr>
    <w:rPr>
      <w:rFonts w:asciiTheme="majorHAnsi" w:hAnsiTheme="majorHAnsi"/>
      <w:sz w:val="18"/>
    </w:rPr>
  </w:style>
  <w:style w:type="table" w:styleId="Skogforsktabellutanlinjer" w:customStyle="1">
    <w:name w:val="Skogforsk tabell utan linjer"/>
    <w:basedOn w:val="TableNormal"/>
    <w:uiPriority w:val="99"/>
    <w:rsid w:val="00E170DA"/>
    <w:pPr>
      <w:spacing w:after="0" w:line="240" w:lineRule="auto"/>
    </w:pPr>
    <w:rPr>
      <w:rFonts w:asciiTheme="majorHAnsi" w:hAnsiTheme="majorHAnsi"/>
      <w:sz w:val="19"/>
    </w:rPr>
    <w:tblPr>
      <w:tblCellMar>
        <w:left w:w="28" w:type="dxa"/>
        <w:right w:w="57" w:type="dxa"/>
      </w:tblCellMar>
    </w:tblPr>
  </w:style>
  <w:style w:type="character" w:styleId="UnresolvedMention">
    <w:name w:val="Unresolved Mention"/>
    <w:basedOn w:val="DefaultParagraphFont"/>
    <w:uiPriority w:val="99"/>
    <w:semiHidden/>
    <w:unhideWhenUsed/>
    <w:rsid w:val="00F960D2"/>
    <w:rPr>
      <w:color w:val="605E5C"/>
      <w:shd w:val="clear" w:color="auto" w:fill="E1DFDD"/>
    </w:rPr>
  </w:style>
  <w:style w:type="table" w:styleId="Skogforsk-kontaktinformation" w:customStyle="1">
    <w:name w:val="Skogforsk - kontaktinformation"/>
    <w:basedOn w:val="TableNormal"/>
    <w:uiPriority w:val="99"/>
    <w:rsid w:val="004E38B7"/>
    <w:pPr>
      <w:spacing w:after="0" w:line="240" w:lineRule="auto"/>
    </w:pPr>
    <w:rPr>
      <w:rFonts w:asciiTheme="majorHAnsi" w:hAnsiTheme="majorHAnsi"/>
      <w:sz w:val="16"/>
    </w:rPr>
    <w:tblPr>
      <w:tblCellMar>
        <w:left w:w="57" w:type="dxa"/>
        <w:right w:w="57" w:type="dxa"/>
      </w:tblCellMar>
    </w:tblPr>
  </w:style>
  <w:style w:type="paragraph" w:styleId="Rubrik2-ejiinnehllsfrteckning" w:customStyle="1">
    <w:name w:val="Rubrik 2 - ej i innehållsförteckning"/>
    <w:basedOn w:val="Heading2"/>
    <w:link w:val="Rubrik2-ejiinnehllsfrteckningChar"/>
    <w:uiPriority w:val="1"/>
    <w:semiHidden/>
    <w:qFormat/>
    <w:rsid w:val="00315A28"/>
  </w:style>
  <w:style w:type="character" w:styleId="Rubrik2-ejiinnehllsfrteckningChar" w:customStyle="1">
    <w:name w:val="Rubrik 2 - ej i innehållsförteckning Char"/>
    <w:basedOn w:val="Heading2Char"/>
    <w:link w:val="Rubrik2-ejiinnehllsfrteckning"/>
    <w:uiPriority w:val="1"/>
    <w:semiHidden/>
    <w:rsid w:val="0088145A"/>
    <w:rPr>
      <w:rFonts w:cs="Arial" w:asciiTheme="majorHAnsi" w:hAnsiTheme="majorHAnsi" w:eastAsiaTheme="majorEastAsia"/>
      <w:b/>
      <w:bCs/>
      <w:color w:val="21578A" w:themeColor="accent4"/>
      <w:sz w:val="28"/>
      <w:szCs w:val="26"/>
      <w:lang w:val="sv-SE" w:eastAsia="sv-SE"/>
    </w:rPr>
  </w:style>
  <w:style w:type="paragraph" w:styleId="RubrikRapportertillnmnd" w:customStyle="1">
    <w:name w:val="Rubrik Rapporter till nämnd"/>
    <w:semiHidden/>
    <w:qFormat/>
    <w:rsid w:val="00AE304C"/>
    <w:rPr>
      <w:rFonts w:cs="Arial" w:asciiTheme="majorHAnsi" w:hAnsiTheme="majorHAnsi" w:eastAsiaTheme="majorEastAsia"/>
      <w:bCs/>
      <w:i/>
      <w:iCs/>
      <w:color w:val="000000"/>
      <w:lang w:val="sv-SE" w:eastAsia="sv-SE"/>
    </w:rPr>
  </w:style>
  <w:style w:type="paragraph" w:styleId="EndnoteText">
    <w:name w:val="endnote text"/>
    <w:basedOn w:val="Normal"/>
    <w:link w:val="EndnoteTextChar"/>
    <w:uiPriority w:val="44"/>
    <w:semiHidden/>
    <w:unhideWhenUsed/>
    <w:rsid w:val="00B32C0C"/>
    <w:pPr>
      <w:spacing w:after="0" w:line="240" w:lineRule="auto"/>
    </w:pPr>
  </w:style>
  <w:style w:type="character" w:styleId="EndnoteTextChar" w:customStyle="1">
    <w:name w:val="Endnote Text Char"/>
    <w:basedOn w:val="DefaultParagraphFont"/>
    <w:link w:val="EndnoteText"/>
    <w:uiPriority w:val="44"/>
    <w:semiHidden/>
    <w:rsid w:val="00B32C0C"/>
    <w:rPr>
      <w:sz w:val="20"/>
      <w:szCs w:val="20"/>
      <w:lang w:val="sv-SE"/>
    </w:rPr>
  </w:style>
  <w:style w:type="character" w:styleId="EndnoteReference">
    <w:name w:val="endnote reference"/>
    <w:basedOn w:val="DefaultParagraphFont"/>
    <w:uiPriority w:val="44"/>
    <w:semiHidden/>
    <w:unhideWhenUsed/>
    <w:rsid w:val="00B32C0C"/>
    <w:rPr>
      <w:vertAlign w:val="superscript"/>
    </w:rPr>
  </w:style>
  <w:style w:type="paragraph" w:styleId="Bild" w:customStyle="1">
    <w:name w:val="Bild"/>
    <w:basedOn w:val="Normal"/>
    <w:uiPriority w:val="5"/>
    <w:qFormat/>
    <w:rsid w:val="003B4DB9"/>
    <w:pPr>
      <w:spacing w:before="360"/>
    </w:pPr>
  </w:style>
  <w:style w:type="paragraph" w:styleId="Referenser" w:customStyle="1">
    <w:name w:val="Referenser"/>
    <w:basedOn w:val="Normal"/>
    <w:uiPriority w:val="32"/>
    <w:qFormat/>
    <w:rsid w:val="000B2295"/>
    <w:pPr>
      <w:ind w:left="454" w:hanging="454"/>
    </w:pPr>
  </w:style>
  <w:style w:type="paragraph" w:styleId="Title">
    <w:name w:val="Title"/>
    <w:basedOn w:val="Normal"/>
    <w:next w:val="Normal"/>
    <w:link w:val="TitleChar"/>
    <w:uiPriority w:val="10"/>
    <w:qFormat/>
    <w:rsid w:val="00D00006"/>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D00006"/>
    <w:rPr>
      <w:rFonts w:asciiTheme="majorHAnsi" w:hAnsiTheme="majorHAnsi" w:eastAsiaTheme="majorEastAsia" w:cstheme="majorBidi"/>
      <w:spacing w:val="-10"/>
      <w:kern w:val="28"/>
      <w:sz w:val="56"/>
      <w:szCs w:val="56"/>
      <w:lang w:val="sv-SE"/>
    </w:rPr>
  </w:style>
  <w:style w:type="paragraph" w:styleId="ListParagraph">
    <w:name w:val="List Paragraph"/>
    <w:basedOn w:val="Normal"/>
    <w:uiPriority w:val="34"/>
    <w:qFormat/>
    <w:rsid w:val="004A6A92"/>
    <w:pPr>
      <w:spacing w:after="160" w:line="259" w:lineRule="auto"/>
      <w:ind w:left="720"/>
      <w:contextualSpacing/>
    </w:pPr>
    <w:rPr>
      <w:rFonts w:eastAsiaTheme="minorHAnsi"/>
      <w:sz w:val="22"/>
      <w:szCs w:val="22"/>
    </w:rPr>
  </w:style>
  <w:style w:type="paragraph" w:styleId="EndNoteBibliography" w:customStyle="1">
    <w:name w:val="EndNote Bibliography"/>
    <w:basedOn w:val="Normal"/>
    <w:link w:val="EndNoteBibliographyChar"/>
    <w:rsid w:val="00354D20"/>
    <w:pPr>
      <w:spacing w:after="160" w:line="240" w:lineRule="auto"/>
    </w:pPr>
    <w:rPr>
      <w:rFonts w:ascii="Calibri" w:hAnsi="Calibri" w:cs="Calibri" w:eastAsiaTheme="minorHAnsi"/>
      <w:noProof/>
      <w:sz w:val="22"/>
      <w:szCs w:val="22"/>
      <w:lang w:val="en-US"/>
    </w:rPr>
  </w:style>
  <w:style w:type="character" w:styleId="EndNoteBibliographyChar" w:customStyle="1">
    <w:name w:val="EndNote Bibliography Char"/>
    <w:basedOn w:val="DefaultParagraphFont"/>
    <w:link w:val="EndNoteBibliography"/>
    <w:rsid w:val="00354D20"/>
    <w:rPr>
      <w:rFonts w:ascii="Calibri" w:hAnsi="Calibri" w:cs="Calibri" w:eastAsiaTheme="minorHAnsi"/>
      <w:noProof/>
      <w:sz w:val="22"/>
      <w:szCs w:val="22"/>
    </w:rPr>
  </w:style>
  <w:style w:type="table" w:styleId="GridTable1Light">
    <w:name w:val="Grid Table 1 Light"/>
    <w:basedOn w:val="TableNormal"/>
    <w:uiPriority w:val="46"/>
    <w:rsid w:val="00354D20"/>
    <w:pPr>
      <w:spacing w:after="0" w:line="240" w:lineRule="auto"/>
    </w:pPr>
    <w:rPr>
      <w:rFonts w:eastAsiaTheme="minorHAnsi"/>
      <w:sz w:val="22"/>
      <w:szCs w:val="22"/>
      <w:lang w:val="sv-SE"/>
    </w:r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table" w:styleId="PlainTable1">
    <w:name w:val="Plain Table 1"/>
    <w:basedOn w:val="TableNormal"/>
    <w:uiPriority w:val="41"/>
    <w:rsid w:val="007B716A"/>
    <w:pPr>
      <w:spacing w:after="0" w:line="240" w:lineRule="auto"/>
    </w:pPr>
    <w:rPr>
      <w:rFonts w:eastAsiaTheme="minorHAnsi"/>
      <w:sz w:val="22"/>
      <w:szCs w:val="22"/>
      <w:lang w:val="sv-SE"/>
    </w:r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normaltextrun" w:customStyle="1">
    <w:name w:val="normaltextrun"/>
    <w:basedOn w:val="DefaultParagraphFont"/>
    <w:rsid w:val="00A238DB"/>
  </w:style>
  <w:style w:type="character" w:styleId="eop" w:customStyle="1">
    <w:name w:val="eop"/>
    <w:basedOn w:val="DefaultParagraphFont"/>
    <w:rsid w:val="00A238DB"/>
  </w:style>
  <w:style w:type="paragraph" w:styleId="paragraph" w:customStyle="1">
    <w:name w:val="paragraph"/>
    <w:basedOn w:val="Normal"/>
    <w:rsid w:val="00A238DB"/>
    <w:pPr>
      <w:spacing w:before="100" w:beforeAutospacing="1" w:after="100" w:afterAutospacing="1" w:line="240" w:lineRule="auto"/>
    </w:pPr>
    <w:rPr>
      <w:rFonts w:ascii="Times New Roman" w:hAnsi="Times New Roman" w:eastAsia="Times New Roman" w:cs="Times New Roman"/>
      <w:sz w:val="24"/>
      <w:szCs w:val="24"/>
      <w:lang w:eastAsia="sv-SE"/>
    </w:rPr>
  </w:style>
  <w:style w:type="character" w:styleId="scxw132279272" w:customStyle="1">
    <w:name w:val="scxw132279272"/>
    <w:basedOn w:val="DefaultParagraphFont"/>
    <w:rsid w:val="00A238DB"/>
  </w:style>
  <w:style w:type="paragraph" w:styleId="CommentText">
    <w:name w:val="annotation text"/>
    <w:basedOn w:val="Normal"/>
    <w:link w:val="CommentTextChar"/>
    <w:uiPriority w:val="99"/>
    <w:unhideWhenUsed/>
    <w:rsid w:val="000E1226"/>
    <w:pPr>
      <w:spacing w:after="160" w:line="240" w:lineRule="auto"/>
    </w:pPr>
    <w:rPr>
      <w:rFonts w:eastAsia="Calibri"/>
      <w:lang w:val="en-US"/>
    </w:rPr>
  </w:style>
  <w:style w:type="character" w:styleId="CommentTextChar" w:customStyle="1">
    <w:name w:val="Comment Text Char"/>
    <w:basedOn w:val="DefaultParagraphFont"/>
    <w:link w:val="CommentText"/>
    <w:uiPriority w:val="99"/>
    <w:rsid w:val="000E1226"/>
    <w:rPr>
      <w:rFonts w:eastAsia="Calibri"/>
    </w:rPr>
  </w:style>
  <w:style w:type="character" w:styleId="CommentReference">
    <w:name w:val="annotation reference"/>
    <w:basedOn w:val="DefaultParagraphFont"/>
    <w:uiPriority w:val="99"/>
    <w:semiHidden/>
    <w:unhideWhenUsed/>
    <w:rsid w:val="000E1226"/>
    <w:rPr>
      <w:sz w:val="16"/>
      <w:szCs w:val="16"/>
    </w:rPr>
  </w:style>
  <w:style w:type="character" w:styleId="Mention">
    <w:name w:val="Mention"/>
    <w:basedOn w:val="DefaultParagraphFont"/>
    <w:uiPriority w:val="99"/>
    <w:unhideWhenUsed/>
    <w:rsid w:val="000E1226"/>
    <w:rPr>
      <w:color w:val="2B579A"/>
      <w:shd w:val="clear" w:color="auto" w:fill="E6E6E6"/>
    </w:rPr>
  </w:style>
  <w:style w:type="paragraph" w:styleId="Revision">
    <w:name w:val="Revision"/>
    <w:hidden/>
    <w:uiPriority w:val="99"/>
    <w:semiHidden/>
    <w:rsid w:val="00495872"/>
    <w:pPr>
      <w:spacing w:after="0" w:line="240" w:lineRule="auto"/>
    </w:pPr>
    <w:rPr>
      <w:lang w:val="sv-SE"/>
    </w:rPr>
  </w:style>
  <w:style w:type="paragraph" w:styleId="CommentSubject">
    <w:name w:val="annotation subject"/>
    <w:basedOn w:val="CommentText"/>
    <w:next w:val="CommentText"/>
    <w:link w:val="CommentSubjectChar"/>
    <w:uiPriority w:val="44"/>
    <w:semiHidden/>
    <w:unhideWhenUsed/>
    <w:rsid w:val="006A6A54"/>
    <w:pPr>
      <w:spacing w:after="120"/>
    </w:pPr>
    <w:rPr>
      <w:rFonts w:eastAsiaTheme="minorEastAsia"/>
      <w:b/>
      <w:bCs/>
      <w:lang w:val="sv-SE"/>
    </w:rPr>
  </w:style>
  <w:style w:type="character" w:styleId="CommentSubjectChar" w:customStyle="1">
    <w:name w:val="Comment Subject Char"/>
    <w:basedOn w:val="CommentTextChar"/>
    <w:link w:val="CommentSubject"/>
    <w:uiPriority w:val="44"/>
    <w:semiHidden/>
    <w:rsid w:val="006A6A54"/>
    <w:rPr>
      <w:rFonts w:eastAsia="Calibri"/>
      <w:b/>
      <w:bCs/>
      <w:lang w:val="sv-SE"/>
    </w:rPr>
  </w:style>
  <w:style w:type="character" w:styleId="A2" w:customStyle="1">
    <w:name w:val="A2"/>
    <w:uiPriority w:val="99"/>
    <w:rsid w:val="00211332"/>
    <w:rPr>
      <w:rFonts w:cs="Bembo Std"/>
      <w:color w:val="221E1F"/>
      <w:sz w:val="20"/>
      <w:szCs w:val="20"/>
    </w:rPr>
  </w:style>
  <w:style w:type="table" w:styleId="GridTable5Dark-Accent1">
    <w:name w:val="Grid Table 5 Dark Accent 1"/>
    <w:basedOn w:val="TableNormal"/>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CF7C7" w:themeFill="accen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58A618" w:themeFill="accen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58A618" w:themeFill="accen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58A618" w:themeFill="accen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58A618" w:themeFill="accent1"/>
      </w:tcPr>
    </w:tblStylePr>
    <w:tblStylePr w:type="band1Vert">
      <w:tblPr/>
      <w:tcPr>
        <w:shd w:val="clear" w:color="auto" w:fill="B9EE8F" w:themeFill="accent1" w:themeFillTint="66"/>
      </w:tcPr>
    </w:tblStylePr>
    <w:tblStylePr w:type="band1Horz">
      <w:tblPr/>
      <w:tcPr>
        <w:shd w:val="clear" w:color="auto" w:fill="B9EE8F" w:themeFill="accent1" w:themeFillTint="66"/>
      </w:tcPr>
    </w:tblStylePr>
  </w:style>
  <w:style w:type="character" w:styleId="cf01" w:customStyle="1">
    <w:name w:val="cf01"/>
    <w:basedOn w:val="DefaultParagraphFont"/>
    <w:rsid w:val="00C770B3"/>
    <w:rPr>
      <w:rFonts w:hint="default" w:ascii="Segoe UI" w:hAnsi="Segoe UI" w:cs="Segoe UI"/>
      <w:sz w:val="18"/>
      <w:szCs w:val="18"/>
    </w:rPr>
  </w:style>
  <w:style w:type="character" w:styleId="cf11" w:customStyle="1">
    <w:name w:val="cf11"/>
    <w:basedOn w:val="DefaultParagraphFont"/>
    <w:rsid w:val="00C770B3"/>
    <w:rPr>
      <w:rFonts w:hint="default" w:ascii="Segoe UI" w:hAnsi="Segoe UI" w:cs="Segoe UI"/>
      <w:color w:val="374151"/>
      <w:sz w:val="18"/>
      <w:szCs w:val="18"/>
    </w:rPr>
  </w:style>
  <w:style w:type="table" w:styleId="GridTable5Dark">
    <w:name w:val="Grid Table 5 Dark"/>
    <w:basedOn w:val="TableNormal"/>
    <w:uiPriority w:val="50"/>
    <w:rsid w:val="00A9119D"/>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6Colorful">
    <w:name w:val="Grid Table 6 Colorful"/>
    <w:basedOn w:val="TableNormal"/>
    <w:uiPriority w:val="51"/>
    <w:rsid w:val="00A9119D"/>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240516">
      <w:bodyDiv w:val="1"/>
      <w:marLeft w:val="0"/>
      <w:marRight w:val="0"/>
      <w:marTop w:val="0"/>
      <w:marBottom w:val="0"/>
      <w:divBdr>
        <w:top w:val="none" w:sz="0" w:space="0" w:color="auto"/>
        <w:left w:val="none" w:sz="0" w:space="0" w:color="auto"/>
        <w:bottom w:val="none" w:sz="0" w:space="0" w:color="auto"/>
        <w:right w:val="none" w:sz="0" w:space="0" w:color="auto"/>
      </w:divBdr>
      <w:divsChild>
        <w:div w:id="200673561">
          <w:marLeft w:val="0"/>
          <w:marRight w:val="0"/>
          <w:marTop w:val="0"/>
          <w:marBottom w:val="0"/>
          <w:divBdr>
            <w:top w:val="none" w:sz="0" w:space="0" w:color="auto"/>
            <w:left w:val="none" w:sz="0" w:space="0" w:color="auto"/>
            <w:bottom w:val="none" w:sz="0" w:space="0" w:color="auto"/>
            <w:right w:val="none" w:sz="0" w:space="0" w:color="auto"/>
          </w:divBdr>
          <w:divsChild>
            <w:div w:id="515731674">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271521952">
      <w:bodyDiv w:val="1"/>
      <w:marLeft w:val="0"/>
      <w:marRight w:val="0"/>
      <w:marTop w:val="0"/>
      <w:marBottom w:val="0"/>
      <w:divBdr>
        <w:top w:val="none" w:sz="0" w:space="0" w:color="auto"/>
        <w:left w:val="none" w:sz="0" w:space="0" w:color="auto"/>
        <w:bottom w:val="none" w:sz="0" w:space="0" w:color="auto"/>
        <w:right w:val="none" w:sz="0" w:space="0" w:color="auto"/>
      </w:divBdr>
      <w:divsChild>
        <w:div w:id="792165138">
          <w:marLeft w:val="0"/>
          <w:marRight w:val="0"/>
          <w:marTop w:val="0"/>
          <w:marBottom w:val="0"/>
          <w:divBdr>
            <w:top w:val="none" w:sz="0" w:space="0" w:color="auto"/>
            <w:left w:val="none" w:sz="0" w:space="0" w:color="auto"/>
            <w:bottom w:val="none" w:sz="0" w:space="0" w:color="auto"/>
            <w:right w:val="none" w:sz="0" w:space="0" w:color="auto"/>
          </w:divBdr>
          <w:divsChild>
            <w:div w:id="888110320">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887955571">
      <w:bodyDiv w:val="1"/>
      <w:marLeft w:val="0"/>
      <w:marRight w:val="0"/>
      <w:marTop w:val="0"/>
      <w:marBottom w:val="0"/>
      <w:divBdr>
        <w:top w:val="none" w:sz="0" w:space="0" w:color="auto"/>
        <w:left w:val="none" w:sz="0" w:space="0" w:color="auto"/>
        <w:bottom w:val="none" w:sz="0" w:space="0" w:color="auto"/>
        <w:right w:val="none" w:sz="0" w:space="0" w:color="auto"/>
      </w:divBdr>
      <w:divsChild>
        <w:div w:id="32122749">
          <w:marLeft w:val="0"/>
          <w:marRight w:val="0"/>
          <w:marTop w:val="0"/>
          <w:marBottom w:val="0"/>
          <w:divBdr>
            <w:top w:val="none" w:sz="0" w:space="0" w:color="auto"/>
            <w:left w:val="none" w:sz="0" w:space="0" w:color="auto"/>
            <w:bottom w:val="none" w:sz="0" w:space="0" w:color="auto"/>
            <w:right w:val="none" w:sz="0" w:space="0" w:color="auto"/>
          </w:divBdr>
        </w:div>
        <w:div w:id="35352621">
          <w:marLeft w:val="0"/>
          <w:marRight w:val="0"/>
          <w:marTop w:val="0"/>
          <w:marBottom w:val="0"/>
          <w:divBdr>
            <w:top w:val="none" w:sz="0" w:space="0" w:color="auto"/>
            <w:left w:val="none" w:sz="0" w:space="0" w:color="auto"/>
            <w:bottom w:val="none" w:sz="0" w:space="0" w:color="auto"/>
            <w:right w:val="none" w:sz="0" w:space="0" w:color="auto"/>
          </w:divBdr>
        </w:div>
        <w:div w:id="85881364">
          <w:marLeft w:val="0"/>
          <w:marRight w:val="0"/>
          <w:marTop w:val="0"/>
          <w:marBottom w:val="0"/>
          <w:divBdr>
            <w:top w:val="none" w:sz="0" w:space="0" w:color="auto"/>
            <w:left w:val="none" w:sz="0" w:space="0" w:color="auto"/>
            <w:bottom w:val="none" w:sz="0" w:space="0" w:color="auto"/>
            <w:right w:val="none" w:sz="0" w:space="0" w:color="auto"/>
          </w:divBdr>
        </w:div>
        <w:div w:id="109016656">
          <w:marLeft w:val="0"/>
          <w:marRight w:val="0"/>
          <w:marTop w:val="0"/>
          <w:marBottom w:val="0"/>
          <w:divBdr>
            <w:top w:val="none" w:sz="0" w:space="0" w:color="auto"/>
            <w:left w:val="none" w:sz="0" w:space="0" w:color="auto"/>
            <w:bottom w:val="none" w:sz="0" w:space="0" w:color="auto"/>
            <w:right w:val="none" w:sz="0" w:space="0" w:color="auto"/>
          </w:divBdr>
        </w:div>
        <w:div w:id="109130725">
          <w:marLeft w:val="0"/>
          <w:marRight w:val="0"/>
          <w:marTop w:val="0"/>
          <w:marBottom w:val="0"/>
          <w:divBdr>
            <w:top w:val="none" w:sz="0" w:space="0" w:color="auto"/>
            <w:left w:val="none" w:sz="0" w:space="0" w:color="auto"/>
            <w:bottom w:val="none" w:sz="0" w:space="0" w:color="auto"/>
            <w:right w:val="none" w:sz="0" w:space="0" w:color="auto"/>
          </w:divBdr>
        </w:div>
        <w:div w:id="133255818">
          <w:marLeft w:val="0"/>
          <w:marRight w:val="0"/>
          <w:marTop w:val="0"/>
          <w:marBottom w:val="0"/>
          <w:divBdr>
            <w:top w:val="none" w:sz="0" w:space="0" w:color="auto"/>
            <w:left w:val="none" w:sz="0" w:space="0" w:color="auto"/>
            <w:bottom w:val="none" w:sz="0" w:space="0" w:color="auto"/>
            <w:right w:val="none" w:sz="0" w:space="0" w:color="auto"/>
          </w:divBdr>
        </w:div>
        <w:div w:id="145361178">
          <w:marLeft w:val="0"/>
          <w:marRight w:val="0"/>
          <w:marTop w:val="0"/>
          <w:marBottom w:val="0"/>
          <w:divBdr>
            <w:top w:val="none" w:sz="0" w:space="0" w:color="auto"/>
            <w:left w:val="none" w:sz="0" w:space="0" w:color="auto"/>
            <w:bottom w:val="none" w:sz="0" w:space="0" w:color="auto"/>
            <w:right w:val="none" w:sz="0" w:space="0" w:color="auto"/>
          </w:divBdr>
        </w:div>
        <w:div w:id="151484137">
          <w:marLeft w:val="0"/>
          <w:marRight w:val="0"/>
          <w:marTop w:val="0"/>
          <w:marBottom w:val="0"/>
          <w:divBdr>
            <w:top w:val="none" w:sz="0" w:space="0" w:color="auto"/>
            <w:left w:val="none" w:sz="0" w:space="0" w:color="auto"/>
            <w:bottom w:val="none" w:sz="0" w:space="0" w:color="auto"/>
            <w:right w:val="none" w:sz="0" w:space="0" w:color="auto"/>
          </w:divBdr>
        </w:div>
        <w:div w:id="363602898">
          <w:marLeft w:val="0"/>
          <w:marRight w:val="0"/>
          <w:marTop w:val="0"/>
          <w:marBottom w:val="0"/>
          <w:divBdr>
            <w:top w:val="none" w:sz="0" w:space="0" w:color="auto"/>
            <w:left w:val="none" w:sz="0" w:space="0" w:color="auto"/>
            <w:bottom w:val="none" w:sz="0" w:space="0" w:color="auto"/>
            <w:right w:val="none" w:sz="0" w:space="0" w:color="auto"/>
          </w:divBdr>
        </w:div>
        <w:div w:id="402801999">
          <w:marLeft w:val="0"/>
          <w:marRight w:val="0"/>
          <w:marTop w:val="0"/>
          <w:marBottom w:val="0"/>
          <w:divBdr>
            <w:top w:val="none" w:sz="0" w:space="0" w:color="auto"/>
            <w:left w:val="none" w:sz="0" w:space="0" w:color="auto"/>
            <w:bottom w:val="none" w:sz="0" w:space="0" w:color="auto"/>
            <w:right w:val="none" w:sz="0" w:space="0" w:color="auto"/>
          </w:divBdr>
        </w:div>
        <w:div w:id="504200961">
          <w:marLeft w:val="0"/>
          <w:marRight w:val="0"/>
          <w:marTop w:val="0"/>
          <w:marBottom w:val="0"/>
          <w:divBdr>
            <w:top w:val="none" w:sz="0" w:space="0" w:color="auto"/>
            <w:left w:val="none" w:sz="0" w:space="0" w:color="auto"/>
            <w:bottom w:val="none" w:sz="0" w:space="0" w:color="auto"/>
            <w:right w:val="none" w:sz="0" w:space="0" w:color="auto"/>
          </w:divBdr>
        </w:div>
        <w:div w:id="636646512">
          <w:marLeft w:val="0"/>
          <w:marRight w:val="0"/>
          <w:marTop w:val="0"/>
          <w:marBottom w:val="0"/>
          <w:divBdr>
            <w:top w:val="none" w:sz="0" w:space="0" w:color="auto"/>
            <w:left w:val="none" w:sz="0" w:space="0" w:color="auto"/>
            <w:bottom w:val="none" w:sz="0" w:space="0" w:color="auto"/>
            <w:right w:val="none" w:sz="0" w:space="0" w:color="auto"/>
          </w:divBdr>
        </w:div>
        <w:div w:id="827089954">
          <w:marLeft w:val="0"/>
          <w:marRight w:val="0"/>
          <w:marTop w:val="0"/>
          <w:marBottom w:val="0"/>
          <w:divBdr>
            <w:top w:val="none" w:sz="0" w:space="0" w:color="auto"/>
            <w:left w:val="none" w:sz="0" w:space="0" w:color="auto"/>
            <w:bottom w:val="none" w:sz="0" w:space="0" w:color="auto"/>
            <w:right w:val="none" w:sz="0" w:space="0" w:color="auto"/>
          </w:divBdr>
        </w:div>
        <w:div w:id="935017505">
          <w:marLeft w:val="0"/>
          <w:marRight w:val="0"/>
          <w:marTop w:val="0"/>
          <w:marBottom w:val="0"/>
          <w:divBdr>
            <w:top w:val="none" w:sz="0" w:space="0" w:color="auto"/>
            <w:left w:val="none" w:sz="0" w:space="0" w:color="auto"/>
            <w:bottom w:val="none" w:sz="0" w:space="0" w:color="auto"/>
            <w:right w:val="none" w:sz="0" w:space="0" w:color="auto"/>
          </w:divBdr>
        </w:div>
        <w:div w:id="999848530">
          <w:marLeft w:val="0"/>
          <w:marRight w:val="0"/>
          <w:marTop w:val="0"/>
          <w:marBottom w:val="0"/>
          <w:divBdr>
            <w:top w:val="none" w:sz="0" w:space="0" w:color="auto"/>
            <w:left w:val="none" w:sz="0" w:space="0" w:color="auto"/>
            <w:bottom w:val="none" w:sz="0" w:space="0" w:color="auto"/>
            <w:right w:val="none" w:sz="0" w:space="0" w:color="auto"/>
          </w:divBdr>
        </w:div>
        <w:div w:id="1005207669">
          <w:marLeft w:val="0"/>
          <w:marRight w:val="0"/>
          <w:marTop w:val="0"/>
          <w:marBottom w:val="0"/>
          <w:divBdr>
            <w:top w:val="none" w:sz="0" w:space="0" w:color="auto"/>
            <w:left w:val="none" w:sz="0" w:space="0" w:color="auto"/>
            <w:bottom w:val="none" w:sz="0" w:space="0" w:color="auto"/>
            <w:right w:val="none" w:sz="0" w:space="0" w:color="auto"/>
          </w:divBdr>
        </w:div>
        <w:div w:id="1045760061">
          <w:marLeft w:val="0"/>
          <w:marRight w:val="0"/>
          <w:marTop w:val="0"/>
          <w:marBottom w:val="0"/>
          <w:divBdr>
            <w:top w:val="none" w:sz="0" w:space="0" w:color="auto"/>
            <w:left w:val="none" w:sz="0" w:space="0" w:color="auto"/>
            <w:bottom w:val="none" w:sz="0" w:space="0" w:color="auto"/>
            <w:right w:val="none" w:sz="0" w:space="0" w:color="auto"/>
          </w:divBdr>
        </w:div>
        <w:div w:id="1503274355">
          <w:marLeft w:val="0"/>
          <w:marRight w:val="0"/>
          <w:marTop w:val="0"/>
          <w:marBottom w:val="0"/>
          <w:divBdr>
            <w:top w:val="none" w:sz="0" w:space="0" w:color="auto"/>
            <w:left w:val="none" w:sz="0" w:space="0" w:color="auto"/>
            <w:bottom w:val="none" w:sz="0" w:space="0" w:color="auto"/>
            <w:right w:val="none" w:sz="0" w:space="0" w:color="auto"/>
          </w:divBdr>
        </w:div>
        <w:div w:id="1552616435">
          <w:marLeft w:val="0"/>
          <w:marRight w:val="0"/>
          <w:marTop w:val="0"/>
          <w:marBottom w:val="0"/>
          <w:divBdr>
            <w:top w:val="none" w:sz="0" w:space="0" w:color="auto"/>
            <w:left w:val="none" w:sz="0" w:space="0" w:color="auto"/>
            <w:bottom w:val="none" w:sz="0" w:space="0" w:color="auto"/>
            <w:right w:val="none" w:sz="0" w:space="0" w:color="auto"/>
          </w:divBdr>
        </w:div>
        <w:div w:id="1728727512">
          <w:marLeft w:val="0"/>
          <w:marRight w:val="0"/>
          <w:marTop w:val="0"/>
          <w:marBottom w:val="0"/>
          <w:divBdr>
            <w:top w:val="none" w:sz="0" w:space="0" w:color="auto"/>
            <w:left w:val="none" w:sz="0" w:space="0" w:color="auto"/>
            <w:bottom w:val="none" w:sz="0" w:space="0" w:color="auto"/>
            <w:right w:val="none" w:sz="0" w:space="0" w:color="auto"/>
          </w:divBdr>
        </w:div>
        <w:div w:id="1735277145">
          <w:marLeft w:val="0"/>
          <w:marRight w:val="0"/>
          <w:marTop w:val="0"/>
          <w:marBottom w:val="0"/>
          <w:divBdr>
            <w:top w:val="none" w:sz="0" w:space="0" w:color="auto"/>
            <w:left w:val="none" w:sz="0" w:space="0" w:color="auto"/>
            <w:bottom w:val="none" w:sz="0" w:space="0" w:color="auto"/>
            <w:right w:val="none" w:sz="0" w:space="0" w:color="auto"/>
          </w:divBdr>
        </w:div>
        <w:div w:id="1743790445">
          <w:marLeft w:val="0"/>
          <w:marRight w:val="0"/>
          <w:marTop w:val="0"/>
          <w:marBottom w:val="0"/>
          <w:divBdr>
            <w:top w:val="none" w:sz="0" w:space="0" w:color="auto"/>
            <w:left w:val="none" w:sz="0" w:space="0" w:color="auto"/>
            <w:bottom w:val="none" w:sz="0" w:space="0" w:color="auto"/>
            <w:right w:val="none" w:sz="0" w:space="0" w:color="auto"/>
          </w:divBdr>
        </w:div>
        <w:div w:id="1854565584">
          <w:marLeft w:val="0"/>
          <w:marRight w:val="0"/>
          <w:marTop w:val="0"/>
          <w:marBottom w:val="0"/>
          <w:divBdr>
            <w:top w:val="none" w:sz="0" w:space="0" w:color="auto"/>
            <w:left w:val="none" w:sz="0" w:space="0" w:color="auto"/>
            <w:bottom w:val="none" w:sz="0" w:space="0" w:color="auto"/>
            <w:right w:val="none" w:sz="0" w:space="0" w:color="auto"/>
          </w:divBdr>
        </w:div>
        <w:div w:id="1955208248">
          <w:marLeft w:val="0"/>
          <w:marRight w:val="0"/>
          <w:marTop w:val="0"/>
          <w:marBottom w:val="0"/>
          <w:divBdr>
            <w:top w:val="none" w:sz="0" w:space="0" w:color="auto"/>
            <w:left w:val="none" w:sz="0" w:space="0" w:color="auto"/>
            <w:bottom w:val="none" w:sz="0" w:space="0" w:color="auto"/>
            <w:right w:val="none" w:sz="0" w:space="0" w:color="auto"/>
          </w:divBdr>
        </w:div>
        <w:div w:id="2022930227">
          <w:marLeft w:val="0"/>
          <w:marRight w:val="0"/>
          <w:marTop w:val="0"/>
          <w:marBottom w:val="0"/>
          <w:divBdr>
            <w:top w:val="none" w:sz="0" w:space="0" w:color="auto"/>
            <w:left w:val="none" w:sz="0" w:space="0" w:color="auto"/>
            <w:bottom w:val="none" w:sz="0" w:space="0" w:color="auto"/>
            <w:right w:val="none" w:sz="0" w:space="0" w:color="auto"/>
          </w:divBdr>
        </w:div>
        <w:div w:id="2089299956">
          <w:marLeft w:val="0"/>
          <w:marRight w:val="0"/>
          <w:marTop w:val="0"/>
          <w:marBottom w:val="0"/>
          <w:divBdr>
            <w:top w:val="none" w:sz="0" w:space="0" w:color="auto"/>
            <w:left w:val="none" w:sz="0" w:space="0" w:color="auto"/>
            <w:bottom w:val="none" w:sz="0" w:space="0" w:color="auto"/>
            <w:right w:val="none" w:sz="0" w:space="0" w:color="auto"/>
          </w:divBdr>
        </w:div>
      </w:divsChild>
    </w:div>
    <w:div w:id="1765345575">
      <w:bodyDiv w:val="1"/>
      <w:marLeft w:val="0"/>
      <w:marRight w:val="0"/>
      <w:marTop w:val="0"/>
      <w:marBottom w:val="0"/>
      <w:divBdr>
        <w:top w:val="none" w:sz="0" w:space="0" w:color="auto"/>
        <w:left w:val="none" w:sz="0" w:space="0" w:color="auto"/>
        <w:bottom w:val="none" w:sz="0" w:space="0" w:color="auto"/>
        <w:right w:val="none" w:sz="0" w:space="0" w:color="auto"/>
      </w:divBdr>
    </w:div>
    <w:div w:id="1959792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3.jpg" Id="rId13" /><Relationship Type="http://schemas.openxmlformats.org/officeDocument/2006/relationships/image" Target="media/image7.png" Id="rId18" /><Relationship Type="http://schemas.openxmlformats.org/officeDocument/2006/relationships/image" Target="media/image11.png" Id="rId26" /><Relationship Type="http://schemas.openxmlformats.org/officeDocument/2006/relationships/image" Target="media/image24.JPG" Id="rId39" /><Relationship Type="http://schemas.openxmlformats.org/officeDocument/2006/relationships/image" Target="media/image19.png" Id="rId34" /><Relationship Type="http://schemas.openxmlformats.org/officeDocument/2006/relationships/footer" Target="footer1.xml" Id="rId42" /><Relationship Type="http://schemas.microsoft.com/office/2011/relationships/people" Target="people.xml" Id="rId47"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image" Target="media/image5.png" Id="rId16" /><Relationship Type="http://schemas.openxmlformats.org/officeDocument/2006/relationships/image" Target="media/image14.png" Id="rId29" /><Relationship Type="http://schemas.openxmlformats.org/officeDocument/2006/relationships/image" Target="media/image1.png" Id="rId11" /><Relationship Type="http://schemas.openxmlformats.org/officeDocument/2006/relationships/image" Target="media/image17.png" Id="rId32" /><Relationship Type="http://schemas.openxmlformats.org/officeDocument/2006/relationships/image" Target="media/image22.png" Id="rId37" /><Relationship Type="http://schemas.openxmlformats.org/officeDocument/2006/relationships/header" Target="header1.xml" Id="rId40" /><Relationship Type="http://schemas.openxmlformats.org/officeDocument/2006/relationships/footer" Target="footer3.xml" Id="rId45" /><Relationship Type="http://schemas.openxmlformats.org/officeDocument/2006/relationships/numbering" Target="numbering.xml" Id="rId5" /><Relationship Type="http://schemas.openxmlformats.org/officeDocument/2006/relationships/image" Target="media/image4.png" Id="rId15" /><Relationship Type="http://schemas.microsoft.com/office/2016/09/relationships/commentsIds" Target="commentsIds.xml" Id="rId23" /><Relationship Type="http://schemas.openxmlformats.org/officeDocument/2006/relationships/image" Target="media/image13.png" Id="rId28" /><Relationship Type="http://schemas.openxmlformats.org/officeDocument/2006/relationships/image" Target="media/image21.png" Id="rId36" /><Relationship Type="http://schemas.microsoft.com/office/2020/10/relationships/intelligence" Target="intelligence2.xml" Id="rId49" /><Relationship Type="http://schemas.openxmlformats.org/officeDocument/2006/relationships/endnotes" Target="endnotes.xml" Id="rId10" /><Relationship Type="http://schemas.openxmlformats.org/officeDocument/2006/relationships/image" Target="media/image8.JPG" Id="rId19" /><Relationship Type="http://schemas.openxmlformats.org/officeDocument/2006/relationships/image" Target="media/image16.png" Id="rId31" /><Relationship Type="http://schemas.openxmlformats.org/officeDocument/2006/relationships/header" Target="header3.xml" Id="rId44"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s://www.skogskunskap.se/rakna-med-verktyg/skogsvard/gallringsmall/" TargetMode="External" Id="rId14" /><Relationship Type="http://schemas.microsoft.com/office/2011/relationships/commentsExtended" Target="commentsExtended.xml" Id="rId22" /><Relationship Type="http://schemas.openxmlformats.org/officeDocument/2006/relationships/image" Target="media/image12.png" Id="rId27" /><Relationship Type="http://schemas.openxmlformats.org/officeDocument/2006/relationships/image" Target="media/image15.png" Id="rId30" /><Relationship Type="http://schemas.openxmlformats.org/officeDocument/2006/relationships/image" Target="media/image20.png" Id="rId35" /><Relationship Type="http://schemas.openxmlformats.org/officeDocument/2006/relationships/footer" Target="footer2.xml" Id="rId43" /><Relationship Type="http://schemas.openxmlformats.org/officeDocument/2006/relationships/theme" Target="theme/theme1.xml" Id="rId48" /><Relationship Type="http://schemas.openxmlformats.org/officeDocument/2006/relationships/webSettings" Target="webSettings.xml" Id="rId8" /><Relationship Type="http://schemas.openxmlformats.org/officeDocument/2006/relationships/customXml" Target="../customXml/item3.xml" Id="rId3" /><Relationship Type="http://schemas.openxmlformats.org/officeDocument/2006/relationships/image" Target="media/image2.png" Id="rId12" /><Relationship Type="http://schemas.openxmlformats.org/officeDocument/2006/relationships/image" Target="media/image6.png" Id="rId17" /><Relationship Type="http://schemas.openxmlformats.org/officeDocument/2006/relationships/image" Target="media/image10.png" Id="rId25" /><Relationship Type="http://schemas.openxmlformats.org/officeDocument/2006/relationships/image" Target="media/image18.png" Id="rId33" /><Relationship Type="http://schemas.openxmlformats.org/officeDocument/2006/relationships/image" Target="media/image23.png" Id="rId38" /><Relationship Type="http://schemas.openxmlformats.org/officeDocument/2006/relationships/fontTable" Target="fontTable.xml" Id="rId46" /><Relationship Type="http://schemas.openxmlformats.org/officeDocument/2006/relationships/image" Target="media/image9.png" Id="rId20" /><Relationship Type="http://schemas.openxmlformats.org/officeDocument/2006/relationships/header" Target="header2.xml" Id="rId41"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4.jpg" Id="R21ab120735ad479d" /></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ce\AppData\Roaming\Microsoft\Templates\Skogforsk\Arbetsrapport.dotx" TargetMode="External"/></Relationships>
</file>

<file path=word/theme/theme1.xml><?xml version="1.0" encoding="utf-8"?>
<a:theme xmlns:a="http://schemas.openxmlformats.org/drawingml/2006/main" name="Office Theme">
  <a:themeElements>
    <a:clrScheme name="Skogforsk">
      <a:dk1>
        <a:sysClr val="windowText" lastClr="000000"/>
      </a:dk1>
      <a:lt1>
        <a:sysClr val="window" lastClr="FFFFFF"/>
      </a:lt1>
      <a:dk2>
        <a:srgbClr val="818A8F"/>
      </a:dk2>
      <a:lt2>
        <a:srgbClr val="FFFFFF"/>
      </a:lt2>
      <a:accent1>
        <a:srgbClr val="58A618"/>
      </a:accent1>
      <a:accent2>
        <a:srgbClr val="FF5800"/>
      </a:accent2>
      <a:accent3>
        <a:srgbClr val="542E19"/>
      </a:accent3>
      <a:accent4>
        <a:srgbClr val="21578A"/>
      </a:accent4>
      <a:accent5>
        <a:srgbClr val="FF9700"/>
      </a:accent5>
      <a:accent6>
        <a:srgbClr val="5B6334"/>
      </a:accent6>
      <a:hlink>
        <a:srgbClr val="231F20"/>
      </a:hlink>
      <a:folHlink>
        <a:srgbClr val="231F20"/>
      </a:folHlink>
    </a:clrScheme>
    <a:fontScheme name="Skogforsk">
      <a:majorFont>
        <a:latin typeface="Calibri"/>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a:no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f043adc3-f0ae-4735-86c9-961294b3417d">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33C4B2C7D51054DA97D3480F5DB1F1C" ma:contentTypeVersion="11" ma:contentTypeDescription="Create a new document." ma:contentTypeScope="" ma:versionID="d62a764b9d840f39cb4ed0d35b3da100">
  <xsd:schema xmlns:xsd="http://www.w3.org/2001/XMLSchema" xmlns:xs="http://www.w3.org/2001/XMLSchema" xmlns:p="http://schemas.microsoft.com/office/2006/metadata/properties" xmlns:ns2="f043adc3-f0ae-4735-86c9-961294b3417d" targetNamespace="http://schemas.microsoft.com/office/2006/metadata/properties" ma:root="true" ma:fieldsID="6b3b4a9716c98baa03fbc4443b51d316" ns2:_="">
    <xsd:import namespace="f043adc3-f0ae-4735-86c9-961294b3417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GenerationTime" minOccurs="0"/>
                <xsd:element ref="ns2:MediaServiceEventHashCode" minOccurs="0"/>
                <xsd:element ref="ns2:MediaServiceDateTaken" minOccurs="0"/>
                <xsd:element ref="ns2:MediaLengthInSeconds" minOccurs="0"/>
                <xsd:element ref="ns2:MediaServiceSearchProperties" minOccurs="0"/>
                <xsd:element ref="ns2:lcf76f155ced4ddcb4097134ff3c332f"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43adc3-f0ae-4735-86c9-961294b341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dad23303-0067-4ed5-bfdb-c38f68256d3a" ma:termSetId="09814cd3-568e-fe90-9814-8d621ff8fb84" ma:anchorId="fba54fb3-c3e1-fe81-a776-ca4b69148c4d" ma:open="true" ma:isKeyword="false">
      <xsd:complexType>
        <xsd:sequence>
          <xsd:element ref="pc:Terms" minOccurs="0" maxOccurs="1"/>
        </xsd:sequence>
      </xsd:complexType>
    </xsd:element>
    <xsd:element name="MediaServiceLocation" ma:index="18"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BF95AE4-FE3F-4912-B69E-6AF0847EBA99}">
  <ds:schemaRefs>
    <ds:schemaRef ds:uri="http://schemas.openxmlformats.org/officeDocument/2006/bibliography"/>
  </ds:schemaRefs>
</ds:datastoreItem>
</file>

<file path=customXml/itemProps2.xml><?xml version="1.0" encoding="utf-8"?>
<ds:datastoreItem xmlns:ds="http://schemas.openxmlformats.org/officeDocument/2006/customXml" ds:itemID="{96ACED4A-C7C0-4C24-BC00-BD41890DBC67}">
  <ds:schemaRefs>
    <ds:schemaRef ds:uri="http://schemas.microsoft.com/sharepoint/v3/contenttype/forms"/>
  </ds:schemaRefs>
</ds:datastoreItem>
</file>

<file path=customXml/itemProps3.xml><?xml version="1.0" encoding="utf-8"?>
<ds:datastoreItem xmlns:ds="http://schemas.openxmlformats.org/officeDocument/2006/customXml" ds:itemID="{73891168-6FE0-4D67-8AB7-302ABE71956D}">
  <ds:schemaRefs>
    <ds:schemaRef ds:uri="http://purl.org/dc/terms/"/>
    <ds:schemaRef ds:uri="http://www.w3.org/XML/1998/namespace"/>
    <ds:schemaRef ds:uri="f043adc3-f0ae-4735-86c9-961294b3417d"/>
    <ds:schemaRef ds:uri="http://purl.org/dc/elements/1.1/"/>
    <ds:schemaRef ds:uri="http://schemas.microsoft.com/office/infopath/2007/PartnerControls"/>
    <ds:schemaRef ds:uri="http://schemas.microsoft.com/office/2006/documentManagement/types"/>
    <ds:schemaRef ds:uri="http://schemas.openxmlformats.org/package/2006/metadata/core-properties"/>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64DFAFAC-1380-43B4-ADD5-DB859F1E0F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43adc3-f0ae-4735-86c9-961294b341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Arbetsrapport.dotx</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Cedergren Jonas</dc:creator>
  <keywords/>
  <lastModifiedBy>Cedergren Jonas</lastModifiedBy>
  <revision>85</revision>
  <lastPrinted>2023-12-21T07:08:00.0000000Z</lastPrinted>
  <dcterms:created xsi:type="dcterms:W3CDTF">2024-03-20T15:10:00.0000000Z</dcterms:created>
  <dcterms:modified xsi:type="dcterms:W3CDTF">2024-03-21T12:00:29.704885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3C4B2C7D51054DA97D3480F5DB1F1C</vt:lpwstr>
  </property>
  <property fmtid="{D5CDD505-2E9C-101B-9397-08002B2CF9AE}" pid="3" name="MediaServiceImageTags">
    <vt:lpwstr/>
  </property>
</Properties>
</file>